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2AF5BC" w14:textId="5B257E3A" w:rsidR="00042A32" w:rsidRDefault="00DD0D09">
      <w:pPr>
        <w:spacing w:after="160" w:line="259" w:lineRule="auto"/>
        <w:ind w:right="0"/>
        <w:rPr>
          <w:rFonts w:eastAsiaTheme="majorEastAsia" w:cstheme="majorBidi"/>
          <w:iCs/>
          <w:color w:val="FFFFFF" w:themeColor="background1"/>
          <w:sz w:val="96"/>
          <w:szCs w:val="72"/>
        </w:rPr>
      </w:pPr>
      <w:bookmarkStart w:id="0" w:name="_Toc110503437"/>
      <w:bookmarkStart w:id="1" w:name="_Toc110506629"/>
      <w:bookmarkStart w:id="2" w:name="_Toc1501804119"/>
      <w:r w:rsidRPr="00CA5DA3">
        <w:rPr>
          <w:noProof/>
          <w:color w:val="2B579A"/>
          <w:shd w:val="clear" w:color="auto" w:fill="E6E6E6"/>
          <w:lang w:eastAsia="en-AU"/>
        </w:rPr>
        <w:drawing>
          <wp:anchor distT="0" distB="0" distL="114300" distR="114300" simplePos="0" relativeHeight="251658261" behindDoc="1" locked="0" layoutInCell="1" allowOverlap="1" wp14:anchorId="467A496F" wp14:editId="3BFE0B92">
            <wp:simplePos x="0" y="0"/>
            <wp:positionH relativeFrom="page">
              <wp:posOffset>7277100</wp:posOffset>
            </wp:positionH>
            <wp:positionV relativeFrom="paragraph">
              <wp:posOffset>-913765</wp:posOffset>
            </wp:positionV>
            <wp:extent cx="370205" cy="10758829"/>
            <wp:effectExtent l="0" t="0" r="0" b="4445"/>
            <wp:wrapNone/>
            <wp:docPr id="22" name="Picture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0205" cy="1075882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color w:val="2B579A"/>
          <w:shd w:val="clear" w:color="auto" w:fill="E6E6E6"/>
          <w:lang w:eastAsia="en-AU"/>
        </w:rPr>
        <w:drawing>
          <wp:anchor distT="0" distB="0" distL="114300" distR="114300" simplePos="0" relativeHeight="251658244" behindDoc="1" locked="0" layoutInCell="1" allowOverlap="1" wp14:anchorId="03265621" wp14:editId="19775B7D">
            <wp:simplePos x="0" y="0"/>
            <wp:positionH relativeFrom="page">
              <wp:align>left</wp:align>
            </wp:positionH>
            <wp:positionV relativeFrom="paragraph">
              <wp:posOffset>-901700</wp:posOffset>
            </wp:positionV>
            <wp:extent cx="7467600" cy="10667412"/>
            <wp:effectExtent l="0" t="0" r="0" b="635"/>
            <wp:wrapNone/>
            <wp:docPr id="43" name="Picture 43" descr="Entrance to a court building - most of the focus is on the building's pillars out the front, with a blue and brass light in the foregrou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Entrance to a court building - most of the focus is on the building's pillars out the front, with a blue and brass light in the foreground. "/>
                    <pic:cNvPicPr/>
                  </pic:nvPicPr>
                  <pic:blipFill rotWithShape="1">
                    <a:blip r:embed="rId12" cstate="print">
                      <a:extLst>
                        <a:ext uri="{28A0092B-C50C-407E-A947-70E740481C1C}">
                          <a14:useLocalDpi xmlns:a14="http://schemas.microsoft.com/office/drawing/2010/main" val="0"/>
                        </a:ext>
                      </a:extLst>
                    </a:blip>
                    <a:srcRect l="20701" r="32634"/>
                    <a:stretch/>
                  </pic:blipFill>
                  <pic:spPr bwMode="auto">
                    <a:xfrm>
                      <a:off x="0" y="0"/>
                      <a:ext cx="7467600" cy="1066741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DA56FD" w14:textId="0B446D65" w:rsidR="00042A32" w:rsidRDefault="00042A32" w:rsidP="00042A32"/>
    <w:p w14:paraId="61665E2D" w14:textId="4635B505" w:rsidR="00042A32" w:rsidRDefault="00042A32" w:rsidP="00042A32"/>
    <w:p w14:paraId="0B79273B" w14:textId="28AD8793" w:rsidR="00042A32" w:rsidRDefault="00042A32" w:rsidP="00042A32"/>
    <w:p w14:paraId="308387AA" w14:textId="12B7A364" w:rsidR="00042A32" w:rsidRDefault="00042A32" w:rsidP="00042A32"/>
    <w:p w14:paraId="10EAC0EF" w14:textId="6A8F769B" w:rsidR="00042A32" w:rsidRDefault="00042A32" w:rsidP="00042A32"/>
    <w:p w14:paraId="073E9133" w14:textId="00D95A28" w:rsidR="00042A32" w:rsidRDefault="00042A32" w:rsidP="00042A32"/>
    <w:p w14:paraId="0845F6AD" w14:textId="78DDC000" w:rsidR="00042A32" w:rsidRDefault="00042A32" w:rsidP="00042A32"/>
    <w:p w14:paraId="7A2B2F62" w14:textId="77777777" w:rsidR="00042A32" w:rsidRDefault="00042A32" w:rsidP="00042A32"/>
    <w:p w14:paraId="0FE9EF25" w14:textId="77777777" w:rsidR="00042A32" w:rsidRDefault="00042A32" w:rsidP="00042A32"/>
    <w:p w14:paraId="79D3CE22" w14:textId="77777777" w:rsidR="00042A32" w:rsidRDefault="00042A32" w:rsidP="00042A32"/>
    <w:p w14:paraId="58FAEB82" w14:textId="77777777" w:rsidR="00042A32" w:rsidRDefault="00042A32" w:rsidP="00042A32"/>
    <w:p w14:paraId="3332EA41" w14:textId="77777777" w:rsidR="00042A32" w:rsidRDefault="00042A32" w:rsidP="00042A32"/>
    <w:p w14:paraId="2C4DAAC1" w14:textId="77777777" w:rsidR="00042A32" w:rsidRDefault="00042A32" w:rsidP="00042A32"/>
    <w:p w14:paraId="1FCB27D4" w14:textId="77777777" w:rsidR="00042A32" w:rsidRDefault="00042A32" w:rsidP="00042A32"/>
    <w:p w14:paraId="1F7249CD" w14:textId="2287C5CB" w:rsidR="00042A32" w:rsidRDefault="00CA5DA3" w:rsidP="00042A32">
      <w:r w:rsidRPr="00CA5DA3">
        <w:rPr>
          <w:noProof/>
          <w:color w:val="2B579A"/>
          <w:shd w:val="clear" w:color="auto" w:fill="E6E6E6"/>
          <w:lang w:eastAsia="en-AU"/>
        </w:rPr>
        <mc:AlternateContent>
          <mc:Choice Requires="wps">
            <w:drawing>
              <wp:anchor distT="0" distB="0" distL="114300" distR="114300" simplePos="0" relativeHeight="251658252" behindDoc="1" locked="0" layoutInCell="1" allowOverlap="1" wp14:anchorId="65F6480E" wp14:editId="6BDD862C">
                <wp:simplePos x="0" y="0"/>
                <wp:positionH relativeFrom="page">
                  <wp:posOffset>-19050</wp:posOffset>
                </wp:positionH>
                <wp:positionV relativeFrom="paragraph">
                  <wp:posOffset>370205</wp:posOffset>
                </wp:positionV>
                <wp:extent cx="5372100" cy="723900"/>
                <wp:effectExtent l="0" t="0" r="0" b="0"/>
                <wp:wrapNone/>
                <wp:docPr id="20" name="Rectangle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372100" cy="723900"/>
                        </a:xfrm>
                        <a:prstGeom prst="rect">
                          <a:avLst/>
                        </a:prstGeom>
                        <a:solidFill>
                          <a:srgbClr val="00427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79531091" id="Rectangle 20" o:spid="_x0000_s1026" alt="&quot;&quot;" style="position:absolute;margin-left:-1.5pt;margin-top:29.15pt;width:423pt;height:57pt;z-index:-2516582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" fillcolor="#004270" stroked="f" strokeweight="1pt">
                <w10:wrap anchorx="page"/>
              </v:rect>
            </w:pict>
          </mc:Fallback>
        </mc:AlternateContent>
      </w:r>
    </w:p>
    <w:bookmarkStart w:id="3" w:name="_Toc117697147"/>
    <w:bookmarkStart w:id="4" w:name="_Toc147757298"/>
    <w:bookmarkStart w:id="5" w:name="_Toc148086919"/>
    <w:p w14:paraId="28FB5E03" w14:textId="5EE8C2D8" w:rsidR="005F552A" w:rsidRDefault="00042A32" w:rsidP="0069437F">
      <w:pPr>
        <w:pStyle w:val="Sectiontitle"/>
      </w:pPr>
      <w:r w:rsidRPr="00CA5DA3">
        <w:rPr>
          <w:noProof/>
          <w:color w:val="2B579A"/>
          <w:shd w:val="clear" w:color="auto" w:fill="E6E6E6"/>
          <w:lang w:eastAsia="en-AU"/>
        </w:rPr>
        <mc:AlternateContent>
          <mc:Choice Requires="wps">
            <w:drawing>
              <wp:anchor distT="0" distB="0" distL="114300" distR="114300" simplePos="0" relativeHeight="251658251" behindDoc="1" locked="0" layoutInCell="1" allowOverlap="1" wp14:anchorId="00FFC6D3" wp14:editId="2C714404">
                <wp:simplePos x="0" y="0"/>
                <wp:positionH relativeFrom="page">
                  <wp:posOffset>-19050</wp:posOffset>
                </wp:positionH>
                <wp:positionV relativeFrom="paragraph">
                  <wp:posOffset>893445</wp:posOffset>
                </wp:positionV>
                <wp:extent cx="6496050" cy="723900"/>
                <wp:effectExtent l="0" t="0" r="0" b="0"/>
                <wp:wrapNone/>
                <wp:docPr id="19" name="Rectangle 1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496050" cy="723900"/>
                        </a:xfrm>
                        <a:prstGeom prst="rect">
                          <a:avLst/>
                        </a:prstGeom>
                        <a:solidFill>
                          <a:srgbClr val="00427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D4F3BB5" id="Rectangle 19" o:spid="_x0000_s1026" alt="&quot;&quot;" style="position:absolute;margin-left:-1.5pt;margin-top:70.35pt;width:511.5pt;height:57pt;z-index:-25165822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" fillcolor="#004270" stroked="f" strokeweight="1pt">
                <w10:wrap anchorx="page"/>
              </v:rect>
            </w:pict>
          </mc:Fallback>
        </mc:AlternateContent>
      </w:r>
      <w:r w:rsidR="0069437F">
        <w:t>Human rights in courts and tribunals</w:t>
      </w:r>
      <w:bookmarkEnd w:id="1"/>
      <w:bookmarkEnd w:id="2"/>
      <w:bookmarkEnd w:id="3"/>
      <w:bookmarkEnd w:id="4"/>
      <w:bookmarkEnd w:id="5"/>
    </w:p>
    <w:p w14:paraId="0E6EC48F" w14:textId="0D66CAAC" w:rsidR="005F552A" w:rsidRDefault="005F552A">
      <w:pPr>
        <w:spacing w:after="160" w:line="259" w:lineRule="auto"/>
        <w:ind w:right="0"/>
        <w:rPr>
          <w:rFonts w:eastAsiaTheme="majorEastAsia" w:cstheme="majorBidi"/>
          <w:color w:val="347B9F"/>
          <w:sz w:val="72"/>
          <w:szCs w:val="72"/>
        </w:rPr>
      </w:pPr>
      <w:r>
        <w:br w:type="page"/>
      </w:r>
    </w:p>
    <w:p w14:paraId="34D497D4" w14:textId="65FD9F6E" w:rsidR="00EB191B" w:rsidRPr="00042A32" w:rsidRDefault="00EB191B" w:rsidP="00EB191B">
      <w:pPr>
        <w:pStyle w:val="Heading1"/>
        <w:rPr>
          <w:color w:val="004270"/>
        </w:rPr>
      </w:pPr>
      <w:bookmarkStart w:id="6" w:name="_Toc85526673"/>
      <w:bookmarkStart w:id="7" w:name="_Toc85787088"/>
      <w:bookmarkStart w:id="8" w:name="_Toc110506630"/>
      <w:bookmarkStart w:id="9" w:name="_Toc1974113933"/>
      <w:bookmarkStart w:id="10" w:name="_Toc117697148"/>
      <w:bookmarkStart w:id="11" w:name="_Toc147757299"/>
      <w:bookmarkStart w:id="12" w:name="_Toc148086920"/>
      <w:r w:rsidRPr="12BFC48B">
        <w:rPr>
          <w:color w:val="004270"/>
        </w:rPr>
        <w:lastRenderedPageBreak/>
        <w:t>The role of courts and tribunals</w:t>
      </w:r>
      <w:bookmarkEnd w:id="6"/>
      <w:bookmarkEnd w:id="7"/>
      <w:bookmarkEnd w:id="8"/>
      <w:bookmarkEnd w:id="9"/>
      <w:bookmarkEnd w:id="10"/>
      <w:bookmarkEnd w:id="11"/>
      <w:bookmarkEnd w:id="12"/>
    </w:p>
    <w:p w14:paraId="5AD178E1" w14:textId="6585E0E5" w:rsidR="00EB191B" w:rsidRDefault="007B3546" w:rsidP="00EB191B">
      <w:pPr>
        <w:rPr>
          <w:lang w:val="en-US"/>
        </w:rPr>
      </w:pPr>
      <w:r>
        <w:rPr>
          <w:lang w:val="en-US"/>
        </w:rPr>
        <w:t>The Westminster system of government</w:t>
      </w:r>
      <w:r w:rsidR="00AD042E">
        <w:rPr>
          <w:lang w:val="en-US"/>
        </w:rPr>
        <w:t>,</w:t>
      </w:r>
      <w:r>
        <w:rPr>
          <w:lang w:val="en-US"/>
        </w:rPr>
        <w:t xml:space="preserve"> as it op</w:t>
      </w:r>
      <w:r w:rsidR="00D37907">
        <w:rPr>
          <w:lang w:val="en-US"/>
        </w:rPr>
        <w:t>e</w:t>
      </w:r>
      <w:r>
        <w:rPr>
          <w:lang w:val="en-US"/>
        </w:rPr>
        <w:t>rates</w:t>
      </w:r>
      <w:r w:rsidR="00D37907">
        <w:rPr>
          <w:lang w:val="en-US"/>
        </w:rPr>
        <w:t xml:space="preserve"> in Queensland</w:t>
      </w:r>
      <w:r w:rsidR="00AD042E">
        <w:rPr>
          <w:lang w:val="en-US"/>
        </w:rPr>
        <w:t>,</w:t>
      </w:r>
      <w:r w:rsidR="00D37907">
        <w:rPr>
          <w:lang w:val="en-US"/>
        </w:rPr>
        <w:t xml:space="preserve"> </w:t>
      </w:r>
      <w:r w:rsidR="00465DD2">
        <w:rPr>
          <w:lang w:val="en-US"/>
        </w:rPr>
        <w:t xml:space="preserve">requires separation of the three </w:t>
      </w:r>
      <w:r w:rsidR="006C22A0">
        <w:rPr>
          <w:lang w:val="en-US"/>
        </w:rPr>
        <w:t>arms</w:t>
      </w:r>
      <w:r w:rsidR="006F1EFC">
        <w:rPr>
          <w:lang w:val="en-US"/>
        </w:rPr>
        <w:t xml:space="preserve"> of government</w:t>
      </w:r>
      <w:r w:rsidR="009F10FF">
        <w:rPr>
          <w:lang w:val="en-US"/>
        </w:rPr>
        <w:t>:</w:t>
      </w:r>
      <w:r w:rsidR="006F1EFC">
        <w:rPr>
          <w:lang w:val="en-US"/>
        </w:rPr>
        <w:t xml:space="preserve"> </w:t>
      </w:r>
      <w:r w:rsidR="00583BDD">
        <w:rPr>
          <w:lang w:val="en-US"/>
        </w:rPr>
        <w:t xml:space="preserve">the </w:t>
      </w:r>
      <w:r w:rsidR="00DF1E23">
        <w:rPr>
          <w:lang w:val="en-US"/>
        </w:rPr>
        <w:t>l</w:t>
      </w:r>
      <w:r w:rsidR="00583BDD">
        <w:rPr>
          <w:lang w:val="en-US"/>
        </w:rPr>
        <w:t>egislature (</w:t>
      </w:r>
      <w:r w:rsidR="00DF1E23">
        <w:rPr>
          <w:lang w:val="en-US"/>
        </w:rPr>
        <w:t>p</w:t>
      </w:r>
      <w:r w:rsidR="00583BDD">
        <w:rPr>
          <w:lang w:val="en-US"/>
        </w:rPr>
        <w:t xml:space="preserve">arliament), </w:t>
      </w:r>
      <w:r w:rsidR="000352E7">
        <w:rPr>
          <w:lang w:val="en-US"/>
        </w:rPr>
        <w:t xml:space="preserve">the </w:t>
      </w:r>
      <w:r w:rsidR="003B1598">
        <w:rPr>
          <w:lang w:val="en-US"/>
        </w:rPr>
        <w:t>e</w:t>
      </w:r>
      <w:r w:rsidR="000352E7">
        <w:rPr>
          <w:lang w:val="en-US"/>
        </w:rPr>
        <w:t xml:space="preserve">xecutive, and the </w:t>
      </w:r>
      <w:r w:rsidR="003B1598">
        <w:rPr>
          <w:lang w:val="en-US"/>
        </w:rPr>
        <w:t>j</w:t>
      </w:r>
      <w:r w:rsidR="000352E7">
        <w:rPr>
          <w:lang w:val="en-US"/>
        </w:rPr>
        <w:t>udiciary.</w:t>
      </w:r>
      <w:r>
        <w:rPr>
          <w:lang w:val="en-US"/>
        </w:rPr>
        <w:t xml:space="preserve"> </w:t>
      </w:r>
      <w:r w:rsidR="00FA4B70">
        <w:rPr>
          <w:lang w:val="en-US"/>
        </w:rPr>
        <w:t xml:space="preserve">However, each of these </w:t>
      </w:r>
      <w:r w:rsidR="00340CD7">
        <w:rPr>
          <w:lang w:val="en-US"/>
        </w:rPr>
        <w:t>arms</w:t>
      </w:r>
      <w:r w:rsidR="00FA4B70">
        <w:rPr>
          <w:lang w:val="en-US"/>
        </w:rPr>
        <w:t xml:space="preserve"> </w:t>
      </w:r>
      <w:r w:rsidR="00D32D36">
        <w:rPr>
          <w:lang w:val="en-US"/>
        </w:rPr>
        <w:t xml:space="preserve">is required to consider the </w:t>
      </w:r>
      <w:r w:rsidR="00D32D36" w:rsidRPr="009B69F1">
        <w:rPr>
          <w:i/>
          <w:iCs/>
          <w:lang w:val="en-US"/>
        </w:rPr>
        <w:t>Human Rights Act 2019</w:t>
      </w:r>
      <w:r w:rsidR="00E520F5">
        <w:rPr>
          <w:lang w:val="en-US"/>
        </w:rPr>
        <w:t xml:space="preserve"> when acting or making decisions. C</w:t>
      </w:r>
      <w:r w:rsidR="00EB191B" w:rsidRPr="43FC7218">
        <w:rPr>
          <w:rFonts w:eastAsia="Arial" w:cs="Arial"/>
          <w:lang w:val="en-US"/>
        </w:rPr>
        <w:t xml:space="preserve">ourts and tribunals are required to consider </w:t>
      </w:r>
      <w:r w:rsidR="00EE2BD2">
        <w:rPr>
          <w:rFonts w:eastAsia="Arial" w:cs="Arial"/>
          <w:lang w:val="en-US"/>
        </w:rPr>
        <w:t>the Human Rights Act</w:t>
      </w:r>
      <w:r w:rsidR="00225259">
        <w:rPr>
          <w:rFonts w:eastAsia="Arial" w:cs="Arial"/>
          <w:lang w:val="en-US"/>
        </w:rPr>
        <w:t xml:space="preserve"> </w:t>
      </w:r>
      <w:r w:rsidR="00EB191B" w:rsidRPr="43FC7218">
        <w:rPr>
          <w:rFonts w:eastAsia="Arial" w:cs="Arial"/>
          <w:lang w:val="en-US"/>
        </w:rPr>
        <w:t>when:</w:t>
      </w:r>
    </w:p>
    <w:p w14:paraId="311739EA" w14:textId="77777777" w:rsidR="00EB191B" w:rsidRDefault="00EB191B" w:rsidP="008A3205">
      <w:pPr>
        <w:pStyle w:val="ListParagraph"/>
        <w:ind w:left="567" w:hanging="283"/>
        <w:rPr>
          <w:szCs w:val="22"/>
        </w:rPr>
      </w:pPr>
      <w:r w:rsidRPr="651486F3">
        <w:rPr>
          <w:szCs w:val="22"/>
        </w:rPr>
        <w:t>interpreting legislation</w:t>
      </w:r>
    </w:p>
    <w:p w14:paraId="6315883E" w14:textId="77777777" w:rsidR="00EB191B" w:rsidRDefault="00EB191B" w:rsidP="008A3205">
      <w:pPr>
        <w:pStyle w:val="ListParagraph"/>
        <w:ind w:left="567" w:hanging="283"/>
        <w:rPr>
          <w:szCs w:val="22"/>
        </w:rPr>
      </w:pPr>
      <w:r w:rsidRPr="651486F3">
        <w:rPr>
          <w:szCs w:val="22"/>
        </w:rPr>
        <w:t>acting in an administrative capacity</w:t>
      </w:r>
    </w:p>
    <w:p w14:paraId="4C18A23E" w14:textId="7CA03BFD" w:rsidR="00EB191B" w:rsidRDefault="006D1B50" w:rsidP="008A3205">
      <w:pPr>
        <w:pStyle w:val="ListParagraph"/>
        <w:ind w:left="567" w:hanging="283"/>
        <w:rPr>
          <w:szCs w:val="22"/>
        </w:rPr>
      </w:pPr>
      <w:r>
        <w:rPr>
          <w:szCs w:val="22"/>
        </w:rPr>
        <w:t xml:space="preserve">carrying out functions where </w:t>
      </w:r>
      <w:r w:rsidR="00EB191B" w:rsidRPr="651486F3">
        <w:rPr>
          <w:szCs w:val="22"/>
        </w:rPr>
        <w:t xml:space="preserve">human rights have direct application, and </w:t>
      </w:r>
    </w:p>
    <w:p w14:paraId="6814F7B1" w14:textId="2B2432A0" w:rsidR="00EB191B" w:rsidRDefault="0083201B" w:rsidP="008A3205">
      <w:pPr>
        <w:pStyle w:val="ListParagraph"/>
        <w:ind w:left="567" w:hanging="283"/>
        <w:rPr>
          <w:szCs w:val="22"/>
        </w:rPr>
      </w:pPr>
      <w:r>
        <w:rPr>
          <w:szCs w:val="22"/>
        </w:rPr>
        <w:t xml:space="preserve">dealing with </w:t>
      </w:r>
      <w:r w:rsidR="00EF105F">
        <w:rPr>
          <w:szCs w:val="22"/>
        </w:rPr>
        <w:t xml:space="preserve">matters in which </w:t>
      </w:r>
      <w:r w:rsidR="00EB191B" w:rsidRPr="651486F3">
        <w:rPr>
          <w:szCs w:val="22"/>
        </w:rPr>
        <w:t xml:space="preserve">human rights grounds have been ‘piggy-backed’ </w:t>
      </w:r>
      <w:r w:rsidR="002D7D7F">
        <w:rPr>
          <w:szCs w:val="22"/>
        </w:rPr>
        <w:t>onto an existing cause of action</w:t>
      </w:r>
      <w:r w:rsidR="00EB191B" w:rsidRPr="651486F3">
        <w:rPr>
          <w:szCs w:val="22"/>
        </w:rPr>
        <w:t>.</w:t>
      </w:r>
    </w:p>
    <w:p w14:paraId="076F32F9" w14:textId="77777777" w:rsidR="00EB191B" w:rsidRPr="00042A32" w:rsidRDefault="00EB191B" w:rsidP="00EB191B">
      <w:pPr>
        <w:pStyle w:val="Heading2"/>
        <w:rPr>
          <w:color w:val="004270"/>
        </w:rPr>
      </w:pPr>
      <w:bookmarkStart w:id="13" w:name="_Toc84593872"/>
      <w:bookmarkStart w:id="14" w:name="_Toc85451744"/>
      <w:bookmarkStart w:id="15" w:name="_Toc85526674"/>
      <w:bookmarkStart w:id="16" w:name="_Toc85787089"/>
      <w:bookmarkStart w:id="17" w:name="_Toc110506631"/>
      <w:bookmarkStart w:id="18" w:name="_Toc117697149"/>
      <w:bookmarkStart w:id="19" w:name="_Toc117697856"/>
      <w:bookmarkStart w:id="20" w:name="_Toc147757300"/>
      <w:bookmarkStart w:id="21" w:name="_Toc148086921"/>
      <w:bookmarkStart w:id="22" w:name="_Toc215785534"/>
      <w:r w:rsidRPr="00042A32">
        <w:rPr>
          <w:color w:val="004270"/>
        </w:rPr>
        <w:t>Interpreting legislation</w:t>
      </w:r>
      <w:bookmarkEnd w:id="13"/>
      <w:bookmarkEnd w:id="14"/>
      <w:bookmarkEnd w:id="15"/>
      <w:bookmarkEnd w:id="16"/>
      <w:bookmarkEnd w:id="17"/>
      <w:bookmarkEnd w:id="18"/>
      <w:bookmarkEnd w:id="19"/>
      <w:bookmarkEnd w:id="20"/>
      <w:bookmarkEnd w:id="21"/>
      <w:r w:rsidRPr="00042A32">
        <w:rPr>
          <w:color w:val="004270"/>
        </w:rPr>
        <w:t xml:space="preserve"> </w:t>
      </w:r>
      <w:bookmarkEnd w:id="22"/>
    </w:p>
    <w:p w14:paraId="50031CA0" w14:textId="2C3713BB" w:rsidR="00EB191B" w:rsidRDefault="00EB191B" w:rsidP="00EB191B">
      <w:pPr>
        <w:spacing w:line="257" w:lineRule="auto"/>
      </w:pPr>
      <w:r w:rsidRPr="43FC7218">
        <w:rPr>
          <w:rFonts w:eastAsia="Arial" w:cs="Arial"/>
        </w:rPr>
        <w:t xml:space="preserve">Section 48 of </w:t>
      </w:r>
      <w:r w:rsidR="00EE2BD2">
        <w:rPr>
          <w:rFonts w:eastAsia="Arial" w:cs="Arial"/>
        </w:rPr>
        <w:t>the Human Rights Act</w:t>
      </w:r>
      <w:r w:rsidRPr="43FC7218">
        <w:rPr>
          <w:rFonts w:eastAsia="Arial" w:cs="Arial"/>
        </w:rPr>
        <w:t xml:space="preserve"> requires all legislation </w:t>
      </w:r>
      <w:r w:rsidR="002D758D">
        <w:rPr>
          <w:rFonts w:eastAsia="Arial" w:cs="Arial"/>
        </w:rPr>
        <w:t xml:space="preserve">to </w:t>
      </w:r>
      <w:r w:rsidR="00626F3B">
        <w:rPr>
          <w:rFonts w:eastAsia="Arial" w:cs="Arial"/>
        </w:rPr>
        <w:t>be</w:t>
      </w:r>
      <w:r w:rsidRPr="43FC7218">
        <w:rPr>
          <w:rFonts w:eastAsia="Arial" w:cs="Arial"/>
        </w:rPr>
        <w:t xml:space="preserve"> interpreted in a way that is compatible with human rights, to the extent </w:t>
      </w:r>
      <w:r w:rsidR="004651D2">
        <w:rPr>
          <w:rFonts w:eastAsia="Arial" w:cs="Arial"/>
        </w:rPr>
        <w:t xml:space="preserve">possible </w:t>
      </w:r>
      <w:r w:rsidRPr="43FC7218">
        <w:rPr>
          <w:rFonts w:eastAsia="Arial" w:cs="Arial"/>
        </w:rPr>
        <w:t>that is consistent with the purpose of the legislation.</w:t>
      </w:r>
    </w:p>
    <w:p w14:paraId="226DF95F" w14:textId="1583104D" w:rsidR="00EB191B" w:rsidRDefault="00EB191B" w:rsidP="00EB191B">
      <w:pPr>
        <w:spacing w:line="257" w:lineRule="auto"/>
      </w:pPr>
      <w:r w:rsidRPr="43FC7218">
        <w:rPr>
          <w:rFonts w:eastAsia="Arial" w:cs="Arial"/>
        </w:rPr>
        <w:t xml:space="preserve">If legislation cannot be interpreted in a way that is compatible with human rights, it is to be interpreted in a way that is most compatible with human rights, to the extent </w:t>
      </w:r>
      <w:r w:rsidR="005F2197">
        <w:rPr>
          <w:rFonts w:eastAsia="Arial" w:cs="Arial"/>
        </w:rPr>
        <w:t xml:space="preserve">possible </w:t>
      </w:r>
      <w:r w:rsidRPr="43FC7218">
        <w:rPr>
          <w:rFonts w:eastAsia="Arial" w:cs="Arial"/>
        </w:rPr>
        <w:t>that is consistent with the purpose of the legislation.</w:t>
      </w:r>
    </w:p>
    <w:p w14:paraId="700483C8" w14:textId="13071DC8" w:rsidR="00EB191B" w:rsidRDefault="0009583B" w:rsidP="00EB191B">
      <w:pPr>
        <w:spacing w:line="257" w:lineRule="auto"/>
        <w:rPr>
          <w:rFonts w:eastAsia="Arial" w:cs="Arial"/>
        </w:rPr>
      </w:pPr>
      <w:r>
        <w:rPr>
          <w:rFonts w:eastAsia="Arial" w:cs="Arial"/>
        </w:rPr>
        <w:t xml:space="preserve">A statutory provision is </w:t>
      </w:r>
      <w:r w:rsidR="00EB191B" w:rsidRPr="411C2AAF">
        <w:rPr>
          <w:rFonts w:eastAsia="Arial" w:cs="Arial"/>
        </w:rPr>
        <w:t>‘</w:t>
      </w:r>
      <w:r>
        <w:rPr>
          <w:rFonts w:eastAsia="Arial" w:cs="Arial"/>
        </w:rPr>
        <w:t>c</w:t>
      </w:r>
      <w:r w:rsidR="00EB191B" w:rsidRPr="411C2AAF">
        <w:rPr>
          <w:rFonts w:eastAsia="Arial" w:cs="Arial"/>
        </w:rPr>
        <w:t xml:space="preserve">ompatible with human rights’ </w:t>
      </w:r>
      <w:r w:rsidR="002F650E">
        <w:rPr>
          <w:rFonts w:eastAsia="Arial" w:cs="Arial"/>
        </w:rPr>
        <w:t>if it</w:t>
      </w:r>
      <w:r w:rsidR="009554E8">
        <w:rPr>
          <w:rFonts w:eastAsia="Arial" w:cs="Arial"/>
        </w:rPr>
        <w:t xml:space="preserve"> does</w:t>
      </w:r>
      <w:r w:rsidR="00EB191B" w:rsidRPr="411C2AAF">
        <w:rPr>
          <w:rFonts w:eastAsia="Arial" w:cs="Arial"/>
        </w:rPr>
        <w:t xml:space="preserve"> not limit a human </w:t>
      </w:r>
      <w:proofErr w:type="gramStart"/>
      <w:r w:rsidR="00EB191B" w:rsidRPr="411C2AAF">
        <w:rPr>
          <w:rFonts w:eastAsia="Arial" w:cs="Arial"/>
        </w:rPr>
        <w:t>right, or</w:t>
      </w:r>
      <w:proofErr w:type="gramEnd"/>
      <w:r w:rsidR="00EB191B" w:rsidRPr="411C2AAF">
        <w:rPr>
          <w:rFonts w:eastAsia="Arial" w:cs="Arial"/>
        </w:rPr>
        <w:t xml:space="preserve"> limits a human right only to the extent that is reasonable and demonstrably justifiable in a free and democratic society based on human dignity, equality, and freedom. </w:t>
      </w:r>
      <w:r w:rsidR="00F0480F">
        <w:rPr>
          <w:rFonts w:eastAsia="Arial" w:cs="Arial"/>
        </w:rPr>
        <w:t>S</w:t>
      </w:r>
      <w:r w:rsidR="00F90F06" w:rsidRPr="411C2AAF">
        <w:rPr>
          <w:rFonts w:eastAsia="Arial" w:cs="Arial"/>
        </w:rPr>
        <w:t>ection 13</w:t>
      </w:r>
      <w:r w:rsidR="00F0480F">
        <w:rPr>
          <w:rFonts w:eastAsia="Arial" w:cs="Arial"/>
        </w:rPr>
        <w:t xml:space="preserve"> of</w:t>
      </w:r>
      <w:r w:rsidR="00F90F06" w:rsidRPr="411C2AAF">
        <w:rPr>
          <w:rFonts w:eastAsia="Arial" w:cs="Arial"/>
        </w:rPr>
        <w:t xml:space="preserve"> </w:t>
      </w:r>
      <w:r w:rsidR="00EE2BD2">
        <w:rPr>
          <w:rFonts w:eastAsia="Arial" w:cs="Arial"/>
        </w:rPr>
        <w:t>the Human Rights Act</w:t>
      </w:r>
      <w:r w:rsidR="00EB191B" w:rsidRPr="411C2AAF">
        <w:rPr>
          <w:rFonts w:eastAsia="Arial" w:cs="Arial"/>
        </w:rPr>
        <w:t xml:space="preserve"> sets out factors that may be relevant in deciding whether a limit on a human right is reasonable and justifiable. </w:t>
      </w:r>
    </w:p>
    <w:p w14:paraId="4A25BBF2" w14:textId="452310B4" w:rsidR="00F72D75" w:rsidRDefault="00F72D75" w:rsidP="00EB191B">
      <w:pPr>
        <w:spacing w:line="257" w:lineRule="auto"/>
      </w:pPr>
      <w:bookmarkStart w:id="23" w:name="_Hlk141950301"/>
      <w:r>
        <w:rPr>
          <w:rFonts w:eastAsia="Arial" w:cs="Arial"/>
        </w:rPr>
        <w:t xml:space="preserve">In </w:t>
      </w:r>
      <w:r w:rsidRPr="005C5D4D">
        <w:rPr>
          <w:i/>
          <w:iCs/>
        </w:rPr>
        <w:t xml:space="preserve">BA, DC, FE v State of Queensland </w:t>
      </w:r>
      <w:r w:rsidRPr="007F3CA1">
        <w:t>[2022] QCAT 332</w:t>
      </w:r>
      <w:r>
        <w:rPr>
          <w:i/>
          <w:iCs/>
        </w:rPr>
        <w:t xml:space="preserve">, </w:t>
      </w:r>
      <w:r w:rsidR="0035561B">
        <w:t xml:space="preserve">one of </w:t>
      </w:r>
      <w:r>
        <w:t>the issue</w:t>
      </w:r>
      <w:r w:rsidR="0035561B">
        <w:t>s</w:t>
      </w:r>
      <w:r>
        <w:t xml:space="preserve"> before the </w:t>
      </w:r>
      <w:r w:rsidR="001D302C">
        <w:t>T</w:t>
      </w:r>
      <w:r>
        <w:t xml:space="preserve">ribunal was whether proceedings </w:t>
      </w:r>
      <w:r w:rsidR="0035561B">
        <w:t xml:space="preserve">under the </w:t>
      </w:r>
      <w:r w:rsidR="0035561B" w:rsidRPr="0035561B">
        <w:rPr>
          <w:i/>
          <w:iCs/>
        </w:rPr>
        <w:t>Anti-Discrimination Act 1991</w:t>
      </w:r>
      <w:r w:rsidR="0035561B">
        <w:t xml:space="preserve"> </w:t>
      </w:r>
      <w:r>
        <w:t xml:space="preserve">had been properly </w:t>
      </w:r>
      <w:r w:rsidR="0035561B">
        <w:t xml:space="preserve">made and referred </w:t>
      </w:r>
      <w:r w:rsidR="00613C96">
        <w:t xml:space="preserve">to the tribunal </w:t>
      </w:r>
      <w:r w:rsidR="007F1826">
        <w:t xml:space="preserve">in circumstances </w:t>
      </w:r>
      <w:r>
        <w:t xml:space="preserve">where </w:t>
      </w:r>
      <w:r w:rsidR="007F3CA1">
        <w:t xml:space="preserve">complaints </w:t>
      </w:r>
      <w:r>
        <w:t xml:space="preserve">were </w:t>
      </w:r>
      <w:r w:rsidR="0002488E">
        <w:t xml:space="preserve">made by a lawyer for </w:t>
      </w:r>
      <w:r w:rsidR="005950D5">
        <w:t xml:space="preserve">three </w:t>
      </w:r>
      <w:r w:rsidR="00D16DC6">
        <w:t>young people</w:t>
      </w:r>
      <w:r>
        <w:t xml:space="preserve"> under 18 years of age</w:t>
      </w:r>
      <w:r w:rsidR="006E473C">
        <w:t>,</w:t>
      </w:r>
      <w:r w:rsidR="00E315DE">
        <w:t xml:space="preserve"> some of whom </w:t>
      </w:r>
      <w:r w:rsidR="00E15ADF">
        <w:t>identified that they have</w:t>
      </w:r>
      <w:r w:rsidR="00E315DE">
        <w:t xml:space="preserve"> </w:t>
      </w:r>
      <w:r w:rsidR="00524079">
        <w:t xml:space="preserve">a </w:t>
      </w:r>
      <w:r w:rsidR="00E315DE">
        <w:t>disabilit</w:t>
      </w:r>
      <w:r w:rsidR="00FA1EE7">
        <w:t>y</w:t>
      </w:r>
      <w:r w:rsidR="00131F3A">
        <w:t>,</w:t>
      </w:r>
      <w:r w:rsidR="007012F9">
        <w:t xml:space="preserve"> and </w:t>
      </w:r>
      <w:r w:rsidR="00253D59">
        <w:t xml:space="preserve">no person </w:t>
      </w:r>
      <w:r w:rsidR="00A4211B">
        <w:t>had been</w:t>
      </w:r>
      <w:r w:rsidR="00253D59">
        <w:t xml:space="preserve"> authorised to act on behalf of them</w:t>
      </w:r>
      <w:r>
        <w:t xml:space="preserve">. The </w:t>
      </w:r>
      <w:r w:rsidR="001D302C">
        <w:t>T</w:t>
      </w:r>
      <w:r>
        <w:t xml:space="preserve">ribunal held </w:t>
      </w:r>
      <w:r w:rsidR="0035561B">
        <w:t xml:space="preserve">that </w:t>
      </w:r>
      <w:r w:rsidR="00E26BC3">
        <w:t>the</w:t>
      </w:r>
      <w:r w:rsidR="004E0871">
        <w:t xml:space="preserve"> statutory regime contemplated </w:t>
      </w:r>
      <w:r w:rsidR="008F1FA7">
        <w:t>that a person under the age of 18 may bring a complaint and have it referred</w:t>
      </w:r>
      <w:r w:rsidR="001F1536">
        <w:t>,</w:t>
      </w:r>
      <w:r w:rsidR="008F1FA7">
        <w:t xml:space="preserve"> and the tribunal </w:t>
      </w:r>
      <w:r w:rsidR="000F6D18">
        <w:t>would then assist the young perso</w:t>
      </w:r>
      <w:r w:rsidR="00D16DC6">
        <w:t>n</w:t>
      </w:r>
      <w:r w:rsidR="000F6D18">
        <w:t xml:space="preserve"> without the need for a litigation guardian</w:t>
      </w:r>
      <w:r w:rsidR="00D16DC6">
        <w:t>.</w:t>
      </w:r>
      <w:r>
        <w:t xml:space="preserve"> </w:t>
      </w:r>
      <w:r w:rsidR="00D761A0">
        <w:t>T</w:t>
      </w:r>
      <w:r>
        <w:t>his interpretation was</w:t>
      </w:r>
      <w:r w:rsidR="005F55A7">
        <w:t xml:space="preserve"> said to be</w:t>
      </w:r>
      <w:r>
        <w:t xml:space="preserve"> </w:t>
      </w:r>
      <w:r w:rsidR="007C36D6">
        <w:t>‘</w:t>
      </w:r>
      <w:r>
        <w:t>most compatible</w:t>
      </w:r>
      <w:r w:rsidR="00DB0489">
        <w:t>’</w:t>
      </w:r>
      <w:r>
        <w:t xml:space="preserve"> with the </w:t>
      </w:r>
      <w:r w:rsidR="008D6CE8">
        <w:t>young pe</w:t>
      </w:r>
      <w:r w:rsidR="00DB0489">
        <w:t>rson’s</w:t>
      </w:r>
      <w:r w:rsidR="008D6CE8">
        <w:t xml:space="preserve"> </w:t>
      </w:r>
      <w:r>
        <w:t xml:space="preserve">human </w:t>
      </w:r>
      <w:r w:rsidRPr="007F3CA1">
        <w:t>rights</w:t>
      </w:r>
      <w:r w:rsidR="00F15AA2">
        <w:t xml:space="preserve"> and took into consideration the fact that the young people were legally represented and that lawyers </w:t>
      </w:r>
      <w:r w:rsidR="00C169F1">
        <w:t>have obligations</w:t>
      </w:r>
      <w:r w:rsidR="00321D58">
        <w:t xml:space="preserve"> </w:t>
      </w:r>
      <w:r w:rsidR="00F15AA2">
        <w:t xml:space="preserve">to </w:t>
      </w:r>
      <w:r w:rsidR="00321D58">
        <w:t>the tribunal and thei</w:t>
      </w:r>
      <w:r w:rsidR="00F15AA2">
        <w:t>r clients</w:t>
      </w:r>
      <w:r w:rsidR="007C36D6" w:rsidRPr="007F3CA1">
        <w:t>.</w:t>
      </w:r>
      <w:r w:rsidR="00E4290E">
        <w:t xml:space="preserve"> However</w:t>
      </w:r>
      <w:r w:rsidR="0051194E">
        <w:t>,</w:t>
      </w:r>
      <w:r w:rsidR="00E4290E">
        <w:t xml:space="preserve"> </w:t>
      </w:r>
      <w:r w:rsidR="0051194E">
        <w:t>i</w:t>
      </w:r>
      <w:r w:rsidR="00E4290E" w:rsidRPr="001201D5">
        <w:t xml:space="preserve">n the interests of a fair hearing, the tribunal ordered that a litigation guardian be appointed for </w:t>
      </w:r>
      <w:r w:rsidR="0051194E">
        <w:t xml:space="preserve">one of the young people </w:t>
      </w:r>
      <w:r w:rsidR="001B71C0">
        <w:t>whose lawyer was taking instructions from the mother rather than the young pe</w:t>
      </w:r>
      <w:r w:rsidR="007A36B8">
        <w:t>rson themself</w:t>
      </w:r>
      <w:r w:rsidR="00E4290E" w:rsidRPr="001201D5">
        <w:t>.</w:t>
      </w:r>
      <w:r w:rsidR="008A0003" w:rsidRPr="007F3CA1">
        <w:t xml:space="preserve"> </w:t>
      </w:r>
      <w:bookmarkStart w:id="24" w:name="_Hlk141950257"/>
      <w:r w:rsidR="0091335D">
        <w:t>S</w:t>
      </w:r>
      <w:r w:rsidR="007C36D6">
        <w:t xml:space="preserve">pecific </w:t>
      </w:r>
      <w:r w:rsidR="0091335D">
        <w:t>human</w:t>
      </w:r>
      <w:r w:rsidR="007C36D6">
        <w:t xml:space="preserve"> rights were not identified</w:t>
      </w:r>
      <w:r>
        <w:t xml:space="preserve"> </w:t>
      </w:r>
      <w:r w:rsidR="00E7351F">
        <w:t xml:space="preserve">in the </w:t>
      </w:r>
      <w:r w:rsidR="007F3CA1">
        <w:t xml:space="preserve">tribunal’s </w:t>
      </w:r>
      <w:r w:rsidR="0091335D">
        <w:t xml:space="preserve">reasons for </w:t>
      </w:r>
      <w:r w:rsidR="00E7351F">
        <w:t xml:space="preserve">decision, </w:t>
      </w:r>
      <w:r w:rsidR="00B06DCF">
        <w:t xml:space="preserve">but </w:t>
      </w:r>
      <w:r w:rsidR="007F3CA1">
        <w:t>the Commission</w:t>
      </w:r>
      <w:r w:rsidR="00B06DCF">
        <w:t xml:space="preserve"> raised</w:t>
      </w:r>
      <w:r w:rsidR="007F3CA1">
        <w:t xml:space="preserve"> the rights of the child and recognition and equality before the law</w:t>
      </w:r>
      <w:r w:rsidR="003206BA">
        <w:t xml:space="preserve"> in its submissions</w:t>
      </w:r>
      <w:r w:rsidR="004813A8">
        <w:t xml:space="preserve"> to the tribunal</w:t>
      </w:r>
      <w:r w:rsidR="007F3CA1">
        <w:t xml:space="preserve">. </w:t>
      </w:r>
      <w:bookmarkEnd w:id="24"/>
    </w:p>
    <w:bookmarkEnd w:id="23"/>
    <w:p w14:paraId="42744842" w14:textId="0D59EA1D" w:rsidR="00700899" w:rsidRPr="008E01BC" w:rsidRDefault="007012F9" w:rsidP="008E01BC">
      <w:pPr>
        <w:spacing w:line="257" w:lineRule="auto"/>
      </w:pPr>
      <w:r>
        <w:rPr>
          <w:rFonts w:eastAsia="Arial" w:cs="Arial"/>
        </w:rPr>
        <w:t>In</w:t>
      </w:r>
      <w:r w:rsidR="00F404F6">
        <w:rPr>
          <w:rFonts w:eastAsia="Arial" w:cs="Arial"/>
        </w:rPr>
        <w:t xml:space="preserve"> </w:t>
      </w:r>
      <w:r w:rsidR="00750B59" w:rsidRPr="00F404F6">
        <w:rPr>
          <w:rFonts w:eastAsia="Arial" w:cs="Arial"/>
          <w:i/>
          <w:iCs/>
        </w:rPr>
        <w:t xml:space="preserve">SBN v Department of Children, Youth </w:t>
      </w:r>
      <w:proofErr w:type="gramStart"/>
      <w:r w:rsidR="00750B59" w:rsidRPr="00F404F6">
        <w:rPr>
          <w:rFonts w:eastAsia="Arial" w:cs="Arial"/>
          <w:i/>
          <w:iCs/>
        </w:rPr>
        <w:t>Justice</w:t>
      </w:r>
      <w:proofErr w:type="gramEnd"/>
      <w:r w:rsidR="00750B59" w:rsidRPr="00F404F6">
        <w:rPr>
          <w:rFonts w:eastAsia="Arial" w:cs="Arial"/>
          <w:i/>
          <w:iCs/>
        </w:rPr>
        <w:t xml:space="preserve"> and Multicultural Affairs</w:t>
      </w:r>
      <w:r w:rsidR="00750B59" w:rsidRPr="00750B59">
        <w:rPr>
          <w:rFonts w:eastAsia="Arial" w:cs="Arial"/>
        </w:rPr>
        <w:t xml:space="preserve"> [2022] QCAT 321</w:t>
      </w:r>
      <w:r w:rsidR="00424B23">
        <w:rPr>
          <w:rFonts w:eastAsia="Arial" w:cs="Arial"/>
        </w:rPr>
        <w:t xml:space="preserve"> </w:t>
      </w:r>
      <w:r w:rsidR="00700899" w:rsidRPr="008E01BC">
        <w:t>a</w:t>
      </w:r>
      <w:r w:rsidR="00424B23" w:rsidRPr="008E01BC">
        <w:t xml:space="preserve">n application was made by a mother to review </w:t>
      </w:r>
      <w:r w:rsidR="006F75F7" w:rsidRPr="008E01BC">
        <w:t xml:space="preserve">the </w:t>
      </w:r>
      <w:r w:rsidR="008E01BC">
        <w:t>D</w:t>
      </w:r>
      <w:r w:rsidR="006F75F7" w:rsidRPr="008E01BC">
        <w:t xml:space="preserve">epartment’s </w:t>
      </w:r>
      <w:r w:rsidR="00A9688B" w:rsidRPr="008E01BC">
        <w:t xml:space="preserve">decision </w:t>
      </w:r>
      <w:r w:rsidR="009D0646" w:rsidRPr="008E01BC">
        <w:t xml:space="preserve">designed to facilitate </w:t>
      </w:r>
      <w:r w:rsidR="00424B23" w:rsidRPr="008E01BC">
        <w:t>contact</w:t>
      </w:r>
      <w:r w:rsidR="009A3B18" w:rsidRPr="008E01BC">
        <w:t xml:space="preserve"> between her children</w:t>
      </w:r>
      <w:r w:rsidR="00424B23" w:rsidRPr="008E01BC">
        <w:t xml:space="preserve">. As the decision did not involve the mother, the department sought to have the application dismissed </w:t>
      </w:r>
      <w:r w:rsidR="00424B23" w:rsidRPr="008E01BC">
        <w:lastRenderedPageBreak/>
        <w:t xml:space="preserve">on the basis the mother </w:t>
      </w:r>
      <w:r w:rsidR="00700899" w:rsidRPr="008E01BC">
        <w:t xml:space="preserve">was not ‘a person affected by the decision’ </w:t>
      </w:r>
      <w:r w:rsidRPr="008E01BC">
        <w:t xml:space="preserve">as required </w:t>
      </w:r>
      <w:r w:rsidR="001676F2" w:rsidRPr="008E01BC">
        <w:t xml:space="preserve">by </w:t>
      </w:r>
      <w:r w:rsidRPr="008E01BC">
        <w:t xml:space="preserve">the </w:t>
      </w:r>
      <w:r w:rsidRPr="008E01BC">
        <w:rPr>
          <w:i/>
        </w:rPr>
        <w:t>Child Protection Act 1999</w:t>
      </w:r>
      <w:r w:rsidRPr="008E01BC">
        <w:t xml:space="preserve">. </w:t>
      </w:r>
      <w:r w:rsidR="00700899" w:rsidRPr="008E01BC">
        <w:t xml:space="preserve">While not expressly </w:t>
      </w:r>
      <w:r w:rsidRPr="008E01BC">
        <w:t xml:space="preserve">referring to </w:t>
      </w:r>
      <w:r w:rsidR="00700899" w:rsidRPr="008E01BC">
        <w:t xml:space="preserve">section 48 of the Human Rights Act, </w:t>
      </w:r>
      <w:r w:rsidR="001676F2" w:rsidRPr="008E01BC">
        <w:t xml:space="preserve">the tribunal </w:t>
      </w:r>
      <w:r w:rsidR="00700899" w:rsidRPr="008E01BC">
        <w:t xml:space="preserve">considered the right to </w:t>
      </w:r>
      <w:r w:rsidR="006C33F2" w:rsidRPr="008E01BC">
        <w:t xml:space="preserve">protection of </w:t>
      </w:r>
      <w:r w:rsidR="00700899" w:rsidRPr="008E01BC">
        <w:t xml:space="preserve">families and children in section 26 of that Act in concluding that the mother was a person affected by a decision concerning contact </w:t>
      </w:r>
      <w:r w:rsidR="009F705D">
        <w:t>between</w:t>
      </w:r>
      <w:r w:rsidR="00615E45" w:rsidRPr="008E01BC">
        <w:t xml:space="preserve"> </w:t>
      </w:r>
      <w:r w:rsidR="00983CD1">
        <w:t xml:space="preserve">her </w:t>
      </w:r>
      <w:r w:rsidR="00700899" w:rsidRPr="008E01BC">
        <w:t>child</w:t>
      </w:r>
      <w:r w:rsidR="009F705D">
        <w:t>ren</w:t>
      </w:r>
      <w:r w:rsidR="00700899" w:rsidRPr="008E01BC">
        <w:t xml:space="preserve">. </w:t>
      </w:r>
    </w:p>
    <w:p w14:paraId="2437D6DF" w14:textId="26F03ECC" w:rsidR="00700899" w:rsidRPr="00091397" w:rsidRDefault="007812C1" w:rsidP="411C2AAF">
      <w:pPr>
        <w:spacing w:line="257" w:lineRule="auto"/>
      </w:pPr>
      <w:r w:rsidRPr="00091397">
        <w:t>T</w:t>
      </w:r>
      <w:r w:rsidR="006A243C" w:rsidRPr="00091397">
        <w:t xml:space="preserve">he </w:t>
      </w:r>
      <w:r w:rsidR="000B4348" w:rsidRPr="00091397">
        <w:t xml:space="preserve">Human Rights </w:t>
      </w:r>
      <w:r w:rsidR="006A243C" w:rsidRPr="00091397">
        <w:t xml:space="preserve">Act requires that </w:t>
      </w:r>
      <w:r w:rsidR="002A0A26" w:rsidRPr="00091397">
        <w:t xml:space="preserve">all statutory provisions must, to the extent possible that is consistent with their purpose, be interpreted in a way that is compatible with human rights. </w:t>
      </w:r>
      <w:r w:rsidR="00BE4E8E" w:rsidRPr="00091397">
        <w:t>S</w:t>
      </w:r>
      <w:r w:rsidRPr="00091397">
        <w:t xml:space="preserve">ection </w:t>
      </w:r>
      <w:r w:rsidR="002A0A26" w:rsidRPr="00091397">
        <w:t xml:space="preserve">48 of </w:t>
      </w:r>
      <w:r w:rsidR="00EE2BD2">
        <w:t>the Human Rights Act</w:t>
      </w:r>
      <w:r w:rsidR="002A0A26" w:rsidRPr="00091397">
        <w:t xml:space="preserve"> forms part of the body of interpretative rules to be applied in ascertaining the meaning of a statutory provision</w:t>
      </w:r>
      <w:r w:rsidR="009F705D">
        <w:t>.</w:t>
      </w:r>
      <w:r w:rsidR="004160D6" w:rsidRPr="00091397">
        <w:t xml:space="preserve"> </w:t>
      </w:r>
    </w:p>
    <w:p w14:paraId="5CA5A1A8" w14:textId="2018206A" w:rsidR="00EB191B" w:rsidRPr="00042A32" w:rsidRDefault="00EB191B" w:rsidP="7C9A4EA6">
      <w:pPr>
        <w:pStyle w:val="Heading3"/>
        <w:rPr>
          <w:rFonts w:eastAsia="Yu Gothic Light" w:cs="Times New Roman"/>
          <w:color w:val="004270"/>
        </w:rPr>
      </w:pPr>
      <w:bookmarkStart w:id="25" w:name="_Toc85451745"/>
      <w:bookmarkStart w:id="26" w:name="_Toc85526675"/>
      <w:bookmarkStart w:id="27" w:name="_Toc85787090"/>
      <w:bookmarkStart w:id="28" w:name="_Toc110506632"/>
      <w:bookmarkStart w:id="29" w:name="_Toc491982931"/>
      <w:r w:rsidRPr="00042A32">
        <w:rPr>
          <w:color w:val="004270"/>
        </w:rPr>
        <w:t xml:space="preserve">Declarations of </w:t>
      </w:r>
      <w:r w:rsidR="005730B5" w:rsidRPr="00042A32">
        <w:rPr>
          <w:color w:val="004270"/>
        </w:rPr>
        <w:t>I</w:t>
      </w:r>
      <w:r w:rsidRPr="00042A32">
        <w:rPr>
          <w:color w:val="004270"/>
        </w:rPr>
        <w:t>ncompatibility</w:t>
      </w:r>
      <w:bookmarkEnd w:id="25"/>
      <w:bookmarkEnd w:id="26"/>
      <w:bookmarkEnd w:id="27"/>
      <w:bookmarkEnd w:id="28"/>
      <w:r w:rsidRPr="00042A32">
        <w:rPr>
          <w:color w:val="004270"/>
        </w:rPr>
        <w:t xml:space="preserve"> </w:t>
      </w:r>
      <w:bookmarkEnd w:id="29"/>
    </w:p>
    <w:p w14:paraId="59377FD3" w14:textId="3E78DC16" w:rsidR="00EB191B" w:rsidRDefault="00EB191B" w:rsidP="00EB191B">
      <w:r>
        <w:t xml:space="preserve">The Supreme Court or the Court of Appeal may make a </w:t>
      </w:r>
      <w:r w:rsidR="00E92324">
        <w:t>d</w:t>
      </w:r>
      <w:r>
        <w:t xml:space="preserve">eclaration of </w:t>
      </w:r>
      <w:r w:rsidR="00E92324">
        <w:t>i</w:t>
      </w:r>
      <w:r>
        <w:t xml:space="preserve">ncompatibility if the court considers that </w:t>
      </w:r>
      <w:r w:rsidR="00227F60">
        <w:t>a statutory provision</w:t>
      </w:r>
      <w:r>
        <w:t xml:space="preserve"> cannot be interpreted in a way that is compatible with human rights. The experience of other jurisdictions is that this power is </w:t>
      </w:r>
      <w:r w:rsidR="00617D88">
        <w:t xml:space="preserve">rarely </w:t>
      </w:r>
      <w:r>
        <w:t>used</w:t>
      </w:r>
      <w:r w:rsidR="00B632BD">
        <w:t>, and</w:t>
      </w:r>
      <w:r>
        <w:t xml:space="preserve"> </w:t>
      </w:r>
      <w:r w:rsidR="00431AC1">
        <w:t xml:space="preserve">Queensland’s </w:t>
      </w:r>
      <w:r w:rsidR="00617D88">
        <w:t>Supreme C</w:t>
      </w:r>
      <w:r>
        <w:t>ourt did not exercise th</w:t>
      </w:r>
      <w:r w:rsidR="004818B8">
        <w:t>e</w:t>
      </w:r>
      <w:r>
        <w:t xml:space="preserve"> power in the </w:t>
      </w:r>
      <w:r w:rsidR="006941D7">
        <w:t>2022</w:t>
      </w:r>
      <w:r>
        <w:t>–2</w:t>
      </w:r>
      <w:r w:rsidR="006941D7">
        <w:t>3</w:t>
      </w:r>
      <w:r>
        <w:t xml:space="preserve"> year.</w:t>
      </w:r>
    </w:p>
    <w:p w14:paraId="412F9AAB" w14:textId="77777777" w:rsidR="00EB191B" w:rsidRPr="00042A32" w:rsidRDefault="00EB191B" w:rsidP="00EB191B">
      <w:pPr>
        <w:pStyle w:val="Heading2"/>
        <w:rPr>
          <w:color w:val="004270"/>
        </w:rPr>
      </w:pPr>
      <w:bookmarkStart w:id="30" w:name="_Toc84593873"/>
      <w:bookmarkStart w:id="31" w:name="_Toc85451746"/>
      <w:bookmarkStart w:id="32" w:name="_Toc85526676"/>
      <w:bookmarkStart w:id="33" w:name="_Toc85787091"/>
      <w:bookmarkStart w:id="34" w:name="_Toc110506633"/>
      <w:bookmarkStart w:id="35" w:name="_Toc117697150"/>
      <w:bookmarkStart w:id="36" w:name="_Toc117697857"/>
      <w:bookmarkStart w:id="37" w:name="_Toc147757301"/>
      <w:bookmarkStart w:id="38" w:name="_Toc148086922"/>
      <w:bookmarkStart w:id="39" w:name="_Toc359604733"/>
      <w:r w:rsidRPr="00042A32">
        <w:rPr>
          <w:color w:val="004270"/>
        </w:rPr>
        <w:t>Acting in an administrative capacity</w:t>
      </w:r>
      <w:bookmarkEnd w:id="30"/>
      <w:bookmarkEnd w:id="31"/>
      <w:bookmarkEnd w:id="32"/>
      <w:bookmarkEnd w:id="33"/>
      <w:bookmarkEnd w:id="34"/>
      <w:bookmarkEnd w:id="35"/>
      <w:bookmarkEnd w:id="36"/>
      <w:bookmarkEnd w:id="37"/>
      <w:bookmarkEnd w:id="38"/>
      <w:r w:rsidRPr="00042A32">
        <w:rPr>
          <w:color w:val="004270"/>
        </w:rPr>
        <w:t xml:space="preserve"> </w:t>
      </w:r>
      <w:bookmarkEnd w:id="39"/>
    </w:p>
    <w:p w14:paraId="5A4D63DE" w14:textId="19EFFA9D" w:rsidR="00EB191B" w:rsidRDefault="00EB191B" w:rsidP="00EB191B">
      <w:r w:rsidRPr="43FC7218">
        <w:t>When courts and tribunals are actin</w:t>
      </w:r>
      <w:r>
        <w:t>g in an administrative capacity</w:t>
      </w:r>
      <w:r w:rsidR="00683CC8">
        <w:t>,</w:t>
      </w:r>
      <w:r>
        <w:t xml:space="preserve"> </w:t>
      </w:r>
      <w:r w:rsidRPr="43FC7218">
        <w:t xml:space="preserve">they are public entities under </w:t>
      </w:r>
      <w:r w:rsidR="00EE2BD2">
        <w:t>the Human Rights Act</w:t>
      </w:r>
      <w:r w:rsidRPr="43FC7218">
        <w:t xml:space="preserve"> and are required</w:t>
      </w:r>
      <w:r w:rsidR="00E45990">
        <w:t xml:space="preserve"> to</w:t>
      </w:r>
      <w:r w:rsidRPr="43FC7218">
        <w:t xml:space="preserve">: </w:t>
      </w:r>
    </w:p>
    <w:p w14:paraId="65FD1C01" w14:textId="564B7EE8" w:rsidR="00EB191B" w:rsidRDefault="00EB191B" w:rsidP="00E1244B">
      <w:pPr>
        <w:pStyle w:val="Listparagraph-123"/>
        <w:numPr>
          <w:ilvl w:val="0"/>
          <w:numId w:val="20"/>
        </w:numPr>
      </w:pPr>
      <w:r w:rsidRPr="43FC7218">
        <w:t>act and make decisions in a way that is compatible with human rights</w:t>
      </w:r>
      <w:r>
        <w:t>,</w:t>
      </w:r>
      <w:r w:rsidRPr="43FC7218">
        <w:t xml:space="preserve"> and</w:t>
      </w:r>
    </w:p>
    <w:p w14:paraId="3A2842D5" w14:textId="0EAD2D73" w:rsidR="00EB191B" w:rsidRDefault="00EB191B" w:rsidP="00E1244B">
      <w:pPr>
        <w:pStyle w:val="Listparagraph-123"/>
        <w:numPr>
          <w:ilvl w:val="0"/>
          <w:numId w:val="20"/>
        </w:numPr>
      </w:pPr>
      <w:proofErr w:type="gramStart"/>
      <w:r w:rsidRPr="43FC7218">
        <w:t>give proper consideration to</w:t>
      </w:r>
      <w:proofErr w:type="gramEnd"/>
      <w:r w:rsidRPr="43FC7218">
        <w:t xml:space="preserve"> human rights relevant to decision</w:t>
      </w:r>
      <w:r w:rsidR="00AF444B">
        <w:t>s they make</w:t>
      </w:r>
      <w:r w:rsidRPr="43FC7218">
        <w:t xml:space="preserve">. </w:t>
      </w:r>
    </w:p>
    <w:p w14:paraId="7E842D50" w14:textId="66FBE6C7" w:rsidR="00526F06" w:rsidRDefault="00526F06" w:rsidP="00526F06">
      <w:pPr>
        <w:spacing w:line="257" w:lineRule="auto"/>
      </w:pPr>
      <w:r>
        <w:t xml:space="preserve">In 2022–23, the following Queensland courts and tribunals acknowledged that they </w:t>
      </w:r>
      <w:r w:rsidR="001429B7">
        <w:t xml:space="preserve">were </w:t>
      </w:r>
      <w:r>
        <w:t>acting in an administrative capacity and are therefore a public entity with obligations under the Human Rights Act,</w:t>
      </w:r>
      <w:r w:rsidRPr="1741396A">
        <w:rPr>
          <w:i/>
          <w:iCs/>
        </w:rPr>
        <w:t xml:space="preserve"> </w:t>
      </w:r>
      <w:r>
        <w:t xml:space="preserve">in the circumstances outlined in Table </w:t>
      </w:r>
      <w:r w:rsidR="00F164BD">
        <w:t>2a</w:t>
      </w:r>
      <w:r>
        <w:t>.</w:t>
      </w:r>
    </w:p>
    <w:p w14:paraId="3C18D370" w14:textId="430C50B4" w:rsidR="00194DCC" w:rsidRDefault="00194DCC" w:rsidP="00194DCC">
      <w:pPr>
        <w:pStyle w:val="Caption"/>
      </w:pPr>
      <w:r w:rsidRPr="00194DCC">
        <w:t>Table 2</w:t>
      </w:r>
      <w:r w:rsidR="00DA6B27">
        <w:t>a</w:t>
      </w:r>
      <w:r w:rsidRPr="00194DCC">
        <w:t>: Cases</w:t>
      </w:r>
      <w:r>
        <w:t xml:space="preserve"> confirming where courts and tribunals </w:t>
      </w:r>
      <w:r w:rsidR="008B7CD6">
        <w:t>were</w:t>
      </w:r>
      <w:r w:rsidR="00FB16C2">
        <w:t xml:space="preserve"> </w:t>
      </w:r>
      <w:r>
        <w:t xml:space="preserve">acting in an administrative capacity in </w:t>
      </w:r>
      <w:r w:rsidR="007D27F7">
        <w:t>2022-23</w:t>
      </w:r>
    </w:p>
    <w:tbl>
      <w:tblPr>
        <w:tblW w:w="0" w:type="auto"/>
        <w:tblBorders>
          <w:top w:val="single" w:sz="4" w:space="0" w:color="004270"/>
          <w:bottom w:val="single" w:sz="4" w:space="0" w:color="004270"/>
          <w:insideH w:val="single" w:sz="4" w:space="0" w:color="004270"/>
        </w:tblBorders>
        <w:tblLayout w:type="fixed"/>
        <w:tblLook w:val="06A0" w:firstRow="1" w:lastRow="0" w:firstColumn="1" w:lastColumn="0" w:noHBand="1" w:noVBand="1"/>
      </w:tblPr>
      <w:tblGrid>
        <w:gridCol w:w="3828"/>
        <w:gridCol w:w="3543"/>
      </w:tblGrid>
      <w:tr w:rsidR="000F15E7" w:rsidRPr="000F15E7" w14:paraId="5DB101A1" w14:textId="77777777" w:rsidTr="00B132DB">
        <w:tc>
          <w:tcPr>
            <w:tcW w:w="3828" w:type="dxa"/>
          </w:tcPr>
          <w:p w14:paraId="380A72E1" w14:textId="44A37BAA" w:rsidR="0D15CD6B" w:rsidRPr="000F15E7" w:rsidRDefault="0D15CD6B" w:rsidP="0061148E">
            <w:pPr>
              <w:pStyle w:val="Tableheading"/>
              <w:rPr>
                <w:color w:val="004270"/>
              </w:rPr>
            </w:pPr>
            <w:r w:rsidRPr="000F15E7">
              <w:rPr>
                <w:color w:val="004270"/>
              </w:rPr>
              <w:t>Subject matter</w:t>
            </w:r>
          </w:p>
        </w:tc>
        <w:tc>
          <w:tcPr>
            <w:tcW w:w="3543" w:type="dxa"/>
          </w:tcPr>
          <w:p w14:paraId="7BFABAC6" w14:textId="782CCBCD" w:rsidR="0D15CD6B" w:rsidRPr="000F15E7" w:rsidRDefault="0D15CD6B" w:rsidP="0061148E">
            <w:pPr>
              <w:pStyle w:val="Tableheading"/>
              <w:rPr>
                <w:color w:val="004270"/>
              </w:rPr>
            </w:pPr>
            <w:r w:rsidRPr="000F15E7">
              <w:rPr>
                <w:color w:val="004270"/>
              </w:rPr>
              <w:t>Case</w:t>
            </w:r>
          </w:p>
        </w:tc>
      </w:tr>
      <w:tr w:rsidR="00526F06" w14:paraId="58C5F832" w14:textId="77777777" w:rsidTr="00B132DB">
        <w:tc>
          <w:tcPr>
            <w:tcW w:w="3828" w:type="dxa"/>
          </w:tcPr>
          <w:p w14:paraId="32EC5A81" w14:textId="77777777" w:rsidR="00526F06" w:rsidRPr="04E5B0C6" w:rsidRDefault="00526F06" w:rsidP="00311886">
            <w:pPr>
              <w:pStyle w:val="Tabletext"/>
            </w:pPr>
            <w:r>
              <w:t>Land Court in deciding whether to recommend the approval of a mining lease and environmental authority for a coal mine</w:t>
            </w:r>
          </w:p>
        </w:tc>
        <w:tc>
          <w:tcPr>
            <w:tcW w:w="3543" w:type="dxa"/>
          </w:tcPr>
          <w:p w14:paraId="3058C68E" w14:textId="77777777" w:rsidR="00526F06" w:rsidRPr="00CC491B" w:rsidRDefault="00526F06" w:rsidP="00311886">
            <w:pPr>
              <w:ind w:right="0"/>
              <w:rPr>
                <w:rFonts w:cs="Arial"/>
                <w:i/>
                <w:iCs/>
              </w:rPr>
            </w:pPr>
            <w:r w:rsidRPr="00575651">
              <w:rPr>
                <w:i/>
                <w:iCs/>
              </w:rPr>
              <w:t>Waratah Coal Pty Ltd v Youth Verdict Ltd &amp; Ors (No 6)</w:t>
            </w:r>
            <w:r w:rsidRPr="00575651">
              <w:t xml:space="preserve"> [2022] QLC 21</w:t>
            </w:r>
          </w:p>
        </w:tc>
      </w:tr>
      <w:tr w:rsidR="00526F06" w14:paraId="228691E0" w14:textId="77777777" w:rsidTr="00B132DB">
        <w:tc>
          <w:tcPr>
            <w:tcW w:w="3828" w:type="dxa"/>
          </w:tcPr>
          <w:p w14:paraId="3DCF825C" w14:textId="4A80E0AF" w:rsidR="00526F06" w:rsidRDefault="00526F06" w:rsidP="00311886">
            <w:pPr>
              <w:pStyle w:val="Tabletext"/>
            </w:pPr>
            <w:r w:rsidRPr="04E5B0C6">
              <w:t xml:space="preserve">QCAT </w:t>
            </w:r>
            <w:r w:rsidR="008B7CD6">
              <w:t>in</w:t>
            </w:r>
            <w:r w:rsidR="008B7CD6" w:rsidRPr="04E5B0C6">
              <w:t xml:space="preserve"> </w:t>
            </w:r>
            <w:r w:rsidRPr="04E5B0C6">
              <w:t xml:space="preserve">deciding an exemption application under section 113 of the </w:t>
            </w:r>
            <w:r w:rsidRPr="04E5B0C6">
              <w:rPr>
                <w:i/>
                <w:iCs/>
              </w:rPr>
              <w:t>Anti-Discrimination Act 1991</w:t>
            </w:r>
          </w:p>
        </w:tc>
        <w:tc>
          <w:tcPr>
            <w:tcW w:w="3543" w:type="dxa"/>
          </w:tcPr>
          <w:p w14:paraId="5CC8E859" w14:textId="77777777" w:rsidR="00526F06" w:rsidRDefault="00526F06" w:rsidP="00311886">
            <w:pPr>
              <w:pStyle w:val="Tabletext"/>
              <w:rPr>
                <w:i/>
                <w:iCs/>
              </w:rPr>
            </w:pPr>
            <w:r w:rsidRPr="009961E4">
              <w:rPr>
                <w:i/>
                <w:iCs/>
              </w:rPr>
              <w:t>Burleigh Town Village Pty Ltd (3) [2022] QCAT 285</w:t>
            </w:r>
          </w:p>
        </w:tc>
      </w:tr>
      <w:tr w:rsidR="00526F06" w14:paraId="18336A03" w14:textId="77777777" w:rsidTr="00B132DB">
        <w:tc>
          <w:tcPr>
            <w:tcW w:w="3828" w:type="dxa"/>
            <w:tcBorders>
              <w:bottom w:val="single" w:sz="4" w:space="0" w:color="004270"/>
            </w:tcBorders>
          </w:tcPr>
          <w:p w14:paraId="1F96F54D" w14:textId="19B61CDC" w:rsidR="00526F06" w:rsidRDefault="00526F06" w:rsidP="00311886">
            <w:pPr>
              <w:pStyle w:val="Tabletext"/>
              <w:rPr>
                <w:rFonts w:cs="Arial"/>
              </w:rPr>
            </w:pPr>
            <w:r>
              <w:rPr>
                <w:rFonts w:cs="Arial"/>
              </w:rPr>
              <w:t xml:space="preserve">QCAT in a review of a decision to cancel a </w:t>
            </w:r>
            <w:r w:rsidR="00AC4904">
              <w:rPr>
                <w:rFonts w:cs="Arial"/>
              </w:rPr>
              <w:t>b</w:t>
            </w:r>
            <w:r>
              <w:rPr>
                <w:rFonts w:cs="Arial"/>
              </w:rPr>
              <w:t xml:space="preserve">lue </w:t>
            </w:r>
            <w:r w:rsidR="00AC4904">
              <w:rPr>
                <w:rFonts w:cs="Arial"/>
              </w:rPr>
              <w:t>c</w:t>
            </w:r>
            <w:r>
              <w:rPr>
                <w:rFonts w:cs="Arial"/>
              </w:rPr>
              <w:t>ard</w:t>
            </w:r>
          </w:p>
        </w:tc>
        <w:tc>
          <w:tcPr>
            <w:tcW w:w="3543" w:type="dxa"/>
            <w:tcBorders>
              <w:bottom w:val="single" w:sz="4" w:space="0" w:color="004270"/>
            </w:tcBorders>
          </w:tcPr>
          <w:p w14:paraId="7D4D43EA" w14:textId="20E499C6" w:rsidR="00526F06" w:rsidRDefault="00526F06" w:rsidP="00311886">
            <w:pPr>
              <w:pStyle w:val="Tabletext"/>
              <w:rPr>
                <w:rFonts w:cs="Arial"/>
                <w:i/>
                <w:iCs/>
              </w:rPr>
            </w:pPr>
            <w:r w:rsidRPr="00575651">
              <w:rPr>
                <w:i/>
                <w:iCs/>
              </w:rPr>
              <w:t>LM v Director-General, Department of Justice and Atto</w:t>
            </w:r>
            <w:r w:rsidR="00B66894">
              <w:rPr>
                <w:i/>
                <w:iCs/>
              </w:rPr>
              <w:t>r</w:t>
            </w:r>
            <w:r w:rsidRPr="00575651">
              <w:rPr>
                <w:i/>
                <w:iCs/>
              </w:rPr>
              <w:t>ney-General</w:t>
            </w:r>
            <w:r w:rsidRPr="001752E3">
              <w:t xml:space="preserve"> [2022] QCAT 333</w:t>
            </w:r>
          </w:p>
        </w:tc>
      </w:tr>
      <w:tr w:rsidR="00526F06" w14:paraId="2288636A" w14:textId="77777777" w:rsidTr="00B132DB">
        <w:tc>
          <w:tcPr>
            <w:tcW w:w="3828" w:type="dxa"/>
            <w:tcBorders>
              <w:top w:val="single" w:sz="4" w:space="0" w:color="004270"/>
              <w:bottom w:val="single" w:sz="4" w:space="0" w:color="004270"/>
              <w:right w:val="nil"/>
            </w:tcBorders>
          </w:tcPr>
          <w:p w14:paraId="0776AE44" w14:textId="77777777" w:rsidR="00526F06" w:rsidRPr="008D121D" w:rsidRDefault="00526F06" w:rsidP="00311886">
            <w:pPr>
              <w:pStyle w:val="Tabletext"/>
              <w:rPr>
                <w:rFonts w:cs="Arial"/>
              </w:rPr>
            </w:pPr>
            <w:r w:rsidRPr="008D121D">
              <w:rPr>
                <w:rFonts w:cs="Arial"/>
              </w:rPr>
              <w:lastRenderedPageBreak/>
              <w:t>Coroners Court in holding an inquest and making findings and recommendations to prevent deaths in the future</w:t>
            </w:r>
          </w:p>
        </w:tc>
        <w:tc>
          <w:tcPr>
            <w:tcW w:w="3543" w:type="dxa"/>
            <w:tcBorders>
              <w:top w:val="single" w:sz="4" w:space="0" w:color="004270"/>
              <w:left w:val="nil"/>
              <w:bottom w:val="single" w:sz="4" w:space="0" w:color="004270"/>
            </w:tcBorders>
          </w:tcPr>
          <w:p w14:paraId="6F080A84" w14:textId="77777777" w:rsidR="00526F06" w:rsidRPr="008D121D" w:rsidRDefault="00526F06" w:rsidP="00311886">
            <w:pPr>
              <w:pStyle w:val="Tabletext"/>
              <w:rPr>
                <w:i/>
                <w:iCs/>
              </w:rPr>
            </w:pPr>
            <w:r w:rsidRPr="008D121D">
              <w:rPr>
                <w:i/>
                <w:iCs/>
              </w:rPr>
              <w:t>Inquest into the deaths of Yvette Michelle Wilma Booth, Adele Estelle Sandy, Shakaya George (Findings of inquest, Coroners Court of Queensland, Coroner Wilson, 30 June 2023)</w:t>
            </w:r>
          </w:p>
        </w:tc>
      </w:tr>
    </w:tbl>
    <w:p w14:paraId="0143AC8E" w14:textId="6401F8CB" w:rsidR="000176E0" w:rsidRDefault="000176E0" w:rsidP="000176E0">
      <w:pPr>
        <w:spacing w:line="257" w:lineRule="auto"/>
        <w:ind w:right="2430"/>
      </w:pPr>
    </w:p>
    <w:p w14:paraId="6CD61A73" w14:textId="7C312C07" w:rsidR="00BE389C" w:rsidRDefault="00BE389C" w:rsidP="00BE389C">
      <w:pPr>
        <w:spacing w:line="257" w:lineRule="auto"/>
        <w:ind w:right="2430"/>
      </w:pPr>
      <w:r>
        <w:t xml:space="preserve">The following Queensland courts and tribunals confirmed they </w:t>
      </w:r>
      <w:r w:rsidR="008748C9">
        <w:t xml:space="preserve">were </w:t>
      </w:r>
      <w:r>
        <w:t xml:space="preserve">acting in a judicial </w:t>
      </w:r>
      <w:proofErr w:type="gramStart"/>
      <w:r>
        <w:t>capacity, and</w:t>
      </w:r>
      <w:proofErr w:type="gramEnd"/>
      <w:r>
        <w:t xml:space="preserve"> are therefore not public entities under the Human Rights Act, in the circumstances outlined.</w:t>
      </w:r>
      <w:r w:rsidR="00E865C3">
        <w:t xml:space="preserve"> </w:t>
      </w:r>
    </w:p>
    <w:p w14:paraId="3F70851C" w14:textId="7C677CF4" w:rsidR="000176E0" w:rsidRDefault="00FB1B66" w:rsidP="00C65CB8">
      <w:pPr>
        <w:pStyle w:val="Caption"/>
      </w:pPr>
      <w:r>
        <w:t>Table 2b: Cases where</w:t>
      </w:r>
      <w:r w:rsidR="000176E0" w:rsidRPr="27C6306F">
        <w:t xml:space="preserve"> </w:t>
      </w:r>
      <w:r w:rsidR="7C56BEFD" w:rsidRPr="27C6306F">
        <w:t xml:space="preserve">tribunals </w:t>
      </w:r>
      <w:r w:rsidR="000176E0" w:rsidRPr="27C6306F">
        <w:t>have stated the</w:t>
      </w:r>
      <w:r w:rsidR="3186004A" w:rsidRPr="27C6306F">
        <w:t>y</w:t>
      </w:r>
      <w:r w:rsidR="000176E0" w:rsidRPr="27C6306F">
        <w:t xml:space="preserve"> are</w:t>
      </w:r>
      <w:r w:rsidR="00C73800">
        <w:t xml:space="preserve"> not</w:t>
      </w:r>
      <w:r w:rsidR="000176E0" w:rsidRPr="27C6306F">
        <w:t xml:space="preserve"> </w:t>
      </w:r>
      <w:r w:rsidR="00C65CB8">
        <w:t xml:space="preserve">acting in an administrative capacity in </w:t>
      </w:r>
      <w:r w:rsidR="007D27F7">
        <w:t>2022-23</w:t>
      </w:r>
    </w:p>
    <w:tbl>
      <w:tblPr>
        <w:tblW w:w="0" w:type="auto"/>
        <w:tblBorders>
          <w:top w:val="single" w:sz="4" w:space="0" w:color="004270"/>
          <w:bottom w:val="single" w:sz="4" w:space="0" w:color="004270"/>
          <w:insideH w:val="single" w:sz="4" w:space="0" w:color="004270"/>
        </w:tblBorders>
        <w:tblLayout w:type="fixed"/>
        <w:tblLook w:val="06A0" w:firstRow="1" w:lastRow="0" w:firstColumn="1" w:lastColumn="0" w:noHBand="1" w:noVBand="1"/>
      </w:tblPr>
      <w:tblGrid>
        <w:gridCol w:w="3828"/>
        <w:gridCol w:w="3543"/>
      </w:tblGrid>
      <w:tr w:rsidR="004C2AFC" w:rsidRPr="004C2AFC" w14:paraId="3F1735E0" w14:textId="77777777" w:rsidTr="00B132DB">
        <w:tc>
          <w:tcPr>
            <w:tcW w:w="3828" w:type="dxa"/>
          </w:tcPr>
          <w:p w14:paraId="0D969663" w14:textId="44A37BAA" w:rsidR="04E5B0C6" w:rsidRPr="004C2AFC" w:rsidRDefault="04E5B0C6" w:rsidP="004C2AFC">
            <w:pPr>
              <w:pStyle w:val="Tableheading"/>
              <w:rPr>
                <w:color w:val="004270"/>
              </w:rPr>
            </w:pPr>
            <w:r w:rsidRPr="004C2AFC">
              <w:rPr>
                <w:color w:val="004270"/>
              </w:rPr>
              <w:t>Subject matter</w:t>
            </w:r>
          </w:p>
        </w:tc>
        <w:tc>
          <w:tcPr>
            <w:tcW w:w="3543" w:type="dxa"/>
          </w:tcPr>
          <w:p w14:paraId="6B09C133" w14:textId="782CCBCD" w:rsidR="04E5B0C6" w:rsidRPr="004C2AFC" w:rsidRDefault="04E5B0C6" w:rsidP="004C2AFC">
            <w:pPr>
              <w:pStyle w:val="Tableheading"/>
              <w:rPr>
                <w:color w:val="004270"/>
              </w:rPr>
            </w:pPr>
            <w:r w:rsidRPr="004C2AFC">
              <w:rPr>
                <w:color w:val="004270"/>
              </w:rPr>
              <w:t>Case</w:t>
            </w:r>
          </w:p>
        </w:tc>
      </w:tr>
      <w:tr w:rsidR="00526F06" w14:paraId="65C23D88" w14:textId="77777777" w:rsidTr="00B132DB">
        <w:tc>
          <w:tcPr>
            <w:tcW w:w="3828" w:type="dxa"/>
          </w:tcPr>
          <w:p w14:paraId="2DDE0E4A" w14:textId="77777777" w:rsidR="00526F06" w:rsidRDefault="00526F06" w:rsidP="00311886">
            <w:pPr>
              <w:pStyle w:val="Tabletext"/>
            </w:pPr>
            <w:r>
              <w:t xml:space="preserve">QCAT in deciding a complaint about a contravention of the </w:t>
            </w:r>
            <w:r w:rsidRPr="00727192">
              <w:rPr>
                <w:i/>
                <w:iCs/>
              </w:rPr>
              <w:t>Anti-Discrimination Act 1991</w:t>
            </w:r>
            <w:r>
              <w:t xml:space="preserve"> </w:t>
            </w:r>
          </w:p>
        </w:tc>
        <w:tc>
          <w:tcPr>
            <w:tcW w:w="3543" w:type="dxa"/>
          </w:tcPr>
          <w:p w14:paraId="3AD70406" w14:textId="77777777" w:rsidR="00526F06" w:rsidRDefault="00526F06" w:rsidP="00311886">
            <w:pPr>
              <w:pStyle w:val="Tabletext"/>
            </w:pPr>
            <w:r w:rsidRPr="00727192">
              <w:rPr>
                <w:i/>
                <w:iCs/>
              </w:rPr>
              <w:t>Gorgievski v Gold Coast City Council &amp; Anor</w:t>
            </w:r>
            <w:r w:rsidRPr="00D863AF">
              <w:t xml:space="preserve"> [2022] QCAT 365</w:t>
            </w:r>
          </w:p>
        </w:tc>
      </w:tr>
    </w:tbl>
    <w:p w14:paraId="089D08A7" w14:textId="01B8CAB5" w:rsidR="04E5B0C6" w:rsidRDefault="04E5B0C6" w:rsidP="04E5B0C6">
      <w:pPr>
        <w:spacing w:line="257" w:lineRule="auto"/>
        <w:ind w:right="2430"/>
        <w:rPr>
          <w:rFonts w:eastAsia="Calibri"/>
          <w:highlight w:val="yellow"/>
        </w:rPr>
      </w:pPr>
    </w:p>
    <w:p w14:paraId="4826BD3F" w14:textId="57AB146A" w:rsidR="007A3BDF" w:rsidRPr="004C2AFC" w:rsidRDefault="007A3BDF" w:rsidP="00CF3FCF">
      <w:pPr>
        <w:pStyle w:val="Heading2"/>
        <w:rPr>
          <w:color w:val="004270"/>
        </w:rPr>
      </w:pPr>
      <w:bookmarkStart w:id="40" w:name="_Toc84593874"/>
      <w:bookmarkStart w:id="41" w:name="_Toc85451747"/>
      <w:bookmarkStart w:id="42" w:name="_Toc85526677"/>
      <w:bookmarkStart w:id="43" w:name="_Toc85787092"/>
      <w:bookmarkStart w:id="44" w:name="_Toc110506634"/>
      <w:bookmarkStart w:id="45" w:name="_Toc117697151"/>
      <w:bookmarkStart w:id="46" w:name="_Toc117697858"/>
      <w:bookmarkStart w:id="47" w:name="_Toc147757302"/>
      <w:bookmarkStart w:id="48" w:name="_Toc148086923"/>
      <w:bookmarkStart w:id="49" w:name="_Toc1674746556"/>
      <w:r w:rsidRPr="004C2AFC">
        <w:rPr>
          <w:color w:val="004270"/>
        </w:rPr>
        <w:t>Direct application</w:t>
      </w:r>
      <w:bookmarkEnd w:id="40"/>
      <w:bookmarkEnd w:id="41"/>
      <w:bookmarkEnd w:id="42"/>
      <w:bookmarkEnd w:id="43"/>
      <w:bookmarkEnd w:id="44"/>
      <w:bookmarkEnd w:id="45"/>
      <w:bookmarkEnd w:id="46"/>
      <w:bookmarkEnd w:id="47"/>
      <w:bookmarkEnd w:id="48"/>
      <w:r w:rsidRPr="004C2AFC">
        <w:rPr>
          <w:color w:val="004270"/>
        </w:rPr>
        <w:t xml:space="preserve"> </w:t>
      </w:r>
      <w:bookmarkEnd w:id="49"/>
    </w:p>
    <w:p w14:paraId="1136E9C3" w14:textId="78B4F9B0" w:rsidR="007A3BDF" w:rsidRDefault="008E23C8" w:rsidP="007A3BDF">
      <w:r>
        <w:t xml:space="preserve">Section 5(2)(a) of the Human Rights </w:t>
      </w:r>
      <w:r w:rsidR="007A3BDF" w:rsidRPr="43FC7218">
        <w:t xml:space="preserve">Act imposes direct obligations on courts and tribunals to act compatibly with human rights to the extent that the court or tribunal has the function of applying or enforcing those rights. The obligation applies </w:t>
      </w:r>
      <w:proofErr w:type="gramStart"/>
      <w:r w:rsidR="007A3BDF" w:rsidRPr="43FC7218">
        <w:t>whether or not</w:t>
      </w:r>
      <w:proofErr w:type="gramEnd"/>
      <w:r w:rsidR="007A3BDF" w:rsidRPr="43FC7218">
        <w:t xml:space="preserve"> the court or tribunal is acting in a judicial or administrative capacity. </w:t>
      </w:r>
    </w:p>
    <w:p w14:paraId="270E6806" w14:textId="29C451E5" w:rsidR="00BE389C" w:rsidRPr="00BE389C" w:rsidRDefault="00BE389C" w:rsidP="00BE389C">
      <w:pPr>
        <w:rPr>
          <w:shd w:val="clear" w:color="auto" w:fill="FFFFFF"/>
        </w:rPr>
      </w:pPr>
      <w:r w:rsidRPr="00BE389C">
        <w:rPr>
          <w:shd w:val="clear" w:color="auto" w:fill="FFFFFF"/>
        </w:rPr>
        <w:t xml:space="preserve">The Supreme Court in </w:t>
      </w:r>
      <w:r w:rsidRPr="00BE389C">
        <w:rPr>
          <w:i/>
          <w:iCs/>
          <w:shd w:val="clear" w:color="auto" w:fill="FFFFFF"/>
        </w:rPr>
        <w:t>Attorney-General for the State of Queensland v Grant</w:t>
      </w:r>
      <w:r w:rsidRPr="00BE389C">
        <w:rPr>
          <w:shd w:val="clear" w:color="auto" w:fill="FFFFFF"/>
        </w:rPr>
        <w:t xml:space="preserve"> (No 2) [2022] QSC 252 confirmed that a court is required to </w:t>
      </w:r>
      <w:r w:rsidR="00A404C0">
        <w:rPr>
          <w:shd w:val="clear" w:color="auto" w:fill="FFFFFF"/>
        </w:rPr>
        <w:t>consider</w:t>
      </w:r>
      <w:r w:rsidRPr="00BE389C">
        <w:rPr>
          <w:shd w:val="clear" w:color="auto" w:fill="FFFFFF"/>
        </w:rPr>
        <w:t xml:space="preserve"> </w:t>
      </w:r>
      <w:r w:rsidR="00376876">
        <w:rPr>
          <w:shd w:val="clear" w:color="auto" w:fill="FFFFFF"/>
        </w:rPr>
        <w:t>the human</w:t>
      </w:r>
      <w:r w:rsidRPr="00BE389C">
        <w:rPr>
          <w:shd w:val="clear" w:color="auto" w:fill="FFFFFF"/>
        </w:rPr>
        <w:t xml:space="preserve"> rights </w:t>
      </w:r>
      <w:r w:rsidR="0079382A">
        <w:rPr>
          <w:shd w:val="clear" w:color="auto" w:fill="FFFFFF"/>
        </w:rPr>
        <w:t>relevant to the subject matter</w:t>
      </w:r>
      <w:r w:rsidRPr="00BE389C">
        <w:rPr>
          <w:shd w:val="clear" w:color="auto" w:fill="FFFFFF"/>
        </w:rPr>
        <w:t xml:space="preserve"> in the </w:t>
      </w:r>
      <w:proofErr w:type="gramStart"/>
      <w:r w:rsidRPr="00BE389C">
        <w:rPr>
          <w:shd w:val="clear" w:color="auto" w:fill="FFFFFF"/>
        </w:rPr>
        <w:t>particular proceedings</w:t>
      </w:r>
      <w:proofErr w:type="gramEnd"/>
      <w:r w:rsidRPr="00BE389C">
        <w:rPr>
          <w:shd w:val="clear" w:color="auto" w:fill="FFFFFF"/>
        </w:rPr>
        <w:t>.</w:t>
      </w:r>
      <w:r w:rsidR="008E23C8">
        <w:rPr>
          <w:shd w:val="clear" w:color="auto" w:fill="FFFFFF"/>
        </w:rPr>
        <w:t xml:space="preserve"> This has been referred to in other jurisdictions as the ‘intermediate construction’ </w:t>
      </w:r>
      <w:r w:rsidR="00761387">
        <w:rPr>
          <w:shd w:val="clear" w:color="auto" w:fill="FFFFFF"/>
        </w:rPr>
        <w:t xml:space="preserve">of section 5(2)(a) </w:t>
      </w:r>
      <w:r w:rsidR="004049FD">
        <w:rPr>
          <w:shd w:val="clear" w:color="auto" w:fill="FFFFFF"/>
        </w:rPr>
        <w:t xml:space="preserve">of </w:t>
      </w:r>
      <w:r w:rsidR="00761387">
        <w:rPr>
          <w:shd w:val="clear" w:color="auto" w:fill="FFFFFF"/>
        </w:rPr>
        <w:t>the Human Rights Act</w:t>
      </w:r>
      <w:r w:rsidR="009F0CB8">
        <w:rPr>
          <w:shd w:val="clear" w:color="auto" w:fill="FFFFFF"/>
        </w:rPr>
        <w:t>, and a ‘functional approach’ to identifying rights</w:t>
      </w:r>
      <w:r w:rsidR="008E23C8">
        <w:rPr>
          <w:shd w:val="clear" w:color="auto" w:fill="FFFFFF"/>
        </w:rPr>
        <w:t>.</w:t>
      </w:r>
      <w:r w:rsidR="00E865C3">
        <w:rPr>
          <w:shd w:val="clear" w:color="auto" w:fill="FFFFFF"/>
        </w:rPr>
        <w:t xml:space="preserve"> </w:t>
      </w:r>
      <w:r w:rsidRPr="00BE389C">
        <w:rPr>
          <w:shd w:val="clear" w:color="auto" w:fill="FFFFFF"/>
        </w:rPr>
        <w:t>Whether this required the Court to ‘act compatibly’ with the identified right or to merely consider the right depended on the specific function being performed, the relevant right</w:t>
      </w:r>
      <w:r w:rsidR="00CA04FC">
        <w:rPr>
          <w:shd w:val="clear" w:color="auto" w:fill="FFFFFF"/>
        </w:rPr>
        <w:t>,</w:t>
      </w:r>
      <w:r w:rsidRPr="00BE389C">
        <w:rPr>
          <w:shd w:val="clear" w:color="auto" w:fill="FFFFFF"/>
        </w:rPr>
        <w:t xml:space="preserve"> and the circumstances of the case, although the Court regarded the difference as ‘more apparent than real’. </w:t>
      </w:r>
    </w:p>
    <w:p w14:paraId="6EB96D1E" w14:textId="1131443A" w:rsidR="00BE389C" w:rsidRPr="00BE389C" w:rsidRDefault="00BE389C" w:rsidP="00BE389C">
      <w:pPr>
        <w:rPr>
          <w:shd w:val="clear" w:color="auto" w:fill="FFFFFF"/>
        </w:rPr>
      </w:pPr>
      <w:r w:rsidRPr="00BE389C">
        <w:rPr>
          <w:shd w:val="clear" w:color="auto" w:fill="FFFFFF"/>
        </w:rPr>
        <w:t xml:space="preserve">In this case, the </w:t>
      </w:r>
      <w:r w:rsidR="00232ADA">
        <w:rPr>
          <w:shd w:val="clear" w:color="auto" w:fill="FFFFFF"/>
        </w:rPr>
        <w:t>C</w:t>
      </w:r>
      <w:r w:rsidRPr="00BE389C">
        <w:rPr>
          <w:shd w:val="clear" w:color="auto" w:fill="FFFFFF"/>
        </w:rPr>
        <w:t xml:space="preserve">ourt applied the </w:t>
      </w:r>
      <w:r w:rsidRPr="006C145F">
        <w:rPr>
          <w:shd w:val="clear" w:color="auto" w:fill="FFFFFF"/>
        </w:rPr>
        <w:t>right to liberty</w:t>
      </w:r>
      <w:r w:rsidRPr="00BE389C">
        <w:rPr>
          <w:shd w:val="clear" w:color="auto" w:fill="FFFFFF"/>
        </w:rPr>
        <w:t xml:space="preserve"> (section 29) and the </w:t>
      </w:r>
      <w:r w:rsidRPr="006C145F">
        <w:rPr>
          <w:shd w:val="clear" w:color="auto" w:fill="FFFFFF"/>
        </w:rPr>
        <w:t>right to humane treatment</w:t>
      </w:r>
      <w:r w:rsidRPr="00BE389C">
        <w:rPr>
          <w:shd w:val="clear" w:color="auto" w:fill="FFFFFF"/>
        </w:rPr>
        <w:t xml:space="preserve"> </w:t>
      </w:r>
      <w:r w:rsidRPr="006C145F">
        <w:rPr>
          <w:shd w:val="clear" w:color="auto" w:fill="FFFFFF"/>
        </w:rPr>
        <w:t>when deprived of liberty</w:t>
      </w:r>
      <w:r w:rsidRPr="00BE389C">
        <w:rPr>
          <w:shd w:val="clear" w:color="auto" w:fill="FFFFFF"/>
        </w:rPr>
        <w:t xml:space="preserve"> </w:t>
      </w:r>
      <w:r w:rsidR="00D7375F" w:rsidRPr="00BE389C">
        <w:rPr>
          <w:shd w:val="clear" w:color="auto" w:fill="FFFFFF"/>
        </w:rPr>
        <w:t xml:space="preserve">(section 30) </w:t>
      </w:r>
      <w:r w:rsidRPr="00BE389C">
        <w:rPr>
          <w:shd w:val="clear" w:color="auto" w:fill="FFFFFF"/>
        </w:rPr>
        <w:t>in determining whether a</w:t>
      </w:r>
      <w:r w:rsidR="00112E76">
        <w:rPr>
          <w:shd w:val="clear" w:color="auto" w:fill="FFFFFF"/>
        </w:rPr>
        <w:t xml:space="preserve"> sexual offender who had completed his sentence </w:t>
      </w:r>
      <w:r w:rsidRPr="00BE389C">
        <w:rPr>
          <w:shd w:val="clear" w:color="auto" w:fill="FFFFFF"/>
        </w:rPr>
        <w:t xml:space="preserve">should be released under supervision or be </w:t>
      </w:r>
      <w:r w:rsidR="00112E76">
        <w:rPr>
          <w:shd w:val="clear" w:color="auto" w:fill="FFFFFF"/>
        </w:rPr>
        <w:t xml:space="preserve">subject to </w:t>
      </w:r>
      <w:r w:rsidRPr="00BE389C">
        <w:rPr>
          <w:shd w:val="clear" w:color="auto" w:fill="FFFFFF"/>
        </w:rPr>
        <w:t xml:space="preserve">continuing detention under the </w:t>
      </w:r>
      <w:r w:rsidRPr="00BE389C">
        <w:rPr>
          <w:i/>
          <w:iCs/>
          <w:shd w:val="clear" w:color="auto" w:fill="FFFFFF"/>
        </w:rPr>
        <w:t xml:space="preserve">Dangerous Prisoners (Sexual Offenders) Act 2003. </w:t>
      </w:r>
    </w:p>
    <w:p w14:paraId="5A9C07EA" w14:textId="77C4773E" w:rsidR="00BE389C" w:rsidRDefault="000F3BAF" w:rsidP="00BE389C">
      <w:pPr>
        <w:rPr>
          <w:shd w:val="clear" w:color="auto" w:fill="FFFFFF"/>
        </w:rPr>
      </w:pPr>
      <w:r>
        <w:rPr>
          <w:shd w:val="clear" w:color="auto" w:fill="FFFFFF"/>
        </w:rPr>
        <w:t xml:space="preserve">In </w:t>
      </w:r>
      <w:r w:rsidR="00BE389C" w:rsidRPr="000F3BAF">
        <w:rPr>
          <w:i/>
          <w:shd w:val="clear" w:color="auto" w:fill="FFFFFF"/>
        </w:rPr>
        <w:t>Queensland Police Service v Ahmed</w:t>
      </w:r>
      <w:r w:rsidR="00BE389C" w:rsidRPr="00BE389C">
        <w:rPr>
          <w:shd w:val="clear" w:color="auto" w:fill="FFFFFF"/>
        </w:rPr>
        <w:t xml:space="preserve"> [2023] QMC 2</w:t>
      </w:r>
      <w:r>
        <w:rPr>
          <w:shd w:val="clear" w:color="auto" w:fill="FFFFFF"/>
        </w:rPr>
        <w:t>,</w:t>
      </w:r>
      <w:r w:rsidR="00BE389C" w:rsidRPr="00BE389C">
        <w:rPr>
          <w:shd w:val="clear" w:color="auto" w:fill="FFFFFF"/>
        </w:rPr>
        <w:t xml:space="preserve"> </w:t>
      </w:r>
      <w:r>
        <w:rPr>
          <w:shd w:val="clear" w:color="auto" w:fill="FFFFFF"/>
        </w:rPr>
        <w:t>t</w:t>
      </w:r>
      <w:r w:rsidR="00BE389C" w:rsidRPr="00BE389C">
        <w:rPr>
          <w:shd w:val="clear" w:color="auto" w:fill="FFFFFF"/>
        </w:rPr>
        <w:t xml:space="preserve">he defendant </w:t>
      </w:r>
      <w:r>
        <w:rPr>
          <w:shd w:val="clear" w:color="auto" w:fill="FFFFFF"/>
        </w:rPr>
        <w:t xml:space="preserve">was charged with </w:t>
      </w:r>
      <w:r w:rsidR="00EB1E20">
        <w:rPr>
          <w:shd w:val="clear" w:color="auto" w:fill="FFFFFF"/>
        </w:rPr>
        <w:t xml:space="preserve">contravening an order </w:t>
      </w:r>
      <w:r w:rsidR="00B43DF3">
        <w:rPr>
          <w:shd w:val="clear" w:color="auto" w:fill="FFFFFF"/>
        </w:rPr>
        <w:t xml:space="preserve">by </w:t>
      </w:r>
      <w:r>
        <w:rPr>
          <w:shd w:val="clear" w:color="auto" w:fill="FFFFFF"/>
        </w:rPr>
        <w:t xml:space="preserve">refusing </w:t>
      </w:r>
      <w:r w:rsidR="00BE389C" w:rsidRPr="00BE389C">
        <w:rPr>
          <w:shd w:val="clear" w:color="auto" w:fill="FFFFFF"/>
        </w:rPr>
        <w:t>to provide the passcode to his phone to police</w:t>
      </w:r>
      <w:r>
        <w:rPr>
          <w:shd w:val="clear" w:color="auto" w:fill="FFFFFF"/>
        </w:rPr>
        <w:t xml:space="preserve">. The defendant claimed he had a ‘reasonable excuse’ defence because it would </w:t>
      </w:r>
      <w:r w:rsidR="00BE389C" w:rsidRPr="00BE389C">
        <w:rPr>
          <w:shd w:val="clear" w:color="auto" w:fill="FFFFFF"/>
        </w:rPr>
        <w:t>offend his faith to expose photographs of his wife to male police officers</w:t>
      </w:r>
      <w:r w:rsidR="00B10685">
        <w:rPr>
          <w:shd w:val="clear" w:color="auto" w:fill="FFFFFF"/>
        </w:rPr>
        <w:t>. This</w:t>
      </w:r>
      <w:r w:rsidR="007338A4">
        <w:rPr>
          <w:shd w:val="clear" w:color="auto" w:fill="FFFFFF"/>
        </w:rPr>
        <w:t xml:space="preserve"> engag</w:t>
      </w:r>
      <w:r w:rsidR="00FE4673">
        <w:rPr>
          <w:shd w:val="clear" w:color="auto" w:fill="FFFFFF"/>
        </w:rPr>
        <w:t>ed</w:t>
      </w:r>
      <w:r w:rsidR="007338A4">
        <w:rPr>
          <w:shd w:val="clear" w:color="auto" w:fill="FFFFFF"/>
        </w:rPr>
        <w:t xml:space="preserve"> </w:t>
      </w:r>
      <w:r w:rsidR="00FE4673">
        <w:rPr>
          <w:shd w:val="clear" w:color="auto" w:fill="FFFFFF"/>
        </w:rPr>
        <w:t xml:space="preserve">the </w:t>
      </w:r>
      <w:r w:rsidR="007338A4">
        <w:rPr>
          <w:shd w:val="clear" w:color="auto" w:fill="FFFFFF"/>
        </w:rPr>
        <w:t xml:space="preserve">rights to </w:t>
      </w:r>
      <w:r w:rsidR="007338A4" w:rsidRPr="006C145F">
        <w:rPr>
          <w:shd w:val="clear" w:color="auto" w:fill="FFFFFF"/>
        </w:rPr>
        <w:t>freedom of thought</w:t>
      </w:r>
      <w:r w:rsidR="00132820">
        <w:rPr>
          <w:bCs/>
          <w:shd w:val="clear" w:color="auto" w:fill="FFFFFF"/>
        </w:rPr>
        <w:t>,</w:t>
      </w:r>
      <w:r w:rsidR="007338A4" w:rsidRPr="006C145F">
        <w:rPr>
          <w:shd w:val="clear" w:color="auto" w:fill="FFFFFF"/>
        </w:rPr>
        <w:t xml:space="preserve"> conscience, </w:t>
      </w:r>
      <w:proofErr w:type="gramStart"/>
      <w:r w:rsidR="007338A4" w:rsidRPr="006C145F">
        <w:rPr>
          <w:shd w:val="clear" w:color="auto" w:fill="FFFFFF"/>
        </w:rPr>
        <w:t>religion</w:t>
      </w:r>
      <w:proofErr w:type="gramEnd"/>
      <w:r w:rsidR="007338A4" w:rsidRPr="006C145F">
        <w:rPr>
          <w:shd w:val="clear" w:color="auto" w:fill="FFFFFF"/>
        </w:rPr>
        <w:t xml:space="preserve"> and belief</w:t>
      </w:r>
      <w:r w:rsidR="007338A4" w:rsidRPr="006C145F">
        <w:rPr>
          <w:i/>
          <w:shd w:val="clear" w:color="auto" w:fill="FFFFFF"/>
        </w:rPr>
        <w:t xml:space="preserve"> </w:t>
      </w:r>
      <w:r w:rsidR="007338A4">
        <w:rPr>
          <w:shd w:val="clear" w:color="auto" w:fill="FFFFFF"/>
        </w:rPr>
        <w:t xml:space="preserve">(section 20), and </w:t>
      </w:r>
      <w:r w:rsidR="007338A4" w:rsidRPr="006C145F">
        <w:rPr>
          <w:shd w:val="clear" w:color="auto" w:fill="FFFFFF"/>
        </w:rPr>
        <w:t>cultural rights</w:t>
      </w:r>
      <w:r w:rsidR="007338A4">
        <w:rPr>
          <w:shd w:val="clear" w:color="auto" w:fill="FFFFFF"/>
        </w:rPr>
        <w:t xml:space="preserve"> (section 27)</w:t>
      </w:r>
      <w:r w:rsidR="00891484">
        <w:rPr>
          <w:shd w:val="clear" w:color="auto" w:fill="FFFFFF"/>
        </w:rPr>
        <w:t>. The Court held that whe</w:t>
      </w:r>
      <w:r w:rsidR="00FD2D56">
        <w:rPr>
          <w:shd w:val="clear" w:color="auto" w:fill="FFFFFF"/>
        </w:rPr>
        <w:t>n</w:t>
      </w:r>
      <w:r w:rsidR="00891484">
        <w:rPr>
          <w:shd w:val="clear" w:color="auto" w:fill="FFFFFF"/>
        </w:rPr>
        <w:t xml:space="preserve"> police fail to </w:t>
      </w:r>
      <w:r w:rsidR="00891484">
        <w:rPr>
          <w:shd w:val="clear" w:color="auto" w:fill="FFFFFF"/>
        </w:rPr>
        <w:lastRenderedPageBreak/>
        <w:t xml:space="preserve">comply with their obligations under the </w:t>
      </w:r>
      <w:r w:rsidR="00891484" w:rsidRPr="007338A4">
        <w:rPr>
          <w:i/>
          <w:shd w:val="clear" w:color="auto" w:fill="FFFFFF"/>
        </w:rPr>
        <w:t>Human Rights Act</w:t>
      </w:r>
      <w:r w:rsidR="00891484">
        <w:rPr>
          <w:shd w:val="clear" w:color="auto" w:fill="FFFFFF"/>
        </w:rPr>
        <w:t xml:space="preserve">, </w:t>
      </w:r>
      <w:r w:rsidR="007338A4">
        <w:rPr>
          <w:shd w:val="clear" w:color="auto" w:fill="FFFFFF"/>
        </w:rPr>
        <w:t>this may give rise to</w:t>
      </w:r>
      <w:r w:rsidR="00FD2D56">
        <w:rPr>
          <w:shd w:val="clear" w:color="auto" w:fill="FFFFFF"/>
        </w:rPr>
        <w:t>,</w:t>
      </w:r>
      <w:r w:rsidR="007338A4">
        <w:rPr>
          <w:shd w:val="clear" w:color="auto" w:fill="FFFFFF"/>
        </w:rPr>
        <w:t xml:space="preserve"> or bolster</w:t>
      </w:r>
      <w:r w:rsidR="00FD2D56">
        <w:rPr>
          <w:shd w:val="clear" w:color="auto" w:fill="FFFFFF"/>
        </w:rPr>
        <w:t>,</w:t>
      </w:r>
      <w:r w:rsidR="007338A4">
        <w:rPr>
          <w:shd w:val="clear" w:color="auto" w:fill="FFFFFF"/>
        </w:rPr>
        <w:t xml:space="preserve"> the reasonable excuse to withhold information in compliance with the order. </w:t>
      </w:r>
    </w:p>
    <w:p w14:paraId="0F50BF79" w14:textId="51CE74F7" w:rsidR="00E06029" w:rsidRPr="00B6194C" w:rsidRDefault="00B6194C" w:rsidP="00866A06">
      <w:pPr>
        <w:spacing w:line="300" w:lineRule="auto"/>
        <w:ind w:right="1985"/>
      </w:pPr>
      <w:r>
        <w:t>E</w:t>
      </w:r>
      <w:r w:rsidR="00D7375F">
        <w:t xml:space="preserve">ven where a human right </w:t>
      </w:r>
      <w:r w:rsidR="00656AB9">
        <w:t xml:space="preserve">relates </w:t>
      </w:r>
      <w:r w:rsidR="00D7375F">
        <w:t xml:space="preserve">directly to a court’s proceedings, it does not provide an independent remedy or cause of action. In </w:t>
      </w:r>
      <w:bookmarkStart w:id="50" w:name="_Hlk141951566"/>
      <w:r w:rsidR="00073D68" w:rsidRPr="00D7375F">
        <w:rPr>
          <w:rFonts w:eastAsia="Calibri"/>
          <w:i/>
        </w:rPr>
        <w:t>Wood v The King &amp; Anor</w:t>
      </w:r>
      <w:r w:rsidR="00073D68" w:rsidRPr="00073D68">
        <w:rPr>
          <w:rFonts w:eastAsia="Calibri"/>
        </w:rPr>
        <w:t xml:space="preserve"> [2022] QSC 216</w:t>
      </w:r>
      <w:bookmarkEnd w:id="50"/>
      <w:r w:rsidR="00827152">
        <w:rPr>
          <w:rFonts w:eastAsia="Calibri"/>
        </w:rPr>
        <w:t>, the applicant</w:t>
      </w:r>
      <w:r w:rsidR="0021666E">
        <w:rPr>
          <w:rFonts w:eastAsia="Calibri"/>
        </w:rPr>
        <w:t xml:space="preserve"> </w:t>
      </w:r>
      <w:r w:rsidR="00D7375F" w:rsidRPr="00B6194C">
        <w:t xml:space="preserve">applied for a declaration under the section </w:t>
      </w:r>
      <w:r w:rsidR="0021666E" w:rsidRPr="00B6194C">
        <w:t>29(7)</w:t>
      </w:r>
      <w:r w:rsidR="00827152" w:rsidRPr="00B6194C">
        <w:t xml:space="preserve"> o</w:t>
      </w:r>
      <w:r w:rsidR="0021666E" w:rsidRPr="00B6194C">
        <w:t>f the </w:t>
      </w:r>
      <w:r w:rsidR="0021666E" w:rsidRPr="00B6194C">
        <w:rPr>
          <w:rStyle w:val="Emphasis"/>
          <w:rFonts w:eastAsiaTheme="majorEastAsia" w:cs="Arial"/>
          <w:i w:val="0"/>
        </w:rPr>
        <w:t>Human Rights Act</w:t>
      </w:r>
      <w:r w:rsidR="0021666E" w:rsidRPr="00B6194C">
        <w:rPr>
          <w:rStyle w:val="Emphasis"/>
          <w:rFonts w:eastAsiaTheme="majorEastAsia" w:cs="Arial"/>
        </w:rPr>
        <w:t> </w:t>
      </w:r>
      <w:r w:rsidR="00D7375F" w:rsidRPr="00B6194C">
        <w:t xml:space="preserve">that </w:t>
      </w:r>
      <w:r w:rsidR="0021666E" w:rsidRPr="00B6194C">
        <w:t xml:space="preserve">his detention </w:t>
      </w:r>
      <w:r w:rsidR="00D7375F" w:rsidRPr="00B6194C">
        <w:t xml:space="preserve">on remand </w:t>
      </w:r>
      <w:r w:rsidR="0021666E" w:rsidRPr="00B6194C">
        <w:t xml:space="preserve">was unlawful. He argued this would oblige the District Court to order his release. </w:t>
      </w:r>
      <w:r w:rsidR="00E06029" w:rsidRPr="00B6194C">
        <w:t>The District Court referred a question of law to the Supreme Court</w:t>
      </w:r>
      <w:r w:rsidR="00424802">
        <w:t>, which</w:t>
      </w:r>
      <w:r w:rsidR="00E06029" w:rsidRPr="00B6194C">
        <w:t xml:space="preserve"> determined that section 29(7) did not vest jurisdiction in the District Court to grant a declaration that a prisoner was being held in custody unlawfully. To make such a challenge, a prisoner ought to seek </w:t>
      </w:r>
      <w:proofErr w:type="spellStart"/>
      <w:r w:rsidR="00E06029" w:rsidRPr="00B6194C">
        <w:rPr>
          <w:i/>
        </w:rPr>
        <w:t>habeus</w:t>
      </w:r>
      <w:proofErr w:type="spellEnd"/>
      <w:r w:rsidR="00E06029" w:rsidRPr="00B6194C">
        <w:rPr>
          <w:i/>
        </w:rPr>
        <w:t xml:space="preserve"> corpus</w:t>
      </w:r>
      <w:r w:rsidR="00E06029" w:rsidRPr="00B6194C">
        <w:t>, which accommodates the right provided under section 29(7) of the Human Rights Act</w:t>
      </w:r>
      <w:r w:rsidR="00827152" w:rsidRPr="00B6194C">
        <w:t xml:space="preserve">. However, </w:t>
      </w:r>
      <w:r w:rsidR="00E06029" w:rsidRPr="00B6194C">
        <w:t>the real remedy was a bail application</w:t>
      </w:r>
      <w:r w:rsidR="00827152" w:rsidRPr="00B6194C">
        <w:t>,</w:t>
      </w:r>
      <w:r w:rsidR="00E06029" w:rsidRPr="00B6194C">
        <w:t xml:space="preserve"> which </w:t>
      </w:r>
      <w:r w:rsidR="00A32632">
        <w:t>the Court found</w:t>
      </w:r>
      <w:r w:rsidR="00E06029" w:rsidRPr="00B6194C">
        <w:t xml:space="preserve"> is not concerned with the lawfulness of the detention</w:t>
      </w:r>
      <w:r w:rsidR="00827152" w:rsidRPr="00B6194C">
        <w:t xml:space="preserve"> and is therefore not relevant to section 29(7) of the Human Rights Act</w:t>
      </w:r>
      <w:r w:rsidR="00E06029" w:rsidRPr="00B6194C">
        <w:t xml:space="preserve">. </w:t>
      </w:r>
    </w:p>
    <w:p w14:paraId="3B1EBAE7" w14:textId="77777777" w:rsidR="00CF3FCF" w:rsidRPr="00893CEF" w:rsidRDefault="00CF3FCF" w:rsidP="00CF3FCF">
      <w:pPr>
        <w:pStyle w:val="Heading2"/>
        <w:rPr>
          <w:color w:val="004270"/>
        </w:rPr>
      </w:pPr>
      <w:bookmarkStart w:id="51" w:name="_Toc84593875"/>
      <w:bookmarkStart w:id="52" w:name="_Toc85451748"/>
      <w:bookmarkStart w:id="53" w:name="_Toc85526678"/>
      <w:bookmarkStart w:id="54" w:name="_Toc85787093"/>
      <w:bookmarkStart w:id="55" w:name="_Toc110506635"/>
      <w:bookmarkStart w:id="56" w:name="_Toc1621163248"/>
      <w:bookmarkStart w:id="57" w:name="_Toc117697152"/>
      <w:bookmarkStart w:id="58" w:name="_Toc117697859"/>
      <w:bookmarkStart w:id="59" w:name="_Toc147757303"/>
      <w:bookmarkStart w:id="60" w:name="_Toc148086924"/>
      <w:r w:rsidRPr="00893CEF">
        <w:rPr>
          <w:color w:val="004270"/>
        </w:rPr>
        <w:t>Piggy-back matters</w:t>
      </w:r>
      <w:bookmarkEnd w:id="51"/>
      <w:bookmarkEnd w:id="52"/>
      <w:bookmarkEnd w:id="53"/>
      <w:bookmarkEnd w:id="54"/>
      <w:bookmarkEnd w:id="55"/>
      <w:bookmarkEnd w:id="56"/>
      <w:bookmarkEnd w:id="57"/>
      <w:bookmarkEnd w:id="58"/>
      <w:bookmarkEnd w:id="59"/>
      <w:bookmarkEnd w:id="60"/>
    </w:p>
    <w:p w14:paraId="24F513A6" w14:textId="6DB6A1DC" w:rsidR="00CF3FCF" w:rsidRDefault="00CF3FCF" w:rsidP="00CF3FCF">
      <w:r>
        <w:t>There</w:t>
      </w:r>
      <w:r w:rsidRPr="43FC7218">
        <w:t xml:space="preserve"> is no standalone </w:t>
      </w:r>
      <w:r w:rsidR="00692505">
        <w:t xml:space="preserve">legal remedy </w:t>
      </w:r>
      <w:r w:rsidR="00E236D5">
        <w:t xml:space="preserve">available </w:t>
      </w:r>
      <w:r w:rsidR="00692505">
        <w:t>through the courts</w:t>
      </w:r>
      <w:r w:rsidRPr="43FC7218">
        <w:t xml:space="preserve"> for </w:t>
      </w:r>
      <w:r w:rsidR="00EF02E3">
        <w:t>an alleged</w:t>
      </w:r>
      <w:r w:rsidRPr="43FC7218">
        <w:t xml:space="preserve"> </w:t>
      </w:r>
      <w:r w:rsidR="00A95EAF">
        <w:t>limitation</w:t>
      </w:r>
      <w:r w:rsidR="00A95EAF" w:rsidRPr="43FC7218">
        <w:t xml:space="preserve"> </w:t>
      </w:r>
      <w:r w:rsidRPr="43FC7218">
        <w:t>of human rights.</w:t>
      </w:r>
      <w:r>
        <w:t xml:space="preserve"> </w:t>
      </w:r>
      <w:r w:rsidR="00CE00DB">
        <w:t>However, h</w:t>
      </w:r>
      <w:r w:rsidRPr="43FC7218">
        <w:t xml:space="preserve">uman rights arguments can be </w:t>
      </w:r>
      <w:r w:rsidR="00950CE7">
        <w:t>added to</w:t>
      </w:r>
      <w:r w:rsidR="00320A29">
        <w:t>, or</w:t>
      </w:r>
      <w:r w:rsidRPr="43FC7218">
        <w:t xml:space="preserve"> ‘piggy</w:t>
      </w:r>
      <w:r>
        <w:t>-</w:t>
      </w:r>
      <w:r w:rsidRPr="43FC7218">
        <w:t>backed’ on</w:t>
      </w:r>
      <w:r w:rsidR="00EA0C5D">
        <w:t>to</w:t>
      </w:r>
      <w:r w:rsidR="00A57CEC">
        <w:t>,</w:t>
      </w:r>
      <w:r w:rsidRPr="43FC7218">
        <w:t xml:space="preserve"> </w:t>
      </w:r>
      <w:r w:rsidR="000325CD">
        <w:t xml:space="preserve">a separate and independent cause of action against the public </w:t>
      </w:r>
      <w:r w:rsidRPr="43FC7218">
        <w:t xml:space="preserve">entity. For example, an application for judicial review of a decision made by a public entity </w:t>
      </w:r>
      <w:r w:rsidR="004E07F9">
        <w:t>might</w:t>
      </w:r>
      <w:r w:rsidR="00C913C4">
        <w:t xml:space="preserve"> also</w:t>
      </w:r>
      <w:r w:rsidR="004E07F9" w:rsidRPr="43FC7218">
        <w:t xml:space="preserve"> </w:t>
      </w:r>
      <w:r w:rsidRPr="43FC7218">
        <w:t xml:space="preserve">include a </w:t>
      </w:r>
      <w:r w:rsidR="00C46BEA">
        <w:t>claim</w:t>
      </w:r>
      <w:r w:rsidR="00C46BEA" w:rsidRPr="43FC7218">
        <w:t xml:space="preserve"> </w:t>
      </w:r>
      <w:r w:rsidRPr="43FC7218">
        <w:t xml:space="preserve">that the public entity breached its section 58 obligations under the </w:t>
      </w:r>
      <w:r w:rsidRPr="43FC7218">
        <w:rPr>
          <w:i/>
        </w:rPr>
        <w:t>Human Rights Act 2019</w:t>
      </w:r>
      <w:r>
        <w:t xml:space="preserve"> </w:t>
      </w:r>
      <w:r w:rsidR="001337FE">
        <w:t xml:space="preserve">to act or </w:t>
      </w:r>
      <w:proofErr w:type="gramStart"/>
      <w:r w:rsidR="001337FE">
        <w:t>make a decision</w:t>
      </w:r>
      <w:proofErr w:type="gramEnd"/>
      <w:r w:rsidR="001337FE">
        <w:t xml:space="preserve"> in a way that is compatible with human rights</w:t>
      </w:r>
      <w:r w:rsidR="00FB0638">
        <w:t xml:space="preserve"> </w:t>
      </w:r>
      <w:r w:rsidR="00384A7B">
        <w:t xml:space="preserve">and to give proper consideration </w:t>
      </w:r>
      <w:r w:rsidR="000A5BA1">
        <w:t xml:space="preserve">to a human right relevant to the decision. </w:t>
      </w:r>
    </w:p>
    <w:p w14:paraId="68FF9813" w14:textId="126C6697" w:rsidR="00CF3FCF" w:rsidRDefault="00F759FD" w:rsidP="00CF3FCF">
      <w:r>
        <w:t>In these actions, a</w:t>
      </w:r>
      <w:r w:rsidR="00CF3FCF" w:rsidRPr="43FC7218">
        <w:t xml:space="preserve"> person </w:t>
      </w:r>
      <w:r w:rsidR="00B35B5D">
        <w:t>may</w:t>
      </w:r>
      <w:r w:rsidR="00B35B5D" w:rsidRPr="43FC7218">
        <w:t xml:space="preserve"> </w:t>
      </w:r>
      <w:r w:rsidR="00CF3FCF" w:rsidRPr="43FC7218">
        <w:t xml:space="preserve">obtain (non-financial) relief if they successfully demonstrate a breach of section 58 of the </w:t>
      </w:r>
      <w:r w:rsidR="00CF3FCF" w:rsidRPr="43FC7218">
        <w:rPr>
          <w:i/>
        </w:rPr>
        <w:t>Human Rights Act 2019</w:t>
      </w:r>
      <w:r w:rsidR="00CF3FCF" w:rsidRPr="43FC7218">
        <w:t xml:space="preserve">, even if they are not successful in their primary </w:t>
      </w:r>
      <w:r w:rsidR="00D24E58">
        <w:t>claim</w:t>
      </w:r>
      <w:r w:rsidR="00D24E58" w:rsidRPr="43FC7218">
        <w:t xml:space="preserve"> </w:t>
      </w:r>
      <w:r w:rsidR="00CF3FCF" w:rsidRPr="43FC7218">
        <w:t xml:space="preserve">for relief. </w:t>
      </w:r>
    </w:p>
    <w:p w14:paraId="3AD4F591" w14:textId="659E27C7" w:rsidR="00CB1268" w:rsidRDefault="00494E46" w:rsidP="00494E46">
      <w:pPr>
        <w:rPr>
          <w:rFonts w:eastAsia="Calibri" w:cs="Arial"/>
          <w:iCs/>
        </w:rPr>
      </w:pPr>
      <w:r w:rsidRPr="00494E46">
        <w:rPr>
          <w:i/>
        </w:rPr>
        <w:t xml:space="preserve">Austin BMI Pty Ltd v Deputy Premier </w:t>
      </w:r>
      <w:r w:rsidRPr="00494E46">
        <w:t>[2023] QSC 95</w:t>
      </w:r>
      <w:r>
        <w:t xml:space="preserve"> and </w:t>
      </w:r>
      <w:bookmarkStart w:id="61" w:name="_Toc56451574"/>
      <w:bookmarkStart w:id="62" w:name="_Toc56452148"/>
      <w:bookmarkStart w:id="63" w:name="_Toc84593876"/>
      <w:bookmarkStart w:id="64" w:name="_Toc85451749"/>
      <w:bookmarkStart w:id="65" w:name="_Toc85526679"/>
      <w:bookmarkStart w:id="66" w:name="_Toc85787094"/>
      <w:bookmarkStart w:id="67" w:name="_Toc110506636"/>
      <w:bookmarkStart w:id="68" w:name="_Toc2087684184"/>
      <w:bookmarkStart w:id="69" w:name="_Toc117697153"/>
      <w:bookmarkStart w:id="70" w:name="_Toc117697860"/>
      <w:r w:rsidR="003B6855" w:rsidRPr="003B6855">
        <w:rPr>
          <w:rFonts w:eastAsia="Calibri" w:cs="Arial"/>
          <w:i/>
          <w:iCs/>
        </w:rPr>
        <w:t xml:space="preserve">Wallace v Tannock &amp; Anor </w:t>
      </w:r>
      <w:r w:rsidR="003B6855" w:rsidRPr="00494E46">
        <w:rPr>
          <w:rFonts w:eastAsia="Calibri" w:cs="Arial"/>
          <w:iCs/>
        </w:rPr>
        <w:t>[2023] QSC 122</w:t>
      </w:r>
      <w:r>
        <w:rPr>
          <w:rFonts w:eastAsia="Calibri" w:cs="Arial"/>
          <w:i/>
          <w:iCs/>
        </w:rPr>
        <w:t xml:space="preserve"> </w:t>
      </w:r>
      <w:r>
        <w:rPr>
          <w:rFonts w:eastAsia="Calibri" w:cs="Arial"/>
          <w:iCs/>
        </w:rPr>
        <w:t xml:space="preserve">are examples of judicial review proceedings </w:t>
      </w:r>
      <w:r w:rsidR="00A15EBC">
        <w:rPr>
          <w:rFonts w:eastAsia="Calibri" w:cs="Arial"/>
          <w:iCs/>
        </w:rPr>
        <w:t>to</w:t>
      </w:r>
      <w:r w:rsidR="0073066E">
        <w:rPr>
          <w:rFonts w:eastAsia="Calibri" w:cs="Arial"/>
          <w:iCs/>
        </w:rPr>
        <w:t xml:space="preserve"> </w:t>
      </w:r>
      <w:r>
        <w:rPr>
          <w:rFonts w:eastAsia="Calibri" w:cs="Arial"/>
          <w:iCs/>
        </w:rPr>
        <w:t xml:space="preserve">which </w:t>
      </w:r>
      <w:r w:rsidR="002D521E">
        <w:rPr>
          <w:rFonts w:eastAsia="Calibri" w:cs="Arial"/>
          <w:iCs/>
        </w:rPr>
        <w:t xml:space="preserve">claims </w:t>
      </w:r>
      <w:r w:rsidR="00A15EBC">
        <w:rPr>
          <w:rFonts w:eastAsia="Calibri" w:cs="Arial"/>
          <w:iCs/>
        </w:rPr>
        <w:t>of</w:t>
      </w:r>
      <w:r w:rsidR="002D521E">
        <w:rPr>
          <w:rFonts w:eastAsia="Calibri" w:cs="Arial"/>
          <w:iCs/>
        </w:rPr>
        <w:t xml:space="preserve"> unlawfulness under the Human Rights Act </w:t>
      </w:r>
      <w:r w:rsidR="004E710D">
        <w:rPr>
          <w:rFonts w:eastAsia="Calibri" w:cs="Arial"/>
          <w:iCs/>
        </w:rPr>
        <w:t>were piggy-backed</w:t>
      </w:r>
      <w:r w:rsidR="00484A07">
        <w:rPr>
          <w:rFonts w:eastAsia="Calibri" w:cs="Arial"/>
          <w:iCs/>
        </w:rPr>
        <w:t>.</w:t>
      </w:r>
      <w:r>
        <w:rPr>
          <w:rFonts w:eastAsia="Calibri" w:cs="Arial"/>
          <w:iCs/>
        </w:rPr>
        <w:t xml:space="preserve"> </w:t>
      </w:r>
    </w:p>
    <w:p w14:paraId="5E496131" w14:textId="44A5E6AE" w:rsidR="003B6855" w:rsidRPr="00494E46" w:rsidRDefault="00637567" w:rsidP="00494E46">
      <w:r w:rsidRPr="00123ECA">
        <w:rPr>
          <w:rFonts w:eastAsia="Calibri" w:cs="Arial"/>
          <w:i/>
        </w:rPr>
        <w:t>Wallace v Tannock</w:t>
      </w:r>
      <w:r w:rsidR="00CB1268">
        <w:rPr>
          <w:rFonts w:eastAsia="Calibri" w:cs="Arial"/>
          <w:iCs/>
        </w:rPr>
        <w:t xml:space="preserve"> </w:t>
      </w:r>
      <w:r w:rsidR="00AE10BC">
        <w:rPr>
          <w:rFonts w:eastAsia="Calibri" w:cs="Arial"/>
          <w:iCs/>
        </w:rPr>
        <w:t xml:space="preserve">concerned </w:t>
      </w:r>
      <w:r w:rsidR="00BE7A74">
        <w:rPr>
          <w:rFonts w:eastAsia="Calibri" w:cs="Arial"/>
          <w:iCs/>
        </w:rPr>
        <w:t xml:space="preserve">a review of </w:t>
      </w:r>
      <w:r w:rsidR="00494E46">
        <w:rPr>
          <w:rFonts w:eastAsia="Calibri" w:cs="Arial"/>
          <w:iCs/>
        </w:rPr>
        <w:t xml:space="preserve">directions issued </w:t>
      </w:r>
      <w:r w:rsidR="00023B8B">
        <w:rPr>
          <w:rFonts w:eastAsia="Calibri" w:cs="Arial"/>
          <w:iCs/>
        </w:rPr>
        <w:t xml:space="preserve">by Queensland Corrective Services </w:t>
      </w:r>
      <w:r w:rsidR="00494E46">
        <w:rPr>
          <w:rFonts w:eastAsia="Calibri" w:cs="Arial"/>
          <w:iCs/>
        </w:rPr>
        <w:t xml:space="preserve">to a person subject to a supervision order made under the </w:t>
      </w:r>
      <w:r w:rsidR="00494E46" w:rsidRPr="00494E46">
        <w:rPr>
          <w:rFonts w:eastAsia="Calibri" w:cs="Arial"/>
          <w:i/>
          <w:iCs/>
        </w:rPr>
        <w:t>Dangerous</w:t>
      </w:r>
      <w:r w:rsidR="00494E46">
        <w:rPr>
          <w:rFonts w:eastAsia="Calibri" w:cs="Arial"/>
          <w:iCs/>
        </w:rPr>
        <w:t xml:space="preserve"> </w:t>
      </w:r>
      <w:r w:rsidR="00494E46" w:rsidRPr="00494E46">
        <w:rPr>
          <w:rFonts w:eastAsia="Calibri" w:cs="Arial"/>
          <w:i/>
          <w:iCs/>
        </w:rPr>
        <w:t>Prisoners (Sexual Offenders) Act 2003</w:t>
      </w:r>
      <w:r w:rsidR="00AE10BC">
        <w:rPr>
          <w:rFonts w:eastAsia="Calibri" w:cs="Arial"/>
          <w:iCs/>
        </w:rPr>
        <w:t xml:space="preserve">. </w:t>
      </w:r>
      <w:r w:rsidR="00B75438">
        <w:rPr>
          <w:rFonts w:eastAsia="Calibri" w:cs="Arial"/>
          <w:iCs/>
        </w:rPr>
        <w:t xml:space="preserve">The Court </w:t>
      </w:r>
      <w:r w:rsidR="00716C4A">
        <w:rPr>
          <w:rFonts w:eastAsia="Calibri" w:cs="Arial"/>
          <w:iCs/>
        </w:rPr>
        <w:t xml:space="preserve">concluded that the man was not provided with </w:t>
      </w:r>
      <w:r w:rsidR="00F53268">
        <w:rPr>
          <w:rFonts w:eastAsia="Calibri" w:cs="Arial"/>
          <w:iCs/>
        </w:rPr>
        <w:t xml:space="preserve">procedural fairness </w:t>
      </w:r>
      <w:r w:rsidR="00432D77">
        <w:rPr>
          <w:rFonts w:eastAsia="Calibri" w:cs="Arial"/>
          <w:iCs/>
        </w:rPr>
        <w:t>in the making of the direction</w:t>
      </w:r>
      <w:r w:rsidR="0013157E">
        <w:rPr>
          <w:rFonts w:eastAsia="Calibri" w:cs="Arial"/>
          <w:iCs/>
        </w:rPr>
        <w:t>s</w:t>
      </w:r>
      <w:r w:rsidR="00432D77">
        <w:rPr>
          <w:rFonts w:eastAsia="Calibri" w:cs="Arial"/>
          <w:iCs/>
        </w:rPr>
        <w:t xml:space="preserve"> </w:t>
      </w:r>
      <w:proofErr w:type="gramStart"/>
      <w:r w:rsidR="006823A1">
        <w:rPr>
          <w:rFonts w:eastAsia="Calibri" w:cs="Arial"/>
          <w:iCs/>
        </w:rPr>
        <w:t>and also</w:t>
      </w:r>
      <w:proofErr w:type="gramEnd"/>
      <w:r w:rsidR="006823A1">
        <w:rPr>
          <w:rFonts w:eastAsia="Calibri" w:cs="Arial"/>
          <w:iCs/>
        </w:rPr>
        <w:t xml:space="preserve"> found</w:t>
      </w:r>
      <w:r w:rsidR="00CB50E3">
        <w:rPr>
          <w:rFonts w:eastAsia="Calibri" w:cs="Arial"/>
          <w:iCs/>
        </w:rPr>
        <w:t xml:space="preserve"> an invalid limitation </w:t>
      </w:r>
      <w:r w:rsidR="00FD2A13">
        <w:rPr>
          <w:rFonts w:eastAsia="Calibri" w:cs="Arial"/>
          <w:iCs/>
        </w:rPr>
        <w:t xml:space="preserve">had been placed </w:t>
      </w:r>
      <w:r w:rsidR="00CB50E3">
        <w:rPr>
          <w:rFonts w:eastAsia="Calibri" w:cs="Arial"/>
          <w:iCs/>
        </w:rPr>
        <w:t xml:space="preserve">on the applicant’s right to </w:t>
      </w:r>
      <w:r w:rsidR="00CB50E3" w:rsidRPr="00123ECA">
        <w:rPr>
          <w:rFonts w:eastAsia="Calibri" w:cs="Arial"/>
        </w:rPr>
        <w:t>freedom of association</w:t>
      </w:r>
      <w:r w:rsidR="00CB50E3">
        <w:rPr>
          <w:rFonts w:eastAsia="Calibri" w:cs="Arial"/>
          <w:iCs/>
        </w:rPr>
        <w:t>.</w:t>
      </w:r>
    </w:p>
    <w:p w14:paraId="307A09C3" w14:textId="288A5771" w:rsidR="00CF3FCF" w:rsidRPr="00893CEF" w:rsidRDefault="00CF3FCF" w:rsidP="00CF3FCF">
      <w:pPr>
        <w:pStyle w:val="Heading2"/>
        <w:rPr>
          <w:color w:val="004270"/>
        </w:rPr>
      </w:pPr>
      <w:bookmarkStart w:id="71" w:name="_Toc147757304"/>
      <w:bookmarkStart w:id="72" w:name="_Toc148086925"/>
      <w:r w:rsidRPr="00893CEF">
        <w:rPr>
          <w:color w:val="004270"/>
        </w:rPr>
        <w:t>Referrals to Supreme Court</w:t>
      </w:r>
      <w:bookmarkEnd w:id="61"/>
      <w:bookmarkEnd w:id="62"/>
      <w:bookmarkEnd w:id="63"/>
      <w:bookmarkEnd w:id="64"/>
      <w:bookmarkEnd w:id="65"/>
      <w:bookmarkEnd w:id="66"/>
      <w:bookmarkEnd w:id="67"/>
      <w:bookmarkEnd w:id="68"/>
      <w:bookmarkEnd w:id="69"/>
      <w:bookmarkEnd w:id="70"/>
      <w:bookmarkEnd w:id="71"/>
      <w:bookmarkEnd w:id="72"/>
    </w:p>
    <w:p w14:paraId="54D55727" w14:textId="77777777" w:rsidR="00CF3FCF" w:rsidRDefault="00CF3FCF" w:rsidP="00CF3FCF">
      <w:pPr>
        <w:rPr>
          <w:lang w:val="en-US"/>
        </w:rPr>
      </w:pPr>
      <w:r w:rsidRPr="43FC7218">
        <w:rPr>
          <w:lang w:val="en-US"/>
        </w:rPr>
        <w:t xml:space="preserve">If a question of law arises in a court or tribunal proceeding about the application of the </w:t>
      </w:r>
      <w:r w:rsidRPr="43FC7218">
        <w:rPr>
          <w:i/>
          <w:iCs/>
          <w:lang w:val="en-US"/>
        </w:rPr>
        <w:t>Human Rights Act 2019</w:t>
      </w:r>
      <w:r w:rsidRPr="43FC7218">
        <w:rPr>
          <w:lang w:val="en-US"/>
        </w:rPr>
        <w:t xml:space="preserve">, or statutory interpretation in accordance with the Act, it may be referred to the Supreme Court of Queensland. </w:t>
      </w:r>
    </w:p>
    <w:p w14:paraId="55EC5700" w14:textId="656BBBB4" w:rsidR="00E06029" w:rsidRDefault="00254246" w:rsidP="00254246">
      <w:pPr>
        <w:rPr>
          <w:rStyle w:val="Emphasis"/>
          <w:rFonts w:eastAsiaTheme="majorEastAsia" w:cs="Arial"/>
          <w:color w:val="484848"/>
          <w:sz w:val="22"/>
        </w:rPr>
      </w:pPr>
      <w:r w:rsidRPr="006F6740">
        <w:rPr>
          <w:lang w:val="en-US"/>
        </w:rPr>
        <w:lastRenderedPageBreak/>
        <w:t xml:space="preserve">In 2022-23, there was one referral from the District Court on the question of whether </w:t>
      </w:r>
      <w:r w:rsidRPr="006F6740">
        <w:rPr>
          <w:rStyle w:val="Emphasis"/>
          <w:rFonts w:eastAsiaTheme="majorEastAsia" w:cs="Arial"/>
          <w:i w:val="0"/>
        </w:rPr>
        <w:t xml:space="preserve">an application purportedly made pursuant to section 29(7) of the Human Rights Act (liberty and security) was appropriately brought to the District Court. The decision in </w:t>
      </w:r>
      <w:r w:rsidRPr="006F6740">
        <w:rPr>
          <w:rStyle w:val="Emphasis"/>
          <w:rFonts w:eastAsiaTheme="majorEastAsia" w:cs="Arial"/>
          <w:iCs w:val="0"/>
        </w:rPr>
        <w:t>Wood v The King &amp; Anor</w:t>
      </w:r>
      <w:r w:rsidRPr="006F6740">
        <w:rPr>
          <w:rStyle w:val="Emphasis"/>
          <w:rFonts w:eastAsiaTheme="majorEastAsia" w:cs="Arial"/>
          <w:i w:val="0"/>
        </w:rPr>
        <w:t xml:space="preserve"> [2022] QSC 216 was that the application was not appropriately brought because the Human Rights Act </w:t>
      </w:r>
      <w:bookmarkStart w:id="73" w:name="_Toc110506637"/>
      <w:bookmarkStart w:id="74" w:name="_Toc809722664"/>
      <w:bookmarkStart w:id="75" w:name="_Toc117697154"/>
      <w:bookmarkStart w:id="76" w:name="_Toc117697861"/>
      <w:r w:rsidR="00827152">
        <w:rPr>
          <w:rStyle w:val="Emphasis"/>
          <w:rFonts w:eastAsiaTheme="majorEastAsia" w:cs="Arial"/>
          <w:i w:val="0"/>
          <w:color w:val="484848"/>
          <w:sz w:val="22"/>
        </w:rPr>
        <w:t xml:space="preserve">does </w:t>
      </w:r>
      <w:r w:rsidR="00827152" w:rsidRPr="006F6740">
        <w:rPr>
          <w:rFonts w:cs="Arial"/>
        </w:rPr>
        <w:t>not provide an independent remedy or cause of action.</w:t>
      </w:r>
    </w:p>
    <w:p w14:paraId="17E52946" w14:textId="68417F7B" w:rsidR="00EF7637" w:rsidRPr="00C70033" w:rsidRDefault="00EF7637" w:rsidP="00E06029">
      <w:pPr>
        <w:pStyle w:val="Heading2"/>
        <w:rPr>
          <w:color w:val="004270"/>
        </w:rPr>
      </w:pPr>
      <w:bookmarkStart w:id="77" w:name="_Toc147757305"/>
      <w:bookmarkStart w:id="78" w:name="_Toc148086926"/>
      <w:r w:rsidRPr="00C70033">
        <w:rPr>
          <w:color w:val="004270"/>
        </w:rPr>
        <w:t xml:space="preserve">Queensland cases that have considered or mentioned </w:t>
      </w:r>
      <w:r w:rsidR="00EE2BD2">
        <w:rPr>
          <w:color w:val="004270"/>
        </w:rPr>
        <w:t>the Human Rights Act</w:t>
      </w:r>
      <w:bookmarkEnd w:id="73"/>
      <w:bookmarkEnd w:id="74"/>
      <w:bookmarkEnd w:id="75"/>
      <w:bookmarkEnd w:id="76"/>
      <w:bookmarkEnd w:id="77"/>
      <w:bookmarkEnd w:id="78"/>
    </w:p>
    <w:p w14:paraId="24593E13" w14:textId="43650582" w:rsidR="00D94587" w:rsidRDefault="15428A58" w:rsidP="00D94587">
      <w:r>
        <w:t>In the financial year ending 30 June 202</w:t>
      </w:r>
      <w:r w:rsidR="00CF1A74">
        <w:t>3</w:t>
      </w:r>
      <w:r>
        <w:t xml:space="preserve">, courts and tribunals considered or mentioned the Act </w:t>
      </w:r>
      <w:r w:rsidR="00294781">
        <w:t xml:space="preserve">in 202 </w:t>
      </w:r>
      <w:r>
        <w:t xml:space="preserve">matters. </w:t>
      </w:r>
      <w:r w:rsidR="00F84AC0">
        <w:t xml:space="preserve">Of these, </w:t>
      </w:r>
      <w:r w:rsidR="00923E1A">
        <w:t>136</w:t>
      </w:r>
      <w:r w:rsidR="003716F3">
        <w:t xml:space="preserve"> </w:t>
      </w:r>
      <w:r w:rsidR="00724B3B">
        <w:t>involved</w:t>
      </w:r>
      <w:r w:rsidR="003716F3">
        <w:t xml:space="preserve"> detailed consideration</w:t>
      </w:r>
      <w:r w:rsidR="00C912EF">
        <w:t xml:space="preserve">. </w:t>
      </w:r>
      <w:r w:rsidR="00AB37F3">
        <w:t>On</w:t>
      </w:r>
      <w:r w:rsidR="00C912EF">
        <w:t xml:space="preserve"> </w:t>
      </w:r>
      <w:r w:rsidR="00923E1A">
        <w:t>66</w:t>
      </w:r>
      <w:r w:rsidR="00C912EF">
        <w:t xml:space="preserve"> </w:t>
      </w:r>
      <w:r w:rsidR="00AB37F3">
        <w:t>occasions</w:t>
      </w:r>
      <w:r w:rsidR="003716F3">
        <w:t xml:space="preserve"> the </w:t>
      </w:r>
      <w:r w:rsidR="00EE6B59">
        <w:t>Human Rights Act</w:t>
      </w:r>
      <w:r w:rsidR="003716F3">
        <w:t xml:space="preserve"> only received a minor mention</w:t>
      </w:r>
      <w:r w:rsidR="0037067F">
        <w:t xml:space="preserve"> by the decision-maker</w:t>
      </w:r>
      <w:r w:rsidR="00EE6B59">
        <w:t>. For the first time</w:t>
      </w:r>
      <w:r w:rsidR="00294781">
        <w:t xml:space="preserve"> this year</w:t>
      </w:r>
      <w:r w:rsidR="00EE6B59">
        <w:t xml:space="preserve"> we have reported on 2 overseas courts that considered or mentioned the Queensland Act. </w:t>
      </w:r>
    </w:p>
    <w:p w14:paraId="626BD430" w14:textId="77777777" w:rsidR="000D67C1" w:rsidRDefault="00A22438" w:rsidP="000D67C1">
      <w:r w:rsidRPr="000D67C1">
        <w:t>T</w:t>
      </w:r>
      <w:r w:rsidR="003D5469" w:rsidRPr="000D67C1">
        <w:t xml:space="preserve">he number of times that courts or tribunals considered or mentioned the Human Rights Act </w:t>
      </w:r>
      <w:r w:rsidR="003846F1" w:rsidRPr="000D67C1">
        <w:t>more than doubl</w:t>
      </w:r>
      <w:r w:rsidRPr="000D67C1">
        <w:t>ed</w:t>
      </w:r>
      <w:r w:rsidR="003846F1" w:rsidRPr="000D67C1">
        <w:t xml:space="preserve"> in number from the previous year.</w:t>
      </w:r>
      <w:r w:rsidR="003846F1">
        <w:t xml:space="preserve"> </w:t>
      </w:r>
    </w:p>
    <w:p w14:paraId="3F7DABBB" w14:textId="70C576CF" w:rsidR="007C6401" w:rsidRDefault="007C6401" w:rsidP="007C6401">
      <w:pPr>
        <w:pStyle w:val="Caption"/>
      </w:pPr>
      <w:r>
        <w:t xml:space="preserve">Table </w:t>
      </w:r>
      <w:r w:rsidR="00194DCC">
        <w:t>3</w:t>
      </w:r>
      <w:r>
        <w:t>: Number of matters where courts and tribunals considered or mentioned the Human Rights Act</w:t>
      </w:r>
      <w:r w:rsidR="00EF02E3">
        <w:t>.</w:t>
      </w:r>
    </w:p>
    <w:tbl>
      <w:tblPr>
        <w:tblW w:w="0" w:type="auto"/>
        <w:tblBorders>
          <w:top w:val="single" w:sz="4" w:space="0" w:color="124370"/>
          <w:bottom w:val="single" w:sz="4" w:space="0" w:color="124370"/>
          <w:insideH w:val="single" w:sz="4" w:space="0" w:color="124370"/>
        </w:tblBorders>
        <w:tblLook w:val="04A0" w:firstRow="1" w:lastRow="0" w:firstColumn="1" w:lastColumn="0" w:noHBand="0" w:noVBand="1"/>
      </w:tblPr>
      <w:tblGrid>
        <w:gridCol w:w="4820"/>
        <w:gridCol w:w="1417"/>
        <w:gridCol w:w="1134"/>
      </w:tblGrid>
      <w:tr w:rsidR="003773EA" w:rsidRPr="00533A97" w14:paraId="18E595D5" w14:textId="2692218B" w:rsidTr="00B132DB">
        <w:trPr>
          <w:trHeight w:val="550"/>
        </w:trPr>
        <w:tc>
          <w:tcPr>
            <w:tcW w:w="4820" w:type="dxa"/>
          </w:tcPr>
          <w:p w14:paraId="5331F2C9" w14:textId="77777777" w:rsidR="003773EA" w:rsidRPr="00533A97" w:rsidRDefault="003773EA" w:rsidP="007C6401">
            <w:pPr>
              <w:pStyle w:val="Tableheading"/>
              <w:rPr>
                <w:rFonts w:cs="Arial"/>
                <w:color w:val="004270"/>
              </w:rPr>
            </w:pPr>
            <w:r w:rsidRPr="00533A97">
              <w:rPr>
                <w:color w:val="004270"/>
              </w:rPr>
              <w:t>Court</w:t>
            </w:r>
          </w:p>
        </w:tc>
        <w:tc>
          <w:tcPr>
            <w:tcW w:w="1417" w:type="dxa"/>
          </w:tcPr>
          <w:p w14:paraId="3E3BD84B" w14:textId="0A519544" w:rsidR="003773EA" w:rsidRPr="00533A97" w:rsidRDefault="003773EA" w:rsidP="007C6401">
            <w:pPr>
              <w:pStyle w:val="Tableheading"/>
              <w:rPr>
                <w:rFonts w:cs="Arial"/>
                <w:color w:val="004270"/>
              </w:rPr>
            </w:pPr>
            <w:r>
              <w:rPr>
                <w:color w:val="004270"/>
              </w:rPr>
              <w:t>202</w:t>
            </w:r>
            <w:r w:rsidR="003B0B4D">
              <w:rPr>
                <w:color w:val="004270"/>
              </w:rPr>
              <w:t>1-22</w:t>
            </w:r>
          </w:p>
        </w:tc>
        <w:tc>
          <w:tcPr>
            <w:tcW w:w="1134" w:type="dxa"/>
          </w:tcPr>
          <w:p w14:paraId="4F1DA2CB" w14:textId="0EB942A2" w:rsidR="003773EA" w:rsidRPr="00533A97" w:rsidRDefault="003B0B4D" w:rsidP="007C6401">
            <w:pPr>
              <w:pStyle w:val="Tableheading"/>
              <w:rPr>
                <w:color w:val="004270"/>
              </w:rPr>
            </w:pPr>
            <w:r>
              <w:rPr>
                <w:color w:val="004270"/>
              </w:rPr>
              <w:t>2022-23</w:t>
            </w:r>
          </w:p>
        </w:tc>
      </w:tr>
      <w:tr w:rsidR="00273FEB" w14:paraId="293DF6F7" w14:textId="77777777" w:rsidTr="00B132DB">
        <w:tc>
          <w:tcPr>
            <w:tcW w:w="4820" w:type="dxa"/>
          </w:tcPr>
          <w:p w14:paraId="4DFE7612" w14:textId="0C9A6F73" w:rsidR="00273FEB" w:rsidRPr="1C89FEF5" w:rsidRDefault="00273FEB" w:rsidP="009E1FC7">
            <w:pPr>
              <w:pStyle w:val="Tabletext"/>
            </w:pPr>
            <w:r>
              <w:t>Federal</w:t>
            </w:r>
            <w:r w:rsidR="00617245">
              <w:t xml:space="preserve"> Court of Australia, Full Court</w:t>
            </w:r>
          </w:p>
        </w:tc>
        <w:tc>
          <w:tcPr>
            <w:tcW w:w="1417" w:type="dxa"/>
          </w:tcPr>
          <w:p w14:paraId="36047A30" w14:textId="2C5C8DFB" w:rsidR="00273FEB" w:rsidRPr="1C89FEF5" w:rsidRDefault="009C0A36" w:rsidP="009E1FC7">
            <w:pPr>
              <w:pStyle w:val="Tabletext"/>
              <w:rPr>
                <w:rFonts w:eastAsia="Calibri"/>
              </w:rPr>
            </w:pPr>
            <w:r>
              <w:rPr>
                <w:rFonts w:eastAsia="Calibri"/>
              </w:rPr>
              <w:t>0</w:t>
            </w:r>
          </w:p>
        </w:tc>
        <w:tc>
          <w:tcPr>
            <w:tcW w:w="1134" w:type="dxa"/>
          </w:tcPr>
          <w:p w14:paraId="64D0619F" w14:textId="3834622A" w:rsidR="00273FEB" w:rsidRDefault="5DB08784" w:rsidP="009E1FC7">
            <w:pPr>
              <w:pStyle w:val="Tabletext"/>
            </w:pPr>
            <w:r w:rsidRPr="3FDF3946">
              <w:rPr>
                <w:rFonts w:eastAsia="Calibri"/>
              </w:rPr>
              <w:t>2</w:t>
            </w:r>
          </w:p>
        </w:tc>
      </w:tr>
      <w:tr w:rsidR="009E1FC7" w14:paraId="2CC09FE9" w14:textId="57830D2A" w:rsidTr="00B132DB">
        <w:tc>
          <w:tcPr>
            <w:tcW w:w="4820" w:type="dxa"/>
          </w:tcPr>
          <w:p w14:paraId="5A2A0BBF" w14:textId="49EB1FA5" w:rsidR="009E1FC7" w:rsidRDefault="009E1FC7" w:rsidP="009E1FC7">
            <w:pPr>
              <w:pStyle w:val="Tabletext"/>
            </w:pPr>
            <w:r w:rsidRPr="1C89FEF5">
              <w:t xml:space="preserve">Federal Court of Australia </w:t>
            </w:r>
          </w:p>
        </w:tc>
        <w:tc>
          <w:tcPr>
            <w:tcW w:w="1417" w:type="dxa"/>
          </w:tcPr>
          <w:p w14:paraId="1A26A6B8" w14:textId="4791E0A0" w:rsidR="009E1FC7" w:rsidRDefault="009E1FC7" w:rsidP="009E1FC7">
            <w:pPr>
              <w:pStyle w:val="Tabletext"/>
              <w:rPr>
                <w:rFonts w:eastAsia="Calibri"/>
              </w:rPr>
            </w:pPr>
            <w:r w:rsidRPr="1C89FEF5">
              <w:rPr>
                <w:rFonts w:eastAsia="Calibri"/>
              </w:rPr>
              <w:t>1</w:t>
            </w:r>
          </w:p>
        </w:tc>
        <w:tc>
          <w:tcPr>
            <w:tcW w:w="1134" w:type="dxa"/>
          </w:tcPr>
          <w:p w14:paraId="599CE1D8" w14:textId="01F2B734" w:rsidR="009E1FC7" w:rsidRDefault="00C1449D" w:rsidP="009E1FC7">
            <w:pPr>
              <w:pStyle w:val="Tabletext"/>
              <w:rPr>
                <w:rFonts w:eastAsia="Calibri"/>
              </w:rPr>
            </w:pPr>
            <w:r>
              <w:rPr>
                <w:rFonts w:eastAsia="Calibri"/>
              </w:rPr>
              <w:t>1</w:t>
            </w:r>
          </w:p>
        </w:tc>
      </w:tr>
      <w:tr w:rsidR="00B22152" w14:paraId="0738A7FD" w14:textId="77777777" w:rsidTr="00B132DB">
        <w:tc>
          <w:tcPr>
            <w:tcW w:w="4820" w:type="dxa"/>
          </w:tcPr>
          <w:p w14:paraId="58923E56" w14:textId="41D344CA" w:rsidR="00B22152" w:rsidRPr="1C89FEF5" w:rsidRDefault="00B15320" w:rsidP="009E1FC7">
            <w:pPr>
              <w:pStyle w:val="Tabletext"/>
            </w:pPr>
            <w:r>
              <w:t xml:space="preserve">Federal Circuit and Family Court of Australia </w:t>
            </w:r>
          </w:p>
        </w:tc>
        <w:tc>
          <w:tcPr>
            <w:tcW w:w="1417" w:type="dxa"/>
          </w:tcPr>
          <w:p w14:paraId="7D6E42B4" w14:textId="4E15934F" w:rsidR="00B22152" w:rsidRPr="1C89FEF5" w:rsidRDefault="00615695" w:rsidP="009E1FC7">
            <w:pPr>
              <w:pStyle w:val="Tabletext"/>
              <w:rPr>
                <w:rFonts w:eastAsia="Calibri"/>
              </w:rPr>
            </w:pPr>
            <w:r>
              <w:rPr>
                <w:rFonts w:eastAsia="Calibri"/>
              </w:rPr>
              <w:t>0</w:t>
            </w:r>
          </w:p>
        </w:tc>
        <w:tc>
          <w:tcPr>
            <w:tcW w:w="1134" w:type="dxa"/>
          </w:tcPr>
          <w:p w14:paraId="0A01EEF3" w14:textId="718F7FEB" w:rsidR="00B22152" w:rsidRDefault="00615695" w:rsidP="009E1FC7">
            <w:pPr>
              <w:pStyle w:val="Tabletext"/>
              <w:rPr>
                <w:rFonts w:eastAsia="Calibri"/>
              </w:rPr>
            </w:pPr>
            <w:r>
              <w:rPr>
                <w:rFonts w:eastAsia="Calibri"/>
              </w:rPr>
              <w:t>1</w:t>
            </w:r>
          </w:p>
        </w:tc>
      </w:tr>
      <w:tr w:rsidR="009E1FC7" w14:paraId="1DEC57D9" w14:textId="0343C44E" w:rsidTr="00B132DB">
        <w:tc>
          <w:tcPr>
            <w:tcW w:w="4820" w:type="dxa"/>
          </w:tcPr>
          <w:p w14:paraId="4FE08B2B" w14:textId="35CC04F4" w:rsidR="009E1FC7" w:rsidRDefault="009E1FC7" w:rsidP="009E1FC7">
            <w:pPr>
              <w:pStyle w:val="Tabletext"/>
              <w:rPr>
                <w:rFonts w:eastAsia="Calibri"/>
              </w:rPr>
            </w:pPr>
            <w:r w:rsidRPr="1C89FEF5">
              <w:rPr>
                <w:rFonts w:eastAsia="Calibri"/>
              </w:rPr>
              <w:t>Fair Work Commission</w:t>
            </w:r>
          </w:p>
        </w:tc>
        <w:tc>
          <w:tcPr>
            <w:tcW w:w="1417" w:type="dxa"/>
          </w:tcPr>
          <w:p w14:paraId="5F24659A" w14:textId="42632C65" w:rsidR="009E1FC7" w:rsidRDefault="009E1FC7" w:rsidP="009E1FC7">
            <w:pPr>
              <w:pStyle w:val="Tabletext"/>
              <w:rPr>
                <w:rFonts w:eastAsia="Calibri"/>
              </w:rPr>
            </w:pPr>
            <w:r w:rsidRPr="1C89FEF5">
              <w:rPr>
                <w:rFonts w:eastAsia="Calibri"/>
              </w:rPr>
              <w:t>2</w:t>
            </w:r>
          </w:p>
        </w:tc>
        <w:tc>
          <w:tcPr>
            <w:tcW w:w="1134" w:type="dxa"/>
          </w:tcPr>
          <w:p w14:paraId="59CEA06D" w14:textId="196F3D89" w:rsidR="009E1FC7" w:rsidRDefault="00C1449D" w:rsidP="009E1FC7">
            <w:pPr>
              <w:pStyle w:val="Tabletext"/>
              <w:rPr>
                <w:rFonts w:eastAsia="Calibri"/>
              </w:rPr>
            </w:pPr>
            <w:r>
              <w:rPr>
                <w:rFonts w:eastAsia="Calibri"/>
              </w:rPr>
              <w:t>1</w:t>
            </w:r>
          </w:p>
        </w:tc>
      </w:tr>
      <w:tr w:rsidR="009E1FC7" w14:paraId="4A686947" w14:textId="5CFB3247" w:rsidTr="00B132DB">
        <w:tc>
          <w:tcPr>
            <w:tcW w:w="4820" w:type="dxa"/>
          </w:tcPr>
          <w:p w14:paraId="3AB1C506" w14:textId="77777777" w:rsidR="009E1FC7" w:rsidRPr="00705114" w:rsidRDefault="009E1FC7" w:rsidP="009E1FC7">
            <w:pPr>
              <w:pStyle w:val="Tabletext"/>
              <w:rPr>
                <w:shd w:val="clear" w:color="auto" w:fill="FFFFFF"/>
              </w:rPr>
            </w:pPr>
            <w:r>
              <w:rPr>
                <w:shd w:val="clear" w:color="auto" w:fill="FFFFFF"/>
              </w:rPr>
              <w:t>Court of Appeal Queensland</w:t>
            </w:r>
          </w:p>
        </w:tc>
        <w:tc>
          <w:tcPr>
            <w:tcW w:w="1417" w:type="dxa"/>
          </w:tcPr>
          <w:p w14:paraId="50E05D4E" w14:textId="71AB0976" w:rsidR="009E1FC7" w:rsidRDefault="009E1FC7" w:rsidP="009E1FC7">
            <w:pPr>
              <w:pStyle w:val="Tabletext"/>
            </w:pPr>
            <w:r w:rsidRPr="1C89FEF5">
              <w:t>1</w:t>
            </w:r>
          </w:p>
        </w:tc>
        <w:tc>
          <w:tcPr>
            <w:tcW w:w="1134" w:type="dxa"/>
          </w:tcPr>
          <w:p w14:paraId="2BC4AB61" w14:textId="6ECB315F" w:rsidR="009E1FC7" w:rsidRDefault="00C1449D" w:rsidP="009E1FC7">
            <w:pPr>
              <w:pStyle w:val="Tabletext"/>
            </w:pPr>
            <w:r>
              <w:t>3</w:t>
            </w:r>
          </w:p>
        </w:tc>
      </w:tr>
      <w:tr w:rsidR="009E1FC7" w14:paraId="42396F4C" w14:textId="3B68BBE7" w:rsidTr="00B132DB">
        <w:tc>
          <w:tcPr>
            <w:tcW w:w="4820" w:type="dxa"/>
          </w:tcPr>
          <w:p w14:paraId="229BB0DF" w14:textId="77777777" w:rsidR="009E1FC7" w:rsidRDefault="009E1FC7" w:rsidP="009E1FC7">
            <w:pPr>
              <w:pStyle w:val="Tabletext"/>
            </w:pPr>
            <w:r w:rsidRPr="00705114">
              <w:rPr>
                <w:shd w:val="clear" w:color="auto" w:fill="FFFFFF"/>
              </w:rPr>
              <w:t>Supreme Court of Queensland</w:t>
            </w:r>
          </w:p>
        </w:tc>
        <w:tc>
          <w:tcPr>
            <w:tcW w:w="1417" w:type="dxa"/>
          </w:tcPr>
          <w:p w14:paraId="49DD19F4" w14:textId="4996EDDA" w:rsidR="009E1FC7" w:rsidRDefault="009E1FC7" w:rsidP="009E1FC7">
            <w:pPr>
              <w:pStyle w:val="Tabletext"/>
            </w:pPr>
            <w:r w:rsidRPr="1C89FEF5">
              <w:t>3</w:t>
            </w:r>
          </w:p>
        </w:tc>
        <w:tc>
          <w:tcPr>
            <w:tcW w:w="1134" w:type="dxa"/>
          </w:tcPr>
          <w:p w14:paraId="3BFD6868" w14:textId="5159B855" w:rsidR="009E1FC7" w:rsidRDefault="00C1449D" w:rsidP="009E1FC7">
            <w:pPr>
              <w:pStyle w:val="Tabletext"/>
            </w:pPr>
            <w:r>
              <w:t>14</w:t>
            </w:r>
          </w:p>
        </w:tc>
      </w:tr>
      <w:tr w:rsidR="003413F8" w14:paraId="77257888" w14:textId="77777777" w:rsidTr="00B132DB">
        <w:tc>
          <w:tcPr>
            <w:tcW w:w="4820" w:type="dxa"/>
          </w:tcPr>
          <w:p w14:paraId="76214982" w14:textId="1FC852D6" w:rsidR="003413F8" w:rsidRPr="00705114" w:rsidRDefault="003413F8" w:rsidP="009E1FC7">
            <w:pPr>
              <w:pStyle w:val="Tabletext"/>
              <w:rPr>
                <w:shd w:val="clear" w:color="auto" w:fill="FFFFFF"/>
              </w:rPr>
            </w:pPr>
            <w:r>
              <w:rPr>
                <w:shd w:val="clear" w:color="auto" w:fill="FFFFFF"/>
              </w:rPr>
              <w:t>Industrial Court Queensland</w:t>
            </w:r>
          </w:p>
        </w:tc>
        <w:tc>
          <w:tcPr>
            <w:tcW w:w="1417" w:type="dxa"/>
          </w:tcPr>
          <w:p w14:paraId="760DEEF8" w14:textId="37558A76" w:rsidR="003413F8" w:rsidRPr="1C89FEF5" w:rsidRDefault="003413F8" w:rsidP="009E1FC7">
            <w:pPr>
              <w:pStyle w:val="Tabletext"/>
            </w:pPr>
            <w:r>
              <w:t>0</w:t>
            </w:r>
          </w:p>
        </w:tc>
        <w:tc>
          <w:tcPr>
            <w:tcW w:w="1134" w:type="dxa"/>
          </w:tcPr>
          <w:p w14:paraId="0F958BEB" w14:textId="5378AEE4" w:rsidR="003413F8" w:rsidRDefault="003413F8" w:rsidP="009E1FC7">
            <w:pPr>
              <w:pStyle w:val="Tabletext"/>
            </w:pPr>
            <w:r>
              <w:t>1</w:t>
            </w:r>
          </w:p>
        </w:tc>
      </w:tr>
      <w:tr w:rsidR="009E1FC7" w14:paraId="1AE22535" w14:textId="0CDCB1DB" w:rsidTr="00B132DB">
        <w:tc>
          <w:tcPr>
            <w:tcW w:w="4820" w:type="dxa"/>
          </w:tcPr>
          <w:p w14:paraId="306F7F4B" w14:textId="08B16161" w:rsidR="009E1FC7" w:rsidRPr="00705114" w:rsidRDefault="009E1FC7" w:rsidP="009E1FC7">
            <w:pPr>
              <w:pStyle w:val="Tabletext"/>
              <w:rPr>
                <w:shd w:val="clear" w:color="auto" w:fill="FFFFFF"/>
              </w:rPr>
            </w:pPr>
            <w:r w:rsidRPr="00705114">
              <w:rPr>
                <w:shd w:val="clear" w:color="auto" w:fill="FFFFFF"/>
              </w:rPr>
              <w:t>District Court of Queensland</w:t>
            </w:r>
            <w:r>
              <w:rPr>
                <w:shd w:val="clear" w:color="auto" w:fill="FFFFFF"/>
              </w:rPr>
              <w:t xml:space="preserve"> </w:t>
            </w:r>
          </w:p>
        </w:tc>
        <w:tc>
          <w:tcPr>
            <w:tcW w:w="1417" w:type="dxa"/>
          </w:tcPr>
          <w:p w14:paraId="40731B11" w14:textId="3E2F92F2" w:rsidR="009E1FC7" w:rsidRPr="00705114" w:rsidRDefault="009E1FC7" w:rsidP="009E1FC7">
            <w:pPr>
              <w:pStyle w:val="Tabletext"/>
              <w:rPr>
                <w:shd w:val="clear" w:color="auto" w:fill="FFFFFF"/>
              </w:rPr>
            </w:pPr>
            <w:r>
              <w:t>4</w:t>
            </w:r>
          </w:p>
        </w:tc>
        <w:tc>
          <w:tcPr>
            <w:tcW w:w="1134" w:type="dxa"/>
          </w:tcPr>
          <w:p w14:paraId="099FC35A" w14:textId="0C984DED" w:rsidR="009E1FC7" w:rsidRPr="00705114" w:rsidRDefault="00C1449D" w:rsidP="009E1FC7">
            <w:pPr>
              <w:pStyle w:val="Tabletext"/>
              <w:rPr>
                <w:shd w:val="clear" w:color="auto" w:fill="FFFFFF"/>
              </w:rPr>
            </w:pPr>
            <w:r>
              <w:rPr>
                <w:shd w:val="clear" w:color="auto" w:fill="FFFFFF"/>
              </w:rPr>
              <w:t>3</w:t>
            </w:r>
          </w:p>
        </w:tc>
      </w:tr>
      <w:tr w:rsidR="009E1FC7" w14:paraId="07913DC0" w14:textId="6560F608" w:rsidTr="00B132DB">
        <w:tc>
          <w:tcPr>
            <w:tcW w:w="4820" w:type="dxa"/>
          </w:tcPr>
          <w:p w14:paraId="2DF49327" w14:textId="69692CC8" w:rsidR="009E1FC7" w:rsidRDefault="009E1FC7" w:rsidP="009E1FC7">
            <w:pPr>
              <w:pStyle w:val="Tabletext"/>
            </w:pPr>
            <w:r>
              <w:t>Land Court of Queensland</w:t>
            </w:r>
          </w:p>
        </w:tc>
        <w:tc>
          <w:tcPr>
            <w:tcW w:w="1417" w:type="dxa"/>
          </w:tcPr>
          <w:p w14:paraId="42D352FF" w14:textId="42252415" w:rsidR="009E1FC7" w:rsidRDefault="009E1FC7" w:rsidP="009E1FC7">
            <w:pPr>
              <w:pStyle w:val="Tabletext"/>
              <w:rPr>
                <w:rFonts w:eastAsia="Calibri"/>
              </w:rPr>
            </w:pPr>
            <w:r w:rsidRPr="1C89FEF5">
              <w:rPr>
                <w:rFonts w:eastAsia="Calibri"/>
              </w:rPr>
              <w:t>2</w:t>
            </w:r>
          </w:p>
        </w:tc>
        <w:tc>
          <w:tcPr>
            <w:tcW w:w="1134" w:type="dxa"/>
          </w:tcPr>
          <w:p w14:paraId="53CB82B9" w14:textId="1B062111" w:rsidR="009E1FC7" w:rsidRDefault="00232525" w:rsidP="009E1FC7">
            <w:pPr>
              <w:pStyle w:val="Tabletext"/>
              <w:rPr>
                <w:rFonts w:eastAsia="Calibri"/>
              </w:rPr>
            </w:pPr>
            <w:r>
              <w:rPr>
                <w:rFonts w:eastAsia="Calibri"/>
              </w:rPr>
              <w:t>4</w:t>
            </w:r>
          </w:p>
        </w:tc>
      </w:tr>
      <w:tr w:rsidR="009E1FC7" w14:paraId="0BD24BC9" w14:textId="735CCA37" w:rsidTr="00B132DB">
        <w:tc>
          <w:tcPr>
            <w:tcW w:w="4820" w:type="dxa"/>
          </w:tcPr>
          <w:p w14:paraId="2DF88EC5" w14:textId="73A2FBFB" w:rsidR="009E1FC7" w:rsidRDefault="009E1FC7" w:rsidP="009E1FC7">
            <w:pPr>
              <w:pStyle w:val="Tabletext"/>
              <w:rPr>
                <w:rFonts w:eastAsia="Calibri"/>
              </w:rPr>
            </w:pPr>
            <w:r w:rsidRPr="1C89FEF5">
              <w:rPr>
                <w:rFonts w:eastAsia="Calibri"/>
              </w:rPr>
              <w:t>Mental Health Court Queensland</w:t>
            </w:r>
          </w:p>
        </w:tc>
        <w:tc>
          <w:tcPr>
            <w:tcW w:w="1417" w:type="dxa"/>
          </w:tcPr>
          <w:p w14:paraId="308390DE" w14:textId="25E60F20" w:rsidR="009E1FC7" w:rsidRDefault="009E1FC7" w:rsidP="009E1FC7">
            <w:pPr>
              <w:pStyle w:val="Tabletext"/>
              <w:rPr>
                <w:rFonts w:eastAsia="Calibri"/>
              </w:rPr>
            </w:pPr>
            <w:r w:rsidRPr="1C89FEF5">
              <w:rPr>
                <w:rFonts w:eastAsia="Calibri"/>
              </w:rPr>
              <w:t>1</w:t>
            </w:r>
          </w:p>
        </w:tc>
        <w:tc>
          <w:tcPr>
            <w:tcW w:w="1134" w:type="dxa"/>
          </w:tcPr>
          <w:p w14:paraId="49C683B6" w14:textId="2B713790" w:rsidR="009E1FC7" w:rsidRDefault="00232525" w:rsidP="009E1FC7">
            <w:pPr>
              <w:pStyle w:val="Tabletext"/>
              <w:rPr>
                <w:rFonts w:eastAsia="Calibri"/>
              </w:rPr>
            </w:pPr>
            <w:r>
              <w:rPr>
                <w:rFonts w:eastAsia="Calibri"/>
              </w:rPr>
              <w:t>1</w:t>
            </w:r>
          </w:p>
        </w:tc>
      </w:tr>
      <w:tr w:rsidR="009E1FC7" w14:paraId="40694A0B" w14:textId="37EF715C" w:rsidTr="00B132DB">
        <w:tc>
          <w:tcPr>
            <w:tcW w:w="4820" w:type="dxa"/>
          </w:tcPr>
          <w:p w14:paraId="70BA2769" w14:textId="77777777" w:rsidR="009E1FC7" w:rsidRPr="00705114" w:rsidRDefault="009E1FC7" w:rsidP="009E1FC7">
            <w:pPr>
              <w:pStyle w:val="Tabletext"/>
              <w:rPr>
                <w:shd w:val="clear" w:color="auto" w:fill="FFFFFF"/>
              </w:rPr>
            </w:pPr>
            <w:r w:rsidRPr="00705114">
              <w:rPr>
                <w:shd w:val="clear" w:color="auto" w:fill="FFFFFF"/>
              </w:rPr>
              <w:t>Coroners</w:t>
            </w:r>
            <w:r>
              <w:rPr>
                <w:shd w:val="clear" w:color="auto" w:fill="FFFFFF"/>
              </w:rPr>
              <w:t xml:space="preserve"> </w:t>
            </w:r>
            <w:r w:rsidRPr="00705114">
              <w:rPr>
                <w:shd w:val="clear" w:color="auto" w:fill="FFFFFF"/>
              </w:rPr>
              <w:t>Court Queensland</w:t>
            </w:r>
          </w:p>
        </w:tc>
        <w:tc>
          <w:tcPr>
            <w:tcW w:w="1417" w:type="dxa"/>
          </w:tcPr>
          <w:p w14:paraId="3086DA16" w14:textId="05DEFBC5" w:rsidR="009E1FC7" w:rsidRPr="00705114" w:rsidRDefault="009E1FC7" w:rsidP="009E1FC7">
            <w:pPr>
              <w:pStyle w:val="Tabletext"/>
              <w:rPr>
                <w:shd w:val="clear" w:color="auto" w:fill="FFFFFF"/>
              </w:rPr>
            </w:pPr>
            <w:r>
              <w:t>1</w:t>
            </w:r>
          </w:p>
        </w:tc>
        <w:tc>
          <w:tcPr>
            <w:tcW w:w="1134" w:type="dxa"/>
          </w:tcPr>
          <w:p w14:paraId="77DC9E0D" w14:textId="22F914D3" w:rsidR="009E1FC7" w:rsidRPr="00705114" w:rsidRDefault="00232525" w:rsidP="009E1FC7">
            <w:pPr>
              <w:pStyle w:val="Tabletext"/>
              <w:rPr>
                <w:shd w:val="clear" w:color="auto" w:fill="FFFFFF"/>
              </w:rPr>
            </w:pPr>
            <w:r>
              <w:rPr>
                <w:shd w:val="clear" w:color="auto" w:fill="FFFFFF"/>
              </w:rPr>
              <w:t>2</w:t>
            </w:r>
          </w:p>
        </w:tc>
      </w:tr>
      <w:tr w:rsidR="00615695" w14:paraId="6B9781A2" w14:textId="77777777" w:rsidTr="00B132DB">
        <w:tc>
          <w:tcPr>
            <w:tcW w:w="4820" w:type="dxa"/>
          </w:tcPr>
          <w:p w14:paraId="1B4AE396" w14:textId="7C3A1481" w:rsidR="00615695" w:rsidRPr="00705114" w:rsidRDefault="00950801" w:rsidP="009E1FC7">
            <w:pPr>
              <w:pStyle w:val="Tabletext"/>
              <w:rPr>
                <w:shd w:val="clear" w:color="auto" w:fill="FFFFFF"/>
              </w:rPr>
            </w:pPr>
            <w:r>
              <w:rPr>
                <w:shd w:val="clear" w:color="auto" w:fill="FFFFFF"/>
              </w:rPr>
              <w:t>Magistrates</w:t>
            </w:r>
            <w:r w:rsidR="00615695">
              <w:rPr>
                <w:shd w:val="clear" w:color="auto" w:fill="FFFFFF"/>
              </w:rPr>
              <w:t xml:space="preserve"> Court of Queensland </w:t>
            </w:r>
          </w:p>
        </w:tc>
        <w:tc>
          <w:tcPr>
            <w:tcW w:w="1417" w:type="dxa"/>
          </w:tcPr>
          <w:p w14:paraId="2309B980" w14:textId="345B5076" w:rsidR="00615695" w:rsidRDefault="00950801" w:rsidP="009E1FC7">
            <w:pPr>
              <w:pStyle w:val="Tabletext"/>
            </w:pPr>
            <w:r>
              <w:t>0</w:t>
            </w:r>
          </w:p>
        </w:tc>
        <w:tc>
          <w:tcPr>
            <w:tcW w:w="1134" w:type="dxa"/>
          </w:tcPr>
          <w:p w14:paraId="471E2C55" w14:textId="4FAE1DFF" w:rsidR="00615695" w:rsidRDefault="00950801" w:rsidP="009E1FC7">
            <w:pPr>
              <w:pStyle w:val="Tabletext"/>
              <w:rPr>
                <w:shd w:val="clear" w:color="auto" w:fill="FFFFFF"/>
              </w:rPr>
            </w:pPr>
            <w:r>
              <w:rPr>
                <w:shd w:val="clear" w:color="auto" w:fill="FFFFFF"/>
              </w:rPr>
              <w:t>2</w:t>
            </w:r>
          </w:p>
        </w:tc>
      </w:tr>
      <w:tr w:rsidR="009E1FC7" w14:paraId="668FB573" w14:textId="60FCC381" w:rsidTr="00B132DB">
        <w:tc>
          <w:tcPr>
            <w:tcW w:w="4820" w:type="dxa"/>
          </w:tcPr>
          <w:p w14:paraId="224A6FD9" w14:textId="77777777" w:rsidR="009E1FC7" w:rsidRPr="00705114" w:rsidRDefault="009E1FC7" w:rsidP="009E1FC7">
            <w:pPr>
              <w:pStyle w:val="Tabletext"/>
              <w:rPr>
                <w:shd w:val="clear" w:color="auto" w:fill="FFFFFF"/>
              </w:rPr>
            </w:pPr>
            <w:r w:rsidRPr="00705114">
              <w:rPr>
                <w:shd w:val="clear" w:color="auto" w:fill="FFFFFF"/>
              </w:rPr>
              <w:t>Queensland Civil and Administrative Tribunal, Appeals</w:t>
            </w:r>
          </w:p>
        </w:tc>
        <w:tc>
          <w:tcPr>
            <w:tcW w:w="1417" w:type="dxa"/>
          </w:tcPr>
          <w:p w14:paraId="1CB1A83C" w14:textId="566D706F" w:rsidR="009E1FC7" w:rsidRPr="00705114" w:rsidRDefault="009E1FC7" w:rsidP="009E1FC7">
            <w:pPr>
              <w:pStyle w:val="Tabletext"/>
              <w:rPr>
                <w:shd w:val="clear" w:color="auto" w:fill="FFFFFF"/>
              </w:rPr>
            </w:pPr>
            <w:r>
              <w:t>4</w:t>
            </w:r>
          </w:p>
        </w:tc>
        <w:tc>
          <w:tcPr>
            <w:tcW w:w="1134" w:type="dxa"/>
          </w:tcPr>
          <w:p w14:paraId="5BE5259F" w14:textId="061184D7" w:rsidR="009E1FC7" w:rsidRPr="00705114" w:rsidRDefault="00485256" w:rsidP="009E1FC7">
            <w:pPr>
              <w:pStyle w:val="Tabletext"/>
              <w:rPr>
                <w:shd w:val="clear" w:color="auto" w:fill="FFFFFF"/>
              </w:rPr>
            </w:pPr>
            <w:r>
              <w:rPr>
                <w:shd w:val="clear" w:color="auto" w:fill="FFFFFF"/>
              </w:rPr>
              <w:t>4</w:t>
            </w:r>
          </w:p>
        </w:tc>
      </w:tr>
      <w:tr w:rsidR="009E1FC7" w14:paraId="74388FA0" w14:textId="2E746E7F" w:rsidTr="00B132DB">
        <w:tc>
          <w:tcPr>
            <w:tcW w:w="4820" w:type="dxa"/>
          </w:tcPr>
          <w:p w14:paraId="3230EAB3" w14:textId="77777777" w:rsidR="009E1FC7" w:rsidRPr="00705114" w:rsidRDefault="009E1FC7" w:rsidP="009E1FC7">
            <w:pPr>
              <w:pStyle w:val="Tabletext"/>
              <w:rPr>
                <w:shd w:val="clear" w:color="auto" w:fill="FFFFFF"/>
              </w:rPr>
            </w:pPr>
            <w:r w:rsidRPr="00705114">
              <w:rPr>
                <w:shd w:val="clear" w:color="auto" w:fill="FFFFFF"/>
              </w:rPr>
              <w:lastRenderedPageBreak/>
              <w:t>Queensland Civil and Administrative Tribunal</w:t>
            </w:r>
          </w:p>
        </w:tc>
        <w:tc>
          <w:tcPr>
            <w:tcW w:w="1417" w:type="dxa"/>
          </w:tcPr>
          <w:p w14:paraId="19A89A6A" w14:textId="3F7F312F" w:rsidR="009E1FC7" w:rsidRPr="00705114" w:rsidRDefault="009E1FC7" w:rsidP="009E1FC7">
            <w:pPr>
              <w:pStyle w:val="Tabletext"/>
              <w:rPr>
                <w:shd w:val="clear" w:color="auto" w:fill="FFFFFF"/>
              </w:rPr>
            </w:pPr>
            <w:r>
              <w:t>44</w:t>
            </w:r>
          </w:p>
        </w:tc>
        <w:tc>
          <w:tcPr>
            <w:tcW w:w="1134" w:type="dxa"/>
          </w:tcPr>
          <w:p w14:paraId="43BFD14F" w14:textId="68D27C0F" w:rsidR="009E1FC7" w:rsidRPr="00705114" w:rsidRDefault="00485256" w:rsidP="009E1FC7">
            <w:pPr>
              <w:pStyle w:val="Tabletext"/>
              <w:rPr>
                <w:shd w:val="clear" w:color="auto" w:fill="FFFFFF"/>
              </w:rPr>
            </w:pPr>
            <w:r>
              <w:rPr>
                <w:shd w:val="clear" w:color="auto" w:fill="FFFFFF"/>
              </w:rPr>
              <w:t>77</w:t>
            </w:r>
          </w:p>
        </w:tc>
      </w:tr>
      <w:tr w:rsidR="009E1FC7" w14:paraId="7AA0B833" w14:textId="1F2DE170" w:rsidTr="00B132DB">
        <w:tc>
          <w:tcPr>
            <w:tcW w:w="4820" w:type="dxa"/>
          </w:tcPr>
          <w:p w14:paraId="38EAD307" w14:textId="77777777" w:rsidR="009E1FC7" w:rsidRPr="00705114" w:rsidRDefault="009E1FC7" w:rsidP="009E1FC7">
            <w:pPr>
              <w:pStyle w:val="Tabletext"/>
              <w:rPr>
                <w:shd w:val="clear" w:color="auto" w:fill="FFFFFF"/>
              </w:rPr>
            </w:pPr>
            <w:r w:rsidRPr="00705114">
              <w:rPr>
                <w:shd w:val="clear" w:color="auto" w:fill="FFFFFF"/>
              </w:rPr>
              <w:t xml:space="preserve">Queensland Industrial Relations Commission </w:t>
            </w:r>
          </w:p>
        </w:tc>
        <w:tc>
          <w:tcPr>
            <w:tcW w:w="1417" w:type="dxa"/>
          </w:tcPr>
          <w:p w14:paraId="23AE8E95" w14:textId="0D8EB045" w:rsidR="009E1FC7" w:rsidRPr="00705114" w:rsidRDefault="009E1FC7" w:rsidP="009E1FC7">
            <w:pPr>
              <w:pStyle w:val="Tabletext"/>
              <w:rPr>
                <w:shd w:val="clear" w:color="auto" w:fill="FFFFFF"/>
              </w:rPr>
            </w:pPr>
            <w:r>
              <w:t>23</w:t>
            </w:r>
          </w:p>
        </w:tc>
        <w:tc>
          <w:tcPr>
            <w:tcW w:w="1134" w:type="dxa"/>
          </w:tcPr>
          <w:p w14:paraId="3E2E57F6" w14:textId="37F3CEDB" w:rsidR="009E1FC7" w:rsidRPr="00705114" w:rsidRDefault="00485256" w:rsidP="009E1FC7">
            <w:pPr>
              <w:pStyle w:val="Tabletext"/>
              <w:rPr>
                <w:shd w:val="clear" w:color="auto" w:fill="FFFFFF"/>
              </w:rPr>
            </w:pPr>
            <w:r>
              <w:t>50</w:t>
            </w:r>
          </w:p>
        </w:tc>
      </w:tr>
      <w:tr w:rsidR="008E24FE" w14:paraId="6D304BD2" w14:textId="77777777" w:rsidTr="00B132DB">
        <w:tc>
          <w:tcPr>
            <w:tcW w:w="4820" w:type="dxa"/>
          </w:tcPr>
          <w:p w14:paraId="369F2A2A" w14:textId="71593C20" w:rsidR="008E24FE" w:rsidRPr="00705114" w:rsidRDefault="00467D13" w:rsidP="009E1FC7">
            <w:pPr>
              <w:pStyle w:val="Tabletext"/>
              <w:rPr>
                <w:shd w:val="clear" w:color="auto" w:fill="FFFFFF"/>
              </w:rPr>
            </w:pPr>
            <w:r>
              <w:rPr>
                <w:shd w:val="clear" w:color="auto" w:fill="FFFFFF"/>
              </w:rPr>
              <w:t xml:space="preserve">Office of </w:t>
            </w:r>
            <w:r w:rsidR="00AF38DF">
              <w:rPr>
                <w:shd w:val="clear" w:color="auto" w:fill="FFFFFF"/>
              </w:rPr>
              <w:t>Information</w:t>
            </w:r>
            <w:r>
              <w:rPr>
                <w:shd w:val="clear" w:color="auto" w:fill="FFFFFF"/>
              </w:rPr>
              <w:t xml:space="preserve"> Commissioner </w:t>
            </w:r>
          </w:p>
        </w:tc>
        <w:tc>
          <w:tcPr>
            <w:tcW w:w="1417" w:type="dxa"/>
          </w:tcPr>
          <w:p w14:paraId="1321587D" w14:textId="549A7887" w:rsidR="008E24FE" w:rsidRDefault="00AF38DF" w:rsidP="009E1FC7">
            <w:pPr>
              <w:pStyle w:val="Tabletext"/>
            </w:pPr>
            <w:r>
              <w:t>0</w:t>
            </w:r>
          </w:p>
        </w:tc>
        <w:tc>
          <w:tcPr>
            <w:tcW w:w="1134" w:type="dxa"/>
          </w:tcPr>
          <w:p w14:paraId="014C74FA" w14:textId="1E5827D5" w:rsidR="008E24FE" w:rsidRDefault="00AF38DF" w:rsidP="009E1FC7">
            <w:pPr>
              <w:pStyle w:val="Tabletext"/>
              <w:rPr>
                <w:shd w:val="clear" w:color="auto" w:fill="FFFFFF"/>
              </w:rPr>
            </w:pPr>
            <w:r>
              <w:rPr>
                <w:shd w:val="clear" w:color="auto" w:fill="FFFFFF"/>
              </w:rPr>
              <w:t>34</w:t>
            </w:r>
          </w:p>
        </w:tc>
      </w:tr>
      <w:tr w:rsidR="009C0A36" w14:paraId="1AAC0C3E" w14:textId="77777777" w:rsidTr="00B132DB">
        <w:tc>
          <w:tcPr>
            <w:tcW w:w="4820" w:type="dxa"/>
          </w:tcPr>
          <w:p w14:paraId="7E785D7D" w14:textId="19DCCF6C" w:rsidR="009C0A36" w:rsidRPr="00705114" w:rsidRDefault="009C0A36" w:rsidP="009E1FC7">
            <w:pPr>
              <w:pStyle w:val="Tabletext"/>
              <w:rPr>
                <w:shd w:val="clear" w:color="auto" w:fill="FFFFFF"/>
              </w:rPr>
            </w:pPr>
            <w:r>
              <w:rPr>
                <w:shd w:val="clear" w:color="auto" w:fill="FFFFFF"/>
              </w:rPr>
              <w:t>New Zealand Supreme Court</w:t>
            </w:r>
          </w:p>
        </w:tc>
        <w:tc>
          <w:tcPr>
            <w:tcW w:w="1417" w:type="dxa"/>
          </w:tcPr>
          <w:p w14:paraId="6AA792D9" w14:textId="17A890D2" w:rsidR="009C0A36" w:rsidRDefault="009C0A36" w:rsidP="009E1FC7">
            <w:pPr>
              <w:pStyle w:val="Tabletext"/>
            </w:pPr>
            <w:r>
              <w:t>0</w:t>
            </w:r>
          </w:p>
        </w:tc>
        <w:tc>
          <w:tcPr>
            <w:tcW w:w="1134" w:type="dxa"/>
          </w:tcPr>
          <w:p w14:paraId="39B97436" w14:textId="1E92FB22" w:rsidR="009C0A36" w:rsidRDefault="009C0A36" w:rsidP="009E1FC7">
            <w:pPr>
              <w:pStyle w:val="Tabletext"/>
              <w:rPr>
                <w:shd w:val="clear" w:color="auto" w:fill="FFFFFF"/>
              </w:rPr>
            </w:pPr>
            <w:r>
              <w:rPr>
                <w:shd w:val="clear" w:color="auto" w:fill="FFFFFF"/>
              </w:rPr>
              <w:t>1</w:t>
            </w:r>
          </w:p>
        </w:tc>
      </w:tr>
      <w:tr w:rsidR="009C0A36" w14:paraId="24695A30" w14:textId="77777777" w:rsidTr="00B132DB">
        <w:tc>
          <w:tcPr>
            <w:tcW w:w="4820" w:type="dxa"/>
          </w:tcPr>
          <w:p w14:paraId="18C66B25" w14:textId="7CA22DF5" w:rsidR="009C0A36" w:rsidRPr="00705114" w:rsidRDefault="009C0A36" w:rsidP="009E1FC7">
            <w:pPr>
              <w:pStyle w:val="Tabletext"/>
              <w:rPr>
                <w:shd w:val="clear" w:color="auto" w:fill="FFFFFF"/>
              </w:rPr>
            </w:pPr>
            <w:r>
              <w:rPr>
                <w:shd w:val="clear" w:color="auto" w:fill="FFFFFF"/>
              </w:rPr>
              <w:t xml:space="preserve">United Kingdom Supreme Court </w:t>
            </w:r>
          </w:p>
        </w:tc>
        <w:tc>
          <w:tcPr>
            <w:tcW w:w="1417" w:type="dxa"/>
          </w:tcPr>
          <w:p w14:paraId="0F0933FD" w14:textId="39615B79" w:rsidR="009C0A36" w:rsidRDefault="009C0A36" w:rsidP="009E1FC7">
            <w:pPr>
              <w:pStyle w:val="Tabletext"/>
            </w:pPr>
            <w:r>
              <w:t>0</w:t>
            </w:r>
          </w:p>
        </w:tc>
        <w:tc>
          <w:tcPr>
            <w:tcW w:w="1134" w:type="dxa"/>
          </w:tcPr>
          <w:p w14:paraId="6F1C1BF4" w14:textId="60522A2D" w:rsidR="009C0A36" w:rsidRDefault="009C0A36" w:rsidP="009E1FC7">
            <w:pPr>
              <w:pStyle w:val="Tabletext"/>
              <w:rPr>
                <w:shd w:val="clear" w:color="auto" w:fill="FFFFFF"/>
              </w:rPr>
            </w:pPr>
            <w:r>
              <w:rPr>
                <w:shd w:val="clear" w:color="auto" w:fill="FFFFFF"/>
              </w:rPr>
              <w:t>1</w:t>
            </w:r>
          </w:p>
        </w:tc>
      </w:tr>
      <w:tr w:rsidR="009E1FC7" w:rsidRPr="00781D2B" w14:paraId="74087F7B" w14:textId="0ADFECC3" w:rsidTr="00B132DB">
        <w:tc>
          <w:tcPr>
            <w:tcW w:w="4820" w:type="dxa"/>
          </w:tcPr>
          <w:p w14:paraId="02C78713" w14:textId="77777777" w:rsidR="009E1FC7" w:rsidRPr="00781D2B" w:rsidRDefault="009E1FC7" w:rsidP="009E1FC7">
            <w:pPr>
              <w:pStyle w:val="Tabletext"/>
              <w:rPr>
                <w:b/>
                <w:shd w:val="clear" w:color="auto" w:fill="FFFFFF"/>
              </w:rPr>
            </w:pPr>
            <w:r w:rsidRPr="00781D2B">
              <w:rPr>
                <w:b/>
                <w:shd w:val="clear" w:color="auto" w:fill="FFFFFF"/>
              </w:rPr>
              <w:t>Total</w:t>
            </w:r>
          </w:p>
        </w:tc>
        <w:tc>
          <w:tcPr>
            <w:tcW w:w="1417" w:type="dxa"/>
          </w:tcPr>
          <w:p w14:paraId="3B9591D6" w14:textId="360CF287" w:rsidR="009E1FC7" w:rsidRPr="00781D2B" w:rsidRDefault="009E1FC7" w:rsidP="009E1FC7">
            <w:pPr>
              <w:pStyle w:val="Tabletext"/>
              <w:rPr>
                <w:b/>
                <w:shd w:val="clear" w:color="auto" w:fill="FFFFFF"/>
              </w:rPr>
            </w:pPr>
            <w:r w:rsidRPr="1C89FEF5">
              <w:rPr>
                <w:b/>
                <w:bCs/>
              </w:rPr>
              <w:t>86</w:t>
            </w:r>
          </w:p>
        </w:tc>
        <w:tc>
          <w:tcPr>
            <w:tcW w:w="1134" w:type="dxa"/>
          </w:tcPr>
          <w:p w14:paraId="4B8AA4A5" w14:textId="4E2E5CE2" w:rsidR="009E1FC7" w:rsidRPr="00781D2B" w:rsidRDefault="00DF3FE3" w:rsidP="009E1FC7">
            <w:pPr>
              <w:pStyle w:val="Tabletext"/>
              <w:rPr>
                <w:b/>
                <w:shd w:val="clear" w:color="auto" w:fill="FFFFFF"/>
              </w:rPr>
            </w:pPr>
            <w:r w:rsidRPr="003D5469">
              <w:rPr>
                <w:b/>
                <w:shd w:val="clear" w:color="auto" w:fill="FFFFFF"/>
              </w:rPr>
              <w:t>202</w:t>
            </w:r>
          </w:p>
        </w:tc>
      </w:tr>
    </w:tbl>
    <w:p w14:paraId="050F8022" w14:textId="77777777" w:rsidR="007C6401" w:rsidRDefault="007C6401" w:rsidP="007C6401">
      <w:pPr>
        <w:rPr>
          <w:color w:val="124370"/>
        </w:rPr>
      </w:pPr>
    </w:p>
    <w:p w14:paraId="64FEF32B" w14:textId="77777777" w:rsidR="00CE2E6A" w:rsidRPr="00581A01" w:rsidRDefault="00CE2E6A" w:rsidP="00FB3D03">
      <w:pPr>
        <w:pStyle w:val="Heading1"/>
        <w:rPr>
          <w:color w:val="004270"/>
        </w:rPr>
      </w:pPr>
      <w:bookmarkStart w:id="79" w:name="_Toc85526681"/>
      <w:bookmarkStart w:id="80" w:name="_Toc85787096"/>
      <w:bookmarkStart w:id="81" w:name="_Toc110506638"/>
      <w:bookmarkStart w:id="82" w:name="_Toc2067811541"/>
      <w:bookmarkStart w:id="83" w:name="_Toc117697155"/>
      <w:bookmarkStart w:id="84" w:name="_Toc147757306"/>
      <w:bookmarkStart w:id="85" w:name="_Toc148086927"/>
      <w:r w:rsidRPr="00581A01">
        <w:rPr>
          <w:color w:val="004270"/>
        </w:rPr>
        <w:t>Key cases</w:t>
      </w:r>
      <w:bookmarkEnd w:id="79"/>
      <w:bookmarkEnd w:id="80"/>
      <w:bookmarkEnd w:id="81"/>
      <w:bookmarkEnd w:id="82"/>
      <w:bookmarkEnd w:id="83"/>
      <w:bookmarkEnd w:id="84"/>
      <w:bookmarkEnd w:id="85"/>
    </w:p>
    <w:p w14:paraId="23C3AD83" w14:textId="2113F3B5" w:rsidR="00CE2E6A" w:rsidRPr="008A00EB" w:rsidRDefault="00CE2E6A" w:rsidP="00CE2E6A">
      <w:r>
        <w:t xml:space="preserve">Queensland courts </w:t>
      </w:r>
      <w:r w:rsidR="003C623D">
        <w:t xml:space="preserve">from a range of jurisdictions </w:t>
      </w:r>
      <w:r>
        <w:t xml:space="preserve">considered the </w:t>
      </w:r>
      <w:r w:rsidRPr="00341538">
        <w:t>Human Rights Act</w:t>
      </w:r>
      <w:r w:rsidR="0093278E">
        <w:t>, and a</w:t>
      </w:r>
      <w:r>
        <w:t xml:space="preserve"> </w:t>
      </w:r>
      <w:r w:rsidR="0093278E">
        <w:t xml:space="preserve">selection </w:t>
      </w:r>
      <w:r>
        <w:t xml:space="preserve">of key cases from the reporting period are </w:t>
      </w:r>
      <w:r w:rsidR="00D82B3F">
        <w:t xml:space="preserve">summarised </w:t>
      </w:r>
      <w:r>
        <w:t>below.</w:t>
      </w:r>
    </w:p>
    <w:p w14:paraId="5ABFDC95" w14:textId="7970169B" w:rsidR="008608B1" w:rsidRPr="00B132DB" w:rsidRDefault="001E333F" w:rsidP="008608B1">
      <w:pPr>
        <w:pStyle w:val="Heading2"/>
        <w:shd w:val="clear" w:color="auto" w:fill="FFFFFF"/>
        <w:textAlignment w:val="baseline"/>
        <w:rPr>
          <w:rFonts w:cs="Arial"/>
          <w:color w:val="004270"/>
        </w:rPr>
      </w:pPr>
      <w:bookmarkStart w:id="86" w:name="_Toc147757307"/>
      <w:bookmarkStart w:id="87" w:name="_Toc148086928"/>
      <w:r w:rsidRPr="00B132DB">
        <w:rPr>
          <w:rFonts w:cs="Arial"/>
          <w:color w:val="004270"/>
        </w:rPr>
        <w:t>P</w:t>
      </w:r>
      <w:r w:rsidR="008608B1" w:rsidRPr="00B132DB">
        <w:rPr>
          <w:rFonts w:cs="Arial"/>
          <w:color w:val="004270"/>
        </w:rPr>
        <w:t>roperty and development</w:t>
      </w:r>
      <w:bookmarkEnd w:id="86"/>
      <w:bookmarkEnd w:id="87"/>
    </w:p>
    <w:p w14:paraId="0D7E1FD1" w14:textId="5DDFDCCF" w:rsidR="008608B1" w:rsidRPr="00B132DB" w:rsidRDefault="008608B1" w:rsidP="008608B1">
      <w:pPr>
        <w:pStyle w:val="Heading3"/>
        <w:rPr>
          <w:color w:val="004270"/>
        </w:rPr>
      </w:pPr>
      <w:bookmarkStart w:id="88" w:name="_Hlk141891404"/>
      <w:r w:rsidRPr="00B132DB">
        <w:rPr>
          <w:i/>
          <w:color w:val="004270"/>
        </w:rPr>
        <w:t>Austin BMI Pty Ltd v Deputy Premier</w:t>
      </w:r>
      <w:r w:rsidRPr="00B132DB">
        <w:rPr>
          <w:color w:val="004270"/>
        </w:rPr>
        <w:t xml:space="preserve"> [2023] QSC 95</w:t>
      </w:r>
    </w:p>
    <w:bookmarkEnd w:id="88"/>
    <w:p w14:paraId="3A9746AE" w14:textId="66DA63BE" w:rsidR="008608B1" w:rsidRPr="003E1C9A" w:rsidRDefault="008608B1" w:rsidP="00B132DB">
      <w:pPr>
        <w:rPr>
          <w:rFonts w:cs="Arial"/>
          <w:sz w:val="22"/>
        </w:rPr>
      </w:pPr>
      <w:r w:rsidRPr="00B132DB">
        <w:t>Three groups appl</w:t>
      </w:r>
      <w:r w:rsidRPr="003E1C9A">
        <w:t xml:space="preserve">ied for judicial review of a decision made by </w:t>
      </w:r>
      <w:r w:rsidR="0084348B">
        <w:t>Queensland’s</w:t>
      </w:r>
      <w:r w:rsidR="0084348B" w:rsidRPr="003E1C9A">
        <w:t xml:space="preserve"> </w:t>
      </w:r>
      <w:r w:rsidRPr="003E1C9A">
        <w:t>Deputy Premier to ‘call-in’ a development application made by Wanless Recycling Park to establish a new resource recovery and landfill facility west of Ipswich. The call-in meant the decision on whether to ap</w:t>
      </w:r>
      <w:r w:rsidRPr="003E1C9A">
        <w:rPr>
          <w:rFonts w:cs="Arial"/>
          <w:sz w:val="22"/>
        </w:rPr>
        <w:t>prove the application would be made by the Deputy Premier, rather than through the usual development application process. The Deputy Premier had not yet decided whether to approve or reject the application.</w:t>
      </w:r>
    </w:p>
    <w:p w14:paraId="587F4C10" w14:textId="3EA90377" w:rsidR="008608B1" w:rsidRPr="003E1C9A" w:rsidRDefault="009B6D65" w:rsidP="00B132DB">
      <w:pPr>
        <w:rPr>
          <w:rFonts w:cs="Arial"/>
          <w:sz w:val="22"/>
        </w:rPr>
      </w:pPr>
      <w:r w:rsidRPr="00B132DB">
        <w:t>A</w:t>
      </w:r>
      <w:r w:rsidR="008608B1" w:rsidRPr="003E1C9A">
        <w:t xml:space="preserve"> group of </w:t>
      </w:r>
      <w:proofErr w:type="gramStart"/>
      <w:r w:rsidR="008608B1" w:rsidRPr="003E1C9A">
        <w:t>local residents</w:t>
      </w:r>
      <w:proofErr w:type="gramEnd"/>
      <w:r w:rsidR="008608B1" w:rsidRPr="003E1C9A">
        <w:t xml:space="preserve"> alleged that the call-in decision was incompatible with their human rights under the </w:t>
      </w:r>
      <w:r w:rsidR="005F2A4B" w:rsidRPr="00B132DB">
        <w:t>Human Rights Act</w:t>
      </w:r>
      <w:r w:rsidR="008608B1" w:rsidRPr="003E1C9A">
        <w:t xml:space="preserve">. The Court considered their right to </w:t>
      </w:r>
      <w:r w:rsidR="00F87AFA" w:rsidRPr="003E1C9A">
        <w:t>take part</w:t>
      </w:r>
      <w:r w:rsidR="008608B1" w:rsidRPr="003E1C9A">
        <w:t xml:space="preserve"> in public life, property </w:t>
      </w:r>
      <w:r w:rsidR="000368B3">
        <w:t xml:space="preserve">rights, </w:t>
      </w:r>
      <w:r w:rsidR="008608B1" w:rsidRPr="003E1C9A">
        <w:t xml:space="preserve">and </w:t>
      </w:r>
      <w:r w:rsidR="000368B3">
        <w:t xml:space="preserve">right to </w:t>
      </w:r>
      <w:r w:rsidR="000F21F7">
        <w:t xml:space="preserve">a </w:t>
      </w:r>
      <w:r w:rsidR="008608B1" w:rsidRPr="003E1C9A">
        <w:t>fair hearing. The Court concluded that the Deputy Premier’s decision did not lim</w:t>
      </w:r>
      <w:r w:rsidR="008608B1" w:rsidRPr="003E1C9A">
        <w:rPr>
          <w:rFonts w:cs="Arial"/>
          <w:sz w:val="22"/>
        </w:rPr>
        <w:t>it human rights, and even if it did, any limitation was reasonable and proportionate.</w:t>
      </w:r>
    </w:p>
    <w:p w14:paraId="2695ED43" w14:textId="0EC0FE2C" w:rsidR="008608B1" w:rsidRPr="003E1C9A" w:rsidRDefault="008608B1" w:rsidP="00B132DB">
      <w:pPr>
        <w:rPr>
          <w:rFonts w:cs="Arial"/>
          <w:sz w:val="22"/>
        </w:rPr>
      </w:pPr>
      <w:r w:rsidRPr="00B132DB">
        <w:t xml:space="preserve">In </w:t>
      </w:r>
      <w:r w:rsidR="001A47B7">
        <w:t>considering</w:t>
      </w:r>
      <w:r w:rsidR="000D5F11">
        <w:t xml:space="preserve"> the right</w:t>
      </w:r>
      <w:r w:rsidR="001A47B7">
        <w:t>s</w:t>
      </w:r>
      <w:r w:rsidRPr="003E1C9A">
        <w:t xml:space="preserve"> of </w:t>
      </w:r>
      <w:r w:rsidR="001A47B7">
        <w:t xml:space="preserve">the </w:t>
      </w:r>
      <w:proofErr w:type="gramStart"/>
      <w:r w:rsidR="001A47B7">
        <w:t>local residents</w:t>
      </w:r>
      <w:proofErr w:type="gramEnd"/>
      <w:r w:rsidR="001A47B7">
        <w:t xml:space="preserve"> </w:t>
      </w:r>
      <w:r w:rsidR="000D5F11" w:rsidRPr="000D5F11">
        <w:t>to</w:t>
      </w:r>
      <w:r w:rsidRPr="000D5F11">
        <w:t xml:space="preserve"> </w:t>
      </w:r>
      <w:r w:rsidR="00F87AFA" w:rsidRPr="000D5F11">
        <w:t>tak</w:t>
      </w:r>
      <w:r w:rsidR="000D5F11" w:rsidRPr="000D5F11">
        <w:t>e</w:t>
      </w:r>
      <w:r w:rsidR="00F87AFA" w:rsidRPr="000D5F11">
        <w:t xml:space="preserve"> part in </w:t>
      </w:r>
      <w:r w:rsidRPr="000D5F11">
        <w:t>public life</w:t>
      </w:r>
      <w:r w:rsidRPr="003E1C9A">
        <w:t>,</w:t>
      </w:r>
      <w:r w:rsidR="000D5F11" w:rsidRPr="000D5F11">
        <w:rPr>
          <w:rStyle w:val="FootnoteReference"/>
          <w:rFonts w:cs="Arial"/>
          <w:sz w:val="22"/>
        </w:rPr>
        <w:footnoteReference w:id="2"/>
      </w:r>
      <w:r w:rsidRPr="003E1C9A">
        <w:t xml:space="preserve"> the Court concluded that </w:t>
      </w:r>
      <w:r w:rsidR="001A47B7">
        <w:t>they</w:t>
      </w:r>
      <w:r w:rsidRPr="003E1C9A">
        <w:t xml:space="preserve"> had the opportunity, without discrimination, to participate in the conduct of the call-in process. Even if </w:t>
      </w:r>
      <w:r w:rsidR="008C7573">
        <w:t>opposing</w:t>
      </w:r>
      <w:r w:rsidR="008C7573" w:rsidRPr="003E1C9A">
        <w:t xml:space="preserve"> </w:t>
      </w:r>
      <w:r w:rsidRPr="003E1C9A">
        <w:t xml:space="preserve">lobbyists had </w:t>
      </w:r>
      <w:r w:rsidR="008C7573">
        <w:t>better</w:t>
      </w:r>
      <w:r w:rsidRPr="003E1C9A">
        <w:t xml:space="preserve"> prospects of persuading the Deputy Premier, the right to take part in public life does not guarantee an equal voice or equality of bargaining power.</w:t>
      </w:r>
    </w:p>
    <w:p w14:paraId="60BBE8F2" w14:textId="535F202C" w:rsidR="008608B1" w:rsidRPr="003E1C9A" w:rsidRDefault="008608B1" w:rsidP="00B132DB">
      <w:pPr>
        <w:rPr>
          <w:rFonts w:cs="Arial"/>
          <w:sz w:val="22"/>
        </w:rPr>
      </w:pPr>
      <w:r w:rsidRPr="00B132DB">
        <w:t xml:space="preserve">The Court also considered the meaning of the term ‘without discrimination’ as it </w:t>
      </w:r>
      <w:r w:rsidR="008C7573">
        <w:t>forms part of</w:t>
      </w:r>
      <w:r w:rsidRPr="003E1C9A">
        <w:t xml:space="preserve"> the right to take part in public life. The </w:t>
      </w:r>
      <w:r w:rsidR="00E11FA9">
        <w:t>word</w:t>
      </w:r>
      <w:r w:rsidR="00E11FA9" w:rsidRPr="003E1C9A">
        <w:t xml:space="preserve"> </w:t>
      </w:r>
      <w:r w:rsidRPr="003E1C9A">
        <w:t xml:space="preserve">‘discrimination’ is defined </w:t>
      </w:r>
      <w:r w:rsidR="00097A21">
        <w:t>in</w:t>
      </w:r>
      <w:r w:rsidR="00097A21" w:rsidRPr="003E1C9A">
        <w:t xml:space="preserve"> </w:t>
      </w:r>
      <w:r w:rsidR="00DC0346" w:rsidRPr="003E1C9A">
        <w:t xml:space="preserve">the </w:t>
      </w:r>
      <w:r w:rsidR="00834E53">
        <w:t>Human Rights</w:t>
      </w:r>
      <w:r w:rsidR="00DC0346" w:rsidRPr="003E1C9A">
        <w:t xml:space="preserve"> Act </w:t>
      </w:r>
      <w:r w:rsidRPr="003E1C9A">
        <w:t xml:space="preserve">as </w:t>
      </w:r>
      <w:r w:rsidRPr="000D0207">
        <w:rPr>
          <w:i/>
        </w:rPr>
        <w:t>including</w:t>
      </w:r>
      <w:r w:rsidRPr="003E1C9A">
        <w:t xml:space="preserve"> direct or indirect discrimination </w:t>
      </w:r>
      <w:r w:rsidR="007E125E">
        <w:t xml:space="preserve">within the meaning of </w:t>
      </w:r>
      <w:r w:rsidRPr="003E1C9A">
        <w:t>the </w:t>
      </w:r>
      <w:r w:rsidRPr="0095278D">
        <w:rPr>
          <w:rStyle w:val="Emphasis"/>
          <w:rFonts w:eastAsiaTheme="majorEastAsia" w:cs="Arial"/>
          <w:sz w:val="22"/>
        </w:rPr>
        <w:t>Anti-Discrimination Act 1991</w:t>
      </w:r>
      <w:r w:rsidRPr="003E1C9A">
        <w:t xml:space="preserve">. </w:t>
      </w:r>
      <w:r w:rsidR="004146D1">
        <w:t>The Court found that this</w:t>
      </w:r>
      <w:r w:rsidRPr="003E1C9A">
        <w:t xml:space="preserve"> </w:t>
      </w:r>
      <w:r w:rsidR="0017181F">
        <w:t xml:space="preserve">definition allows </w:t>
      </w:r>
      <w:r w:rsidRPr="003E1C9A">
        <w:t>for analogous grounds of discrimination</w:t>
      </w:r>
      <w:r w:rsidR="004E7E39">
        <w:t xml:space="preserve"> </w:t>
      </w:r>
      <w:r w:rsidR="002C23F1">
        <w:t xml:space="preserve">beyond what is protected by </w:t>
      </w:r>
      <w:r w:rsidR="004E7E39">
        <w:t xml:space="preserve">the </w:t>
      </w:r>
      <w:r w:rsidR="004E7E39">
        <w:lastRenderedPageBreak/>
        <w:t>Anti-Discrimination Act</w:t>
      </w:r>
      <w:r w:rsidR="0056535A">
        <w:t>,</w:t>
      </w:r>
      <w:r w:rsidRPr="003E1C9A">
        <w:t xml:space="preserve"> </w:t>
      </w:r>
      <w:r w:rsidR="00321D97">
        <w:t>by applying the ordinary use of the word ‘discrimination’</w:t>
      </w:r>
      <w:r w:rsidR="002C23F1">
        <w:t xml:space="preserve">. This </w:t>
      </w:r>
      <w:r w:rsidR="00834E53">
        <w:t>involves</w:t>
      </w:r>
      <w:r w:rsidRPr="003E1C9A">
        <w:t xml:space="preserve"> </w:t>
      </w:r>
      <w:r w:rsidR="00E34CB2" w:rsidRPr="003E1C9A">
        <w:t>‘</w:t>
      </w:r>
      <w:r w:rsidRPr="003E1C9A">
        <w:t>making a distinction, as in to discriminate against a minority</w:t>
      </w:r>
      <w:r w:rsidR="00E34CB2" w:rsidRPr="003E1C9A">
        <w:t>’</w:t>
      </w:r>
      <w:r w:rsidR="002C23F1">
        <w:t>, and not merely differential treatment.</w:t>
      </w:r>
      <w:r w:rsidRPr="003E1C9A">
        <w:rPr>
          <w:rFonts w:cs="Arial"/>
          <w:sz w:val="22"/>
        </w:rPr>
        <w:t xml:space="preserve"> </w:t>
      </w:r>
    </w:p>
    <w:p w14:paraId="23E4824E" w14:textId="121D90DD" w:rsidR="008608B1" w:rsidRPr="003E1C9A" w:rsidRDefault="008608B1" w:rsidP="00B132DB">
      <w:pPr>
        <w:rPr>
          <w:rFonts w:cs="Arial"/>
          <w:sz w:val="22"/>
        </w:rPr>
      </w:pPr>
      <w:r w:rsidRPr="00B132DB">
        <w:t xml:space="preserve">The </w:t>
      </w:r>
      <w:r w:rsidRPr="003E1C9A">
        <w:t>applicants had also argued that the call</w:t>
      </w:r>
      <w:r w:rsidR="00D67515">
        <w:t>-</w:t>
      </w:r>
      <w:r w:rsidRPr="003E1C9A">
        <w:t xml:space="preserve">in deprived them of </w:t>
      </w:r>
      <w:r w:rsidR="000D5F11">
        <w:t xml:space="preserve">their rights to </w:t>
      </w:r>
      <w:r w:rsidRPr="000D5F11">
        <w:t>property</w:t>
      </w:r>
      <w:r w:rsidR="000D5F11">
        <w:rPr>
          <w:rStyle w:val="FootnoteReference"/>
          <w:rFonts w:cs="Arial"/>
          <w:sz w:val="22"/>
        </w:rPr>
        <w:footnoteReference w:id="3"/>
      </w:r>
      <w:r w:rsidRPr="006E6CDD">
        <w:rPr>
          <w:b/>
        </w:rPr>
        <w:t xml:space="preserve"> </w:t>
      </w:r>
      <w:r w:rsidRPr="003E1C9A">
        <w:rPr>
          <w:rFonts w:cs="Arial"/>
          <w:sz w:val="22"/>
        </w:rPr>
        <w:t>in the form of a statutory right to elect to be a co-respondent and participate as a party to a planning appeal. Even at its most liberal interpretation, the Court disagreed this amounted to property, which goes to a person’s dignity and ability to enjoy other human rights. The Court further found that the applicants had not demonstrated how they had been ‘arbitrarily’ deprived of the right to property and that the Deputy Premier’s actions in accordance with the statutory regime could not be described as arbitrary.</w:t>
      </w:r>
    </w:p>
    <w:p w14:paraId="10679D84" w14:textId="4366DBEE" w:rsidR="008608B1" w:rsidRPr="003E1C9A" w:rsidRDefault="00072591" w:rsidP="00B132DB">
      <w:r w:rsidRPr="00B132DB">
        <w:t xml:space="preserve">The </w:t>
      </w:r>
      <w:r w:rsidR="00807FD4">
        <w:t>call</w:t>
      </w:r>
      <w:r w:rsidR="00BE7954">
        <w:t>-</w:t>
      </w:r>
      <w:r w:rsidR="00807FD4">
        <w:t xml:space="preserve">in decision meant </w:t>
      </w:r>
      <w:r w:rsidR="00141DCF">
        <w:t>the planning appeal</w:t>
      </w:r>
      <w:r w:rsidR="00AA1372">
        <w:t>,</w:t>
      </w:r>
      <w:r>
        <w:t xml:space="preserve"> </w:t>
      </w:r>
      <w:r w:rsidR="00141DCF">
        <w:t xml:space="preserve">to which the </w:t>
      </w:r>
      <w:r>
        <w:t>applicants were a party</w:t>
      </w:r>
      <w:r w:rsidR="00141DCF">
        <w:t>, was discontinued</w:t>
      </w:r>
      <w:r>
        <w:t>. However, t</w:t>
      </w:r>
      <w:r w:rsidR="008608B1" w:rsidRPr="003E1C9A">
        <w:t xml:space="preserve">he Court followed case law </w:t>
      </w:r>
      <w:r w:rsidR="00030FFA">
        <w:t>from the United Kingdom</w:t>
      </w:r>
      <w:r w:rsidR="008608B1" w:rsidRPr="003E1C9A">
        <w:t xml:space="preserve"> to conclude that the </w:t>
      </w:r>
      <w:r>
        <w:t>applicants</w:t>
      </w:r>
      <w:r w:rsidR="0068332E">
        <w:t>’</w:t>
      </w:r>
      <w:r>
        <w:t xml:space="preserve"> </w:t>
      </w:r>
      <w:r w:rsidR="008608B1" w:rsidRPr="003E1C9A">
        <w:t xml:space="preserve">right to </w:t>
      </w:r>
      <w:r w:rsidR="00BE7954">
        <w:t>a</w:t>
      </w:r>
      <w:r w:rsidR="008608B1" w:rsidRPr="003E1C9A">
        <w:t xml:space="preserve"> </w:t>
      </w:r>
      <w:r w:rsidR="008608B1" w:rsidRPr="0095278D">
        <w:t>fair hearing</w:t>
      </w:r>
      <w:r w:rsidR="0095278D">
        <w:rPr>
          <w:rStyle w:val="FootnoteReference"/>
          <w:rFonts w:cs="Arial"/>
          <w:sz w:val="22"/>
        </w:rPr>
        <w:footnoteReference w:id="4"/>
      </w:r>
      <w:r w:rsidR="008608B1" w:rsidRPr="003E1C9A">
        <w:t xml:space="preserve"> </w:t>
      </w:r>
      <w:r w:rsidR="00BC599F">
        <w:t xml:space="preserve">would </w:t>
      </w:r>
      <w:r w:rsidR="008608B1" w:rsidRPr="003E1C9A">
        <w:t xml:space="preserve">not </w:t>
      </w:r>
      <w:r w:rsidR="00BC599F">
        <w:t xml:space="preserve">be </w:t>
      </w:r>
      <w:r w:rsidR="008608B1" w:rsidRPr="003E1C9A">
        <w:t>limited</w:t>
      </w:r>
      <w:r w:rsidR="00BE7954">
        <w:t>,</w:t>
      </w:r>
      <w:r w:rsidR="008608B1" w:rsidRPr="003E1C9A">
        <w:t xml:space="preserve"> </w:t>
      </w:r>
      <w:r w:rsidR="00BC599F">
        <w:t xml:space="preserve">provided </w:t>
      </w:r>
      <w:r w:rsidR="008608B1" w:rsidRPr="003E1C9A">
        <w:t>the call-in decision was subject to independent review which looked at ‘the legality of the decisions and of the procedures followed’</w:t>
      </w:r>
      <w:r w:rsidR="00D37CB9">
        <w:t xml:space="preserve"> </w:t>
      </w:r>
      <w:r w:rsidR="00BE7954">
        <w:t>–</w:t>
      </w:r>
      <w:r w:rsidR="00D37CB9">
        <w:t xml:space="preserve"> in this case, judicial review</w:t>
      </w:r>
      <w:r w:rsidR="008608B1" w:rsidRPr="003E1C9A">
        <w:t>.</w:t>
      </w:r>
    </w:p>
    <w:p w14:paraId="67D5D61A" w14:textId="675DBED9" w:rsidR="00A509B8" w:rsidRDefault="008608B1" w:rsidP="00B132DB">
      <w:pPr>
        <w:rPr>
          <w:rFonts w:cs="Arial"/>
          <w:sz w:val="22"/>
        </w:rPr>
      </w:pPr>
      <w:r w:rsidRPr="00B132DB">
        <w:t>The Co</w:t>
      </w:r>
      <w:r w:rsidRPr="003E1C9A">
        <w:t xml:space="preserve">urt also found the Deputy Premier had </w:t>
      </w:r>
      <w:proofErr w:type="gramStart"/>
      <w:r w:rsidRPr="003E1C9A">
        <w:t xml:space="preserve">given </w:t>
      </w:r>
      <w:r w:rsidRPr="00B51DD9">
        <w:t>proper consideration</w:t>
      </w:r>
      <w:r w:rsidRPr="003E1C9A">
        <w:t xml:space="preserve"> to</w:t>
      </w:r>
      <w:proofErr w:type="gramEnd"/>
      <w:r w:rsidRPr="003E1C9A">
        <w:t xml:space="preserve"> human rights</w:t>
      </w:r>
      <w:r w:rsidR="002F52EB">
        <w:t xml:space="preserve">. </w:t>
      </w:r>
      <w:r w:rsidR="007A771A">
        <w:t xml:space="preserve">The Deputy Premier </w:t>
      </w:r>
      <w:r w:rsidR="00035934">
        <w:t xml:space="preserve">expressly referred to a </w:t>
      </w:r>
      <w:r w:rsidR="00A509B8">
        <w:t>human rights assessment prepared by the department to assist with his consideration</w:t>
      </w:r>
      <w:r w:rsidR="003D03E2">
        <w:t xml:space="preserve">, which he was entitled to do. </w:t>
      </w:r>
      <w:r w:rsidR="003E0787">
        <w:t>The human rights assessment primarily discussed freedom of expression</w:t>
      </w:r>
      <w:r w:rsidR="005F2A4B">
        <w:t xml:space="preserve"> and did not refer to the rights to take part in public life, property</w:t>
      </w:r>
      <w:r w:rsidR="006E4AED">
        <w:t>,</w:t>
      </w:r>
      <w:r w:rsidR="005F2A4B">
        <w:t xml:space="preserve"> or fair hearing under the Human Rights Act</w:t>
      </w:r>
      <w:r w:rsidR="003E0787">
        <w:t>.</w:t>
      </w:r>
      <w:r w:rsidR="003A36A7">
        <w:t xml:space="preserve"> </w:t>
      </w:r>
      <w:r w:rsidR="005F2A4B">
        <w:t xml:space="preserve">The Court </w:t>
      </w:r>
      <w:r w:rsidR="006E4AED">
        <w:t xml:space="preserve">nevertheless </w:t>
      </w:r>
      <w:r w:rsidR="005F2A4B">
        <w:t xml:space="preserve">held that proper consideration had been given by the Deputy Premier </w:t>
      </w:r>
      <w:r w:rsidR="00181F0F">
        <w:t>because those rights had not been affected by the call-in decision</w:t>
      </w:r>
      <w:r w:rsidR="00A77771">
        <w:t xml:space="preserve">. Further, the Deputy Premier had </w:t>
      </w:r>
      <w:r w:rsidR="00874FCF">
        <w:t>identified and considered the potential impact</w:t>
      </w:r>
      <w:r w:rsidR="00E10C4E">
        <w:t xml:space="preserve"> of the call</w:t>
      </w:r>
      <w:r w:rsidR="006E4AED">
        <w:t>-</w:t>
      </w:r>
      <w:r w:rsidR="00E10C4E">
        <w:t>in decision</w:t>
      </w:r>
      <w:r w:rsidR="00874FCF">
        <w:rPr>
          <w:rFonts w:cs="Arial"/>
          <w:sz w:val="22"/>
        </w:rPr>
        <w:t xml:space="preserve"> on the right to property, although </w:t>
      </w:r>
      <w:r w:rsidR="00E10C4E">
        <w:rPr>
          <w:rFonts w:cs="Arial"/>
          <w:sz w:val="22"/>
        </w:rPr>
        <w:t xml:space="preserve">the </w:t>
      </w:r>
      <w:r w:rsidR="00E934CE">
        <w:rPr>
          <w:rFonts w:cs="Arial"/>
          <w:sz w:val="22"/>
        </w:rPr>
        <w:t xml:space="preserve">human rights assessment </w:t>
      </w:r>
      <w:r w:rsidR="00874FCF">
        <w:rPr>
          <w:rFonts w:cs="Arial"/>
          <w:sz w:val="22"/>
        </w:rPr>
        <w:t xml:space="preserve">did not refer to that right expressly. </w:t>
      </w:r>
    </w:p>
    <w:p w14:paraId="4BC85DA0" w14:textId="698F0E22" w:rsidR="008608B1" w:rsidRPr="003E1C9A" w:rsidRDefault="001217D4" w:rsidP="008608B1">
      <w:pPr>
        <w:rPr>
          <w:rFonts w:eastAsia="Calibri"/>
        </w:rPr>
      </w:pPr>
      <w:r>
        <w:rPr>
          <w:rFonts w:eastAsia="Calibri"/>
        </w:rPr>
        <w:t>T</w:t>
      </w:r>
      <w:r w:rsidR="008608B1" w:rsidRPr="003E1C9A">
        <w:rPr>
          <w:rFonts w:eastAsia="Calibri"/>
        </w:rPr>
        <w:t xml:space="preserve">he Court confirmed </w:t>
      </w:r>
      <w:r w:rsidR="006F6740">
        <w:rPr>
          <w:rFonts w:eastAsia="Calibri"/>
        </w:rPr>
        <w:t>that section 58(</w:t>
      </w:r>
      <w:r w:rsidR="006F6740">
        <w:rPr>
          <w:rFonts w:eastAsia="Calibri"/>
          <w:iCs/>
        </w:rPr>
        <w:t>6</w:t>
      </w:r>
      <w:r w:rsidR="006F6740">
        <w:rPr>
          <w:rFonts w:eastAsia="Calibri"/>
        </w:rPr>
        <w:t>) of the H</w:t>
      </w:r>
      <w:r w:rsidR="003A6546">
        <w:rPr>
          <w:rFonts w:eastAsia="Calibri"/>
        </w:rPr>
        <w:t>u</w:t>
      </w:r>
      <w:r w:rsidR="006F6740">
        <w:rPr>
          <w:rFonts w:eastAsia="Calibri"/>
        </w:rPr>
        <w:t xml:space="preserve">man Rights Act </w:t>
      </w:r>
      <w:r w:rsidR="006F6740">
        <w:rPr>
          <w:rFonts w:eastAsia="Calibri"/>
          <w:iCs/>
        </w:rPr>
        <w:t xml:space="preserve">makes clear that breach of section 58(1) </w:t>
      </w:r>
      <w:r w:rsidR="006F6740">
        <w:rPr>
          <w:rFonts w:eastAsia="Calibri"/>
        </w:rPr>
        <w:t xml:space="preserve">by a public entity </w:t>
      </w:r>
      <w:r w:rsidR="006F6740">
        <w:rPr>
          <w:rFonts w:eastAsia="Calibri"/>
          <w:iCs/>
        </w:rPr>
        <w:t>amounts to</w:t>
      </w:r>
      <w:r w:rsidR="006F6740">
        <w:rPr>
          <w:rFonts w:eastAsia="Calibri"/>
        </w:rPr>
        <w:t xml:space="preserve"> </w:t>
      </w:r>
      <w:r w:rsidR="008608B1" w:rsidRPr="003E1C9A">
        <w:rPr>
          <w:rFonts w:eastAsia="Calibri"/>
        </w:rPr>
        <w:t xml:space="preserve">‘non-jurisdictional error’. That means that even if a decision is ‘unlawful’ under section 58(1), it does not make the decision ‘invalid’. </w:t>
      </w:r>
    </w:p>
    <w:p w14:paraId="60BC8FED" w14:textId="77777777" w:rsidR="008608B1" w:rsidRPr="00B132DB" w:rsidRDefault="008608B1" w:rsidP="008608B1">
      <w:pPr>
        <w:pStyle w:val="Heading3"/>
        <w:rPr>
          <w:color w:val="004270"/>
        </w:rPr>
      </w:pPr>
      <w:bookmarkStart w:id="89" w:name="_Hlk141955757"/>
      <w:r w:rsidRPr="00F47C36">
        <w:rPr>
          <w:i/>
          <w:color w:val="004270"/>
        </w:rPr>
        <w:t xml:space="preserve">Waratah Coal Pty Ltd v Youth Verdict Ltd &amp; Ors (No 6) </w:t>
      </w:r>
      <w:r w:rsidRPr="00B132DB">
        <w:rPr>
          <w:color w:val="004270"/>
        </w:rPr>
        <w:t>[2022] QLC 21</w:t>
      </w:r>
    </w:p>
    <w:bookmarkEnd w:id="89"/>
    <w:p w14:paraId="0E941673" w14:textId="0E421B90" w:rsidR="00840767" w:rsidRPr="00243A08" w:rsidRDefault="00D20415" w:rsidP="003957CD">
      <w:pPr>
        <w:rPr>
          <w:rFonts w:cs="Arial"/>
          <w:color w:val="484848"/>
          <w:sz w:val="22"/>
        </w:rPr>
      </w:pPr>
      <w:r w:rsidRPr="00243A08">
        <w:t xml:space="preserve">Waratah Coal applied for a mining lease and an environmental authority to allow it to mine thermal coal in the Galilee Basin. </w:t>
      </w:r>
      <w:r w:rsidR="000A1C42" w:rsidRPr="00243A08">
        <w:t xml:space="preserve">Youth Verdict and others objected to </w:t>
      </w:r>
      <w:r w:rsidR="00C97930" w:rsidRPr="00243A08">
        <w:t xml:space="preserve">the </w:t>
      </w:r>
      <w:r w:rsidR="000915FD">
        <w:t>grant of a mining lease</w:t>
      </w:r>
      <w:r w:rsidR="000915FD" w:rsidRPr="00DA2DAD">
        <w:rPr>
          <w:rFonts w:cs="Arial"/>
        </w:rPr>
        <w:t xml:space="preserve"> </w:t>
      </w:r>
      <w:r w:rsidR="00A574E3" w:rsidRPr="00DA2DAD">
        <w:rPr>
          <w:rFonts w:cs="Arial"/>
        </w:rPr>
        <w:t xml:space="preserve">and environmental authority </w:t>
      </w:r>
      <w:r w:rsidR="00C97930" w:rsidRPr="00DA2DAD">
        <w:rPr>
          <w:rFonts w:cs="Arial"/>
        </w:rPr>
        <w:t>and the matter was referred to the Land Court to make recom</w:t>
      </w:r>
      <w:r w:rsidR="003408C5">
        <w:rPr>
          <w:rFonts w:cs="Arial"/>
        </w:rPr>
        <w:softHyphen/>
      </w:r>
      <w:r w:rsidR="00C97930" w:rsidRPr="00DA2DAD">
        <w:rPr>
          <w:rFonts w:cs="Arial"/>
        </w:rPr>
        <w:t xml:space="preserve">mendations. </w:t>
      </w:r>
      <w:r w:rsidR="008C3F2B" w:rsidRPr="00DA2DAD">
        <w:rPr>
          <w:rFonts w:cs="Arial"/>
        </w:rPr>
        <w:t>T</w:t>
      </w:r>
      <w:r w:rsidR="008608B1" w:rsidRPr="00DA2DAD">
        <w:rPr>
          <w:rFonts w:cs="Arial"/>
        </w:rPr>
        <w:t>he Land Court recommended that the mining lease and environmental authority be refused</w:t>
      </w:r>
      <w:r w:rsidR="00840767" w:rsidRPr="00243A08">
        <w:rPr>
          <w:rFonts w:cs="Arial"/>
          <w:color w:val="484848"/>
          <w:sz w:val="22"/>
        </w:rPr>
        <w:t xml:space="preserve"> on several grounds, </w:t>
      </w:r>
      <w:r w:rsidR="00840767" w:rsidRPr="00243A08">
        <w:rPr>
          <w:rFonts w:cs="Arial"/>
          <w:color w:val="484848"/>
          <w:sz w:val="22"/>
        </w:rPr>
        <w:lastRenderedPageBreak/>
        <w:t>including that the resulting limitation on human rights caused by climate change could not be justified</w:t>
      </w:r>
      <w:r w:rsidR="008608B1" w:rsidRPr="00243A08">
        <w:rPr>
          <w:rFonts w:cs="Arial"/>
          <w:color w:val="484848"/>
          <w:sz w:val="22"/>
        </w:rPr>
        <w:t>.</w:t>
      </w:r>
      <w:r w:rsidR="000A6F64" w:rsidRPr="00243A08">
        <w:rPr>
          <w:rFonts w:cs="Arial"/>
          <w:color w:val="484848"/>
          <w:sz w:val="22"/>
        </w:rPr>
        <w:t xml:space="preserve"> </w:t>
      </w:r>
    </w:p>
    <w:p w14:paraId="6CBB4C38" w14:textId="6EE33240" w:rsidR="009A22F2" w:rsidRPr="00243A08" w:rsidRDefault="008412A5" w:rsidP="003957CD">
      <w:pPr>
        <w:rPr>
          <w:rFonts w:cs="Arial"/>
          <w:sz w:val="22"/>
        </w:rPr>
      </w:pPr>
      <w:r w:rsidRPr="003957CD">
        <w:t xml:space="preserve">The Land Court was acting in an administrative capacity and therefore required to properly consider </w:t>
      </w:r>
      <w:r w:rsidR="000A6F64" w:rsidRPr="00243A08">
        <w:t>human rights that might be limited by the mining project, and to make a decision that is compatible with human rights.</w:t>
      </w:r>
      <w:r w:rsidR="00ED627F" w:rsidRPr="00243A08">
        <w:t xml:space="preserve"> </w:t>
      </w:r>
      <w:r w:rsidR="009A22F2" w:rsidRPr="00243A08">
        <w:t xml:space="preserve">The Court accepted </w:t>
      </w:r>
      <w:r w:rsidR="00F7631D" w:rsidRPr="00243A08">
        <w:t xml:space="preserve">the connection between the act of authorising the </w:t>
      </w:r>
      <w:r w:rsidR="00AB2E08">
        <w:t>grant of the</w:t>
      </w:r>
      <w:r w:rsidR="00AC368A">
        <w:t xml:space="preserve"> lease</w:t>
      </w:r>
      <w:r w:rsidR="00AB2E08" w:rsidRPr="00243A08">
        <w:t xml:space="preserve"> </w:t>
      </w:r>
      <w:r w:rsidR="00A96703" w:rsidRPr="00243A08">
        <w:t xml:space="preserve">and the harm that </w:t>
      </w:r>
      <w:r w:rsidR="00AC368A">
        <w:t>would</w:t>
      </w:r>
      <w:r w:rsidR="00AC368A" w:rsidRPr="00243A08">
        <w:t xml:space="preserve"> </w:t>
      </w:r>
      <w:r w:rsidR="00A96703" w:rsidRPr="00243A08">
        <w:t xml:space="preserve">be caused by the emission of greenhouse gas when the mined coal </w:t>
      </w:r>
      <w:r w:rsidR="00AC368A">
        <w:t>was</w:t>
      </w:r>
      <w:r w:rsidR="00A96703" w:rsidRPr="00243A08">
        <w:t xml:space="preserve"> burnt. </w:t>
      </w:r>
      <w:r w:rsidR="00803548" w:rsidRPr="00243A08">
        <w:rPr>
          <w:rFonts w:cs="Arial"/>
          <w:sz w:val="22"/>
        </w:rPr>
        <w:t xml:space="preserve">This meant </w:t>
      </w:r>
      <w:r w:rsidR="00775BEA" w:rsidRPr="00243A08">
        <w:rPr>
          <w:rFonts w:cs="Arial"/>
          <w:sz w:val="22"/>
        </w:rPr>
        <w:t xml:space="preserve">that </w:t>
      </w:r>
      <w:r w:rsidR="003D334F" w:rsidRPr="00243A08">
        <w:rPr>
          <w:rFonts w:cs="Arial"/>
          <w:sz w:val="22"/>
        </w:rPr>
        <w:t xml:space="preserve">authorising </w:t>
      </w:r>
      <w:r w:rsidR="00DA79B5" w:rsidRPr="00243A08">
        <w:rPr>
          <w:rFonts w:cs="Arial"/>
          <w:sz w:val="22"/>
        </w:rPr>
        <w:t xml:space="preserve">the project </w:t>
      </w:r>
      <w:r w:rsidR="0023269E" w:rsidRPr="00243A08">
        <w:rPr>
          <w:rFonts w:cs="Arial"/>
          <w:sz w:val="22"/>
        </w:rPr>
        <w:t>ha</w:t>
      </w:r>
      <w:r w:rsidR="003D334F" w:rsidRPr="00243A08">
        <w:rPr>
          <w:rFonts w:cs="Arial"/>
          <w:sz w:val="22"/>
        </w:rPr>
        <w:t>d</w:t>
      </w:r>
      <w:r w:rsidR="0023269E" w:rsidRPr="00243A08">
        <w:rPr>
          <w:rFonts w:cs="Arial"/>
          <w:sz w:val="22"/>
        </w:rPr>
        <w:t xml:space="preserve"> the capacity to </w:t>
      </w:r>
      <w:r w:rsidR="00DA79B5" w:rsidRPr="00243A08">
        <w:rPr>
          <w:rFonts w:cs="Arial"/>
          <w:sz w:val="22"/>
        </w:rPr>
        <w:t xml:space="preserve">limit human rights. </w:t>
      </w:r>
    </w:p>
    <w:p w14:paraId="48EE81E2" w14:textId="0F3500BE" w:rsidR="00CF5132" w:rsidRPr="00243A08" w:rsidRDefault="002754B9" w:rsidP="00A22438">
      <w:pPr>
        <w:rPr>
          <w:rFonts w:cs="Arial"/>
          <w:sz w:val="22"/>
        </w:rPr>
      </w:pPr>
      <w:r>
        <w:rPr>
          <w:rFonts w:cs="Arial"/>
        </w:rPr>
        <w:t>T</w:t>
      </w:r>
      <w:r w:rsidR="002E5630" w:rsidRPr="00243A08">
        <w:rPr>
          <w:rFonts w:cs="Arial"/>
        </w:rPr>
        <w:t xml:space="preserve">he Court </w:t>
      </w:r>
      <w:r w:rsidR="000F5383" w:rsidRPr="00243A08">
        <w:rPr>
          <w:rFonts w:cs="Arial"/>
        </w:rPr>
        <w:t xml:space="preserve">held it </w:t>
      </w:r>
      <w:r w:rsidR="0063523C" w:rsidRPr="00243A08">
        <w:rPr>
          <w:rFonts w:cs="Arial"/>
        </w:rPr>
        <w:t xml:space="preserve">was not necessary for the claimant to have suffered harm to establish a limit on </w:t>
      </w:r>
      <w:r>
        <w:rPr>
          <w:rFonts w:cs="Arial"/>
        </w:rPr>
        <w:t xml:space="preserve">the </w:t>
      </w:r>
      <w:r w:rsidRPr="003957CD">
        <w:rPr>
          <w:rFonts w:cs="Arial"/>
        </w:rPr>
        <w:t>right to life</w:t>
      </w:r>
      <w:r w:rsidR="0063523C" w:rsidRPr="00243A08">
        <w:rPr>
          <w:rFonts w:cs="Arial"/>
        </w:rPr>
        <w:t>.</w:t>
      </w:r>
      <w:r w:rsidR="003957CD">
        <w:rPr>
          <w:rStyle w:val="FootnoteReference"/>
          <w:rFonts w:cs="Arial"/>
        </w:rPr>
        <w:footnoteReference w:id="5"/>
      </w:r>
      <w:r w:rsidR="0063523C" w:rsidRPr="00243A08">
        <w:rPr>
          <w:rFonts w:cs="Arial"/>
        </w:rPr>
        <w:t xml:space="preserve"> The increased risks of climate change, even if the risks did not materialise, were sufficient to demonstrate a </w:t>
      </w:r>
      <w:r w:rsidR="0063523C" w:rsidRPr="00243A08">
        <w:rPr>
          <w:rFonts w:cs="Arial"/>
          <w:sz w:val="22"/>
        </w:rPr>
        <w:t>limitation because of the life-threatening consequences of climate change caused by burning the mined coa</w:t>
      </w:r>
      <w:r w:rsidR="00E406BC" w:rsidRPr="00243A08">
        <w:rPr>
          <w:rFonts w:cs="Arial"/>
          <w:sz w:val="22"/>
        </w:rPr>
        <w:t>l.</w:t>
      </w:r>
    </w:p>
    <w:p w14:paraId="3D7E4BB1" w14:textId="20A69494" w:rsidR="00E406BC" w:rsidRPr="00243A08" w:rsidRDefault="006C7FE4" w:rsidP="00A22438">
      <w:pPr>
        <w:rPr>
          <w:rFonts w:cs="Arial"/>
          <w:sz w:val="22"/>
        </w:rPr>
      </w:pPr>
      <w:r w:rsidRPr="00243A08">
        <w:rPr>
          <w:rFonts w:cs="Arial"/>
        </w:rPr>
        <w:t xml:space="preserve">Climate change impacts </w:t>
      </w:r>
      <w:r w:rsidR="00173C30" w:rsidRPr="00243A08">
        <w:rPr>
          <w:rFonts w:cs="Arial"/>
        </w:rPr>
        <w:t xml:space="preserve">would </w:t>
      </w:r>
      <w:r w:rsidR="00C535B7" w:rsidRPr="00243A08">
        <w:rPr>
          <w:rFonts w:cs="Arial"/>
        </w:rPr>
        <w:t xml:space="preserve">also </w:t>
      </w:r>
      <w:r w:rsidRPr="00243A08">
        <w:rPr>
          <w:rFonts w:cs="Arial"/>
        </w:rPr>
        <w:t xml:space="preserve">have a profound impact on </w:t>
      </w:r>
      <w:r w:rsidR="00C535B7" w:rsidRPr="00243A08">
        <w:rPr>
          <w:rFonts w:cs="Arial"/>
        </w:rPr>
        <w:t xml:space="preserve">the </w:t>
      </w:r>
      <w:r w:rsidR="00C535B7" w:rsidRPr="003957CD">
        <w:rPr>
          <w:rFonts w:cs="Arial"/>
        </w:rPr>
        <w:t xml:space="preserve">cultural </w:t>
      </w:r>
      <w:r w:rsidR="00C535B7" w:rsidRPr="00F26086">
        <w:rPr>
          <w:rFonts w:cs="Arial"/>
        </w:rPr>
        <w:t>rights of Aboriginal peoples and Torres Strait Islander</w:t>
      </w:r>
      <w:r w:rsidR="00C535B7" w:rsidRPr="00243A08">
        <w:rPr>
          <w:rFonts w:cs="Arial"/>
        </w:rPr>
        <w:t xml:space="preserve"> </w:t>
      </w:r>
      <w:r w:rsidR="00C535B7" w:rsidRPr="00F26086">
        <w:rPr>
          <w:rFonts w:cs="Arial"/>
        </w:rPr>
        <w:t>peoples</w:t>
      </w:r>
      <w:r w:rsidR="003957CD" w:rsidRPr="00F26086">
        <w:rPr>
          <w:rStyle w:val="FootnoteReference"/>
          <w:rFonts w:cs="Arial"/>
        </w:rPr>
        <w:footnoteReference w:id="6"/>
      </w:r>
      <w:r w:rsidR="00C535B7" w:rsidRPr="00243A08">
        <w:rPr>
          <w:rFonts w:cs="Arial"/>
        </w:rPr>
        <w:t xml:space="preserve"> </w:t>
      </w:r>
      <w:r w:rsidRPr="00243A08">
        <w:rPr>
          <w:rFonts w:cs="Arial"/>
        </w:rPr>
        <w:t>and</w:t>
      </w:r>
      <w:r w:rsidR="00061324" w:rsidRPr="00243A08">
        <w:rPr>
          <w:rFonts w:cs="Arial"/>
        </w:rPr>
        <w:t>,</w:t>
      </w:r>
      <w:r w:rsidRPr="00243A08">
        <w:rPr>
          <w:rFonts w:cs="Arial"/>
        </w:rPr>
        <w:t xml:space="preserve"> for </w:t>
      </w:r>
      <w:r w:rsidR="002340EB" w:rsidRPr="00243A08">
        <w:rPr>
          <w:rFonts w:cs="Arial"/>
        </w:rPr>
        <w:t>people who would be displaced from their country, the survival of their culture</w:t>
      </w:r>
      <w:r w:rsidR="009417F7">
        <w:rPr>
          <w:rFonts w:cs="Arial"/>
        </w:rPr>
        <w:t xml:space="preserve"> was at r</w:t>
      </w:r>
      <w:r w:rsidR="008558F1">
        <w:rPr>
          <w:rFonts w:cs="Arial"/>
        </w:rPr>
        <w:t>isk</w:t>
      </w:r>
      <w:r w:rsidR="002340EB" w:rsidRPr="00243A08">
        <w:rPr>
          <w:rFonts w:cs="Arial"/>
        </w:rPr>
        <w:t>.</w:t>
      </w:r>
      <w:r w:rsidR="001E0913" w:rsidRPr="00243A08">
        <w:rPr>
          <w:rFonts w:cs="Arial"/>
        </w:rPr>
        <w:t xml:space="preserve"> </w:t>
      </w:r>
      <w:r w:rsidR="0058035F" w:rsidRPr="00243A08">
        <w:rPr>
          <w:rFonts w:cs="Arial"/>
        </w:rPr>
        <w:t>The impacts of climate change and d</w:t>
      </w:r>
      <w:r w:rsidR="001E0913" w:rsidRPr="00243A08">
        <w:rPr>
          <w:rFonts w:cs="Arial"/>
        </w:rPr>
        <w:t xml:space="preserve">isplacement also limit </w:t>
      </w:r>
      <w:r w:rsidR="00167053">
        <w:rPr>
          <w:rFonts w:cs="Arial"/>
        </w:rPr>
        <w:t xml:space="preserve">the </w:t>
      </w:r>
      <w:r w:rsidR="001E0913" w:rsidRPr="00F26086">
        <w:rPr>
          <w:rFonts w:cs="Arial"/>
        </w:rPr>
        <w:t>right</w:t>
      </w:r>
      <w:r w:rsidR="001E0913" w:rsidRPr="00243A08">
        <w:rPr>
          <w:rFonts w:cs="Arial"/>
        </w:rPr>
        <w:t xml:space="preserve"> to </w:t>
      </w:r>
      <w:r w:rsidR="001E0913" w:rsidRPr="00F26086">
        <w:rPr>
          <w:rFonts w:cs="Arial"/>
        </w:rPr>
        <w:t>privacy</w:t>
      </w:r>
      <w:r w:rsidR="001E0913" w:rsidRPr="00243A08">
        <w:rPr>
          <w:rFonts w:cs="Arial"/>
        </w:rPr>
        <w:t xml:space="preserve"> </w:t>
      </w:r>
      <w:r w:rsidR="001E0913" w:rsidRPr="00F26086">
        <w:rPr>
          <w:rFonts w:cs="Arial"/>
        </w:rPr>
        <w:t>and home</w:t>
      </w:r>
      <w:r w:rsidR="001E0913" w:rsidRPr="00243A08">
        <w:rPr>
          <w:rFonts w:cs="Arial"/>
        </w:rPr>
        <w:t>,</w:t>
      </w:r>
      <w:r w:rsidR="003957CD" w:rsidRPr="00F26086">
        <w:rPr>
          <w:rStyle w:val="FootnoteReference"/>
          <w:rFonts w:cs="Arial"/>
        </w:rPr>
        <w:footnoteReference w:id="7"/>
      </w:r>
      <w:r w:rsidR="001E0913" w:rsidRPr="00243A08">
        <w:rPr>
          <w:rFonts w:cs="Arial"/>
        </w:rPr>
        <w:t xml:space="preserve"> </w:t>
      </w:r>
      <w:r w:rsidR="00EF242D" w:rsidRPr="00243A08">
        <w:rPr>
          <w:rFonts w:cs="Arial"/>
        </w:rPr>
        <w:t xml:space="preserve">and the right to enjoy </w:t>
      </w:r>
      <w:r w:rsidR="00EF242D" w:rsidRPr="00F26086">
        <w:rPr>
          <w:rFonts w:cs="Arial"/>
        </w:rPr>
        <w:t>human rights equally.</w:t>
      </w:r>
      <w:r w:rsidR="00F26086" w:rsidRPr="00F26086">
        <w:rPr>
          <w:rStyle w:val="FootnoteReference"/>
          <w:rFonts w:cs="Arial"/>
        </w:rPr>
        <w:footnoteReference w:id="8"/>
      </w:r>
      <w:r w:rsidR="00E865C3">
        <w:rPr>
          <w:rFonts w:cs="Arial"/>
        </w:rPr>
        <w:t xml:space="preserve"> </w:t>
      </w:r>
    </w:p>
    <w:p w14:paraId="0E96E14C" w14:textId="3536E8D3" w:rsidR="002340EB" w:rsidRPr="00243A08" w:rsidRDefault="001A12F7" w:rsidP="00A22438">
      <w:pPr>
        <w:rPr>
          <w:rFonts w:cs="Arial"/>
          <w:sz w:val="22"/>
        </w:rPr>
      </w:pPr>
      <w:r w:rsidRPr="00243A08">
        <w:rPr>
          <w:rFonts w:cs="Arial"/>
        </w:rPr>
        <w:t>The</w:t>
      </w:r>
      <w:r w:rsidRPr="00F26086">
        <w:rPr>
          <w:rFonts w:cs="Arial"/>
        </w:rPr>
        <w:t xml:space="preserve"> rights of c</w:t>
      </w:r>
      <w:r w:rsidR="00580667" w:rsidRPr="00F26086">
        <w:rPr>
          <w:rFonts w:cs="Arial"/>
        </w:rPr>
        <w:t>hildren</w:t>
      </w:r>
      <w:r w:rsidR="00F26086" w:rsidRPr="00F26086">
        <w:rPr>
          <w:rStyle w:val="FootnoteReference"/>
          <w:rFonts w:cs="Arial"/>
        </w:rPr>
        <w:footnoteReference w:id="9"/>
      </w:r>
      <w:r w:rsidR="00580667" w:rsidRPr="00243A08">
        <w:rPr>
          <w:rFonts w:cs="Arial"/>
        </w:rPr>
        <w:t xml:space="preserve"> </w:t>
      </w:r>
      <w:r w:rsidRPr="00243A08">
        <w:rPr>
          <w:rFonts w:cs="Arial"/>
          <w:sz w:val="22"/>
        </w:rPr>
        <w:t xml:space="preserve">were limited due to their vulnerability </w:t>
      </w:r>
      <w:r w:rsidR="00580667" w:rsidRPr="00243A08">
        <w:rPr>
          <w:rFonts w:cs="Arial"/>
          <w:sz w:val="22"/>
        </w:rPr>
        <w:t xml:space="preserve">to climate change impacts and </w:t>
      </w:r>
      <w:r w:rsidR="002D2AE7" w:rsidRPr="00243A08">
        <w:rPr>
          <w:rFonts w:cs="Arial"/>
          <w:sz w:val="22"/>
        </w:rPr>
        <w:t xml:space="preserve">the </w:t>
      </w:r>
      <w:r w:rsidR="00580667" w:rsidRPr="00243A08">
        <w:rPr>
          <w:rFonts w:cs="Arial"/>
          <w:sz w:val="22"/>
        </w:rPr>
        <w:t xml:space="preserve">disproportionate burden </w:t>
      </w:r>
      <w:r w:rsidR="002D2AE7" w:rsidRPr="00243A08">
        <w:rPr>
          <w:rFonts w:cs="Arial"/>
          <w:sz w:val="22"/>
        </w:rPr>
        <w:t xml:space="preserve">of those impacts on children </w:t>
      </w:r>
      <w:r w:rsidR="00580667" w:rsidRPr="00243A08">
        <w:rPr>
          <w:rFonts w:cs="Arial"/>
          <w:sz w:val="22"/>
        </w:rPr>
        <w:t xml:space="preserve">today and in the future. </w:t>
      </w:r>
    </w:p>
    <w:p w14:paraId="32138233" w14:textId="5B5D7120" w:rsidR="004D6F83" w:rsidRPr="00243A08" w:rsidRDefault="002D2AE7" w:rsidP="003B1D24">
      <w:pPr>
        <w:rPr>
          <w:rFonts w:cs="Arial"/>
          <w:sz w:val="22"/>
        </w:rPr>
      </w:pPr>
      <w:r w:rsidRPr="00243A08">
        <w:rPr>
          <w:rFonts w:cs="Arial"/>
        </w:rPr>
        <w:t xml:space="preserve">The </w:t>
      </w:r>
      <w:r w:rsidR="008558F1" w:rsidRPr="00F26086">
        <w:rPr>
          <w:rFonts w:cs="Arial"/>
        </w:rPr>
        <w:t>C</w:t>
      </w:r>
      <w:r w:rsidRPr="00F26086">
        <w:rPr>
          <w:rFonts w:cs="Arial"/>
        </w:rPr>
        <w:t>ourt</w:t>
      </w:r>
      <w:r w:rsidRPr="00243A08">
        <w:rPr>
          <w:rFonts w:cs="Arial"/>
        </w:rPr>
        <w:t xml:space="preserve"> </w:t>
      </w:r>
      <w:r w:rsidR="599CBC86" w:rsidRPr="287F50F0">
        <w:rPr>
          <w:rFonts w:cs="Arial"/>
        </w:rPr>
        <w:t>also accepted</w:t>
      </w:r>
      <w:r w:rsidR="00A362B8" w:rsidRPr="00243A08">
        <w:rPr>
          <w:rFonts w:cs="Arial"/>
        </w:rPr>
        <w:t xml:space="preserve"> that </w:t>
      </w:r>
      <w:r w:rsidR="00735966" w:rsidRPr="00243A08">
        <w:rPr>
          <w:rFonts w:cs="Arial"/>
        </w:rPr>
        <w:t>‘</w:t>
      </w:r>
      <w:r w:rsidR="007E0512" w:rsidRPr="00243A08">
        <w:rPr>
          <w:rFonts w:cs="Arial"/>
        </w:rPr>
        <w:t>climate change impacts will include destruction of property or a sufficient restriction on the ability to use and enjoy property to amount to a de facto expropriation’</w:t>
      </w:r>
      <w:r w:rsidR="00735966" w:rsidRPr="00243A08">
        <w:rPr>
          <w:rFonts w:cs="Arial"/>
        </w:rPr>
        <w:t xml:space="preserve">. This deprivation </w:t>
      </w:r>
      <w:r w:rsidR="72C6B93D" w:rsidRPr="10530F39">
        <w:rPr>
          <w:rFonts w:cs="Arial"/>
        </w:rPr>
        <w:t xml:space="preserve">of </w:t>
      </w:r>
      <w:r w:rsidR="72C6B93D" w:rsidRPr="00F26086">
        <w:rPr>
          <w:rFonts w:cs="Arial"/>
        </w:rPr>
        <w:t>property</w:t>
      </w:r>
      <w:r w:rsidR="00F26086" w:rsidRPr="00F26086">
        <w:rPr>
          <w:rStyle w:val="FootnoteReference"/>
          <w:rFonts w:cs="Arial"/>
        </w:rPr>
        <w:footnoteReference w:id="10"/>
      </w:r>
      <w:r w:rsidR="00735966" w:rsidRPr="10530F39">
        <w:rPr>
          <w:rFonts w:cs="Arial"/>
        </w:rPr>
        <w:t xml:space="preserve"> </w:t>
      </w:r>
      <w:r w:rsidR="00735966" w:rsidRPr="00243A08">
        <w:rPr>
          <w:rFonts w:cs="Arial"/>
        </w:rPr>
        <w:t>was arbitrary in t</w:t>
      </w:r>
      <w:r w:rsidR="005F501F" w:rsidRPr="00243A08">
        <w:rPr>
          <w:rFonts w:cs="Arial"/>
          <w:sz w:val="22"/>
        </w:rPr>
        <w:t>h</w:t>
      </w:r>
      <w:r w:rsidR="00735966" w:rsidRPr="00243A08">
        <w:rPr>
          <w:rFonts w:cs="Arial"/>
          <w:sz w:val="22"/>
        </w:rPr>
        <w:t>e sense of not being proportionate to the legitimate aim.</w:t>
      </w:r>
      <w:r w:rsidR="00120986" w:rsidRPr="00243A08">
        <w:rPr>
          <w:rFonts w:cs="Arial"/>
          <w:sz w:val="22"/>
        </w:rPr>
        <w:t xml:space="preserve"> T</w:t>
      </w:r>
      <w:r w:rsidR="00735966" w:rsidRPr="00243A08">
        <w:rPr>
          <w:rFonts w:cs="Arial"/>
          <w:sz w:val="22"/>
        </w:rPr>
        <w:t xml:space="preserve">he Court </w:t>
      </w:r>
      <w:r w:rsidR="00120986" w:rsidRPr="00243A08">
        <w:rPr>
          <w:rFonts w:cs="Arial"/>
          <w:sz w:val="22"/>
        </w:rPr>
        <w:t xml:space="preserve">considered </w:t>
      </w:r>
      <w:r w:rsidR="00735966" w:rsidRPr="00243A08">
        <w:rPr>
          <w:rFonts w:cs="Arial"/>
          <w:sz w:val="22"/>
        </w:rPr>
        <w:t xml:space="preserve">the </w:t>
      </w:r>
      <w:r w:rsidR="00820933" w:rsidRPr="00243A08">
        <w:rPr>
          <w:rFonts w:cs="Arial"/>
          <w:sz w:val="22"/>
        </w:rPr>
        <w:t xml:space="preserve">importance of preserving the right, both as a fundamental common law right, and the human and cultural loss </w:t>
      </w:r>
      <w:r w:rsidR="005F501F" w:rsidRPr="00243A08">
        <w:rPr>
          <w:rFonts w:cs="Arial"/>
          <w:sz w:val="22"/>
        </w:rPr>
        <w:t xml:space="preserve">for First Nations peoples. </w:t>
      </w:r>
    </w:p>
    <w:p w14:paraId="37A2ED5D" w14:textId="07EC83E6" w:rsidR="001A12F7" w:rsidRPr="00243A08" w:rsidRDefault="000668A3" w:rsidP="003B1D24">
      <w:pPr>
        <w:rPr>
          <w:rFonts w:cs="Arial"/>
          <w:sz w:val="22"/>
        </w:rPr>
      </w:pPr>
      <w:r w:rsidRPr="00243A08">
        <w:t xml:space="preserve">The Court was not persuaded that the limits on human rights identified were demonstrably justified, even </w:t>
      </w:r>
      <w:proofErr w:type="gramStart"/>
      <w:r w:rsidRPr="00243A08">
        <w:t>taking into acc</w:t>
      </w:r>
      <w:r w:rsidRPr="00243A08">
        <w:rPr>
          <w:rFonts w:cs="Arial"/>
        </w:rPr>
        <w:t>ount</w:t>
      </w:r>
      <w:proofErr w:type="gramEnd"/>
      <w:r w:rsidRPr="00243A08">
        <w:rPr>
          <w:rFonts w:cs="Arial"/>
        </w:rPr>
        <w:t xml:space="preserve"> the economic benefit and supply of thermal coal in South</w:t>
      </w:r>
      <w:r w:rsidR="00446679">
        <w:rPr>
          <w:rFonts w:cs="Arial"/>
        </w:rPr>
        <w:t>-</w:t>
      </w:r>
      <w:r w:rsidRPr="00243A08">
        <w:rPr>
          <w:rFonts w:cs="Arial"/>
        </w:rPr>
        <w:t xml:space="preserve">East Asia. </w:t>
      </w:r>
    </w:p>
    <w:p w14:paraId="3EAE0483" w14:textId="14F8689F" w:rsidR="004D6F83" w:rsidRPr="00243A08" w:rsidRDefault="004D6F83" w:rsidP="00F26086">
      <w:pPr>
        <w:rPr>
          <w:rFonts w:cs="Arial"/>
          <w:sz w:val="22"/>
        </w:rPr>
      </w:pPr>
      <w:r w:rsidRPr="00243A08">
        <w:t>Additionally, the court found that limits on the rights to pro</w:t>
      </w:r>
      <w:r w:rsidRPr="00243A08">
        <w:rPr>
          <w:rFonts w:cs="Arial"/>
          <w:color w:val="484848"/>
          <w:sz w:val="22"/>
        </w:rPr>
        <w:t xml:space="preserve">perty and privacy of landholders </w:t>
      </w:r>
      <w:proofErr w:type="gramStart"/>
      <w:r w:rsidR="00243A08" w:rsidRPr="00243A08">
        <w:rPr>
          <w:rFonts w:cs="Arial"/>
          <w:color w:val="484848"/>
          <w:sz w:val="22"/>
        </w:rPr>
        <w:t>as a result of</w:t>
      </w:r>
      <w:proofErr w:type="gramEnd"/>
      <w:r w:rsidR="00243A08" w:rsidRPr="00243A08">
        <w:rPr>
          <w:rFonts w:cs="Arial"/>
          <w:color w:val="484848"/>
          <w:sz w:val="22"/>
        </w:rPr>
        <w:t xml:space="preserve"> </w:t>
      </w:r>
      <w:r w:rsidRPr="00243A08">
        <w:rPr>
          <w:rFonts w:cs="Arial"/>
          <w:color w:val="484848"/>
          <w:sz w:val="22"/>
        </w:rPr>
        <w:t>nuisance and environmental damage caused by the project were not justified.</w:t>
      </w:r>
    </w:p>
    <w:p w14:paraId="15FF717E" w14:textId="77777777" w:rsidR="008608B1" w:rsidRPr="00B132DB" w:rsidRDefault="008608B1" w:rsidP="008608B1">
      <w:pPr>
        <w:pStyle w:val="Heading3"/>
        <w:rPr>
          <w:color w:val="004270"/>
        </w:rPr>
      </w:pPr>
      <w:bookmarkStart w:id="90" w:name="_Hlk141955811"/>
      <w:r w:rsidRPr="00F47C36">
        <w:rPr>
          <w:i/>
          <w:color w:val="004270"/>
        </w:rPr>
        <w:lastRenderedPageBreak/>
        <w:t>Burleigh Town Village Pty Ltd (3)</w:t>
      </w:r>
      <w:r w:rsidRPr="00B132DB">
        <w:rPr>
          <w:color w:val="004270"/>
        </w:rPr>
        <w:t xml:space="preserve"> [2022] QCAT 285</w:t>
      </w:r>
    </w:p>
    <w:bookmarkEnd w:id="90"/>
    <w:p w14:paraId="03B1BE0D" w14:textId="26DA2D39" w:rsidR="008608B1" w:rsidRDefault="00CD6CA8" w:rsidP="008608B1">
      <w:r>
        <w:t xml:space="preserve">The applicant sought renewal of an exemption from the operation of the </w:t>
      </w:r>
      <w:r w:rsidRPr="002754B9">
        <w:rPr>
          <w:i/>
        </w:rPr>
        <w:t>Anti-Discrimination Act 1991</w:t>
      </w:r>
      <w:r>
        <w:t xml:space="preserve"> </w:t>
      </w:r>
      <w:proofErr w:type="gramStart"/>
      <w:r>
        <w:t>in order to</w:t>
      </w:r>
      <w:proofErr w:type="gramEnd"/>
      <w:r>
        <w:t xml:space="preserve"> operate a manufactured home park </w:t>
      </w:r>
      <w:r w:rsidR="0067575F">
        <w:t xml:space="preserve">reserved for persons over 50 years. </w:t>
      </w:r>
    </w:p>
    <w:p w14:paraId="224646F5" w14:textId="19C50DBC" w:rsidR="0069442C" w:rsidRDefault="00043ED3" w:rsidP="008608B1">
      <w:r>
        <w:t xml:space="preserve">The </w:t>
      </w:r>
      <w:r w:rsidR="00871278">
        <w:t xml:space="preserve">tribunal </w:t>
      </w:r>
      <w:r w:rsidR="000B47C7">
        <w:t>held that</w:t>
      </w:r>
      <w:r>
        <w:t xml:space="preserve"> the </w:t>
      </w:r>
      <w:r w:rsidRPr="00140BC8">
        <w:t xml:space="preserve">right to </w:t>
      </w:r>
      <w:r w:rsidR="00D26782" w:rsidRPr="00140BC8">
        <w:t xml:space="preserve">own </w:t>
      </w:r>
      <w:r w:rsidRPr="00140BC8">
        <w:t>property</w:t>
      </w:r>
      <w:r>
        <w:t xml:space="preserve"> is not limited to the taking of a person’s title to their </w:t>
      </w:r>
      <w:proofErr w:type="gramStart"/>
      <w:r>
        <w:t>property, but</w:t>
      </w:r>
      <w:proofErr w:type="gramEnd"/>
      <w:r>
        <w:t xml:space="preserve"> included preventing a person from exercising their property rights</w:t>
      </w:r>
      <w:r w:rsidR="00140BC8" w:rsidRPr="00140BC8">
        <w:rPr>
          <w:rStyle w:val="FootnoteReference"/>
        </w:rPr>
        <w:footnoteReference w:id="11"/>
      </w:r>
      <w:r>
        <w:t xml:space="preserve"> in a way that is ‘practical and effective’. </w:t>
      </w:r>
      <w:r w:rsidR="00710776" w:rsidRPr="00710776">
        <w:t xml:space="preserve">The exemption, if granted, would </w:t>
      </w:r>
      <w:r w:rsidR="006001A7">
        <w:t xml:space="preserve">limit property rights by </w:t>
      </w:r>
      <w:r w:rsidR="00710776">
        <w:t>prevent</w:t>
      </w:r>
      <w:r w:rsidR="006001A7">
        <w:t>ing</w:t>
      </w:r>
      <w:r w:rsidR="00710776">
        <w:t xml:space="preserve"> </w:t>
      </w:r>
      <w:r w:rsidR="00EB79E9">
        <w:t>a person</w:t>
      </w:r>
      <w:r w:rsidR="00EB79E9" w:rsidRPr="00710776">
        <w:t xml:space="preserve"> </w:t>
      </w:r>
      <w:r w:rsidR="00710776" w:rsidRPr="00710776">
        <w:t xml:space="preserve">from owning a home in the park if they are under </w:t>
      </w:r>
      <w:r w:rsidR="0069442C">
        <w:t xml:space="preserve">age </w:t>
      </w:r>
      <w:r w:rsidR="00710776" w:rsidRPr="00710776">
        <w:t xml:space="preserve">50, and </w:t>
      </w:r>
      <w:r w:rsidR="0069442C">
        <w:t>restrict</w:t>
      </w:r>
      <w:r w:rsidR="006001A7">
        <w:t>ing</w:t>
      </w:r>
      <w:r w:rsidR="0069442C">
        <w:t xml:space="preserve"> homeowners </w:t>
      </w:r>
      <w:r w:rsidR="0F57E3EF">
        <w:t xml:space="preserve">to </w:t>
      </w:r>
      <w:r w:rsidR="0069442C">
        <w:t xml:space="preserve">selling their homes </w:t>
      </w:r>
      <w:r w:rsidR="00312D77">
        <w:t xml:space="preserve">only </w:t>
      </w:r>
      <w:r w:rsidR="0069442C">
        <w:t>to persons over age 50</w:t>
      </w:r>
      <w:r w:rsidR="1E9174E5">
        <w:t xml:space="preserve">, which in turn significantly affected </w:t>
      </w:r>
      <w:r w:rsidR="50552781">
        <w:t>market</w:t>
      </w:r>
      <w:r w:rsidR="1E9174E5">
        <w:t xml:space="preserve"> value.</w:t>
      </w:r>
    </w:p>
    <w:p w14:paraId="1B2A157E" w14:textId="002656CB" w:rsidR="006001A7" w:rsidRDefault="00871278" w:rsidP="008608B1">
      <w:r>
        <w:t xml:space="preserve">The tribunal also considered the right to </w:t>
      </w:r>
      <w:r w:rsidR="00A13175" w:rsidRPr="00140BC8">
        <w:t>recognition and equality before the law</w:t>
      </w:r>
      <w:r w:rsidR="00A13175">
        <w:t>.</w:t>
      </w:r>
      <w:r w:rsidR="00140BC8" w:rsidRPr="00140BC8">
        <w:rPr>
          <w:rStyle w:val="FootnoteReference"/>
        </w:rPr>
        <w:footnoteReference w:id="12"/>
      </w:r>
      <w:r w:rsidR="00A13175">
        <w:t xml:space="preserve"> If the measure proposed is </w:t>
      </w:r>
      <w:r w:rsidR="00FC2D1C">
        <w:t xml:space="preserve">a ‘special measure’ </w:t>
      </w:r>
      <w:r w:rsidR="009B2358">
        <w:t xml:space="preserve">to achieve equality for groups of disadvantaged persons, then </w:t>
      </w:r>
      <w:r w:rsidR="002B4687">
        <w:t>it is not discrimination.</w:t>
      </w:r>
      <w:r w:rsidR="00341C2C">
        <w:t xml:space="preserve"> That was not the case here. </w:t>
      </w:r>
      <w:r w:rsidR="00A84319">
        <w:t xml:space="preserve">It followed that the discrimination that would occur by excluding persons under 50 years from ownership and occupation limited </w:t>
      </w:r>
      <w:r w:rsidR="00FF101D">
        <w:t xml:space="preserve">the right to recognition and equality before the law </w:t>
      </w:r>
      <w:r w:rsidR="00A84319">
        <w:t xml:space="preserve">and had to be justified. </w:t>
      </w:r>
    </w:p>
    <w:p w14:paraId="57310C60" w14:textId="4363AC75" w:rsidR="00FF101D" w:rsidRDefault="00FA08D7" w:rsidP="008608B1">
      <w:r>
        <w:t xml:space="preserve">QCAT was not persuaded that the limitation of either right was reasonable </w:t>
      </w:r>
      <w:proofErr w:type="gramStart"/>
      <w:r>
        <w:t>and</w:t>
      </w:r>
      <w:proofErr w:type="gramEnd"/>
      <w:r>
        <w:t xml:space="preserve"> demonstrably justified ‘to the objective of providing affordable housing in a community environment for older people’. </w:t>
      </w:r>
    </w:p>
    <w:p w14:paraId="233551C6" w14:textId="03D1A7DE" w:rsidR="4FBEF764" w:rsidRPr="00B132DB" w:rsidRDefault="003F5448" w:rsidP="651486F3">
      <w:pPr>
        <w:pStyle w:val="Heading2"/>
        <w:rPr>
          <w:color w:val="004270"/>
        </w:rPr>
      </w:pPr>
      <w:bookmarkStart w:id="91" w:name="_Toc147757308"/>
      <w:bookmarkStart w:id="92" w:name="_Toc148086929"/>
      <w:r w:rsidRPr="00B132DB">
        <w:rPr>
          <w:color w:val="004270"/>
        </w:rPr>
        <w:t>Coronial inquest</w:t>
      </w:r>
      <w:bookmarkEnd w:id="91"/>
      <w:bookmarkEnd w:id="92"/>
    </w:p>
    <w:p w14:paraId="1D21B52F" w14:textId="020F4020" w:rsidR="005461D1" w:rsidRPr="00B132DB" w:rsidRDefault="005461D1" w:rsidP="00B74F59">
      <w:pPr>
        <w:pStyle w:val="Heading3"/>
        <w:rPr>
          <w:color w:val="004270"/>
        </w:rPr>
      </w:pPr>
      <w:bookmarkStart w:id="93" w:name="_Hlk141955870"/>
      <w:r w:rsidRPr="00B132DB">
        <w:rPr>
          <w:i/>
          <w:color w:val="004270"/>
        </w:rPr>
        <w:t>Inquest into the deaths of Yvette Michelle Wilma Booth, Adele Estelle Sandy, Shakaya George</w:t>
      </w:r>
      <w:r w:rsidRPr="00B132DB">
        <w:rPr>
          <w:color w:val="004270"/>
        </w:rPr>
        <w:t xml:space="preserve"> (Findings of inquest, Coroners Court of Queensland, 30 June 2023)</w:t>
      </w:r>
    </w:p>
    <w:bookmarkEnd w:id="93"/>
    <w:p w14:paraId="3FCACA5E" w14:textId="7A46745C" w:rsidR="002D48BE" w:rsidRDefault="002D48BE" w:rsidP="0026305D">
      <w:pPr>
        <w:rPr>
          <w:rFonts w:cs="Arial"/>
          <w:color w:val="484848"/>
          <w:sz w:val="22"/>
        </w:rPr>
      </w:pPr>
      <w:r w:rsidRPr="0026305D">
        <w:t xml:space="preserve">This inquest investigated the deaths of three young Aboriginal women </w:t>
      </w:r>
      <w:r w:rsidR="000B47C7" w:rsidRPr="0026305D">
        <w:t xml:space="preserve">from the remote community </w:t>
      </w:r>
      <w:r w:rsidR="000A60DB" w:rsidRPr="0026305D">
        <w:t xml:space="preserve">of Doomadgee </w:t>
      </w:r>
      <w:r w:rsidR="000B47C7" w:rsidRPr="0026305D">
        <w:t xml:space="preserve">who died </w:t>
      </w:r>
      <w:proofErr w:type="gramStart"/>
      <w:r w:rsidR="000B47C7" w:rsidRPr="0026305D">
        <w:t>as a result of</w:t>
      </w:r>
      <w:proofErr w:type="gramEnd"/>
      <w:r w:rsidR="000B47C7" w:rsidRPr="0026305D">
        <w:t xml:space="preserve"> </w:t>
      </w:r>
      <w:r w:rsidRPr="0026305D">
        <w:t xml:space="preserve">rheumatic heart disease. The issues for the </w:t>
      </w:r>
      <w:proofErr w:type="gramStart"/>
      <w:r w:rsidR="00B14DC7" w:rsidRPr="0026305D">
        <w:t>C</w:t>
      </w:r>
      <w:r w:rsidRPr="0026305D">
        <w:t>oroner</w:t>
      </w:r>
      <w:proofErr w:type="gramEnd"/>
      <w:r w:rsidRPr="0026305D">
        <w:t xml:space="preserve"> included the adequacy of health services and prevention strategies in </w:t>
      </w:r>
      <w:r w:rsidR="000B47C7">
        <w:rPr>
          <w:rFonts w:cs="Arial"/>
          <w:color w:val="484848"/>
          <w:sz w:val="22"/>
        </w:rPr>
        <w:t xml:space="preserve">the community </w:t>
      </w:r>
      <w:r>
        <w:rPr>
          <w:rFonts w:cs="Arial"/>
          <w:color w:val="484848"/>
          <w:sz w:val="22"/>
        </w:rPr>
        <w:t>for rheumatic heart disease.</w:t>
      </w:r>
    </w:p>
    <w:p w14:paraId="61C25C40" w14:textId="0D3F4113" w:rsidR="002D48BE" w:rsidRDefault="002D48BE" w:rsidP="0026305D">
      <w:pPr>
        <w:rPr>
          <w:rFonts w:cs="Arial"/>
          <w:color w:val="484848"/>
          <w:sz w:val="22"/>
        </w:rPr>
      </w:pPr>
      <w:r w:rsidRPr="0026305D">
        <w:t xml:space="preserve">The </w:t>
      </w:r>
      <w:proofErr w:type="gramStart"/>
      <w:r w:rsidRPr="0026305D">
        <w:t>Coroner</w:t>
      </w:r>
      <w:proofErr w:type="gramEnd"/>
      <w:r w:rsidRPr="0026305D">
        <w:t xml:space="preserve"> </w:t>
      </w:r>
      <w:r w:rsidR="005D0E0D" w:rsidRPr="0026305D">
        <w:rPr>
          <w:rFonts w:cs="Arial"/>
        </w:rPr>
        <w:t xml:space="preserve">found </w:t>
      </w:r>
      <w:r w:rsidRPr="0026305D">
        <w:rPr>
          <w:rFonts w:cs="Arial"/>
        </w:rPr>
        <w:t xml:space="preserve">that holding an inquest and making findings and recommendations to prevent deaths in the future is an administrative function of the Court and </w:t>
      </w:r>
      <w:r w:rsidR="00A30234" w:rsidRPr="0026305D">
        <w:rPr>
          <w:rFonts w:cs="Arial"/>
        </w:rPr>
        <w:t xml:space="preserve">is </w:t>
      </w:r>
      <w:r w:rsidRPr="0026305D">
        <w:rPr>
          <w:rFonts w:cs="Arial"/>
        </w:rPr>
        <w:t>therefore subject to the obligations on a public entity under section 58 of the </w:t>
      </w:r>
      <w:r w:rsidRPr="0026305D">
        <w:rPr>
          <w:rStyle w:val="HTMLCite"/>
          <w:rFonts w:eastAsiaTheme="majorEastAsia" w:cs="Arial"/>
        </w:rPr>
        <w:t>Human Rights Act 2019.</w:t>
      </w:r>
      <w:r w:rsidR="005461D1">
        <w:rPr>
          <w:rFonts w:cs="Arial"/>
          <w:color w:val="484848"/>
          <w:sz w:val="22"/>
        </w:rPr>
        <w:t xml:space="preserve"> This means that the </w:t>
      </w:r>
      <w:proofErr w:type="gramStart"/>
      <w:r w:rsidR="005461D1">
        <w:rPr>
          <w:rFonts w:cs="Arial"/>
          <w:color w:val="484848"/>
          <w:sz w:val="22"/>
        </w:rPr>
        <w:t>Coroner</w:t>
      </w:r>
      <w:proofErr w:type="gramEnd"/>
      <w:r w:rsidR="005461D1">
        <w:rPr>
          <w:rFonts w:cs="Arial"/>
          <w:color w:val="484848"/>
          <w:sz w:val="22"/>
        </w:rPr>
        <w:t xml:space="preserve"> must:</w:t>
      </w:r>
    </w:p>
    <w:p w14:paraId="2DCCF565" w14:textId="0B9D9702" w:rsidR="005461D1" w:rsidRDefault="005461D1" w:rsidP="00140BC8">
      <w:pPr>
        <w:pStyle w:val="Listparagraph-bulleted"/>
      </w:pPr>
      <w:r>
        <w:t>conduct the inquest in a manner that is compatible with human rights</w:t>
      </w:r>
    </w:p>
    <w:p w14:paraId="595EE6B7" w14:textId="37B6CE8A" w:rsidR="005461D1" w:rsidRDefault="005461D1" w:rsidP="00140BC8">
      <w:pPr>
        <w:pStyle w:val="Listparagraph-bulleted"/>
      </w:pPr>
      <w:r>
        <w:t xml:space="preserve">undertake a thorough and effective investigation that </w:t>
      </w:r>
      <w:proofErr w:type="gramStart"/>
      <w:r>
        <w:t>takes into account</w:t>
      </w:r>
      <w:proofErr w:type="gramEnd"/>
      <w:r>
        <w:t xml:space="preserve"> all surrounding circumstances, in accordance with the </w:t>
      </w:r>
      <w:r w:rsidRPr="003E6743">
        <w:t>right to life</w:t>
      </w:r>
      <w:r>
        <w:t>. This may include making findings on failures by public entities to comply with the Human Rights Act that may have caused or contributed to the deaths</w:t>
      </w:r>
    </w:p>
    <w:p w14:paraId="3EA97EA1" w14:textId="7B1E616A" w:rsidR="005461D1" w:rsidRPr="0026305D" w:rsidRDefault="005461D1" w:rsidP="00140BC8">
      <w:pPr>
        <w:pStyle w:val="Listparagraph-bulleted"/>
      </w:pPr>
      <w:proofErr w:type="gramStart"/>
      <w:r>
        <w:lastRenderedPageBreak/>
        <w:t>give proper consideration to</w:t>
      </w:r>
      <w:proofErr w:type="gramEnd"/>
      <w:r>
        <w:t xml:space="preserve"> human rights, and to make decisions, findings</w:t>
      </w:r>
      <w:r w:rsidR="0007386B">
        <w:t>,</w:t>
      </w:r>
      <w:r>
        <w:t xml:space="preserve"> and comments that are compatible with </w:t>
      </w:r>
      <w:r w:rsidRPr="0026305D">
        <w:t>human rights</w:t>
      </w:r>
    </w:p>
    <w:p w14:paraId="74DE3362" w14:textId="1A3BB7CE" w:rsidR="005461D1" w:rsidRDefault="005461D1" w:rsidP="00140BC8">
      <w:pPr>
        <w:pStyle w:val="Listparagraph-bulleted"/>
        <w:rPr>
          <w:rFonts w:cs="Arial"/>
          <w:color w:val="484848"/>
          <w:sz w:val="22"/>
        </w:rPr>
      </w:pPr>
      <w:r w:rsidRPr="0026305D">
        <w:t xml:space="preserve">in making recommendations, </w:t>
      </w:r>
      <w:proofErr w:type="gramStart"/>
      <w:r w:rsidRPr="0026305D">
        <w:t>take into account</w:t>
      </w:r>
      <w:proofErr w:type="gramEnd"/>
      <w:r>
        <w:rPr>
          <w:rFonts w:cs="Arial"/>
          <w:color w:val="484848"/>
          <w:sz w:val="22"/>
        </w:rPr>
        <w:t xml:space="preserve"> the protection of human rights, including a consideration that recommendations should be designed to protect human rights and should not disproportionately limit human rights.</w:t>
      </w:r>
    </w:p>
    <w:p w14:paraId="165AEEF2" w14:textId="3AFA4608" w:rsidR="003E1E40" w:rsidRDefault="003E1E40" w:rsidP="00F902AA">
      <w:pPr>
        <w:rPr>
          <w:lang w:val="en"/>
        </w:rPr>
      </w:pPr>
      <w:bookmarkStart w:id="94" w:name="_Hlk141883716"/>
      <w:r w:rsidRPr="003E1E40">
        <w:rPr>
          <w:lang w:val="en"/>
        </w:rPr>
        <w:t xml:space="preserve">The </w:t>
      </w:r>
      <w:proofErr w:type="gramStart"/>
      <w:r w:rsidRPr="003E1E40">
        <w:rPr>
          <w:lang w:val="en"/>
        </w:rPr>
        <w:t>Coroner</w:t>
      </w:r>
      <w:proofErr w:type="gramEnd"/>
      <w:r w:rsidRPr="003E1E40">
        <w:rPr>
          <w:lang w:val="en"/>
        </w:rPr>
        <w:t xml:space="preserve"> </w:t>
      </w:r>
      <w:r w:rsidR="0083275B" w:rsidRPr="00202074">
        <w:rPr>
          <w:lang w:val="en"/>
        </w:rPr>
        <w:t>found</w:t>
      </w:r>
      <w:r w:rsidRPr="003E1E40">
        <w:rPr>
          <w:lang w:val="en"/>
        </w:rPr>
        <w:t xml:space="preserve"> that failures in information sharing between </w:t>
      </w:r>
      <w:r w:rsidR="00C20FFC">
        <w:rPr>
          <w:lang w:val="en"/>
        </w:rPr>
        <w:t xml:space="preserve">the </w:t>
      </w:r>
      <w:r w:rsidR="00CF2E8C">
        <w:rPr>
          <w:lang w:val="en"/>
        </w:rPr>
        <w:t xml:space="preserve">separate </w:t>
      </w:r>
      <w:r w:rsidRPr="003E1E40">
        <w:rPr>
          <w:lang w:val="en"/>
        </w:rPr>
        <w:t xml:space="preserve">health services </w:t>
      </w:r>
      <w:r w:rsidR="005D1572">
        <w:rPr>
          <w:lang w:val="en"/>
        </w:rPr>
        <w:t>as</w:t>
      </w:r>
      <w:r w:rsidR="00805CBD">
        <w:rPr>
          <w:lang w:val="en"/>
        </w:rPr>
        <w:t xml:space="preserve"> well as</w:t>
      </w:r>
      <w:r w:rsidR="005D1572" w:rsidRPr="003E1E40">
        <w:rPr>
          <w:lang w:val="en"/>
        </w:rPr>
        <w:t xml:space="preserve"> </w:t>
      </w:r>
      <w:r w:rsidRPr="003E1E40">
        <w:rPr>
          <w:lang w:val="en"/>
        </w:rPr>
        <w:t>between health services, patients</w:t>
      </w:r>
      <w:r w:rsidR="00C20FFC">
        <w:rPr>
          <w:lang w:val="en"/>
        </w:rPr>
        <w:t>,</w:t>
      </w:r>
      <w:r w:rsidRPr="003E1E40">
        <w:rPr>
          <w:lang w:val="en"/>
        </w:rPr>
        <w:t xml:space="preserve"> and their families, had </w:t>
      </w:r>
      <w:r w:rsidR="004A7F8F">
        <w:rPr>
          <w:lang w:val="en"/>
        </w:rPr>
        <w:t xml:space="preserve">an </w:t>
      </w:r>
      <w:r w:rsidRPr="00202074">
        <w:rPr>
          <w:lang w:val="en"/>
        </w:rPr>
        <w:t>impact</w:t>
      </w:r>
      <w:r w:rsidRPr="003E1E40">
        <w:rPr>
          <w:lang w:val="en"/>
        </w:rPr>
        <w:t xml:space="preserve"> on the patients’ </w:t>
      </w:r>
      <w:r w:rsidRPr="00202074">
        <w:rPr>
          <w:lang w:val="en"/>
        </w:rPr>
        <w:t>right to life</w:t>
      </w:r>
      <w:r w:rsidR="00202074" w:rsidRPr="00202074">
        <w:rPr>
          <w:rStyle w:val="FootnoteReference"/>
          <w:lang w:val="en"/>
        </w:rPr>
        <w:footnoteReference w:id="13"/>
      </w:r>
      <w:r w:rsidRPr="003E1E40">
        <w:rPr>
          <w:lang w:val="en"/>
        </w:rPr>
        <w:t xml:space="preserve"> and their </w:t>
      </w:r>
      <w:r w:rsidRPr="00202074">
        <w:rPr>
          <w:lang w:val="en"/>
        </w:rPr>
        <w:t>right to access health services</w:t>
      </w:r>
      <w:r w:rsidR="00AD6893" w:rsidRPr="00202074">
        <w:rPr>
          <w:lang w:val="en"/>
        </w:rPr>
        <w:t xml:space="preserve"> without discrimination</w:t>
      </w:r>
      <w:r w:rsidRPr="003E1E40">
        <w:rPr>
          <w:lang w:val="en"/>
        </w:rPr>
        <w:t>.</w:t>
      </w:r>
      <w:r w:rsidR="00202074" w:rsidRPr="00202074">
        <w:rPr>
          <w:rStyle w:val="FootnoteReference"/>
          <w:lang w:val="en"/>
        </w:rPr>
        <w:footnoteReference w:id="14"/>
      </w:r>
      <w:r w:rsidRPr="003E1E40">
        <w:rPr>
          <w:lang w:val="en"/>
        </w:rPr>
        <w:t xml:space="preserve"> </w:t>
      </w:r>
      <w:r w:rsidR="003E6743">
        <w:rPr>
          <w:lang w:val="en"/>
        </w:rPr>
        <w:t xml:space="preserve">The Coroner also made findings that </w:t>
      </w:r>
      <w:r w:rsidR="00AD6893">
        <w:rPr>
          <w:lang w:val="en"/>
        </w:rPr>
        <w:t xml:space="preserve">the </w:t>
      </w:r>
      <w:r w:rsidR="003E6743" w:rsidRPr="00202074">
        <w:rPr>
          <w:lang w:val="en"/>
        </w:rPr>
        <w:t>c</w:t>
      </w:r>
      <w:r w:rsidRPr="00202074">
        <w:rPr>
          <w:lang w:val="en"/>
        </w:rPr>
        <w:t>ultural rights of Aboriginal Peoples and Torres Strait Islander peoples</w:t>
      </w:r>
      <w:r w:rsidR="003E6743" w:rsidRPr="00202074">
        <w:rPr>
          <w:lang w:val="en"/>
        </w:rPr>
        <w:t>,</w:t>
      </w:r>
      <w:r w:rsidR="00202074" w:rsidRPr="00202074">
        <w:rPr>
          <w:rStyle w:val="FootnoteReference"/>
          <w:lang w:val="en"/>
        </w:rPr>
        <w:footnoteReference w:id="15"/>
      </w:r>
      <w:r w:rsidR="003E6743" w:rsidRPr="00202074">
        <w:rPr>
          <w:lang w:val="en"/>
        </w:rPr>
        <w:t xml:space="preserve"> </w:t>
      </w:r>
      <w:r w:rsidR="00AD6893" w:rsidRPr="00202074">
        <w:rPr>
          <w:lang w:val="en"/>
        </w:rPr>
        <w:t xml:space="preserve">the </w:t>
      </w:r>
      <w:r w:rsidR="003E6743" w:rsidRPr="00202074">
        <w:rPr>
          <w:lang w:val="en"/>
        </w:rPr>
        <w:t>right to equality</w:t>
      </w:r>
      <w:r w:rsidR="00D54C55" w:rsidRPr="00202074">
        <w:rPr>
          <w:lang w:val="en"/>
        </w:rPr>
        <w:t>,</w:t>
      </w:r>
      <w:r w:rsidR="00202074" w:rsidRPr="00202074">
        <w:rPr>
          <w:rStyle w:val="FootnoteReference"/>
          <w:lang w:val="en"/>
        </w:rPr>
        <w:footnoteReference w:id="16"/>
      </w:r>
      <w:r>
        <w:rPr>
          <w:lang w:val="en"/>
        </w:rPr>
        <w:t xml:space="preserve"> and </w:t>
      </w:r>
      <w:r w:rsidRPr="00202074">
        <w:rPr>
          <w:lang w:val="en"/>
        </w:rPr>
        <w:t>children</w:t>
      </w:r>
      <w:r w:rsidR="00316EC4" w:rsidRPr="00202074">
        <w:rPr>
          <w:lang w:val="en"/>
        </w:rPr>
        <w:t>’</w:t>
      </w:r>
      <w:r w:rsidRPr="00202074">
        <w:rPr>
          <w:lang w:val="en"/>
        </w:rPr>
        <w:t>s rights</w:t>
      </w:r>
      <w:r w:rsidR="00202074" w:rsidRPr="00202074">
        <w:rPr>
          <w:rStyle w:val="FootnoteReference"/>
          <w:lang w:val="en"/>
        </w:rPr>
        <w:footnoteReference w:id="17"/>
      </w:r>
      <w:r>
        <w:rPr>
          <w:lang w:val="en"/>
        </w:rPr>
        <w:t xml:space="preserve"> </w:t>
      </w:r>
      <w:r w:rsidR="003E6743">
        <w:rPr>
          <w:lang w:val="en"/>
        </w:rPr>
        <w:t>had been affected</w:t>
      </w:r>
      <w:r>
        <w:rPr>
          <w:lang w:val="en"/>
        </w:rPr>
        <w:t>.</w:t>
      </w:r>
    </w:p>
    <w:p w14:paraId="6B30AA41" w14:textId="4539E741" w:rsidR="003E1E40" w:rsidRPr="003E1E40" w:rsidRDefault="003E1E40" w:rsidP="00F902AA">
      <w:pPr>
        <w:rPr>
          <w:lang w:val="en"/>
        </w:rPr>
      </w:pPr>
      <w:r w:rsidRPr="003E1E40">
        <w:rPr>
          <w:lang w:val="en"/>
        </w:rPr>
        <w:t xml:space="preserve">The </w:t>
      </w:r>
      <w:proofErr w:type="gramStart"/>
      <w:r w:rsidRPr="003E1E40">
        <w:rPr>
          <w:lang w:val="en"/>
        </w:rPr>
        <w:t>Coroner</w:t>
      </w:r>
      <w:proofErr w:type="gramEnd"/>
      <w:r w:rsidRPr="003E1E40">
        <w:rPr>
          <w:lang w:val="en"/>
        </w:rPr>
        <w:t xml:space="preserve"> acknowledged concerns regarding cultural safety at the health services in the community and made recommendations to address this. The findings outline how cultural rights are preserved by the existence of an Aboriginal Community Controlled Health </w:t>
      </w:r>
      <w:proofErr w:type="spellStart"/>
      <w:r w:rsidRPr="003E1E40">
        <w:rPr>
          <w:lang w:val="en"/>
        </w:rPr>
        <w:t>Organisation</w:t>
      </w:r>
      <w:proofErr w:type="spellEnd"/>
      <w:r w:rsidRPr="003E1E40">
        <w:rPr>
          <w:lang w:val="en"/>
        </w:rPr>
        <w:t xml:space="preserve"> in the community, including because </w:t>
      </w:r>
      <w:r w:rsidR="00B04D91">
        <w:rPr>
          <w:lang w:val="en"/>
        </w:rPr>
        <w:t>it</w:t>
      </w:r>
      <w:r w:rsidRPr="003E1E40">
        <w:rPr>
          <w:lang w:val="en"/>
        </w:rPr>
        <w:t xml:space="preserve"> support</w:t>
      </w:r>
      <w:r w:rsidR="00B04D91">
        <w:rPr>
          <w:lang w:val="en"/>
        </w:rPr>
        <w:t>s</w:t>
      </w:r>
      <w:r w:rsidRPr="003E1E40">
        <w:rPr>
          <w:lang w:val="en"/>
        </w:rPr>
        <w:t xml:space="preserve"> community identity by employing locals, ensure</w:t>
      </w:r>
      <w:r w:rsidR="00B04D91">
        <w:rPr>
          <w:lang w:val="en"/>
        </w:rPr>
        <w:t>s</w:t>
      </w:r>
      <w:r w:rsidRPr="003E1E40">
        <w:rPr>
          <w:lang w:val="en"/>
        </w:rPr>
        <w:t xml:space="preserve"> observance of language and cultural expression, </w:t>
      </w:r>
      <w:proofErr w:type="spellStart"/>
      <w:r w:rsidRPr="003E1E40">
        <w:rPr>
          <w:lang w:val="en"/>
        </w:rPr>
        <w:t>recognise</w:t>
      </w:r>
      <w:r w:rsidR="00B04D91">
        <w:rPr>
          <w:lang w:val="en"/>
        </w:rPr>
        <w:t>s</w:t>
      </w:r>
      <w:proofErr w:type="spellEnd"/>
      <w:r w:rsidRPr="003E1E40">
        <w:rPr>
          <w:lang w:val="en"/>
        </w:rPr>
        <w:t xml:space="preserve"> kinship ties and how those relationships may be impacted, and </w:t>
      </w:r>
      <w:r w:rsidR="00B04D91">
        <w:rPr>
          <w:lang w:val="en"/>
        </w:rPr>
        <w:t xml:space="preserve">is </w:t>
      </w:r>
      <w:r w:rsidRPr="003E1E40">
        <w:rPr>
          <w:lang w:val="en"/>
        </w:rPr>
        <w:t>governed by a predominantly First Nations Board of Directors and CEO, some of whom have close cultural connections to the community.</w:t>
      </w:r>
    </w:p>
    <w:p w14:paraId="6044BF27" w14:textId="44263354" w:rsidR="00120866" w:rsidRPr="00B132DB" w:rsidRDefault="00F36BAA" w:rsidP="00776944">
      <w:pPr>
        <w:pStyle w:val="Heading2"/>
        <w:shd w:val="clear" w:color="auto" w:fill="FFFFFF"/>
        <w:textAlignment w:val="baseline"/>
        <w:rPr>
          <w:rFonts w:cs="Arial"/>
          <w:color w:val="004270"/>
        </w:rPr>
      </w:pPr>
      <w:bookmarkStart w:id="95" w:name="_Toc147757309"/>
      <w:bookmarkStart w:id="96" w:name="_Toc148086930"/>
      <w:bookmarkEnd w:id="94"/>
      <w:r w:rsidRPr="00B132DB">
        <w:rPr>
          <w:rFonts w:cs="Arial"/>
          <w:color w:val="004270"/>
        </w:rPr>
        <w:t>Cases</w:t>
      </w:r>
      <w:r w:rsidR="00CB50E3" w:rsidRPr="00B132DB">
        <w:rPr>
          <w:rFonts w:cs="Arial"/>
          <w:color w:val="004270"/>
        </w:rPr>
        <w:t xml:space="preserve"> relating to </w:t>
      </w:r>
      <w:r w:rsidRPr="00B132DB">
        <w:rPr>
          <w:rFonts w:cs="Arial"/>
          <w:color w:val="004270"/>
        </w:rPr>
        <w:t xml:space="preserve">the </w:t>
      </w:r>
      <w:r w:rsidR="00651393" w:rsidRPr="00B132DB">
        <w:rPr>
          <w:rFonts w:cs="Arial"/>
          <w:i/>
          <w:color w:val="004270"/>
        </w:rPr>
        <w:t>Dangerous Prisoners (Sexual Offender) Act 2003</w:t>
      </w:r>
      <w:bookmarkEnd w:id="95"/>
      <w:bookmarkEnd w:id="96"/>
    </w:p>
    <w:p w14:paraId="7D10BDD6" w14:textId="77777777" w:rsidR="00CB50E3" w:rsidRPr="00B132DB" w:rsidRDefault="00CB50E3" w:rsidP="005461D1">
      <w:pPr>
        <w:pStyle w:val="Heading3"/>
        <w:rPr>
          <w:color w:val="004270"/>
          <w:shd w:val="clear" w:color="auto" w:fill="FFFFFF"/>
        </w:rPr>
      </w:pPr>
      <w:r w:rsidRPr="00B132DB">
        <w:rPr>
          <w:i/>
          <w:color w:val="004270"/>
          <w:shd w:val="clear" w:color="auto" w:fill="FFFFFF"/>
        </w:rPr>
        <w:t xml:space="preserve">Attorney-General for the State of Queensland v Grant (No 2) </w:t>
      </w:r>
      <w:r w:rsidRPr="00B132DB">
        <w:rPr>
          <w:color w:val="004270"/>
          <w:shd w:val="clear" w:color="auto" w:fill="FFFFFF"/>
        </w:rPr>
        <w:t xml:space="preserve">[2022] QSC 252 </w:t>
      </w:r>
    </w:p>
    <w:p w14:paraId="4050D4F9" w14:textId="7A18D08B" w:rsidR="00BE389C" w:rsidRPr="00202074" w:rsidRDefault="005461D1" w:rsidP="00BE389C">
      <w:pPr>
        <w:rPr>
          <w:u w:val="single"/>
          <w:shd w:val="clear" w:color="auto" w:fill="FFFFFF"/>
        </w:rPr>
      </w:pPr>
      <w:r>
        <w:rPr>
          <w:shd w:val="clear" w:color="auto" w:fill="FFFFFF"/>
        </w:rPr>
        <w:t>A</w:t>
      </w:r>
      <w:r w:rsidR="00BE389C">
        <w:rPr>
          <w:shd w:val="clear" w:color="auto" w:fill="FFFFFF"/>
        </w:rPr>
        <w:t xml:space="preserve"> 78</w:t>
      </w:r>
      <w:r w:rsidR="004422A8">
        <w:rPr>
          <w:shd w:val="clear" w:color="auto" w:fill="FFFFFF"/>
        </w:rPr>
        <w:t>-</w:t>
      </w:r>
      <w:r w:rsidR="00BE389C">
        <w:rPr>
          <w:shd w:val="clear" w:color="auto" w:fill="FFFFFF"/>
        </w:rPr>
        <w:t>year</w:t>
      </w:r>
      <w:r w:rsidR="004422A8">
        <w:rPr>
          <w:shd w:val="clear" w:color="auto" w:fill="FFFFFF"/>
        </w:rPr>
        <w:t>-</w:t>
      </w:r>
      <w:r w:rsidR="00BE389C">
        <w:rPr>
          <w:shd w:val="clear" w:color="auto" w:fill="FFFFFF"/>
        </w:rPr>
        <w:t xml:space="preserve">old man’s sentence for sexual offences had expired. The decision for the Court was whether to make a supervision order, which would allow </w:t>
      </w:r>
      <w:r w:rsidR="00CF2E70">
        <w:rPr>
          <w:shd w:val="clear" w:color="auto" w:fill="FFFFFF"/>
        </w:rPr>
        <w:t xml:space="preserve">the </w:t>
      </w:r>
      <w:r w:rsidR="00BE389C">
        <w:rPr>
          <w:shd w:val="clear" w:color="auto" w:fill="FFFFFF"/>
        </w:rPr>
        <w:t xml:space="preserve">prisoner to be released under supervision, or a continuing detention order under the </w:t>
      </w:r>
      <w:r w:rsidR="00BE389C" w:rsidRPr="000D09EC">
        <w:rPr>
          <w:i/>
          <w:shd w:val="clear" w:color="auto" w:fill="FFFFFF"/>
        </w:rPr>
        <w:t>Dangerous Prisoners (Sexual Offenders) Act 2003</w:t>
      </w:r>
      <w:r w:rsidR="00BE389C">
        <w:rPr>
          <w:i/>
          <w:shd w:val="clear" w:color="auto" w:fill="FFFFFF"/>
        </w:rPr>
        <w:t xml:space="preserve">. </w:t>
      </w:r>
      <w:r w:rsidR="00BE389C" w:rsidRPr="000D09EC">
        <w:rPr>
          <w:shd w:val="clear" w:color="auto" w:fill="FFFFFF"/>
        </w:rPr>
        <w:t>While</w:t>
      </w:r>
      <w:r w:rsidR="00BE389C">
        <w:rPr>
          <w:i/>
          <w:shd w:val="clear" w:color="auto" w:fill="FFFFFF"/>
        </w:rPr>
        <w:t xml:space="preserve"> </w:t>
      </w:r>
      <w:r w:rsidR="00BE389C" w:rsidRPr="000D09EC">
        <w:rPr>
          <w:shd w:val="clear" w:color="auto" w:fill="FFFFFF"/>
        </w:rPr>
        <w:t>the prisoner’s risk</w:t>
      </w:r>
      <w:r>
        <w:rPr>
          <w:shd w:val="clear" w:color="auto" w:fill="FFFFFF"/>
        </w:rPr>
        <w:t xml:space="preserve"> to the community</w:t>
      </w:r>
      <w:r w:rsidR="00BE389C">
        <w:rPr>
          <w:i/>
          <w:shd w:val="clear" w:color="auto" w:fill="FFFFFF"/>
        </w:rPr>
        <w:t xml:space="preserve"> </w:t>
      </w:r>
      <w:r w:rsidR="00BE389C" w:rsidRPr="000D09EC">
        <w:rPr>
          <w:shd w:val="clear" w:color="auto" w:fill="FFFFFF"/>
        </w:rPr>
        <w:t xml:space="preserve">could be appropriately managed if released, his health and disability needs would not be met by </w:t>
      </w:r>
      <w:r w:rsidR="00BE389C">
        <w:rPr>
          <w:shd w:val="clear" w:color="auto" w:fill="FFFFFF"/>
        </w:rPr>
        <w:t xml:space="preserve">the placement chosen by Queensland Corrective </w:t>
      </w:r>
      <w:r w:rsidR="00BE389C" w:rsidRPr="00202074">
        <w:rPr>
          <w:shd w:val="clear" w:color="auto" w:fill="FFFFFF"/>
        </w:rPr>
        <w:t>Services</w:t>
      </w:r>
      <w:r w:rsidR="008E23C8" w:rsidRPr="00202074">
        <w:rPr>
          <w:shd w:val="clear" w:color="auto" w:fill="FFFFFF"/>
        </w:rPr>
        <w:t xml:space="preserve"> (QCS)</w:t>
      </w:r>
      <w:r w:rsidR="00BE389C" w:rsidRPr="00202074">
        <w:rPr>
          <w:shd w:val="clear" w:color="auto" w:fill="FFFFFF"/>
        </w:rPr>
        <w:t xml:space="preserve">. </w:t>
      </w:r>
    </w:p>
    <w:p w14:paraId="7807206E" w14:textId="327AC792" w:rsidR="00BE389C" w:rsidRDefault="008E23C8" w:rsidP="00BE389C">
      <w:pPr>
        <w:rPr>
          <w:shd w:val="clear" w:color="auto" w:fill="FFFFFF"/>
        </w:rPr>
      </w:pPr>
      <w:r w:rsidRPr="00202074">
        <w:rPr>
          <w:shd w:val="clear" w:color="auto" w:fill="FFFFFF"/>
        </w:rPr>
        <w:t>Applying section 5(2)(a) of the Human Rights Act, t</w:t>
      </w:r>
      <w:r w:rsidR="00BE389C" w:rsidRPr="00202074">
        <w:rPr>
          <w:shd w:val="clear" w:color="auto" w:fill="FFFFFF"/>
        </w:rPr>
        <w:t xml:space="preserve">he Court concluded that the function of making a continuing detention order would involve </w:t>
      </w:r>
      <w:r w:rsidR="007339CE" w:rsidRPr="00202074">
        <w:rPr>
          <w:shd w:val="clear" w:color="auto" w:fill="FFFFFF"/>
        </w:rPr>
        <w:t xml:space="preserve">consideration of </w:t>
      </w:r>
      <w:r w:rsidR="00BE389C" w:rsidRPr="00202074">
        <w:rPr>
          <w:shd w:val="clear" w:color="auto" w:fill="FFFFFF"/>
        </w:rPr>
        <w:t>at least the right to liberty</w:t>
      </w:r>
      <w:r w:rsidR="00202074" w:rsidRPr="00202074">
        <w:rPr>
          <w:rStyle w:val="FootnoteReference"/>
          <w:shd w:val="clear" w:color="auto" w:fill="FFFFFF"/>
        </w:rPr>
        <w:footnoteReference w:id="18"/>
      </w:r>
      <w:r w:rsidR="00BE389C" w:rsidRPr="00202074">
        <w:rPr>
          <w:shd w:val="clear" w:color="auto" w:fill="FFFFFF"/>
        </w:rPr>
        <w:t xml:space="preserve"> and the right to protection against arbitrary detention</w:t>
      </w:r>
      <w:r w:rsidR="00202074" w:rsidRPr="00202074">
        <w:rPr>
          <w:shd w:val="clear" w:color="auto" w:fill="FFFFFF"/>
        </w:rPr>
        <w:t>.</w:t>
      </w:r>
      <w:r w:rsidR="00202074" w:rsidRPr="00202074">
        <w:rPr>
          <w:rStyle w:val="FootnoteReference"/>
          <w:shd w:val="clear" w:color="auto" w:fill="FFFFFF"/>
        </w:rPr>
        <w:footnoteReference w:id="19"/>
      </w:r>
      <w:r w:rsidR="00BE389C">
        <w:rPr>
          <w:shd w:val="clear" w:color="auto" w:fill="FFFFFF"/>
        </w:rPr>
        <w:t xml:space="preserve"> If a continuing detention order was only made because of </w:t>
      </w:r>
      <w:r w:rsidR="004A1F39">
        <w:rPr>
          <w:shd w:val="clear" w:color="auto" w:fill="FFFFFF"/>
        </w:rPr>
        <w:t xml:space="preserve">QCS’s </w:t>
      </w:r>
      <w:r w:rsidR="00BE389C">
        <w:rPr>
          <w:shd w:val="clear" w:color="auto" w:fill="FFFFFF"/>
        </w:rPr>
        <w:t xml:space="preserve">decision to not provide suitable and humane conditions for </w:t>
      </w:r>
      <w:r w:rsidR="009A7F5F">
        <w:rPr>
          <w:shd w:val="clear" w:color="auto" w:fill="FFFFFF"/>
        </w:rPr>
        <w:t xml:space="preserve">placement of </w:t>
      </w:r>
      <w:r w:rsidR="00BE389C">
        <w:rPr>
          <w:shd w:val="clear" w:color="auto" w:fill="FFFFFF"/>
        </w:rPr>
        <w:t xml:space="preserve">the, then the prisoner’s detention would arguably be arbitrary. </w:t>
      </w:r>
    </w:p>
    <w:p w14:paraId="3BE5C6A4" w14:textId="6468D35B" w:rsidR="008E23C8" w:rsidRPr="00CC0263" w:rsidRDefault="00BE389C" w:rsidP="00BE389C">
      <w:pPr>
        <w:rPr>
          <w:shd w:val="clear" w:color="auto" w:fill="FFFFFF"/>
        </w:rPr>
      </w:pPr>
      <w:r w:rsidRPr="00CC0263">
        <w:rPr>
          <w:shd w:val="clear" w:color="auto" w:fill="FFFFFF"/>
        </w:rPr>
        <w:lastRenderedPageBreak/>
        <w:t>In contrast, the making of a supervision order in preference to a continuing detention order would involve</w:t>
      </w:r>
      <w:r w:rsidR="00506970">
        <w:rPr>
          <w:shd w:val="clear" w:color="auto" w:fill="FFFFFF"/>
        </w:rPr>
        <w:t>,</w:t>
      </w:r>
      <w:r>
        <w:rPr>
          <w:shd w:val="clear" w:color="auto" w:fill="FFFFFF"/>
        </w:rPr>
        <w:t xml:space="preserve"> at </w:t>
      </w:r>
      <w:r w:rsidR="00506970">
        <w:rPr>
          <w:shd w:val="clear" w:color="auto" w:fill="FFFFFF"/>
        </w:rPr>
        <w:t>a minimum,</w:t>
      </w:r>
      <w:r w:rsidRPr="00CC0263">
        <w:rPr>
          <w:shd w:val="clear" w:color="auto" w:fill="FFFFFF"/>
        </w:rPr>
        <w:t xml:space="preserve"> </w:t>
      </w:r>
      <w:r w:rsidR="009A7F5F" w:rsidRPr="00CC0263">
        <w:rPr>
          <w:shd w:val="clear" w:color="auto" w:fill="FFFFFF"/>
        </w:rPr>
        <w:t>consideration</w:t>
      </w:r>
      <w:r w:rsidRPr="00CC0263">
        <w:rPr>
          <w:shd w:val="clear" w:color="auto" w:fill="FFFFFF"/>
        </w:rPr>
        <w:t xml:space="preserve"> of the right to humane treatment when deprived of liberty</w:t>
      </w:r>
      <w:r w:rsidR="00CC0263" w:rsidRPr="00CC0263">
        <w:rPr>
          <w:shd w:val="clear" w:color="auto" w:fill="FFFFFF"/>
        </w:rPr>
        <w:t>.</w:t>
      </w:r>
      <w:r w:rsidR="00CC0263" w:rsidRPr="00CC0263">
        <w:rPr>
          <w:rStyle w:val="FootnoteReference"/>
          <w:shd w:val="clear" w:color="auto" w:fill="FFFFFF"/>
        </w:rPr>
        <w:footnoteReference w:id="20"/>
      </w:r>
      <w:r>
        <w:rPr>
          <w:shd w:val="clear" w:color="auto" w:fill="FFFFFF"/>
        </w:rPr>
        <w:t xml:space="preserve"> </w:t>
      </w:r>
      <w:r w:rsidRPr="00CC0263">
        <w:rPr>
          <w:shd w:val="clear" w:color="auto" w:fill="FFFFFF"/>
        </w:rPr>
        <w:t xml:space="preserve">The prisoner required a high level of support which made his proposed </w:t>
      </w:r>
      <w:r w:rsidR="00A17949" w:rsidRPr="00CC0263">
        <w:rPr>
          <w:shd w:val="clear" w:color="auto" w:fill="FFFFFF"/>
        </w:rPr>
        <w:t>placement</w:t>
      </w:r>
      <w:r w:rsidRPr="00CC0263">
        <w:rPr>
          <w:shd w:val="clear" w:color="auto" w:fill="FFFFFF"/>
        </w:rPr>
        <w:t xml:space="preserve"> unsafe for his health. </w:t>
      </w:r>
    </w:p>
    <w:p w14:paraId="44742335" w14:textId="6868A1DF" w:rsidR="00BE389C" w:rsidRDefault="00BE389C" w:rsidP="00BE389C">
      <w:pPr>
        <w:rPr>
          <w:shd w:val="clear" w:color="auto" w:fill="FFFFFF"/>
        </w:rPr>
      </w:pPr>
      <w:r w:rsidRPr="00CC0263">
        <w:rPr>
          <w:shd w:val="clear" w:color="auto" w:fill="FFFFFF"/>
        </w:rPr>
        <w:t>Ultimately, the Court</w:t>
      </w:r>
      <w:r w:rsidR="00B74F59" w:rsidRPr="00CC0263">
        <w:rPr>
          <w:shd w:val="clear" w:color="auto" w:fill="FFFFFF"/>
        </w:rPr>
        <w:t xml:space="preserve"> applied the principle that supervised release should generally be preferred to a continuing detention order. This </w:t>
      </w:r>
      <w:proofErr w:type="gramStart"/>
      <w:r w:rsidR="00B74F59" w:rsidRPr="00CC0263">
        <w:rPr>
          <w:shd w:val="clear" w:color="auto" w:fill="FFFFFF"/>
        </w:rPr>
        <w:t>principle</w:t>
      </w:r>
      <w:proofErr w:type="gramEnd"/>
      <w:r w:rsidR="00B74F59" w:rsidRPr="00CC0263">
        <w:rPr>
          <w:shd w:val="clear" w:color="auto" w:fill="FFFFFF"/>
        </w:rPr>
        <w:t xml:space="preserve"> rests on the basis that intrusions</w:t>
      </w:r>
      <w:r w:rsidR="00B74F59">
        <w:rPr>
          <w:shd w:val="clear" w:color="auto" w:fill="FFFFFF"/>
        </w:rPr>
        <w:t xml:space="preserve"> on the right to liberty are exceptional and that liberty should be constrained to no greater extent than is warranted by the law. This was reinforced in this case by the prisoner’s preference for a supervision order. The Court </w:t>
      </w:r>
      <w:r>
        <w:rPr>
          <w:shd w:val="clear" w:color="auto" w:fill="FFFFFF"/>
        </w:rPr>
        <w:t>ordered the prisoner be released under a supervision order</w:t>
      </w:r>
      <w:r w:rsidR="00B74F59">
        <w:rPr>
          <w:shd w:val="clear" w:color="auto" w:fill="FFFFFF"/>
        </w:rPr>
        <w:t>.</w:t>
      </w:r>
      <w:r>
        <w:rPr>
          <w:shd w:val="clear" w:color="auto" w:fill="FFFFFF"/>
        </w:rPr>
        <w:t xml:space="preserve"> </w:t>
      </w:r>
    </w:p>
    <w:p w14:paraId="4D148BF6" w14:textId="3E08C5EC" w:rsidR="00BE389C" w:rsidRPr="00B132DB" w:rsidRDefault="00CB50E3" w:rsidP="00CB50E3">
      <w:pPr>
        <w:pStyle w:val="Heading3"/>
        <w:rPr>
          <w:color w:val="004270"/>
        </w:rPr>
      </w:pPr>
      <w:r w:rsidRPr="00B132DB">
        <w:rPr>
          <w:i/>
          <w:color w:val="004270"/>
        </w:rPr>
        <w:t xml:space="preserve">Wallace v Tannock &amp; Anor </w:t>
      </w:r>
      <w:r w:rsidRPr="00B132DB">
        <w:rPr>
          <w:color w:val="004270"/>
        </w:rPr>
        <w:t>[2023] QSC 122</w:t>
      </w:r>
    </w:p>
    <w:p w14:paraId="719DB3D1" w14:textId="330EAB10" w:rsidR="00A17949" w:rsidRDefault="00A17949" w:rsidP="00A17949">
      <w:r>
        <w:t>A man had a history of sexual offending</w:t>
      </w:r>
      <w:r w:rsidR="00C34C35">
        <w:t xml:space="preserve"> against women</w:t>
      </w:r>
      <w:r>
        <w:t>. Following the expiry of his prison sentence, he was released from prison on a supervision order which required that he comply with every reasonable direction of a Queensland Corrective Services (QCS) officer.</w:t>
      </w:r>
    </w:p>
    <w:p w14:paraId="432C8932" w14:textId="13DE06B9" w:rsidR="00A17949" w:rsidRDefault="00A17949" w:rsidP="00A17949">
      <w:r>
        <w:t xml:space="preserve">QCS became concerned about the man’s behaviour with respect to female NDIS workers and </w:t>
      </w:r>
      <w:r w:rsidR="006E4EE0">
        <w:t xml:space="preserve">in 2022 </w:t>
      </w:r>
      <w:r>
        <w:t xml:space="preserve">issued a direction requiring that the man have </w:t>
      </w:r>
      <w:r w:rsidR="0014410F">
        <w:t>only</w:t>
      </w:r>
      <w:r>
        <w:t xml:space="preserve"> male NDIS support workers and </w:t>
      </w:r>
      <w:r w:rsidR="006E0224">
        <w:t>that</w:t>
      </w:r>
      <w:r>
        <w:t xml:space="preserve"> he </w:t>
      </w:r>
      <w:proofErr w:type="gramStart"/>
      <w:r>
        <w:t>obtain</w:t>
      </w:r>
      <w:proofErr w:type="gramEnd"/>
      <w:r>
        <w:t xml:space="preserve"> approval to have any person in his home, including family members. </w:t>
      </w:r>
      <w:r w:rsidR="006E4EE0">
        <w:t>T</w:t>
      </w:r>
      <w:r>
        <w:t xml:space="preserve">he man’s risk had not been assessed </w:t>
      </w:r>
      <w:r w:rsidR="006E4EE0">
        <w:t>since 2015.</w:t>
      </w:r>
    </w:p>
    <w:p w14:paraId="601F1BDF" w14:textId="42EDD96C" w:rsidR="00A17949" w:rsidRDefault="00A17949" w:rsidP="00A17949">
      <w:r>
        <w:t>The man sought judicial review of the QCS direction.</w:t>
      </w:r>
    </w:p>
    <w:p w14:paraId="39BAD90E" w14:textId="294DE72C" w:rsidR="00A17949" w:rsidRDefault="00A17949" w:rsidP="00A17949">
      <w:r>
        <w:t xml:space="preserve">The Court concluded that the man had not been provided with procedural fairness in the making of the directions and ordered the QCS direction </w:t>
      </w:r>
      <w:r w:rsidR="00DB648C">
        <w:t xml:space="preserve">to </w:t>
      </w:r>
      <w:r>
        <w:t>be set aside and remitted for reconsideration according to law.</w:t>
      </w:r>
    </w:p>
    <w:p w14:paraId="0CB7BD7F" w14:textId="311BABD5" w:rsidR="00C34C35" w:rsidRPr="00A17949" w:rsidRDefault="00A17949" w:rsidP="00A17949">
      <w:r>
        <w:t xml:space="preserve">The Court also considered the man’s human </w:t>
      </w:r>
      <w:r w:rsidR="006E4EE0">
        <w:t xml:space="preserve">right </w:t>
      </w:r>
      <w:r w:rsidR="006E4EE0" w:rsidRPr="008957A8">
        <w:t xml:space="preserve">to </w:t>
      </w:r>
      <w:r w:rsidRPr="008957A8">
        <w:t>freedom of association.</w:t>
      </w:r>
      <w:r w:rsidR="002F7546" w:rsidRPr="008957A8">
        <w:rPr>
          <w:rStyle w:val="FootnoteReference"/>
        </w:rPr>
        <w:footnoteReference w:id="21"/>
      </w:r>
      <w:r>
        <w:t xml:space="preserve"> The Court found that the direction regarding male NDIS support workers was justified </w:t>
      </w:r>
      <w:r w:rsidR="00C04B8E">
        <w:t xml:space="preserve">and </w:t>
      </w:r>
      <w:r>
        <w:t xml:space="preserve">calculated to mitigate the damage to society that may arise from the </w:t>
      </w:r>
      <w:r w:rsidR="006E4EE0">
        <w:t xml:space="preserve">man’s </w:t>
      </w:r>
      <w:r>
        <w:t xml:space="preserve">offending against a female support worker. </w:t>
      </w:r>
      <w:r w:rsidR="00C34C35">
        <w:t>However, the limitation on visitors, including male visitors from the man’s own family, was not justified.</w:t>
      </w:r>
      <w:r w:rsidR="00E865C3">
        <w:t xml:space="preserve"> </w:t>
      </w:r>
      <w:r w:rsidR="00C34C35">
        <w:t xml:space="preserve">There was no rational basis for concern </w:t>
      </w:r>
      <w:r w:rsidR="00CB1268">
        <w:t xml:space="preserve">that the man would offend against </w:t>
      </w:r>
      <w:r w:rsidR="006C633F">
        <w:t xml:space="preserve">a </w:t>
      </w:r>
      <w:r w:rsidR="00C34C35">
        <w:t>male</w:t>
      </w:r>
      <w:r w:rsidR="00CB1268">
        <w:t xml:space="preserve">, or any evidence that QCS </w:t>
      </w:r>
      <w:r w:rsidR="00661D51">
        <w:t xml:space="preserve">needed </w:t>
      </w:r>
      <w:r w:rsidR="00CB1268">
        <w:t xml:space="preserve">to be aware of all male visitors to ensure </w:t>
      </w:r>
      <w:r w:rsidR="00C34C35">
        <w:t xml:space="preserve">community safety. The </w:t>
      </w:r>
      <w:r w:rsidR="007A5A6F">
        <w:t>C</w:t>
      </w:r>
      <w:r w:rsidR="00C34C35">
        <w:t xml:space="preserve">ourt indicated that it would have set aside the QCS </w:t>
      </w:r>
      <w:r w:rsidR="006E4EE0">
        <w:t xml:space="preserve">direction </w:t>
      </w:r>
      <w:r w:rsidR="00C34C35">
        <w:t xml:space="preserve">on the basis that it was an invalid limitation on the man’s freedom of association. </w:t>
      </w:r>
    </w:p>
    <w:p w14:paraId="16F3895E" w14:textId="56CEADF1" w:rsidR="00265B0F" w:rsidRPr="00B132DB" w:rsidRDefault="001E333F" w:rsidP="00737B2A">
      <w:pPr>
        <w:pStyle w:val="Heading2"/>
        <w:rPr>
          <w:color w:val="004270"/>
        </w:rPr>
      </w:pPr>
      <w:bookmarkStart w:id="97" w:name="_Toc147757310"/>
      <w:bookmarkStart w:id="98" w:name="_Toc148086931"/>
      <w:r w:rsidRPr="00B132DB">
        <w:rPr>
          <w:color w:val="004270"/>
        </w:rPr>
        <w:t>Legal capacity</w:t>
      </w:r>
      <w:bookmarkEnd w:id="97"/>
      <w:bookmarkEnd w:id="98"/>
    </w:p>
    <w:p w14:paraId="1371FA37" w14:textId="4C926EE9" w:rsidR="00265B0F" w:rsidRPr="00B132DB" w:rsidRDefault="0099781F" w:rsidP="009F1AE1">
      <w:pPr>
        <w:pStyle w:val="Heading3"/>
        <w:rPr>
          <w:color w:val="004270"/>
        </w:rPr>
      </w:pPr>
      <w:bookmarkStart w:id="99" w:name="_Hlk141956301"/>
      <w:r w:rsidRPr="00F47C36">
        <w:rPr>
          <w:i/>
          <w:color w:val="004270"/>
        </w:rPr>
        <w:t>BA, DC, FE v State of Queensland</w:t>
      </w:r>
      <w:r w:rsidRPr="00B132DB">
        <w:rPr>
          <w:color w:val="004270"/>
        </w:rPr>
        <w:t xml:space="preserve"> [2022] QCAT 332</w:t>
      </w:r>
    </w:p>
    <w:p w14:paraId="662E017C" w14:textId="706F3A8A" w:rsidR="0078729A" w:rsidRDefault="68DB7612" w:rsidP="00086426">
      <w:pPr>
        <w:rPr>
          <w:shd w:val="clear" w:color="auto" w:fill="FFFFFF"/>
        </w:rPr>
      </w:pPr>
      <w:bookmarkStart w:id="100" w:name="_Hlk141950204"/>
      <w:bookmarkEnd w:id="99"/>
      <w:r>
        <w:rPr>
          <w:shd w:val="clear" w:color="auto" w:fill="FFFFFF"/>
        </w:rPr>
        <w:t>T</w:t>
      </w:r>
      <w:r w:rsidR="0039048F">
        <w:rPr>
          <w:shd w:val="clear" w:color="auto" w:fill="FFFFFF"/>
        </w:rPr>
        <w:t>he tribunal</w:t>
      </w:r>
      <w:r w:rsidR="00086426">
        <w:rPr>
          <w:shd w:val="clear" w:color="auto" w:fill="FFFFFF"/>
        </w:rPr>
        <w:t xml:space="preserve"> considered whether</w:t>
      </w:r>
      <w:r w:rsidR="006415F7">
        <w:rPr>
          <w:shd w:val="clear" w:color="auto" w:fill="FFFFFF"/>
        </w:rPr>
        <w:t xml:space="preserve"> complaints</w:t>
      </w:r>
      <w:r w:rsidR="00086426">
        <w:rPr>
          <w:shd w:val="clear" w:color="auto" w:fill="FFFFFF"/>
        </w:rPr>
        <w:t xml:space="preserve"> </w:t>
      </w:r>
      <w:r w:rsidR="006415F7">
        <w:rPr>
          <w:shd w:val="clear" w:color="auto" w:fill="FFFFFF"/>
        </w:rPr>
        <w:t xml:space="preserve">made by persons </w:t>
      </w:r>
      <w:r w:rsidR="00086426">
        <w:rPr>
          <w:shd w:val="clear" w:color="auto" w:fill="FFFFFF"/>
        </w:rPr>
        <w:t xml:space="preserve">all under 18 years </w:t>
      </w:r>
      <w:r w:rsidR="00722971">
        <w:rPr>
          <w:shd w:val="clear" w:color="auto" w:fill="FFFFFF"/>
        </w:rPr>
        <w:t>of age</w:t>
      </w:r>
      <w:r w:rsidR="00086426" w:rsidDel="00722971">
        <w:rPr>
          <w:shd w:val="clear" w:color="auto" w:fill="FFFFFF"/>
        </w:rPr>
        <w:t xml:space="preserve"> </w:t>
      </w:r>
      <w:r w:rsidR="006415F7">
        <w:rPr>
          <w:shd w:val="clear" w:color="auto" w:fill="FFFFFF"/>
        </w:rPr>
        <w:t xml:space="preserve">had been properly made and referred under the </w:t>
      </w:r>
      <w:r w:rsidR="006415F7" w:rsidRPr="5FE3E0D6">
        <w:rPr>
          <w:i/>
          <w:shd w:val="clear" w:color="auto" w:fill="FFFFFF"/>
        </w:rPr>
        <w:t>Anti-Discrimination Act 1991</w:t>
      </w:r>
      <w:r w:rsidR="006415F7">
        <w:rPr>
          <w:shd w:val="clear" w:color="auto" w:fill="FFFFFF"/>
        </w:rPr>
        <w:t xml:space="preserve">. The concern arose because of the position in the civil courts that a litigation </w:t>
      </w:r>
      <w:r w:rsidR="006415F7">
        <w:rPr>
          <w:shd w:val="clear" w:color="auto" w:fill="FFFFFF"/>
        </w:rPr>
        <w:lastRenderedPageBreak/>
        <w:t xml:space="preserve">guardian is required for a person under 18 to bring </w:t>
      </w:r>
      <w:r w:rsidR="00722971">
        <w:rPr>
          <w:shd w:val="clear" w:color="auto" w:fill="FFFFFF"/>
        </w:rPr>
        <w:t>a</w:t>
      </w:r>
      <w:r w:rsidR="006415F7">
        <w:rPr>
          <w:shd w:val="clear" w:color="auto" w:fill="FFFFFF"/>
        </w:rPr>
        <w:t xml:space="preserve"> proceeding. The tribunal asked the Commission to make submissions. </w:t>
      </w:r>
    </w:p>
    <w:p w14:paraId="2D083123" w14:textId="2C61BA20" w:rsidR="004571A4" w:rsidRPr="00DA405C" w:rsidRDefault="006415F7" w:rsidP="00086426">
      <w:pPr>
        <w:rPr>
          <w:shd w:val="clear" w:color="auto" w:fill="FFFFFF"/>
        </w:rPr>
      </w:pPr>
      <w:r>
        <w:rPr>
          <w:shd w:val="clear" w:color="auto" w:fill="FFFFFF"/>
        </w:rPr>
        <w:t xml:space="preserve">The tribunal </w:t>
      </w:r>
      <w:r w:rsidR="00086426">
        <w:rPr>
          <w:shd w:val="clear" w:color="auto" w:fill="FFFFFF"/>
        </w:rPr>
        <w:t>accepted that</w:t>
      </w:r>
      <w:r>
        <w:rPr>
          <w:shd w:val="clear" w:color="auto" w:fill="FFFFFF"/>
        </w:rPr>
        <w:t xml:space="preserve"> a complainant did not have to be over 18 years </w:t>
      </w:r>
      <w:r w:rsidR="002121BD">
        <w:rPr>
          <w:shd w:val="clear" w:color="auto" w:fill="FFFFFF"/>
        </w:rPr>
        <w:t xml:space="preserve">of age </w:t>
      </w:r>
      <w:r>
        <w:rPr>
          <w:shd w:val="clear" w:color="auto" w:fill="FFFFFF"/>
        </w:rPr>
        <w:t>to make a valid complaint and</w:t>
      </w:r>
      <w:r w:rsidR="006E767F">
        <w:rPr>
          <w:shd w:val="clear" w:color="auto" w:fill="FFFFFF"/>
        </w:rPr>
        <w:t xml:space="preserve">, as the complainants were persons </w:t>
      </w:r>
      <w:r w:rsidR="006E767F" w:rsidRPr="00DA405C">
        <w:rPr>
          <w:shd w:val="clear" w:color="auto" w:fill="FFFFFF"/>
        </w:rPr>
        <w:t xml:space="preserve">subjected to an alleged contravention within section 134(1)(a) of the Anti-Discrimination Act, </w:t>
      </w:r>
      <w:r w:rsidRPr="00DA405C">
        <w:rPr>
          <w:shd w:val="clear" w:color="auto" w:fill="FFFFFF"/>
        </w:rPr>
        <w:t>the complaints had been properly made. T</w:t>
      </w:r>
      <w:r w:rsidR="00086426" w:rsidRPr="00DA405C">
        <w:rPr>
          <w:shd w:val="clear" w:color="auto" w:fill="FFFFFF"/>
        </w:rPr>
        <w:t>his interpretation</w:t>
      </w:r>
      <w:r w:rsidR="00ED45AB" w:rsidRPr="00DA405C">
        <w:rPr>
          <w:shd w:val="clear" w:color="auto" w:fill="FFFFFF"/>
        </w:rPr>
        <w:t xml:space="preserve"> </w:t>
      </w:r>
      <w:r w:rsidR="00A9711B" w:rsidRPr="00DA405C">
        <w:rPr>
          <w:shd w:val="clear" w:color="auto" w:fill="FFFFFF"/>
        </w:rPr>
        <w:t xml:space="preserve">of </w:t>
      </w:r>
      <w:r w:rsidR="00ED45AB" w:rsidRPr="00DA405C">
        <w:rPr>
          <w:shd w:val="clear" w:color="auto" w:fill="FFFFFF"/>
        </w:rPr>
        <w:t xml:space="preserve">the </w:t>
      </w:r>
      <w:r w:rsidRPr="00DA405C">
        <w:rPr>
          <w:shd w:val="clear" w:color="auto" w:fill="FFFFFF"/>
        </w:rPr>
        <w:t>legislation</w:t>
      </w:r>
      <w:r w:rsidRPr="00DA405C">
        <w:rPr>
          <w:i/>
          <w:shd w:val="clear" w:color="auto" w:fill="FFFFFF"/>
        </w:rPr>
        <w:t xml:space="preserve"> </w:t>
      </w:r>
      <w:r w:rsidR="00086426" w:rsidRPr="00DA405C">
        <w:rPr>
          <w:shd w:val="clear" w:color="auto" w:fill="FFFFFF"/>
        </w:rPr>
        <w:t>was most compatible with human rights.</w:t>
      </w:r>
      <w:r w:rsidR="00E865C3">
        <w:rPr>
          <w:shd w:val="clear" w:color="auto" w:fill="FFFFFF"/>
        </w:rPr>
        <w:t xml:space="preserve"> </w:t>
      </w:r>
      <w:r w:rsidR="006E767F">
        <w:t xml:space="preserve">Although specific rights were not identified in the tribunal’s decision, rights raised in the Commission’s submissions were the </w:t>
      </w:r>
      <w:r w:rsidR="006E767F" w:rsidRPr="00DA405C">
        <w:t>rights of the child</w:t>
      </w:r>
      <w:r w:rsidR="0075329C" w:rsidRPr="00DA405C">
        <w:rPr>
          <w:rStyle w:val="FootnoteReference"/>
        </w:rPr>
        <w:footnoteReference w:id="22"/>
      </w:r>
      <w:r w:rsidR="006E767F">
        <w:t xml:space="preserve"> and </w:t>
      </w:r>
      <w:r w:rsidR="006E767F" w:rsidRPr="00DA405C">
        <w:t>recognition and equality before the law</w:t>
      </w:r>
      <w:r w:rsidR="006E767F">
        <w:t>.</w:t>
      </w:r>
      <w:r w:rsidR="00DA405C" w:rsidRPr="00DA405C">
        <w:rPr>
          <w:rStyle w:val="FootnoteReference"/>
        </w:rPr>
        <w:footnoteReference w:id="23"/>
      </w:r>
    </w:p>
    <w:p w14:paraId="28B5C068" w14:textId="31F541FC" w:rsidR="00086426" w:rsidRPr="00086426" w:rsidRDefault="00086426" w:rsidP="00086426">
      <w:r>
        <w:rPr>
          <w:shd w:val="clear" w:color="auto" w:fill="FFFFFF"/>
        </w:rPr>
        <w:t xml:space="preserve">Further, </w:t>
      </w:r>
      <w:r w:rsidR="006E767F">
        <w:rPr>
          <w:shd w:val="clear" w:color="auto" w:fill="FFFFFF"/>
        </w:rPr>
        <w:t xml:space="preserve">the tribunal </w:t>
      </w:r>
      <w:r>
        <w:rPr>
          <w:shd w:val="clear" w:color="auto" w:fill="FFFFFF"/>
        </w:rPr>
        <w:t xml:space="preserve">found that </w:t>
      </w:r>
      <w:r w:rsidR="006E767F">
        <w:rPr>
          <w:shd w:val="clear" w:color="auto" w:fill="FFFFFF"/>
        </w:rPr>
        <w:t xml:space="preserve">provided </w:t>
      </w:r>
      <w:r>
        <w:rPr>
          <w:shd w:val="clear" w:color="auto" w:fill="FFFFFF"/>
        </w:rPr>
        <w:t xml:space="preserve">a person under 18 years </w:t>
      </w:r>
      <w:r w:rsidR="006E767F">
        <w:rPr>
          <w:shd w:val="clear" w:color="auto" w:fill="FFFFFF"/>
        </w:rPr>
        <w:t xml:space="preserve">was </w:t>
      </w:r>
      <w:r>
        <w:rPr>
          <w:shd w:val="clear" w:color="auto" w:fill="FFFFFF"/>
        </w:rPr>
        <w:t xml:space="preserve">‘Gillick </w:t>
      </w:r>
      <w:r w:rsidRPr="00734A00">
        <w:rPr>
          <w:shd w:val="clear" w:color="auto" w:fill="FFFFFF"/>
        </w:rPr>
        <w:t xml:space="preserve">competent’, </w:t>
      </w:r>
      <w:r w:rsidR="006E767F" w:rsidRPr="00734A00">
        <w:rPr>
          <w:shd w:val="clear" w:color="auto" w:fill="FFFFFF"/>
        </w:rPr>
        <w:t xml:space="preserve">they </w:t>
      </w:r>
      <w:r w:rsidRPr="00734A00">
        <w:rPr>
          <w:shd w:val="clear" w:color="auto" w:fill="FFFFFF"/>
        </w:rPr>
        <w:t xml:space="preserve">may pursue the matter without a litigation guardian. </w:t>
      </w:r>
      <w:r w:rsidR="006E767F" w:rsidRPr="00734A00">
        <w:rPr>
          <w:shd w:val="clear" w:color="auto" w:fill="FFFFFF"/>
        </w:rPr>
        <w:t xml:space="preserve">The tribunal </w:t>
      </w:r>
      <w:r w:rsidRPr="00734A00">
        <w:rPr>
          <w:shd w:val="clear" w:color="auto" w:fill="FFFFFF"/>
        </w:rPr>
        <w:t xml:space="preserve">assessed the competency of each of the </w:t>
      </w:r>
      <w:r w:rsidR="006E767F" w:rsidRPr="00734A00">
        <w:rPr>
          <w:shd w:val="clear" w:color="auto" w:fill="FFFFFF"/>
        </w:rPr>
        <w:t xml:space="preserve">complainants </w:t>
      </w:r>
      <w:r w:rsidRPr="00734A00">
        <w:rPr>
          <w:shd w:val="clear" w:color="auto" w:fill="FFFFFF"/>
        </w:rPr>
        <w:t xml:space="preserve">and made directions that one of the </w:t>
      </w:r>
      <w:r w:rsidR="006E767F" w:rsidRPr="00734A00">
        <w:rPr>
          <w:shd w:val="clear" w:color="auto" w:fill="FFFFFF"/>
        </w:rPr>
        <w:t xml:space="preserve">complainants </w:t>
      </w:r>
      <w:r w:rsidRPr="00734A00">
        <w:rPr>
          <w:shd w:val="clear" w:color="auto" w:fill="FFFFFF"/>
        </w:rPr>
        <w:t>be appointed a litigation guardian. QCAT considered that by requiring a litigation guardian, the </w:t>
      </w:r>
      <w:r w:rsidR="006E767F" w:rsidRPr="00734A00">
        <w:rPr>
          <w:shd w:val="clear" w:color="auto" w:fill="FFFFFF"/>
        </w:rPr>
        <w:t xml:space="preserve">complainant’s </w:t>
      </w:r>
      <w:r w:rsidRPr="00734A00">
        <w:rPr>
          <w:rStyle w:val="Strong"/>
          <w:rFonts w:cs="Arial"/>
          <w:b w:val="0"/>
          <w:shd w:val="clear" w:color="auto" w:fill="FFFFFF"/>
        </w:rPr>
        <w:t>rights to equality</w:t>
      </w:r>
      <w:r w:rsidRPr="00734A00">
        <w:rPr>
          <w:b/>
          <w:shd w:val="clear" w:color="auto" w:fill="FFFFFF"/>
        </w:rPr>
        <w:t>,</w:t>
      </w:r>
      <w:r w:rsidR="00734A00" w:rsidRPr="00734A00">
        <w:rPr>
          <w:rStyle w:val="FootnoteReference"/>
          <w:rFonts w:cs="Arial"/>
          <w:b/>
          <w:bCs/>
          <w:shd w:val="clear" w:color="auto" w:fill="FFFFFF"/>
        </w:rPr>
        <w:footnoteReference w:id="24"/>
      </w:r>
      <w:r w:rsidRPr="00734A00">
        <w:rPr>
          <w:b/>
          <w:shd w:val="clear" w:color="auto" w:fill="FFFFFF"/>
        </w:rPr>
        <w:t> </w:t>
      </w:r>
      <w:r w:rsidRPr="00734A00">
        <w:rPr>
          <w:rStyle w:val="Strong"/>
          <w:rFonts w:cs="Arial"/>
          <w:b w:val="0"/>
          <w:shd w:val="clear" w:color="auto" w:fill="FFFFFF"/>
        </w:rPr>
        <w:t>protection of families and children</w:t>
      </w:r>
      <w:r w:rsidR="00734A00" w:rsidRPr="00734A00">
        <w:rPr>
          <w:rStyle w:val="FootnoteReference"/>
          <w:rFonts w:cs="Arial"/>
          <w:b/>
          <w:bCs/>
          <w:shd w:val="clear" w:color="auto" w:fill="FFFFFF"/>
        </w:rPr>
        <w:footnoteReference w:id="25"/>
      </w:r>
      <w:r w:rsidRPr="00734A00">
        <w:rPr>
          <w:b/>
          <w:shd w:val="clear" w:color="auto" w:fill="FFFFFF"/>
        </w:rPr>
        <w:t> </w:t>
      </w:r>
      <w:r w:rsidRPr="00734A00">
        <w:rPr>
          <w:shd w:val="clear" w:color="auto" w:fill="FFFFFF"/>
        </w:rPr>
        <w:t>and</w:t>
      </w:r>
      <w:r w:rsidRPr="00734A00">
        <w:rPr>
          <w:b/>
          <w:shd w:val="clear" w:color="auto" w:fill="FFFFFF"/>
        </w:rPr>
        <w:t> </w:t>
      </w:r>
      <w:r w:rsidRPr="00734A00">
        <w:rPr>
          <w:rStyle w:val="Strong"/>
          <w:rFonts w:cs="Arial"/>
          <w:b w:val="0"/>
          <w:shd w:val="clear" w:color="auto" w:fill="FFFFFF"/>
        </w:rPr>
        <w:t>fair hearing</w:t>
      </w:r>
      <w:r w:rsidR="00734A00" w:rsidRPr="00734A00">
        <w:rPr>
          <w:rStyle w:val="FootnoteReference"/>
          <w:rFonts w:cs="Arial"/>
          <w:b/>
          <w:bCs/>
          <w:shd w:val="clear" w:color="auto" w:fill="FFFFFF"/>
        </w:rPr>
        <w:footnoteReference w:id="26"/>
      </w:r>
      <w:r w:rsidRPr="00734A00">
        <w:rPr>
          <w:b/>
          <w:shd w:val="clear" w:color="auto" w:fill="FFFFFF"/>
        </w:rPr>
        <w:t> </w:t>
      </w:r>
      <w:r w:rsidRPr="00734A00">
        <w:rPr>
          <w:shd w:val="clear" w:color="auto" w:fill="FFFFFF"/>
        </w:rPr>
        <w:t>were limited. However, that limitation was justified because of its purpose to ensure a fair hearing for all parties based on reliable and informed instructions from</w:t>
      </w:r>
      <w:r>
        <w:rPr>
          <w:shd w:val="clear" w:color="auto" w:fill="FFFFFF"/>
        </w:rPr>
        <w:t xml:space="preserve"> a party competent to give instructions and the fair administration of justice.</w:t>
      </w:r>
    </w:p>
    <w:bookmarkEnd w:id="100"/>
    <w:p w14:paraId="10F9C427" w14:textId="77777777" w:rsidR="004C5C2B" w:rsidRPr="00B132DB" w:rsidRDefault="004C5C2B" w:rsidP="009F1AE1">
      <w:pPr>
        <w:pStyle w:val="Heading3"/>
        <w:rPr>
          <w:color w:val="004270"/>
        </w:rPr>
      </w:pPr>
      <w:r w:rsidRPr="00F47C36">
        <w:rPr>
          <w:i/>
          <w:color w:val="004270"/>
        </w:rPr>
        <w:t>In the matter of ICO</w:t>
      </w:r>
      <w:r w:rsidRPr="00B132DB">
        <w:rPr>
          <w:color w:val="004270"/>
        </w:rPr>
        <w:t xml:space="preserve"> [2023] QMHC 1</w:t>
      </w:r>
    </w:p>
    <w:p w14:paraId="3AED53F6" w14:textId="4B7946C2" w:rsidR="005B75A4" w:rsidRDefault="005B75A4" w:rsidP="00734A00">
      <w:pPr>
        <w:rPr>
          <w:rFonts w:cs="Arial"/>
          <w:color w:val="484848"/>
          <w:sz w:val="22"/>
        </w:rPr>
      </w:pPr>
      <w:r>
        <w:t>The</w:t>
      </w:r>
      <w:r w:rsidR="006E767F">
        <w:t xml:space="preserve"> Mental Health Court was asked to consider an application for the approval of involuntary treatment of a woman </w:t>
      </w:r>
      <w:r>
        <w:t>with electroconvulsive therapy (ECT)</w:t>
      </w:r>
      <w:r w:rsidR="00C378EB">
        <w:t xml:space="preserve"> under the </w:t>
      </w:r>
      <w:r w:rsidR="00C378EB" w:rsidRPr="00C378EB">
        <w:rPr>
          <w:i/>
        </w:rPr>
        <w:t>Mental Health Act 2016</w:t>
      </w:r>
      <w:r>
        <w:t xml:space="preserve">. </w:t>
      </w:r>
      <w:r w:rsidR="001E51E8">
        <w:t xml:space="preserve">Before treatment with </w:t>
      </w:r>
      <w:r w:rsidR="001E51E8" w:rsidRPr="007104DB">
        <w:t xml:space="preserve">ECT can be approved, the </w:t>
      </w:r>
      <w:r w:rsidR="00D072DD" w:rsidRPr="007104DB">
        <w:t>C</w:t>
      </w:r>
      <w:r w:rsidR="001E51E8" w:rsidRPr="007104DB">
        <w:t xml:space="preserve">ourt must be satisfied that the person </w:t>
      </w:r>
      <w:r w:rsidR="00A73F27">
        <w:rPr>
          <w:rFonts w:cs="Arial"/>
          <w:color w:val="484848"/>
          <w:sz w:val="22"/>
        </w:rPr>
        <w:t xml:space="preserve">is not able to give informed consent to ECT. </w:t>
      </w:r>
    </w:p>
    <w:p w14:paraId="0117B0B2" w14:textId="0671DFFD" w:rsidR="00D27DFD" w:rsidRDefault="00413EFD" w:rsidP="00734A00">
      <w:pPr>
        <w:rPr>
          <w:rFonts w:cs="Arial"/>
          <w:color w:val="484848"/>
        </w:rPr>
      </w:pPr>
      <w:r>
        <w:t xml:space="preserve">The Court identified </w:t>
      </w:r>
      <w:r w:rsidR="00734A00">
        <w:t>several</w:t>
      </w:r>
      <w:r>
        <w:t xml:space="preserve"> of human rights engaged</w:t>
      </w:r>
      <w:r w:rsidR="00BF1235">
        <w:t xml:space="preserve"> by the decision, including the right to equality,</w:t>
      </w:r>
      <w:r w:rsidR="00734A00">
        <w:rPr>
          <w:rStyle w:val="FootnoteReference"/>
        </w:rPr>
        <w:footnoteReference w:id="27"/>
      </w:r>
      <w:r w:rsidR="00BF1235">
        <w:t xml:space="preserve"> privacy,</w:t>
      </w:r>
      <w:r w:rsidR="00734A00">
        <w:rPr>
          <w:rStyle w:val="FootnoteReference"/>
        </w:rPr>
        <w:footnoteReference w:id="28"/>
      </w:r>
      <w:r w:rsidR="00BF1235">
        <w:t xml:space="preserve"> liberty and security,</w:t>
      </w:r>
      <w:r w:rsidR="00734A00">
        <w:rPr>
          <w:rStyle w:val="FootnoteReference"/>
        </w:rPr>
        <w:footnoteReference w:id="29"/>
      </w:r>
      <w:r w:rsidR="00BF1235">
        <w:t xml:space="preserve"> humane treatment when deprived of liberty</w:t>
      </w:r>
      <w:r w:rsidR="00C543D1">
        <w:t>,</w:t>
      </w:r>
      <w:r w:rsidR="00734A00">
        <w:rPr>
          <w:rStyle w:val="FootnoteReference"/>
        </w:rPr>
        <w:footnoteReference w:id="30"/>
      </w:r>
      <w:r w:rsidR="00BF1235">
        <w:t xml:space="preserve"> the right to access health services without discrimination</w:t>
      </w:r>
      <w:r w:rsidR="00C543D1">
        <w:t>,</w:t>
      </w:r>
      <w:r w:rsidR="00734A00">
        <w:rPr>
          <w:rStyle w:val="FootnoteReference"/>
        </w:rPr>
        <w:footnoteReference w:id="31"/>
      </w:r>
      <w:r w:rsidR="00C543D1">
        <w:t xml:space="preserve"> and the right not to be subjected to medical treatment without the person’s full, free and informed consent</w:t>
      </w:r>
      <w:r w:rsidR="00BF1235">
        <w:t>.</w:t>
      </w:r>
      <w:r w:rsidR="00734A00">
        <w:rPr>
          <w:rStyle w:val="FootnoteReference"/>
        </w:rPr>
        <w:footnoteReference w:id="32"/>
      </w:r>
      <w:r w:rsidR="00C543D1">
        <w:t xml:space="preserve"> The Court noted that these rights were consistent with the Mental Health Act’s objects and principles that must be applied when performing a function or power under the Mental Health Act.</w:t>
      </w:r>
      <w:r w:rsidR="00E865C3">
        <w:t xml:space="preserve"> </w:t>
      </w:r>
    </w:p>
    <w:p w14:paraId="194CCEB2" w14:textId="20A6ABBC" w:rsidR="004C5C2B" w:rsidRDefault="004C5C2B" w:rsidP="007104DB">
      <w:pPr>
        <w:rPr>
          <w:rFonts w:cs="Arial"/>
          <w:color w:val="484848"/>
          <w:sz w:val="22"/>
        </w:rPr>
      </w:pPr>
      <w:r>
        <w:t xml:space="preserve">In setting out what was required to determine whether a person can understand the nature and effect of a decision relating to ECT, the </w:t>
      </w:r>
      <w:r w:rsidR="00603E15">
        <w:t>C</w:t>
      </w:r>
      <w:r>
        <w:t xml:space="preserve">ourt drew upon aspects of the Victorian </w:t>
      </w:r>
      <w:r w:rsidRPr="00734A00">
        <w:t>case of </w:t>
      </w:r>
      <w:r w:rsidRPr="00734A00">
        <w:rPr>
          <w:i/>
        </w:rPr>
        <w:t>PBU and NJE v Mental Health Tribunal</w:t>
      </w:r>
      <w:r w:rsidRPr="00734A00">
        <w:t> (2018) 56 VR 141</w:t>
      </w:r>
      <w:r w:rsidR="000C5A58" w:rsidRPr="00734A00">
        <w:t xml:space="preserve">. This included that </w:t>
      </w:r>
      <w:r w:rsidRPr="00734A00">
        <w:t xml:space="preserve">to have capacity, it is not necessary for a person to </w:t>
      </w:r>
      <w:proofErr w:type="gramStart"/>
      <w:r w:rsidRPr="00734A00">
        <w:t>give careful</w:t>
      </w:r>
      <w:r>
        <w:t xml:space="preserve"> consideration to</w:t>
      </w:r>
      <w:proofErr w:type="gramEnd"/>
      <w:r>
        <w:t xml:space="preserve"> the advantages or disadvantages of treatment, or that the person makes a </w:t>
      </w:r>
      <w:r w:rsidRPr="007104DB">
        <w:t xml:space="preserve">rational or balanced decision. It is enough, like most people, to be able to make and communicate a decision in broad terms as to the general nature and effect of treatment. A person’s insight into their illness is relevant to considering </w:t>
      </w:r>
      <w:r w:rsidRPr="007104DB">
        <w:lastRenderedPageBreak/>
        <w:t xml:space="preserve">whether a person </w:t>
      </w:r>
      <w:proofErr w:type="gramStart"/>
      <w:r w:rsidRPr="007104DB">
        <w:t>has the ability to</w:t>
      </w:r>
      <w:proofErr w:type="gramEnd"/>
      <w:r w:rsidRPr="007104DB">
        <w:t xml:space="preserve"> understand the nature and effect of a decision relating to ECT treatment but is not deter</w:t>
      </w:r>
      <w:r>
        <w:rPr>
          <w:rFonts w:cs="Arial"/>
          <w:color w:val="484848"/>
          <w:sz w:val="22"/>
        </w:rPr>
        <w:t xml:space="preserve">minative. The question of capacity under the </w:t>
      </w:r>
      <w:r w:rsidR="000C0710">
        <w:rPr>
          <w:rFonts w:cs="Arial"/>
          <w:color w:val="484848"/>
          <w:sz w:val="22"/>
        </w:rPr>
        <w:t xml:space="preserve">Mental Health </w:t>
      </w:r>
      <w:r>
        <w:rPr>
          <w:rFonts w:cs="Arial"/>
          <w:color w:val="484848"/>
          <w:sz w:val="22"/>
        </w:rPr>
        <w:t>Act will be fact and context specific.</w:t>
      </w:r>
    </w:p>
    <w:p w14:paraId="32A25490" w14:textId="6CC39A76" w:rsidR="004C5C2B" w:rsidRDefault="004C5C2B" w:rsidP="007104DB">
      <w:pPr>
        <w:rPr>
          <w:rFonts w:cs="Arial"/>
          <w:color w:val="484848"/>
          <w:sz w:val="22"/>
        </w:rPr>
      </w:pPr>
      <w:r w:rsidRPr="007104DB">
        <w:t>In this case, the Court determined the woman did not have capacity to consent to ECT</w:t>
      </w:r>
      <w:r w:rsidR="00877D59" w:rsidRPr="007104DB">
        <w:rPr>
          <w:rFonts w:cs="Arial"/>
        </w:rPr>
        <w:t>.</w:t>
      </w:r>
      <w:r w:rsidRPr="007104DB">
        <w:rPr>
          <w:rFonts w:cs="Arial"/>
        </w:rPr>
        <w:t xml:space="preserve"> </w:t>
      </w:r>
      <w:r w:rsidR="00877D59" w:rsidRPr="007104DB">
        <w:rPr>
          <w:rFonts w:cs="Arial"/>
        </w:rPr>
        <w:t>H</w:t>
      </w:r>
      <w:r w:rsidRPr="007104DB">
        <w:rPr>
          <w:rFonts w:cs="Arial"/>
        </w:rPr>
        <w:t>owever</w:t>
      </w:r>
      <w:r w:rsidR="000C0710" w:rsidRPr="007104DB">
        <w:rPr>
          <w:rFonts w:cs="Arial"/>
        </w:rPr>
        <w:t xml:space="preserve">, </w:t>
      </w:r>
      <w:r w:rsidR="00F50281" w:rsidRPr="007104DB">
        <w:rPr>
          <w:rFonts w:cs="Arial"/>
        </w:rPr>
        <w:t xml:space="preserve">ECT was refused on the basis the Court was not satisfied that it was appropriate in the circumstances, </w:t>
      </w:r>
      <w:r w:rsidR="000C5A58" w:rsidRPr="007104DB">
        <w:rPr>
          <w:rFonts w:cs="Arial"/>
        </w:rPr>
        <w:t xml:space="preserve">given </w:t>
      </w:r>
      <w:r w:rsidRPr="007104DB">
        <w:rPr>
          <w:rFonts w:cs="Arial"/>
        </w:rPr>
        <w:t xml:space="preserve">there remained alternatives to ECT </w:t>
      </w:r>
      <w:r w:rsidR="00F50281" w:rsidRPr="007104DB">
        <w:rPr>
          <w:rFonts w:cs="Arial"/>
        </w:rPr>
        <w:t xml:space="preserve">to </w:t>
      </w:r>
      <w:r w:rsidRPr="007104DB">
        <w:rPr>
          <w:rFonts w:cs="Arial"/>
        </w:rPr>
        <w:t>be explored.</w:t>
      </w:r>
    </w:p>
    <w:p w14:paraId="4EAEC73B" w14:textId="77777777" w:rsidR="002B24E6" w:rsidRDefault="002B24E6">
      <w:pPr>
        <w:spacing w:after="160" w:line="259" w:lineRule="auto"/>
        <w:ind w:right="0"/>
        <w:rPr>
          <w:rFonts w:eastAsiaTheme="majorEastAsia" w:cstheme="majorBidi"/>
          <w:iCs/>
          <w:color w:val="004270"/>
          <w:sz w:val="48"/>
          <w:szCs w:val="32"/>
        </w:rPr>
      </w:pPr>
      <w:bookmarkStart w:id="101" w:name="_Toc84593879"/>
      <w:bookmarkStart w:id="102" w:name="_Toc85451757"/>
      <w:bookmarkStart w:id="103" w:name="_Toc85526687"/>
      <w:bookmarkStart w:id="104" w:name="_Toc85787102"/>
      <w:bookmarkStart w:id="105" w:name="_Toc110506641"/>
      <w:bookmarkStart w:id="106" w:name="_Toc202992737"/>
      <w:bookmarkStart w:id="107" w:name="_Toc117697164"/>
      <w:bookmarkStart w:id="108" w:name="_Toc147757311"/>
      <w:bookmarkStart w:id="109" w:name="_Toc148086932"/>
      <w:r>
        <w:rPr>
          <w:color w:val="004270"/>
        </w:rPr>
        <w:br w:type="page"/>
      </w:r>
    </w:p>
    <w:p w14:paraId="3BA299A1" w14:textId="55559129" w:rsidR="004F5A90" w:rsidRPr="0017166D" w:rsidRDefault="004F5A90" w:rsidP="00D17411">
      <w:pPr>
        <w:pStyle w:val="Heading1"/>
        <w:rPr>
          <w:color w:val="004270"/>
        </w:rPr>
      </w:pPr>
      <w:r w:rsidRPr="0017166D">
        <w:rPr>
          <w:color w:val="004270"/>
        </w:rPr>
        <w:lastRenderedPageBreak/>
        <w:t>Interventions</w:t>
      </w:r>
      <w:bookmarkEnd w:id="101"/>
      <w:bookmarkEnd w:id="102"/>
      <w:bookmarkEnd w:id="103"/>
      <w:bookmarkEnd w:id="104"/>
      <w:bookmarkEnd w:id="105"/>
      <w:bookmarkEnd w:id="106"/>
      <w:bookmarkEnd w:id="107"/>
      <w:bookmarkEnd w:id="108"/>
      <w:bookmarkEnd w:id="109"/>
    </w:p>
    <w:p w14:paraId="384D7849" w14:textId="16710AE6" w:rsidR="00595A2F" w:rsidRDefault="00595A2F" w:rsidP="00595A2F">
      <w:r w:rsidRPr="43FC7218">
        <w:rPr>
          <w:lang w:val="en-US"/>
        </w:rPr>
        <w:t xml:space="preserve">The Attorney-General and the Queensland Human Rights Commission </w:t>
      </w:r>
      <w:r w:rsidR="00FC4F13">
        <w:rPr>
          <w:lang w:val="en-US"/>
        </w:rPr>
        <w:t>may</w:t>
      </w:r>
      <w:r w:rsidRPr="43FC7218">
        <w:rPr>
          <w:lang w:val="en-US"/>
        </w:rPr>
        <w:t xml:space="preserve"> intervene in proceedings before a court </w:t>
      </w:r>
      <w:r>
        <w:rPr>
          <w:lang w:val="en-US"/>
        </w:rPr>
        <w:t>or</w:t>
      </w:r>
      <w:r w:rsidRPr="43FC7218">
        <w:rPr>
          <w:lang w:val="en-US"/>
        </w:rPr>
        <w:t xml:space="preserve"> tribunal </w:t>
      </w:r>
      <w:r w:rsidR="00720D3E">
        <w:rPr>
          <w:lang w:val="en-US"/>
        </w:rPr>
        <w:t xml:space="preserve">in which </w:t>
      </w:r>
      <w:r w:rsidRPr="43FC7218">
        <w:rPr>
          <w:lang w:val="en-US"/>
        </w:rPr>
        <w:t xml:space="preserve">a question of law about the application of the </w:t>
      </w:r>
      <w:r>
        <w:rPr>
          <w:lang w:val="en-US"/>
        </w:rPr>
        <w:t xml:space="preserve">Human Rights </w:t>
      </w:r>
      <w:r w:rsidRPr="43FC7218">
        <w:rPr>
          <w:lang w:val="en-US"/>
        </w:rPr>
        <w:t>Act</w:t>
      </w:r>
      <w:r w:rsidR="00720D3E">
        <w:rPr>
          <w:lang w:val="en-US"/>
        </w:rPr>
        <w:t xml:space="preserve"> arises</w:t>
      </w:r>
      <w:r w:rsidRPr="43FC7218">
        <w:rPr>
          <w:lang w:val="en-US"/>
        </w:rPr>
        <w:t xml:space="preserve">, or a question about how legislation is to be interpreted in accordance with </w:t>
      </w:r>
      <w:r w:rsidR="00EE2BD2">
        <w:rPr>
          <w:lang w:val="en-US"/>
        </w:rPr>
        <w:t>the Human Rights Act</w:t>
      </w:r>
      <w:r w:rsidRPr="43FC7218">
        <w:rPr>
          <w:lang w:val="en-US"/>
        </w:rPr>
        <w:t>.</w:t>
      </w:r>
    </w:p>
    <w:p w14:paraId="1F0F6ACB" w14:textId="46C5FFE9" w:rsidR="000D7CB2" w:rsidRPr="0017166D" w:rsidRDefault="000D7CB2" w:rsidP="00A70E21">
      <w:pPr>
        <w:pStyle w:val="Heading2"/>
        <w:rPr>
          <w:color w:val="004270"/>
        </w:rPr>
      </w:pPr>
      <w:bookmarkStart w:id="110" w:name="_Toc84593880"/>
      <w:bookmarkStart w:id="111" w:name="_Toc85451758"/>
      <w:bookmarkStart w:id="112" w:name="_Toc85526688"/>
      <w:bookmarkStart w:id="113" w:name="_Toc85787103"/>
      <w:bookmarkStart w:id="114" w:name="_Toc110506642"/>
      <w:bookmarkStart w:id="115" w:name="_Toc117697165"/>
      <w:bookmarkStart w:id="116" w:name="_Toc117697872"/>
      <w:bookmarkStart w:id="117" w:name="_Toc147757312"/>
      <w:bookmarkStart w:id="118" w:name="_Toc148086933"/>
      <w:bookmarkStart w:id="119" w:name="_Toc36032933"/>
      <w:r w:rsidRPr="0017166D">
        <w:rPr>
          <w:color w:val="004270"/>
        </w:rPr>
        <w:t>Commission notifications</w:t>
      </w:r>
      <w:bookmarkEnd w:id="110"/>
      <w:bookmarkEnd w:id="111"/>
      <w:bookmarkEnd w:id="112"/>
      <w:bookmarkEnd w:id="113"/>
      <w:bookmarkEnd w:id="114"/>
      <w:bookmarkEnd w:id="115"/>
      <w:bookmarkEnd w:id="116"/>
      <w:bookmarkEnd w:id="117"/>
      <w:bookmarkEnd w:id="118"/>
      <w:r w:rsidRPr="0017166D">
        <w:rPr>
          <w:color w:val="004270"/>
        </w:rPr>
        <w:t xml:space="preserve"> </w:t>
      </w:r>
      <w:bookmarkEnd w:id="119"/>
    </w:p>
    <w:p w14:paraId="2D80A545" w14:textId="78CC09C4" w:rsidR="000D7CB2" w:rsidRDefault="000D7CB2" w:rsidP="000D7CB2">
      <w:pPr>
        <w:rPr>
          <w:lang w:val="en"/>
        </w:rPr>
      </w:pPr>
      <w:r w:rsidRPr="43FC7218">
        <w:rPr>
          <w:lang w:val="en"/>
        </w:rPr>
        <w:t xml:space="preserve">For proceedings </w:t>
      </w:r>
      <w:r w:rsidR="0000229A">
        <w:rPr>
          <w:lang w:val="en"/>
        </w:rPr>
        <w:t>in</w:t>
      </w:r>
      <w:r w:rsidR="0000229A" w:rsidRPr="43FC7218">
        <w:rPr>
          <w:lang w:val="en"/>
        </w:rPr>
        <w:t xml:space="preserve"> </w:t>
      </w:r>
      <w:r w:rsidRPr="43FC7218">
        <w:rPr>
          <w:lang w:val="en"/>
        </w:rPr>
        <w:t>the Supreme Court or District Court in which</w:t>
      </w:r>
      <w:r w:rsidR="009E2646">
        <w:rPr>
          <w:lang w:val="en"/>
        </w:rPr>
        <w:t xml:space="preserve"> a question of law arises that relates to the application of </w:t>
      </w:r>
      <w:r w:rsidR="00EE2BD2">
        <w:rPr>
          <w:lang w:val="en"/>
        </w:rPr>
        <w:t>the Human Rights Act</w:t>
      </w:r>
      <w:r w:rsidR="009E2646">
        <w:rPr>
          <w:lang w:val="en"/>
        </w:rPr>
        <w:t xml:space="preserve"> or the interpretation of a statutory provision</w:t>
      </w:r>
      <w:r w:rsidRPr="43FC7218">
        <w:rPr>
          <w:lang w:val="en"/>
        </w:rPr>
        <w:t xml:space="preserve">, parties must give notice in the approved form under section 52 of the </w:t>
      </w:r>
      <w:r w:rsidRPr="43FC7218">
        <w:rPr>
          <w:i/>
          <w:lang w:val="en"/>
        </w:rPr>
        <w:t>Human Rights Act 2019</w:t>
      </w:r>
      <w:r w:rsidRPr="43FC7218">
        <w:rPr>
          <w:lang w:val="en"/>
        </w:rPr>
        <w:t xml:space="preserve"> to the Attorney-General and the Queensland Human Rights Commission. The Commission also receives notifications of proceedings </w:t>
      </w:r>
      <w:r w:rsidR="6CBBE764" w:rsidRPr="18777BED">
        <w:rPr>
          <w:lang w:val="en"/>
        </w:rPr>
        <w:t xml:space="preserve">that are not required under section 52 of </w:t>
      </w:r>
      <w:r w:rsidR="00EE2BD2">
        <w:rPr>
          <w:lang w:val="en"/>
        </w:rPr>
        <w:t>the Human Rights Act</w:t>
      </w:r>
      <w:r w:rsidR="6CBBE764" w:rsidRPr="18777BED">
        <w:rPr>
          <w:lang w:val="en"/>
        </w:rPr>
        <w:t>.</w:t>
      </w:r>
    </w:p>
    <w:p w14:paraId="5F0954A0" w14:textId="76E8AAB6" w:rsidR="000D7CB2" w:rsidRDefault="000D7CB2" w:rsidP="3ACC95D7">
      <w:pPr>
        <w:rPr>
          <w:lang w:val="en"/>
        </w:rPr>
      </w:pPr>
      <w:r w:rsidRPr="43FC7218">
        <w:rPr>
          <w:lang w:val="en"/>
        </w:rPr>
        <w:t>In 202</w:t>
      </w:r>
      <w:r w:rsidR="00251AAE">
        <w:rPr>
          <w:lang w:val="en"/>
        </w:rPr>
        <w:t>2</w:t>
      </w:r>
      <w:r w:rsidR="00871367">
        <w:rPr>
          <w:lang w:val="en"/>
        </w:rPr>
        <w:t>–</w:t>
      </w:r>
      <w:r w:rsidRPr="43FC7218">
        <w:rPr>
          <w:lang w:val="en"/>
        </w:rPr>
        <w:t>2</w:t>
      </w:r>
      <w:r w:rsidR="00251AAE">
        <w:rPr>
          <w:lang w:val="en"/>
        </w:rPr>
        <w:t>3</w:t>
      </w:r>
      <w:r w:rsidRPr="43FC7218">
        <w:rPr>
          <w:lang w:val="en"/>
        </w:rPr>
        <w:t xml:space="preserve">, the Commission received </w:t>
      </w:r>
      <w:r w:rsidR="00A9390D">
        <w:rPr>
          <w:lang w:val="en"/>
        </w:rPr>
        <w:t xml:space="preserve">26 </w:t>
      </w:r>
      <w:r w:rsidR="1DCC393C" w:rsidRPr="2CD6F2C6">
        <w:rPr>
          <w:lang w:val="en"/>
        </w:rPr>
        <w:t>notifications</w:t>
      </w:r>
      <w:r w:rsidRPr="43FC7218">
        <w:rPr>
          <w:lang w:val="en"/>
        </w:rPr>
        <w:t xml:space="preserve"> or requests to intervene under the </w:t>
      </w:r>
      <w:r w:rsidRPr="4690365F">
        <w:rPr>
          <w:lang w:val="en"/>
        </w:rPr>
        <w:t>Human Rights Act.</w:t>
      </w:r>
      <w:r w:rsidRPr="43FC7218">
        <w:rPr>
          <w:lang w:val="en"/>
        </w:rPr>
        <w:t xml:space="preserve"> Of those, </w:t>
      </w:r>
      <w:r w:rsidR="00A9390D">
        <w:rPr>
          <w:lang w:val="en"/>
        </w:rPr>
        <w:t xml:space="preserve">16 </w:t>
      </w:r>
      <w:r w:rsidRPr="43FC7218">
        <w:rPr>
          <w:lang w:val="en"/>
        </w:rPr>
        <w:t xml:space="preserve">were notices under section 52 of </w:t>
      </w:r>
      <w:r w:rsidR="00EE2BD2">
        <w:rPr>
          <w:lang w:val="en"/>
        </w:rPr>
        <w:t>the Human Rights Act</w:t>
      </w:r>
      <w:r>
        <w:rPr>
          <w:lang w:val="en"/>
        </w:rPr>
        <w:t xml:space="preserve">. </w:t>
      </w:r>
    </w:p>
    <w:p w14:paraId="6C9380BD" w14:textId="5FE1D24C" w:rsidR="23D70255" w:rsidRPr="00F7068E" w:rsidRDefault="23D70255" w:rsidP="116FC0E1">
      <w:pPr>
        <w:pStyle w:val="Heading2"/>
        <w:rPr>
          <w:rFonts w:eastAsia="Yu Gothic Light" w:cs="Times New Roman"/>
          <w:color w:val="004270"/>
        </w:rPr>
      </w:pPr>
      <w:bookmarkStart w:id="120" w:name="_Toc354556638"/>
      <w:bookmarkStart w:id="121" w:name="_Toc117697166"/>
      <w:bookmarkStart w:id="122" w:name="_Toc117697873"/>
      <w:bookmarkStart w:id="123" w:name="_Toc147757313"/>
      <w:bookmarkStart w:id="124" w:name="_Toc148086934"/>
      <w:r w:rsidRPr="00F7068E">
        <w:rPr>
          <w:color w:val="004270"/>
        </w:rPr>
        <w:t>Commission interventions</w:t>
      </w:r>
      <w:bookmarkEnd w:id="120"/>
      <w:bookmarkEnd w:id="121"/>
      <w:bookmarkEnd w:id="122"/>
      <w:bookmarkEnd w:id="123"/>
      <w:bookmarkEnd w:id="124"/>
    </w:p>
    <w:p w14:paraId="359151D3" w14:textId="7F6803B2" w:rsidR="000D7CB2" w:rsidRDefault="002E2FD0" w:rsidP="053E93F8">
      <w:pPr>
        <w:rPr>
          <w:lang w:val="en"/>
        </w:rPr>
      </w:pPr>
      <w:r w:rsidRPr="549A14E1">
        <w:rPr>
          <w:lang w:val="en"/>
        </w:rPr>
        <w:t>In the reporting period, t</w:t>
      </w:r>
      <w:r w:rsidR="443C94D7" w:rsidRPr="549A14E1">
        <w:rPr>
          <w:lang w:val="en"/>
        </w:rPr>
        <w:t xml:space="preserve">he Commission intervened in </w:t>
      </w:r>
      <w:r w:rsidR="004C63A6" w:rsidRPr="549A14E1">
        <w:rPr>
          <w:lang w:val="en"/>
        </w:rPr>
        <w:t>5</w:t>
      </w:r>
      <w:r w:rsidR="0012381D" w:rsidRPr="549A14E1">
        <w:rPr>
          <w:lang w:val="en"/>
        </w:rPr>
        <w:t xml:space="preserve"> </w:t>
      </w:r>
      <w:r w:rsidR="443C94D7" w:rsidRPr="549A14E1">
        <w:rPr>
          <w:lang w:val="en"/>
        </w:rPr>
        <w:t>matters</w:t>
      </w:r>
      <w:r w:rsidR="001B6809" w:rsidRPr="549A14E1">
        <w:rPr>
          <w:lang w:val="en"/>
        </w:rPr>
        <w:t xml:space="preserve"> </w:t>
      </w:r>
      <w:r w:rsidR="443C94D7" w:rsidRPr="549A14E1">
        <w:rPr>
          <w:lang w:val="en"/>
        </w:rPr>
        <w:t xml:space="preserve">before the </w:t>
      </w:r>
      <w:r w:rsidR="00EE5300" w:rsidRPr="549A14E1">
        <w:rPr>
          <w:lang w:val="en"/>
        </w:rPr>
        <w:t xml:space="preserve">Supreme </w:t>
      </w:r>
      <w:r w:rsidR="443C94D7" w:rsidRPr="549A14E1">
        <w:rPr>
          <w:lang w:val="en"/>
        </w:rPr>
        <w:t xml:space="preserve">Court and </w:t>
      </w:r>
      <w:r w:rsidR="00EE5300" w:rsidRPr="2ED99EFF">
        <w:rPr>
          <w:lang w:val="en"/>
        </w:rPr>
        <w:t>one</w:t>
      </w:r>
      <w:r w:rsidR="00EE5300" w:rsidRPr="549A14E1">
        <w:rPr>
          <w:lang w:val="en"/>
        </w:rPr>
        <w:t xml:space="preserve"> </w:t>
      </w:r>
      <w:r w:rsidR="443C94D7" w:rsidRPr="549A14E1">
        <w:rPr>
          <w:lang w:val="en"/>
        </w:rPr>
        <w:t xml:space="preserve">matter in the </w:t>
      </w:r>
      <w:r w:rsidR="00EE5300" w:rsidRPr="549A14E1">
        <w:rPr>
          <w:lang w:val="en"/>
        </w:rPr>
        <w:t xml:space="preserve">District </w:t>
      </w:r>
      <w:r w:rsidR="443C94D7" w:rsidRPr="549A14E1">
        <w:rPr>
          <w:lang w:val="en"/>
        </w:rPr>
        <w:t>Court.</w:t>
      </w:r>
      <w:r w:rsidR="00E865C3">
        <w:rPr>
          <w:lang w:val="en"/>
        </w:rPr>
        <w:t xml:space="preserve"> </w:t>
      </w:r>
      <w:r w:rsidRPr="549A14E1">
        <w:rPr>
          <w:lang w:val="en"/>
        </w:rPr>
        <w:t>A</w:t>
      </w:r>
      <w:r w:rsidR="001B6809" w:rsidRPr="549A14E1">
        <w:rPr>
          <w:lang w:val="en"/>
        </w:rPr>
        <w:t xml:space="preserve"> </w:t>
      </w:r>
      <w:r w:rsidRPr="549A14E1">
        <w:rPr>
          <w:lang w:val="en"/>
        </w:rPr>
        <w:t xml:space="preserve">decision was also made in a coronial inquest </w:t>
      </w:r>
      <w:r w:rsidR="00DC111B" w:rsidRPr="549A14E1">
        <w:rPr>
          <w:lang w:val="en"/>
        </w:rPr>
        <w:t>in whi</w:t>
      </w:r>
      <w:r w:rsidR="009651BD" w:rsidRPr="549A14E1">
        <w:rPr>
          <w:lang w:val="en"/>
        </w:rPr>
        <w:t xml:space="preserve">ch </w:t>
      </w:r>
      <w:r w:rsidR="00EE5300" w:rsidRPr="549A14E1">
        <w:rPr>
          <w:lang w:val="en"/>
        </w:rPr>
        <w:t>the Commission had previously intervened.</w:t>
      </w:r>
    </w:p>
    <w:p w14:paraId="21828CD9" w14:textId="6DB8B988" w:rsidR="003463A6" w:rsidRPr="009A740B" w:rsidRDefault="00174D7D" w:rsidP="001C615E">
      <w:pPr>
        <w:rPr>
          <w:lang w:val="en"/>
        </w:rPr>
      </w:pPr>
      <w:r w:rsidRPr="549A14E1">
        <w:rPr>
          <w:lang w:val="en"/>
        </w:rPr>
        <w:t>One</w:t>
      </w:r>
      <w:r w:rsidR="003463A6" w:rsidRPr="549A14E1">
        <w:rPr>
          <w:lang w:val="en"/>
        </w:rPr>
        <w:t xml:space="preserve"> Supreme Court matter was an application by the Attorney-General under the </w:t>
      </w:r>
      <w:r w:rsidR="003463A6" w:rsidRPr="549A14E1">
        <w:rPr>
          <w:i/>
          <w:iCs/>
          <w:lang w:val="en"/>
        </w:rPr>
        <w:t xml:space="preserve">Dangerous Prisoners (Sexual Offences) Act 2003 </w:t>
      </w:r>
      <w:r w:rsidR="003463A6" w:rsidRPr="549A14E1">
        <w:rPr>
          <w:lang w:val="en"/>
        </w:rPr>
        <w:t xml:space="preserve">about a person who had been convicted of sexual offences and served their </w:t>
      </w:r>
      <w:proofErr w:type="gramStart"/>
      <w:r w:rsidR="003463A6" w:rsidRPr="549A14E1">
        <w:rPr>
          <w:lang w:val="en"/>
        </w:rPr>
        <w:t xml:space="preserve">time, </w:t>
      </w:r>
      <w:r w:rsidR="007A6B59" w:rsidRPr="549A14E1">
        <w:rPr>
          <w:lang w:val="en"/>
        </w:rPr>
        <w:t>but</w:t>
      </w:r>
      <w:proofErr w:type="gramEnd"/>
      <w:r w:rsidR="007A6B59" w:rsidRPr="549A14E1">
        <w:rPr>
          <w:lang w:val="en"/>
        </w:rPr>
        <w:t xml:space="preserve"> </w:t>
      </w:r>
      <w:r w:rsidR="003463A6" w:rsidRPr="549A14E1">
        <w:rPr>
          <w:lang w:val="en"/>
        </w:rPr>
        <w:t xml:space="preserve">remained a risk if released </w:t>
      </w:r>
      <w:r w:rsidR="00F65207">
        <w:rPr>
          <w:lang w:val="en"/>
        </w:rPr>
        <w:t xml:space="preserve">from prison </w:t>
      </w:r>
      <w:r w:rsidR="003463A6" w:rsidRPr="549A14E1">
        <w:rPr>
          <w:lang w:val="en"/>
        </w:rPr>
        <w:t>without a supervision order.</w:t>
      </w:r>
      <w:r w:rsidR="00E865C3">
        <w:rPr>
          <w:lang w:val="en"/>
        </w:rPr>
        <w:t xml:space="preserve"> </w:t>
      </w:r>
      <w:r w:rsidR="003463A6" w:rsidRPr="549A14E1">
        <w:rPr>
          <w:lang w:val="en"/>
        </w:rPr>
        <w:t xml:space="preserve">The Commission made submissions about the </w:t>
      </w:r>
      <w:r w:rsidR="00426E3D" w:rsidRPr="549A14E1">
        <w:rPr>
          <w:lang w:val="en"/>
        </w:rPr>
        <w:t xml:space="preserve">direct </w:t>
      </w:r>
      <w:r w:rsidR="003463A6" w:rsidRPr="549A14E1">
        <w:rPr>
          <w:lang w:val="en"/>
        </w:rPr>
        <w:t xml:space="preserve">application of the </w:t>
      </w:r>
      <w:r w:rsidR="00C61199" w:rsidRPr="549A14E1">
        <w:rPr>
          <w:lang w:val="en"/>
        </w:rPr>
        <w:t>Human Rights Act</w:t>
      </w:r>
      <w:r w:rsidR="00C61199" w:rsidRPr="549A14E1">
        <w:rPr>
          <w:i/>
          <w:iCs/>
          <w:lang w:val="en"/>
        </w:rPr>
        <w:t xml:space="preserve"> </w:t>
      </w:r>
      <w:r w:rsidR="003463A6" w:rsidRPr="549A14E1">
        <w:rPr>
          <w:lang w:val="en"/>
        </w:rPr>
        <w:t xml:space="preserve">when a court </w:t>
      </w:r>
      <w:r w:rsidR="007C3907">
        <w:rPr>
          <w:lang w:val="en"/>
        </w:rPr>
        <w:t>is</w:t>
      </w:r>
      <w:r w:rsidR="007C3907" w:rsidRPr="549A14E1">
        <w:rPr>
          <w:lang w:val="en"/>
        </w:rPr>
        <w:t xml:space="preserve"> </w:t>
      </w:r>
      <w:r w:rsidR="007C3907">
        <w:rPr>
          <w:lang w:val="en"/>
        </w:rPr>
        <w:t>performing</w:t>
      </w:r>
      <w:r w:rsidR="00DF4E82">
        <w:rPr>
          <w:lang w:val="en"/>
        </w:rPr>
        <w:t xml:space="preserve"> function</w:t>
      </w:r>
      <w:r w:rsidR="00141B52">
        <w:rPr>
          <w:lang w:val="en"/>
        </w:rPr>
        <w:t>s</w:t>
      </w:r>
      <w:r w:rsidR="007C3907">
        <w:rPr>
          <w:lang w:val="en"/>
        </w:rPr>
        <w:t xml:space="preserve"> </w:t>
      </w:r>
      <w:r w:rsidR="00E3142F">
        <w:rPr>
          <w:lang w:val="en"/>
        </w:rPr>
        <w:t xml:space="preserve">relevant to </w:t>
      </w:r>
      <w:r w:rsidR="003463A6" w:rsidRPr="549A14E1">
        <w:rPr>
          <w:lang w:val="en"/>
        </w:rPr>
        <w:t>human rights</w:t>
      </w:r>
      <w:r w:rsidR="00E3142F">
        <w:rPr>
          <w:lang w:val="en"/>
        </w:rPr>
        <w:t>, including judicial functions</w:t>
      </w:r>
      <w:r w:rsidR="00C61199" w:rsidRPr="549A14E1">
        <w:rPr>
          <w:lang w:val="en"/>
        </w:rPr>
        <w:t xml:space="preserve"> The </w:t>
      </w:r>
      <w:r w:rsidR="004F62B5" w:rsidRPr="549A14E1">
        <w:rPr>
          <w:lang w:val="en"/>
        </w:rPr>
        <w:t>C</w:t>
      </w:r>
      <w:r w:rsidR="00C61199" w:rsidRPr="549A14E1">
        <w:rPr>
          <w:lang w:val="en"/>
        </w:rPr>
        <w:t xml:space="preserve">ourt’s decision was published </w:t>
      </w:r>
      <w:r w:rsidR="00FB743F" w:rsidRPr="549A14E1">
        <w:rPr>
          <w:lang w:val="en"/>
        </w:rPr>
        <w:t xml:space="preserve">on 16 November 2022 </w:t>
      </w:r>
      <w:r w:rsidR="00C61199" w:rsidRPr="549A14E1">
        <w:rPr>
          <w:lang w:val="en"/>
        </w:rPr>
        <w:t xml:space="preserve">as </w:t>
      </w:r>
      <w:r w:rsidR="00C61199" w:rsidRPr="549A14E1">
        <w:rPr>
          <w:i/>
          <w:iCs/>
          <w:lang w:val="en"/>
        </w:rPr>
        <w:t xml:space="preserve">Attorney-General for the State of Queensland v Grant (No 2) </w:t>
      </w:r>
      <w:r w:rsidR="00C61199" w:rsidRPr="549A14E1">
        <w:rPr>
          <w:lang w:val="en"/>
        </w:rPr>
        <w:t>[2022] QSC 253.</w:t>
      </w:r>
    </w:p>
    <w:p w14:paraId="6A3392BE" w14:textId="75B66E1B" w:rsidR="00D535B4" w:rsidRDefault="003C45B4" w:rsidP="001C615E">
      <w:pPr>
        <w:rPr>
          <w:lang w:val="en"/>
        </w:rPr>
      </w:pPr>
      <w:r>
        <w:rPr>
          <w:lang w:val="en"/>
        </w:rPr>
        <w:t>Four</w:t>
      </w:r>
      <w:r w:rsidR="0012381D" w:rsidRPr="009A740B">
        <w:rPr>
          <w:lang w:val="en"/>
        </w:rPr>
        <w:t xml:space="preserve"> </w:t>
      </w:r>
      <w:r w:rsidR="007D368A" w:rsidRPr="009A740B">
        <w:rPr>
          <w:lang w:val="en"/>
        </w:rPr>
        <w:t>Supreme Court matter</w:t>
      </w:r>
      <w:r w:rsidR="0012381D" w:rsidRPr="009A740B">
        <w:rPr>
          <w:lang w:val="en"/>
        </w:rPr>
        <w:t>s</w:t>
      </w:r>
      <w:r w:rsidR="007D368A" w:rsidRPr="009A740B">
        <w:rPr>
          <w:lang w:val="en"/>
        </w:rPr>
        <w:t xml:space="preserve"> </w:t>
      </w:r>
      <w:r w:rsidR="00DB07A1">
        <w:rPr>
          <w:lang w:val="en"/>
        </w:rPr>
        <w:t>related to</w:t>
      </w:r>
      <w:r w:rsidR="00DB07A1" w:rsidRPr="009A740B">
        <w:rPr>
          <w:lang w:val="en"/>
        </w:rPr>
        <w:t xml:space="preserve"> </w:t>
      </w:r>
      <w:r w:rsidR="00D535B4" w:rsidRPr="009A740B">
        <w:rPr>
          <w:lang w:val="en"/>
        </w:rPr>
        <w:t>application</w:t>
      </w:r>
      <w:r w:rsidR="00042EBA">
        <w:rPr>
          <w:lang w:val="en"/>
        </w:rPr>
        <w:t>s</w:t>
      </w:r>
      <w:r w:rsidR="00D535B4" w:rsidRPr="009A740B">
        <w:rPr>
          <w:lang w:val="en"/>
        </w:rPr>
        <w:t xml:space="preserve"> </w:t>
      </w:r>
      <w:r w:rsidR="0034683E">
        <w:rPr>
          <w:lang w:val="en"/>
        </w:rPr>
        <w:t>seeking</w:t>
      </w:r>
      <w:r w:rsidR="0034683E" w:rsidRPr="009A740B">
        <w:rPr>
          <w:lang w:val="en"/>
        </w:rPr>
        <w:t xml:space="preserve"> </w:t>
      </w:r>
      <w:r w:rsidR="00D535B4" w:rsidRPr="009A740B">
        <w:rPr>
          <w:lang w:val="en"/>
        </w:rPr>
        <w:t xml:space="preserve">review of a </w:t>
      </w:r>
      <w:r w:rsidR="00CE752F">
        <w:rPr>
          <w:lang w:val="en"/>
        </w:rPr>
        <w:t xml:space="preserve">magistrate’s </w:t>
      </w:r>
      <w:r w:rsidR="00D535B4" w:rsidRPr="009A740B">
        <w:rPr>
          <w:lang w:val="en"/>
        </w:rPr>
        <w:t xml:space="preserve">decision </w:t>
      </w:r>
      <w:r w:rsidR="0034683E">
        <w:rPr>
          <w:lang w:val="en"/>
        </w:rPr>
        <w:t xml:space="preserve">not </w:t>
      </w:r>
      <w:r w:rsidR="00D535B4" w:rsidRPr="009A740B">
        <w:rPr>
          <w:lang w:val="en"/>
        </w:rPr>
        <w:t>to release children on bail. The Commission made written submissions about the extent to which limitation of human rights is relevant to the consideration of risk when deciding whether to release</w:t>
      </w:r>
      <w:r w:rsidR="00D535B4" w:rsidRPr="0C1C37C7">
        <w:rPr>
          <w:lang w:val="en"/>
        </w:rPr>
        <w:t xml:space="preserve"> </w:t>
      </w:r>
      <w:r w:rsidR="002E1D02">
        <w:rPr>
          <w:lang w:val="en"/>
        </w:rPr>
        <w:t>a person</w:t>
      </w:r>
      <w:r w:rsidR="002E1D02" w:rsidRPr="0C1C37C7">
        <w:rPr>
          <w:lang w:val="en"/>
        </w:rPr>
        <w:t xml:space="preserve"> </w:t>
      </w:r>
      <w:r w:rsidR="00D535B4" w:rsidRPr="0C1C37C7">
        <w:rPr>
          <w:lang w:val="en"/>
        </w:rPr>
        <w:t>on bail.</w:t>
      </w:r>
      <w:r w:rsidR="00E865C3">
        <w:rPr>
          <w:lang w:val="en"/>
        </w:rPr>
        <w:t xml:space="preserve"> </w:t>
      </w:r>
      <w:r w:rsidR="00D535B4" w:rsidRPr="0C1C37C7">
        <w:rPr>
          <w:lang w:val="en"/>
        </w:rPr>
        <w:t xml:space="preserve">However, the applications were withdrawn before being heard. </w:t>
      </w:r>
    </w:p>
    <w:p w14:paraId="7667A082" w14:textId="25312226" w:rsidR="008E0D5E" w:rsidRDefault="00D535B4" w:rsidP="001C615E">
      <w:pPr>
        <w:rPr>
          <w:lang w:val="en"/>
        </w:rPr>
      </w:pPr>
      <w:r w:rsidRPr="0C1C37C7">
        <w:rPr>
          <w:lang w:val="en"/>
        </w:rPr>
        <w:t xml:space="preserve">The District Court matter </w:t>
      </w:r>
      <w:r w:rsidR="00661E76" w:rsidRPr="0C1C37C7">
        <w:rPr>
          <w:lang w:val="en"/>
        </w:rPr>
        <w:t xml:space="preserve">concerned an application to exclude certain evidence in </w:t>
      </w:r>
      <w:r w:rsidR="00977BD1">
        <w:rPr>
          <w:lang w:val="en"/>
        </w:rPr>
        <w:t xml:space="preserve">a </w:t>
      </w:r>
      <w:r w:rsidR="00661E76" w:rsidRPr="0C1C37C7">
        <w:rPr>
          <w:lang w:val="en"/>
        </w:rPr>
        <w:t xml:space="preserve">criminal proceeding. </w:t>
      </w:r>
      <w:r w:rsidR="008E0D5E" w:rsidRPr="0C1C37C7">
        <w:rPr>
          <w:lang w:val="en"/>
        </w:rPr>
        <w:t xml:space="preserve">The Commission made submissions about the right to privacy and how it applied to questioning and seizure of property by police, and the obligations on police to </w:t>
      </w:r>
      <w:proofErr w:type="gramStart"/>
      <w:r w:rsidR="008E0D5E" w:rsidRPr="0C1C37C7">
        <w:rPr>
          <w:lang w:val="en"/>
        </w:rPr>
        <w:t xml:space="preserve">give proper consideration </w:t>
      </w:r>
      <w:r w:rsidR="00D15CDD">
        <w:rPr>
          <w:lang w:val="en"/>
        </w:rPr>
        <w:t>to</w:t>
      </w:r>
      <w:proofErr w:type="gramEnd"/>
      <w:r w:rsidR="00D15CDD" w:rsidRPr="0C1C37C7">
        <w:rPr>
          <w:lang w:val="en"/>
        </w:rPr>
        <w:t xml:space="preserve"> </w:t>
      </w:r>
      <w:r w:rsidR="008E0D5E" w:rsidRPr="0C1C37C7">
        <w:rPr>
          <w:lang w:val="en"/>
        </w:rPr>
        <w:t>human rights when deciding to seize property.</w:t>
      </w:r>
      <w:r w:rsidR="00E865C3">
        <w:rPr>
          <w:lang w:val="en"/>
        </w:rPr>
        <w:t xml:space="preserve"> </w:t>
      </w:r>
      <w:r w:rsidR="008E0D5E" w:rsidRPr="0C1C37C7">
        <w:rPr>
          <w:lang w:val="en"/>
        </w:rPr>
        <w:t xml:space="preserve">At the hearing of the application the prosecution entered a </w:t>
      </w:r>
      <w:r w:rsidR="008E0D5E" w:rsidRPr="00AF1185">
        <w:rPr>
          <w:i/>
          <w:lang w:val="en"/>
        </w:rPr>
        <w:t>nolle prosequi</w:t>
      </w:r>
      <w:r w:rsidR="008E0D5E" w:rsidRPr="0C1C37C7">
        <w:rPr>
          <w:lang w:val="en"/>
        </w:rPr>
        <w:t xml:space="preserve"> </w:t>
      </w:r>
      <w:r w:rsidR="00F22472">
        <w:rPr>
          <w:lang w:val="en"/>
        </w:rPr>
        <w:t xml:space="preserve">(no wish to prosecute) </w:t>
      </w:r>
      <w:r w:rsidR="008E0D5E" w:rsidRPr="0C1C37C7">
        <w:rPr>
          <w:lang w:val="en"/>
        </w:rPr>
        <w:t>which ha</w:t>
      </w:r>
      <w:r w:rsidR="00485182">
        <w:rPr>
          <w:lang w:val="en"/>
        </w:rPr>
        <w:t>d</w:t>
      </w:r>
      <w:r w:rsidR="008E0D5E" w:rsidRPr="0C1C37C7">
        <w:rPr>
          <w:lang w:val="en"/>
        </w:rPr>
        <w:t xml:space="preserve"> the effect of discharging the accused person. As </w:t>
      </w:r>
      <w:r w:rsidR="00670269" w:rsidRPr="0C1C37C7">
        <w:rPr>
          <w:lang w:val="en"/>
        </w:rPr>
        <w:t>a result, t</w:t>
      </w:r>
      <w:r w:rsidR="008E0D5E" w:rsidRPr="0C1C37C7">
        <w:rPr>
          <w:lang w:val="en"/>
        </w:rPr>
        <w:t xml:space="preserve">here </w:t>
      </w:r>
      <w:r w:rsidR="009B2C5B" w:rsidRPr="0C1C37C7">
        <w:rPr>
          <w:lang w:val="en"/>
        </w:rPr>
        <w:t>were no findings on human rights issues.</w:t>
      </w:r>
    </w:p>
    <w:p w14:paraId="2698401F" w14:textId="03AB7C3F" w:rsidR="00D535B4" w:rsidRDefault="008C120D" w:rsidP="00323809">
      <w:pPr>
        <w:rPr>
          <w:lang w:val="en"/>
        </w:rPr>
      </w:pPr>
      <w:r>
        <w:rPr>
          <w:lang w:val="en"/>
        </w:rPr>
        <w:lastRenderedPageBreak/>
        <w:t xml:space="preserve">On 30 June 2023, the Coroners Court </w:t>
      </w:r>
      <w:proofErr w:type="gramStart"/>
      <w:r>
        <w:rPr>
          <w:lang w:val="en"/>
        </w:rPr>
        <w:t>made a decision</w:t>
      </w:r>
      <w:proofErr w:type="gramEnd"/>
      <w:r>
        <w:rPr>
          <w:lang w:val="en"/>
        </w:rPr>
        <w:t xml:space="preserve"> in the </w:t>
      </w:r>
      <w:r w:rsidRPr="008C120D">
        <w:rPr>
          <w:i/>
          <w:iCs/>
          <w:lang w:val="en"/>
        </w:rPr>
        <w:t>Inquest into the deaths of Yvette Michelle Wilma Booth, Adele Estelle Sandy, Shakaya George</w:t>
      </w:r>
      <w:r>
        <w:rPr>
          <w:lang w:val="en"/>
        </w:rPr>
        <w:t xml:space="preserve"> (‘RHD Doomadgee cluster’).</w:t>
      </w:r>
      <w:r w:rsidR="00E865C3">
        <w:rPr>
          <w:lang w:val="en"/>
        </w:rPr>
        <w:t xml:space="preserve"> </w:t>
      </w:r>
      <w:r>
        <w:rPr>
          <w:lang w:val="en"/>
        </w:rPr>
        <w:t>The Commission</w:t>
      </w:r>
      <w:r w:rsidR="00C61199">
        <w:rPr>
          <w:lang w:val="en"/>
        </w:rPr>
        <w:t>’</w:t>
      </w:r>
      <w:r>
        <w:rPr>
          <w:lang w:val="en"/>
        </w:rPr>
        <w:t xml:space="preserve">s submissions as intervener </w:t>
      </w:r>
      <w:r w:rsidR="002148B9">
        <w:rPr>
          <w:lang w:val="en"/>
        </w:rPr>
        <w:t xml:space="preserve">included the application of the Human Rights Act to the Coroners Court and </w:t>
      </w:r>
      <w:r w:rsidR="00EC2837">
        <w:rPr>
          <w:lang w:val="en"/>
        </w:rPr>
        <w:t>the scope of rights relevant to the investigation</w:t>
      </w:r>
      <w:r>
        <w:rPr>
          <w:lang w:val="en"/>
        </w:rPr>
        <w:t>.</w:t>
      </w:r>
    </w:p>
    <w:p w14:paraId="61BD5830" w14:textId="437C3916" w:rsidR="00F60EB4" w:rsidRDefault="00901EB6" w:rsidP="00323809">
      <w:pPr>
        <w:rPr>
          <w:lang w:val="en"/>
        </w:rPr>
      </w:pPr>
      <w:r>
        <w:rPr>
          <w:lang w:val="en"/>
        </w:rPr>
        <w:t xml:space="preserve">The Commission </w:t>
      </w:r>
      <w:r w:rsidR="00F60EB4">
        <w:rPr>
          <w:lang w:val="en"/>
        </w:rPr>
        <w:t xml:space="preserve">has </w:t>
      </w:r>
      <w:r w:rsidR="00853C1F">
        <w:rPr>
          <w:lang w:val="en"/>
        </w:rPr>
        <w:t xml:space="preserve">also commenced </w:t>
      </w:r>
      <w:r w:rsidR="00D9602C">
        <w:rPr>
          <w:lang w:val="en"/>
        </w:rPr>
        <w:t xml:space="preserve">or continued </w:t>
      </w:r>
      <w:r w:rsidR="005910EE">
        <w:rPr>
          <w:lang w:val="en"/>
        </w:rPr>
        <w:t>to intervene as follows</w:t>
      </w:r>
      <w:r w:rsidR="00F60EB4">
        <w:rPr>
          <w:lang w:val="en"/>
        </w:rPr>
        <w:t>:</w:t>
      </w:r>
    </w:p>
    <w:p w14:paraId="1971D0C9" w14:textId="083A6544" w:rsidR="00D5297C" w:rsidRDefault="00901EB6" w:rsidP="00323809">
      <w:pPr>
        <w:pStyle w:val="Listparagraph-bulleted"/>
        <w:rPr>
          <w:lang w:val="en"/>
        </w:rPr>
      </w:pPr>
      <w:r w:rsidRPr="00F60EB4">
        <w:rPr>
          <w:lang w:val="en"/>
        </w:rPr>
        <w:t xml:space="preserve">seven applications </w:t>
      </w:r>
      <w:r w:rsidR="005910EE">
        <w:rPr>
          <w:lang w:val="en"/>
        </w:rPr>
        <w:t xml:space="preserve">awaiting decision </w:t>
      </w:r>
      <w:r w:rsidR="00D5297C" w:rsidRPr="00F60EB4">
        <w:rPr>
          <w:lang w:val="en"/>
        </w:rPr>
        <w:t xml:space="preserve">before the Supreme Court seeking </w:t>
      </w:r>
      <w:r w:rsidR="00FF5EBA" w:rsidRPr="00F60EB4">
        <w:rPr>
          <w:lang w:val="en"/>
        </w:rPr>
        <w:t xml:space="preserve">judicial review </w:t>
      </w:r>
      <w:r w:rsidR="00D5297C" w:rsidRPr="00F60EB4">
        <w:rPr>
          <w:lang w:val="en"/>
        </w:rPr>
        <w:t xml:space="preserve">of </w:t>
      </w:r>
      <w:r w:rsidR="1F7EA149" w:rsidRPr="00F60EB4">
        <w:rPr>
          <w:lang w:val="en"/>
        </w:rPr>
        <w:t xml:space="preserve">mandatory requirements for vaccination against COVID-19. </w:t>
      </w:r>
      <w:r w:rsidR="00F60EB4" w:rsidRPr="00F60EB4">
        <w:rPr>
          <w:lang w:val="en"/>
        </w:rPr>
        <w:t xml:space="preserve">While </w:t>
      </w:r>
      <w:r w:rsidR="00F97A32">
        <w:rPr>
          <w:lang w:val="en"/>
        </w:rPr>
        <w:t xml:space="preserve">some of </w:t>
      </w:r>
      <w:r w:rsidR="00F60EB4" w:rsidRPr="00F60EB4">
        <w:rPr>
          <w:lang w:val="en"/>
        </w:rPr>
        <w:t xml:space="preserve">the matters have been heard, </w:t>
      </w:r>
      <w:r w:rsidR="00B2383A" w:rsidRPr="00F60EB4">
        <w:rPr>
          <w:lang w:val="en"/>
        </w:rPr>
        <w:t xml:space="preserve">at the time of writing </w:t>
      </w:r>
      <w:r w:rsidR="00F60EB4" w:rsidRPr="00F60EB4">
        <w:rPr>
          <w:lang w:val="en"/>
        </w:rPr>
        <w:t>no decisions</w:t>
      </w:r>
      <w:r w:rsidR="009C17B8">
        <w:rPr>
          <w:lang w:val="en"/>
        </w:rPr>
        <w:t xml:space="preserve"> about the human rights compatibility of these requirements have been delivered</w:t>
      </w:r>
      <w:r w:rsidR="00EB1459">
        <w:rPr>
          <w:lang w:val="en"/>
        </w:rPr>
        <w:t>.</w:t>
      </w:r>
    </w:p>
    <w:p w14:paraId="66E35CD3" w14:textId="62115466" w:rsidR="00117662" w:rsidRPr="00117662" w:rsidRDefault="00520964" w:rsidP="00323809">
      <w:pPr>
        <w:pStyle w:val="Listparagraph-bulleted"/>
        <w:rPr>
          <w:lang w:val="en"/>
        </w:rPr>
      </w:pPr>
      <w:r w:rsidRPr="00117662">
        <w:rPr>
          <w:lang w:val="en"/>
        </w:rPr>
        <w:t xml:space="preserve">a </w:t>
      </w:r>
      <w:r w:rsidR="00920E48" w:rsidRPr="00117662">
        <w:rPr>
          <w:lang w:val="en"/>
        </w:rPr>
        <w:t xml:space="preserve">coronial investigation into a death in custody which </w:t>
      </w:r>
      <w:r w:rsidR="00D9602C">
        <w:rPr>
          <w:lang w:val="en"/>
        </w:rPr>
        <w:t>was</w:t>
      </w:r>
      <w:r w:rsidR="00920E48" w:rsidRPr="00117662">
        <w:rPr>
          <w:lang w:val="en"/>
        </w:rPr>
        <w:t xml:space="preserve"> not heard</w:t>
      </w:r>
      <w:r w:rsidR="00D9602C">
        <w:rPr>
          <w:lang w:val="en"/>
        </w:rPr>
        <w:t xml:space="preserve"> in the reporting period</w:t>
      </w:r>
      <w:r w:rsidR="005910EE">
        <w:rPr>
          <w:lang w:val="en"/>
        </w:rPr>
        <w:t>. At the time of writing, t</w:t>
      </w:r>
      <w:r w:rsidR="00D9602C">
        <w:rPr>
          <w:lang w:val="en"/>
        </w:rPr>
        <w:t>he hearing</w:t>
      </w:r>
      <w:r w:rsidR="005910EE">
        <w:rPr>
          <w:lang w:val="en"/>
        </w:rPr>
        <w:t xml:space="preserve"> into this matter</w:t>
      </w:r>
      <w:r w:rsidR="00D9602C">
        <w:rPr>
          <w:lang w:val="en"/>
        </w:rPr>
        <w:t xml:space="preserve"> has now commenced</w:t>
      </w:r>
      <w:r w:rsidR="005910EE">
        <w:rPr>
          <w:lang w:val="en"/>
        </w:rPr>
        <w:t>.</w:t>
      </w:r>
    </w:p>
    <w:p w14:paraId="42866BCD" w14:textId="2BA58C00" w:rsidR="005568E3" w:rsidRPr="00D321D3" w:rsidRDefault="005568E3" w:rsidP="00862AC2">
      <w:pPr>
        <w:pStyle w:val="Heading2"/>
        <w:rPr>
          <w:color w:val="004270"/>
        </w:rPr>
      </w:pPr>
      <w:bookmarkStart w:id="125" w:name="_Toc56451580"/>
      <w:bookmarkStart w:id="126" w:name="_Toc56452154"/>
      <w:bookmarkStart w:id="127" w:name="_Toc84593882"/>
      <w:bookmarkStart w:id="128" w:name="_Toc85451760"/>
      <w:bookmarkStart w:id="129" w:name="_Toc85526690"/>
      <w:bookmarkStart w:id="130" w:name="_Toc85787105"/>
      <w:bookmarkStart w:id="131" w:name="_Toc110506643"/>
      <w:bookmarkStart w:id="132" w:name="_Toc1602629298"/>
      <w:bookmarkStart w:id="133" w:name="_Toc117697167"/>
      <w:bookmarkStart w:id="134" w:name="_Toc117697874"/>
      <w:bookmarkStart w:id="135" w:name="_Toc147757314"/>
      <w:bookmarkStart w:id="136" w:name="_Toc148086935"/>
      <w:r w:rsidRPr="00D321D3">
        <w:rPr>
          <w:color w:val="004270"/>
        </w:rPr>
        <w:t>Attorney-General interventions</w:t>
      </w:r>
      <w:bookmarkEnd w:id="125"/>
      <w:bookmarkEnd w:id="126"/>
      <w:bookmarkEnd w:id="127"/>
      <w:bookmarkEnd w:id="128"/>
      <w:bookmarkEnd w:id="129"/>
      <w:bookmarkEnd w:id="130"/>
      <w:bookmarkEnd w:id="131"/>
      <w:bookmarkEnd w:id="132"/>
      <w:bookmarkEnd w:id="133"/>
      <w:bookmarkEnd w:id="134"/>
      <w:bookmarkEnd w:id="135"/>
      <w:bookmarkEnd w:id="136"/>
    </w:p>
    <w:p w14:paraId="7609C4C8" w14:textId="6C7BD5E1" w:rsidR="00447A30" w:rsidRDefault="00447A30" w:rsidP="00447A30">
      <w:r>
        <w:t xml:space="preserve">During 2022–23, the Attorney-General intervened </w:t>
      </w:r>
      <w:r w:rsidR="006D5C3F">
        <w:t xml:space="preserve">under section 50 of the </w:t>
      </w:r>
      <w:r w:rsidR="006D5C3F" w:rsidRPr="009C318F">
        <w:t>Human Rights Act</w:t>
      </w:r>
      <w:r w:rsidR="006D5C3F">
        <w:t xml:space="preserve"> </w:t>
      </w:r>
      <w:r>
        <w:t>in 1</w:t>
      </w:r>
      <w:r w:rsidR="00D94587">
        <w:t>2</w:t>
      </w:r>
      <w:r>
        <w:t xml:space="preserve"> proceedings and provided</w:t>
      </w:r>
      <w:r w:rsidR="00D94F6E">
        <w:t>,</w:t>
      </w:r>
      <w:r>
        <w:t xml:space="preserve"> or will provide</w:t>
      </w:r>
      <w:r w:rsidR="00D94F6E">
        <w:t>,</w:t>
      </w:r>
      <w:r>
        <w:t xml:space="preserve"> submissions on the operation of </w:t>
      </w:r>
      <w:r w:rsidR="00EE2BD2">
        <w:t>the Human Rights Act</w:t>
      </w:r>
      <w:r>
        <w:t xml:space="preserve"> in </w:t>
      </w:r>
      <w:r w:rsidR="00615F58">
        <w:t>3</w:t>
      </w:r>
      <w:r w:rsidDel="006404E0">
        <w:t xml:space="preserve"> </w:t>
      </w:r>
      <w:r>
        <w:t>proceedings to which the Attorney-General was already a party:</w:t>
      </w:r>
    </w:p>
    <w:p w14:paraId="6FCF1960" w14:textId="73CDACF1" w:rsidR="00447A30" w:rsidRDefault="00447A30" w:rsidP="00447A30">
      <w:pPr>
        <w:pStyle w:val="ListParagraph"/>
        <w:keepLines w:val="0"/>
        <w:widowControl/>
        <w:numPr>
          <w:ilvl w:val="0"/>
          <w:numId w:val="24"/>
        </w:numPr>
      </w:pPr>
      <w:r>
        <w:t xml:space="preserve">One of those was the case of </w:t>
      </w:r>
      <w:r>
        <w:rPr>
          <w:i/>
          <w:iCs w:val="0"/>
        </w:rPr>
        <w:t>Wood v The King</w:t>
      </w:r>
      <w:r>
        <w:t xml:space="preserve"> [2022] QSC 216, which concerned a referral to the Supreme Court under s</w:t>
      </w:r>
      <w:r w:rsidR="002E758F">
        <w:t>ection</w:t>
      </w:r>
      <w:r>
        <w:t xml:space="preserve"> 49 of the </w:t>
      </w:r>
      <w:r>
        <w:rPr>
          <w:i/>
          <w:iCs w:val="0"/>
        </w:rPr>
        <w:t>Human Rights Act</w:t>
      </w:r>
      <w:r>
        <w:t xml:space="preserve">. The Supreme Court accepted submissions made on behalf of the Attorney-General that the </w:t>
      </w:r>
      <w:r w:rsidRPr="00323809">
        <w:rPr>
          <w:i/>
        </w:rPr>
        <w:t>habeas corpus</w:t>
      </w:r>
      <w:r>
        <w:t xml:space="preserve"> right </w:t>
      </w:r>
      <w:r w:rsidR="00F42159">
        <w:t>(</w:t>
      </w:r>
      <w:r w:rsidR="006A7358">
        <w:t xml:space="preserve">requiring a person under arrest to be brought before </w:t>
      </w:r>
      <w:r w:rsidR="00B0292F">
        <w:t>a court</w:t>
      </w:r>
      <w:r w:rsidR="00005F2B">
        <w:t xml:space="preserve"> and </w:t>
      </w:r>
      <w:r w:rsidR="00C743D1">
        <w:t xml:space="preserve">released unless lawful grounds for detention are shown) </w:t>
      </w:r>
      <w:r>
        <w:t>in s</w:t>
      </w:r>
      <w:r w:rsidR="002E758F">
        <w:t>ection</w:t>
      </w:r>
      <w:r>
        <w:t> 29(7) is not a standalone cause of action.</w:t>
      </w:r>
    </w:p>
    <w:p w14:paraId="770D674A" w14:textId="4E9F1B49" w:rsidR="00447A30" w:rsidRDefault="00447A30" w:rsidP="00447A30">
      <w:pPr>
        <w:pStyle w:val="ListParagraph"/>
        <w:keepLines w:val="0"/>
        <w:widowControl/>
        <w:numPr>
          <w:ilvl w:val="0"/>
          <w:numId w:val="24"/>
        </w:numPr>
        <w:rPr>
          <w:color w:val="auto"/>
        </w:rPr>
      </w:pPr>
      <w:r>
        <w:t xml:space="preserve">In </w:t>
      </w:r>
      <w:r>
        <w:rPr>
          <w:i/>
          <w:iCs w:val="0"/>
        </w:rPr>
        <w:t xml:space="preserve">Attorney-General (Qld) v Grant </w:t>
      </w:r>
      <w:r w:rsidR="0068082C">
        <w:rPr>
          <w:i/>
          <w:iCs w:val="0"/>
        </w:rPr>
        <w:t>(</w:t>
      </w:r>
      <w:r>
        <w:rPr>
          <w:i/>
          <w:iCs w:val="0"/>
        </w:rPr>
        <w:t>No 2</w:t>
      </w:r>
      <w:r w:rsidR="0068082C">
        <w:rPr>
          <w:i/>
          <w:iCs w:val="0"/>
        </w:rPr>
        <w:t>)</w:t>
      </w:r>
      <w:r>
        <w:t xml:space="preserve"> [2022] QSC 252, the Supreme Court held that it is required to </w:t>
      </w:r>
      <w:r w:rsidR="00CC35B9">
        <w:t xml:space="preserve">consider </w:t>
      </w:r>
      <w:r>
        <w:t xml:space="preserve">some human rights directly when exercising its discretion to make a supervision order under the </w:t>
      </w:r>
      <w:r>
        <w:rPr>
          <w:i/>
          <w:iCs w:val="0"/>
        </w:rPr>
        <w:t>Dangerous Prisoner (Sexual Offenders) Act 2003</w:t>
      </w:r>
      <w:r>
        <w:t>.</w:t>
      </w:r>
    </w:p>
    <w:p w14:paraId="584085FB" w14:textId="261E1379" w:rsidR="00447A30" w:rsidRDefault="00447A30" w:rsidP="00447A30">
      <w:pPr>
        <w:pStyle w:val="ListParagraph"/>
        <w:keepLines w:val="0"/>
        <w:widowControl/>
        <w:numPr>
          <w:ilvl w:val="0"/>
          <w:numId w:val="24"/>
        </w:numPr>
        <w:rPr>
          <w:color w:val="auto"/>
        </w:rPr>
      </w:pPr>
      <w:r>
        <w:t xml:space="preserve">In </w:t>
      </w:r>
      <w:r>
        <w:rPr>
          <w:i/>
          <w:iCs w:val="0"/>
        </w:rPr>
        <w:t>Morant v Ryan (The State Coroner)</w:t>
      </w:r>
      <w:r>
        <w:t xml:space="preserve"> [2023] QCA 109, submissions were made on behalf of the Attorney-General in relation to the relevance of the </w:t>
      </w:r>
      <w:r>
        <w:rPr>
          <w:i/>
          <w:iCs w:val="0"/>
        </w:rPr>
        <w:t>Human Rights Act</w:t>
      </w:r>
      <w:r>
        <w:rPr>
          <w:i/>
          <w:iCs w:val="0"/>
          <w:color w:val="auto"/>
        </w:rPr>
        <w:t xml:space="preserve"> </w:t>
      </w:r>
      <w:r>
        <w:t>to</w:t>
      </w:r>
      <w:r>
        <w:rPr>
          <w:color w:val="auto"/>
        </w:rPr>
        <w:t xml:space="preserve"> the appeal to the District Court. </w:t>
      </w:r>
    </w:p>
    <w:p w14:paraId="59E8A518" w14:textId="60395133" w:rsidR="00D94587" w:rsidRPr="006C11B7" w:rsidRDefault="00D94587" w:rsidP="00D94587">
      <w:pPr>
        <w:pStyle w:val="ListParagraph"/>
        <w:keepLines w:val="0"/>
        <w:widowControl/>
        <w:numPr>
          <w:ilvl w:val="0"/>
          <w:numId w:val="24"/>
        </w:numPr>
        <w:rPr>
          <w:color w:val="000000"/>
        </w:rPr>
      </w:pPr>
      <w:r w:rsidRPr="006C11B7">
        <w:rPr>
          <w:color w:val="auto"/>
          <w:szCs w:val="22"/>
        </w:rPr>
        <w:t xml:space="preserve">In </w:t>
      </w:r>
      <w:r w:rsidRPr="006C11B7">
        <w:rPr>
          <w:i/>
          <w:iCs w:val="0"/>
          <w:color w:val="auto"/>
          <w:szCs w:val="22"/>
        </w:rPr>
        <w:t>Wallace v Tannock &amp; Anor</w:t>
      </w:r>
      <w:r w:rsidRPr="006C11B7">
        <w:rPr>
          <w:color w:val="auto"/>
          <w:szCs w:val="22"/>
        </w:rPr>
        <w:t xml:space="preserve"> [2023] QSC 122, the Supreme Court </w:t>
      </w:r>
      <w:r w:rsidR="006C11B7" w:rsidRPr="006C11B7">
        <w:rPr>
          <w:color w:val="auto"/>
          <w:szCs w:val="22"/>
        </w:rPr>
        <w:t xml:space="preserve">determined that a direction made by Queensland Corrective Services in relation to a man subject to a supervision order under the </w:t>
      </w:r>
      <w:r w:rsidR="006C11B7" w:rsidRPr="006C11B7">
        <w:rPr>
          <w:i/>
          <w:iCs w:val="0"/>
          <w:color w:val="auto"/>
          <w:szCs w:val="22"/>
        </w:rPr>
        <w:t xml:space="preserve">Dangerous Prisoner (Sexual Offenders) Act 2003 </w:t>
      </w:r>
      <w:r w:rsidR="006C11B7" w:rsidRPr="006C11B7">
        <w:rPr>
          <w:color w:val="auto"/>
        </w:rPr>
        <w:t xml:space="preserve">was not compatible </w:t>
      </w:r>
      <w:r w:rsidR="006C11B7" w:rsidRPr="006C11B7">
        <w:t>with human rights</w:t>
      </w:r>
      <w:r w:rsidR="006C11B7" w:rsidRPr="006C11B7">
        <w:rPr>
          <w:i/>
          <w:iCs w:val="0"/>
          <w:color w:val="1F497D"/>
          <w:szCs w:val="22"/>
        </w:rPr>
        <w:t>.</w:t>
      </w:r>
      <w:r w:rsidR="006C11B7" w:rsidRPr="006C11B7">
        <w:rPr>
          <w:color w:val="1F497D"/>
          <w:szCs w:val="22"/>
        </w:rPr>
        <w:t xml:space="preserve"> </w:t>
      </w:r>
    </w:p>
    <w:p w14:paraId="3E60D104" w14:textId="50388E0A" w:rsidR="00447A30" w:rsidRPr="009A740B" w:rsidRDefault="00447A30" w:rsidP="00447A30">
      <w:pPr>
        <w:pStyle w:val="ListParagraph"/>
        <w:keepLines w:val="0"/>
        <w:widowControl/>
        <w:numPr>
          <w:ilvl w:val="0"/>
          <w:numId w:val="24"/>
        </w:numPr>
        <w:rPr>
          <w:color w:val="000000"/>
        </w:rPr>
      </w:pPr>
      <w:r w:rsidRPr="006C11B7">
        <w:t>The Attorney-General intervened in the judicial review</w:t>
      </w:r>
      <w:r>
        <w:t xml:space="preserve"> application of </w:t>
      </w:r>
      <w:r>
        <w:rPr>
          <w:i/>
          <w:iCs w:val="0"/>
        </w:rPr>
        <w:t>Waratah Coal Pty Ltd v President Kingham</w:t>
      </w:r>
      <w:r>
        <w:t xml:space="preserve"> (Supreme Court No 16196/22), however the application was </w:t>
      </w:r>
      <w:r w:rsidRPr="009A740B">
        <w:t>later discontinued.</w:t>
      </w:r>
    </w:p>
    <w:p w14:paraId="233F5056" w14:textId="0CD2F13E" w:rsidR="00447A30" w:rsidRDefault="00447A30" w:rsidP="00447A30">
      <w:pPr>
        <w:pStyle w:val="ListParagraph"/>
        <w:keepLines w:val="0"/>
        <w:widowControl/>
        <w:numPr>
          <w:ilvl w:val="0"/>
          <w:numId w:val="24"/>
        </w:numPr>
      </w:pPr>
      <w:r w:rsidRPr="009A740B">
        <w:t>Four matters concerned appeals in the Supreme Court against a grant of bail for young people and are subject to publication</w:t>
      </w:r>
      <w:r>
        <w:t xml:space="preserve"> restrictions.</w:t>
      </w:r>
    </w:p>
    <w:p w14:paraId="4EF9AA77" w14:textId="639CD704" w:rsidR="00447A30" w:rsidRDefault="00447A30" w:rsidP="00447A30">
      <w:pPr>
        <w:pStyle w:val="ListParagraph"/>
        <w:keepLines w:val="0"/>
        <w:widowControl/>
        <w:numPr>
          <w:ilvl w:val="0"/>
          <w:numId w:val="24"/>
        </w:numPr>
        <w:rPr>
          <w:color w:val="auto"/>
        </w:rPr>
      </w:pPr>
      <w:r>
        <w:t xml:space="preserve">One matter concerned an application in the District Court to exclude evidence on the basis that it was obtained in breach of s 58 of the </w:t>
      </w:r>
      <w:r>
        <w:rPr>
          <w:i/>
          <w:iCs w:val="0"/>
        </w:rPr>
        <w:lastRenderedPageBreak/>
        <w:t>Human Rights Act</w:t>
      </w:r>
      <w:r>
        <w:t xml:space="preserve">, however the matter resolved without the issue being determined. </w:t>
      </w:r>
    </w:p>
    <w:p w14:paraId="5B0D6C0C" w14:textId="77777777" w:rsidR="00447A30" w:rsidRDefault="00447A30" w:rsidP="00447A30">
      <w:pPr>
        <w:pStyle w:val="ListParagraph"/>
        <w:keepLines w:val="0"/>
        <w:widowControl/>
        <w:numPr>
          <w:ilvl w:val="0"/>
          <w:numId w:val="24"/>
        </w:numPr>
        <w:rPr>
          <w:color w:val="auto"/>
        </w:rPr>
      </w:pPr>
      <w:r>
        <w:t xml:space="preserve">Five other matters are </w:t>
      </w:r>
      <w:r>
        <w:rPr>
          <w:color w:val="auto"/>
        </w:rPr>
        <w:t>ongoing.</w:t>
      </w:r>
    </w:p>
    <w:p w14:paraId="5C972F48" w14:textId="2901493A" w:rsidR="00293EB9" w:rsidRPr="00131215" w:rsidRDefault="00293EB9" w:rsidP="00293EB9">
      <w:pPr>
        <w:pStyle w:val="Heading1"/>
        <w:rPr>
          <w:color w:val="004270"/>
        </w:rPr>
      </w:pPr>
      <w:bookmarkStart w:id="137" w:name="_Toc84593883"/>
      <w:bookmarkStart w:id="138" w:name="_Toc85451761"/>
      <w:bookmarkStart w:id="139" w:name="_Toc85526691"/>
      <w:bookmarkStart w:id="140" w:name="_Toc85787106"/>
      <w:bookmarkStart w:id="141" w:name="_Toc110506644"/>
      <w:bookmarkStart w:id="142" w:name="_Toc717933610"/>
      <w:bookmarkStart w:id="143" w:name="_Toc117697168"/>
      <w:bookmarkStart w:id="144" w:name="_Toc147757315"/>
      <w:bookmarkStart w:id="145" w:name="_Toc148086936"/>
      <w:r w:rsidRPr="00131215">
        <w:rPr>
          <w:color w:val="004270"/>
        </w:rPr>
        <w:t xml:space="preserve">Summary of the role of courts and tribunals in </w:t>
      </w:r>
      <w:r w:rsidR="007D27F7">
        <w:rPr>
          <w:color w:val="004270"/>
        </w:rPr>
        <w:t>2022-23</w:t>
      </w:r>
      <w:bookmarkEnd w:id="137"/>
      <w:bookmarkEnd w:id="138"/>
      <w:bookmarkEnd w:id="139"/>
      <w:bookmarkEnd w:id="140"/>
      <w:bookmarkEnd w:id="141"/>
      <w:bookmarkEnd w:id="142"/>
      <w:bookmarkEnd w:id="143"/>
      <w:bookmarkEnd w:id="144"/>
      <w:bookmarkEnd w:id="145"/>
    </w:p>
    <w:p w14:paraId="3D9712B0" w14:textId="74634B0A" w:rsidR="00AB28DE" w:rsidRDefault="001E7F84" w:rsidP="00AB28DE">
      <w:pPr>
        <w:rPr>
          <w:lang w:val="en"/>
        </w:rPr>
      </w:pPr>
      <w:r>
        <w:t>Judgments delivered t</w:t>
      </w:r>
      <w:r w:rsidR="00841EF5">
        <w:t xml:space="preserve">his year </w:t>
      </w:r>
      <w:r w:rsidR="006B7245">
        <w:t xml:space="preserve">provided </w:t>
      </w:r>
      <w:r w:rsidR="00AB28DE">
        <w:t xml:space="preserve">guidance </w:t>
      </w:r>
      <w:r w:rsidR="007C5434">
        <w:t xml:space="preserve">to courts and tribunals </w:t>
      </w:r>
      <w:r w:rsidR="00AB28DE">
        <w:t xml:space="preserve">on </w:t>
      </w:r>
      <w:r w:rsidR="007C5434">
        <w:t>direct application of</w:t>
      </w:r>
      <w:r w:rsidR="00AB28DE">
        <w:t xml:space="preserve"> the Human Rights Act under section 5(2)(a)</w:t>
      </w:r>
      <w:r w:rsidR="00AB28DE" w:rsidDel="00BC14DE">
        <w:t xml:space="preserve"> </w:t>
      </w:r>
      <w:r w:rsidR="00AB28DE">
        <w:t xml:space="preserve">when acting in a judicial capacity. In </w:t>
      </w:r>
      <w:r w:rsidR="00AB28DE">
        <w:rPr>
          <w:i/>
          <w:iCs/>
          <w:lang w:val="en"/>
        </w:rPr>
        <w:t xml:space="preserve">Attorney-General for the State of Queensland v Grant (No 2) </w:t>
      </w:r>
      <w:r w:rsidR="00AB28DE">
        <w:rPr>
          <w:lang w:val="en"/>
        </w:rPr>
        <w:t>[2022] QSC 253, t</w:t>
      </w:r>
      <w:r w:rsidR="00AB28DE">
        <w:t xml:space="preserve">he Supreme Court clarified that the court is required to </w:t>
      </w:r>
      <w:r w:rsidR="00DA2BDA">
        <w:t xml:space="preserve">consider </w:t>
      </w:r>
      <w:r w:rsidR="00AB28DE">
        <w:t>the human rights that relate to the functions the court is performing</w:t>
      </w:r>
      <w:r w:rsidR="00AB28DE">
        <w:rPr>
          <w:lang w:val="en"/>
        </w:rPr>
        <w:t>, rather than limiting its consideration to those rights explicitly addressed to courts (for example, the right to</w:t>
      </w:r>
      <w:r w:rsidR="00766295">
        <w:rPr>
          <w:lang w:val="en"/>
        </w:rPr>
        <w:t xml:space="preserve"> a</w:t>
      </w:r>
      <w:r w:rsidR="00AB28DE">
        <w:rPr>
          <w:lang w:val="en"/>
        </w:rPr>
        <w:t xml:space="preserve"> fair hearing and rights in criminal proceedings). However, rights protected by the Human Rights Act do not give rise to an independent remedy or cause of action.</w:t>
      </w:r>
      <w:r w:rsidR="00AB28DE">
        <w:rPr>
          <w:rStyle w:val="FootnoteReference"/>
          <w:lang w:val="en"/>
        </w:rPr>
        <w:footnoteReference w:id="33"/>
      </w:r>
      <w:r w:rsidR="00AB28DE">
        <w:rPr>
          <w:lang w:val="en"/>
        </w:rPr>
        <w:t xml:space="preserve"> </w:t>
      </w:r>
    </w:p>
    <w:p w14:paraId="67B4B5EA" w14:textId="721486FE" w:rsidR="00AB28DE" w:rsidRDefault="00AB28DE" w:rsidP="00AB28DE">
      <w:pPr>
        <w:rPr>
          <w:lang w:val="en"/>
        </w:rPr>
      </w:pPr>
      <w:r w:rsidRPr="005B3331">
        <w:t xml:space="preserve">Further judicial consideration was given to the obligation on public entities to </w:t>
      </w:r>
      <w:proofErr w:type="gramStart"/>
      <w:r w:rsidRPr="005B3331">
        <w:t>give proper consideration</w:t>
      </w:r>
      <w:r w:rsidR="00F17667" w:rsidRPr="005B3331">
        <w:t xml:space="preserve"> to</w:t>
      </w:r>
      <w:proofErr w:type="gramEnd"/>
      <w:r w:rsidR="00F17667" w:rsidRPr="005B3331">
        <w:t xml:space="preserve"> human rights</w:t>
      </w:r>
      <w:r w:rsidRPr="005B3331">
        <w:t xml:space="preserve">. The Supreme Court in Austin BMI Pty Ltd v Deputy Premier </w:t>
      </w:r>
      <w:r w:rsidRPr="006D7286">
        <w:t xml:space="preserve">[2023] QSC 95 reinforced comments made in </w:t>
      </w:r>
      <w:r w:rsidRPr="006D7286">
        <w:rPr>
          <w:i/>
        </w:rPr>
        <w:t>Owen-D’Arcy v Chief Executive, Queensland Corrective Services</w:t>
      </w:r>
      <w:r w:rsidRPr="006D7286">
        <w:t> </w:t>
      </w:r>
      <w:hyperlink r:id="rId13" w:history="1">
        <w:r w:rsidRPr="006D7286">
          <w:t>[2021] QSC 273</w:t>
        </w:r>
      </w:hyperlink>
      <w:r w:rsidR="486D505D" w:rsidRPr="006D7286">
        <w:t xml:space="preserve"> </w:t>
      </w:r>
      <w:r w:rsidRPr="006D7286">
        <w:t>that</w:t>
      </w:r>
      <w:r w:rsidRPr="006D7286">
        <w:rPr>
          <w:rFonts w:asciiTheme="minorBidi" w:hAnsiTheme="minorBidi"/>
          <w:lang w:val="en"/>
        </w:rPr>
        <w:t xml:space="preserve"> the identification of affected</w:t>
      </w:r>
      <w:r>
        <w:rPr>
          <w:lang w:val="en"/>
        </w:rPr>
        <w:t xml:space="preserve"> human rights required for proper consideration must be approached in a ‘common sense and practical manner’. In </w:t>
      </w:r>
      <w:r w:rsidR="00F71D4F" w:rsidRPr="00A35C9C">
        <w:rPr>
          <w:i/>
          <w:iCs/>
          <w:lang w:val="en"/>
        </w:rPr>
        <w:t>Austin BMI Pty Ltd v Deputy Premier</w:t>
      </w:r>
      <w:r w:rsidR="00F71D4F" w:rsidRPr="006849A2">
        <w:rPr>
          <w:lang w:val="en"/>
        </w:rPr>
        <w:t xml:space="preserve"> [2023] QSC 95</w:t>
      </w:r>
      <w:r>
        <w:rPr>
          <w:lang w:val="en"/>
        </w:rPr>
        <w:t>, the Court held that the decision</w:t>
      </w:r>
      <w:r w:rsidR="00B502E5">
        <w:rPr>
          <w:lang w:val="en"/>
        </w:rPr>
        <w:t>-</w:t>
      </w:r>
      <w:r>
        <w:rPr>
          <w:lang w:val="en"/>
        </w:rPr>
        <w:t xml:space="preserve">maker was entitled to rely on briefings from the department to demonstrate proper consideration, and that the briefing did not have to identify and consider rights that were ‘not affected’ by the decision. The Court also confirmed section 58(6) of the Human Rights Act makes clear that a contravention of section 58(1) obligations by a public entity when making a </w:t>
      </w:r>
      <w:proofErr w:type="gramStart"/>
      <w:r>
        <w:rPr>
          <w:lang w:val="en"/>
        </w:rPr>
        <w:t>decision amounts</w:t>
      </w:r>
      <w:proofErr w:type="gramEnd"/>
      <w:r>
        <w:rPr>
          <w:lang w:val="en"/>
        </w:rPr>
        <w:t xml:space="preserve"> to non-jurisdictional error and does not make the decision invalid.</w:t>
      </w:r>
    </w:p>
    <w:p w14:paraId="1AB3B2E5" w14:textId="2193F1BE" w:rsidR="00AB28DE" w:rsidRDefault="00AB28DE" w:rsidP="00AB28DE">
      <w:pPr>
        <w:rPr>
          <w:lang w:val="en"/>
        </w:rPr>
      </w:pPr>
      <w:r>
        <w:rPr>
          <w:lang w:val="en"/>
        </w:rPr>
        <w:t>In 2022-23, there was limited commentary on the application of the interpretative provision under section 48 of the Human Rights Act</w:t>
      </w:r>
      <w:r w:rsidR="0064231C">
        <w:rPr>
          <w:lang w:val="en"/>
        </w:rPr>
        <w:t xml:space="preserve">. </w:t>
      </w:r>
    </w:p>
    <w:p w14:paraId="7AE2A958" w14:textId="53B1166C" w:rsidR="00AB28DE" w:rsidRDefault="00AB28DE" w:rsidP="00AB28DE">
      <w:pPr>
        <w:rPr>
          <w:lang w:val="en"/>
        </w:rPr>
      </w:pPr>
      <w:r>
        <w:rPr>
          <w:lang w:val="en"/>
        </w:rPr>
        <w:t xml:space="preserve">Significant decisions were made by the Land Court </w:t>
      </w:r>
      <w:r w:rsidR="00460B46">
        <w:rPr>
          <w:lang w:val="en"/>
        </w:rPr>
        <w:t xml:space="preserve">of Queensland </w:t>
      </w:r>
      <w:r>
        <w:rPr>
          <w:lang w:val="en"/>
        </w:rPr>
        <w:t xml:space="preserve">and the Coroners Court </w:t>
      </w:r>
      <w:r w:rsidR="00606D75">
        <w:rPr>
          <w:lang w:val="en"/>
        </w:rPr>
        <w:t xml:space="preserve">of Queensland </w:t>
      </w:r>
      <w:r>
        <w:rPr>
          <w:lang w:val="en"/>
        </w:rPr>
        <w:t>acting in an administrative capacity and therefore with public entity obligations.</w:t>
      </w:r>
      <w:r>
        <w:rPr>
          <w:rStyle w:val="FootnoteReference"/>
          <w:lang w:val="en"/>
        </w:rPr>
        <w:footnoteReference w:id="34"/>
      </w:r>
      <w:r>
        <w:rPr>
          <w:lang w:val="en"/>
        </w:rPr>
        <w:t xml:space="preserve"> </w:t>
      </w:r>
      <w:r w:rsidR="00F50281">
        <w:rPr>
          <w:lang w:val="en"/>
        </w:rPr>
        <w:t>T</w:t>
      </w:r>
      <w:r>
        <w:rPr>
          <w:lang w:val="en"/>
        </w:rPr>
        <w:t xml:space="preserve">he Mental Health Court </w:t>
      </w:r>
      <w:r w:rsidR="00502E05">
        <w:rPr>
          <w:lang w:val="en"/>
        </w:rPr>
        <w:t xml:space="preserve">also took a human rights approach in a decision regarding approval of electroconvulsive therapy by applying the principles of the </w:t>
      </w:r>
      <w:r w:rsidR="00502E05" w:rsidRPr="00502E05">
        <w:rPr>
          <w:i/>
          <w:iCs/>
          <w:lang w:val="en"/>
        </w:rPr>
        <w:t>Mental Health Act 2016,</w:t>
      </w:r>
      <w:r w:rsidR="00502E05">
        <w:rPr>
          <w:lang w:val="en"/>
        </w:rPr>
        <w:t xml:space="preserve"> which the Court found were consistent with the Human Rights Act.</w:t>
      </w:r>
      <w:r>
        <w:rPr>
          <w:rStyle w:val="FootnoteReference"/>
          <w:lang w:val="en"/>
        </w:rPr>
        <w:footnoteReference w:id="35"/>
      </w:r>
    </w:p>
    <w:p w14:paraId="648790F9" w14:textId="232AB77A" w:rsidR="00AB28DE" w:rsidRDefault="00AB28DE" w:rsidP="00AB28DE">
      <w:pPr>
        <w:rPr>
          <w:lang w:val="en"/>
        </w:rPr>
      </w:pPr>
      <w:r w:rsidRPr="007C5EEE">
        <w:rPr>
          <w:lang w:val="en"/>
        </w:rPr>
        <w:t xml:space="preserve">Courts and tribunals </w:t>
      </w:r>
      <w:r w:rsidR="00D01989">
        <w:rPr>
          <w:lang w:val="en"/>
        </w:rPr>
        <w:t xml:space="preserve">provided guidance on </w:t>
      </w:r>
      <w:proofErr w:type="gramStart"/>
      <w:r w:rsidR="00D01989">
        <w:rPr>
          <w:lang w:val="en"/>
        </w:rPr>
        <w:t>particular rights</w:t>
      </w:r>
      <w:proofErr w:type="gramEnd"/>
      <w:r w:rsidR="00D01989">
        <w:rPr>
          <w:lang w:val="en"/>
        </w:rPr>
        <w:t xml:space="preserve"> in 2022-23, which is reflected in </w:t>
      </w:r>
      <w:r w:rsidR="004747C0">
        <w:rPr>
          <w:lang w:val="en"/>
        </w:rPr>
        <w:t>table 4</w:t>
      </w:r>
      <w:r w:rsidR="00D01989">
        <w:rPr>
          <w:lang w:val="en"/>
        </w:rPr>
        <w:t>.</w:t>
      </w:r>
    </w:p>
    <w:p w14:paraId="3E10F93F" w14:textId="77777777" w:rsidR="004747C0" w:rsidRDefault="004747C0">
      <w:pPr>
        <w:spacing w:after="160" w:line="259" w:lineRule="auto"/>
        <w:ind w:right="0"/>
        <w:rPr>
          <w:i/>
          <w:iCs/>
          <w:color w:val="000000" w:themeColor="text1"/>
          <w:szCs w:val="18"/>
          <w:lang w:val="en"/>
        </w:rPr>
      </w:pPr>
      <w:r>
        <w:rPr>
          <w:lang w:val="en"/>
        </w:rPr>
        <w:br w:type="page"/>
      </w:r>
    </w:p>
    <w:p w14:paraId="23E78EE6" w14:textId="38CD7BBE" w:rsidR="00B132DB" w:rsidRDefault="00B132DB" w:rsidP="00B132DB">
      <w:pPr>
        <w:pStyle w:val="Caption"/>
        <w:rPr>
          <w:lang w:val="en"/>
        </w:rPr>
      </w:pPr>
      <w:r>
        <w:rPr>
          <w:lang w:val="en"/>
        </w:rPr>
        <w:lastRenderedPageBreak/>
        <w:t xml:space="preserve">Table 4: </w:t>
      </w:r>
      <w:r w:rsidR="00070C00">
        <w:rPr>
          <w:lang w:val="en"/>
        </w:rPr>
        <w:t>Consideration of specific rights by courts and tribunals,</w:t>
      </w:r>
      <w:r w:rsidR="00070C00" w:rsidRPr="00070C00">
        <w:rPr>
          <w:lang w:val="en"/>
        </w:rPr>
        <w:t xml:space="preserve"> 2022-23</w:t>
      </w:r>
    </w:p>
    <w:tbl>
      <w:tblPr>
        <w:tblStyle w:val="TableGrid"/>
        <w:tblW w:w="0" w:type="auto"/>
        <w:tblBorders>
          <w:top w:val="single" w:sz="4" w:space="0" w:color="004270"/>
          <w:left w:val="none" w:sz="0" w:space="0" w:color="auto"/>
          <w:bottom w:val="single" w:sz="4" w:space="0" w:color="004270"/>
          <w:right w:val="none" w:sz="0" w:space="0" w:color="auto"/>
          <w:insideH w:val="single" w:sz="4" w:space="0" w:color="004270"/>
          <w:insideV w:val="none" w:sz="0" w:space="0" w:color="auto"/>
        </w:tblBorders>
        <w:tblLook w:val="04A0" w:firstRow="1" w:lastRow="0" w:firstColumn="1" w:lastColumn="0" w:noHBand="0" w:noVBand="1"/>
      </w:tblPr>
      <w:tblGrid>
        <w:gridCol w:w="2410"/>
        <w:gridCol w:w="5670"/>
      </w:tblGrid>
      <w:tr w:rsidR="00B132DB" w:rsidRPr="00B132DB" w14:paraId="690B90B9" w14:textId="77777777" w:rsidTr="004747C0">
        <w:tc>
          <w:tcPr>
            <w:tcW w:w="2410" w:type="dxa"/>
          </w:tcPr>
          <w:p w14:paraId="2D6A7187" w14:textId="3D77F743" w:rsidR="00B132DB" w:rsidRPr="00B132DB" w:rsidRDefault="00B132DB" w:rsidP="00B132DB">
            <w:pPr>
              <w:pStyle w:val="Tableheading"/>
              <w:rPr>
                <w:color w:val="004270"/>
                <w:lang w:val="en"/>
              </w:rPr>
            </w:pPr>
            <w:r w:rsidRPr="00B132DB">
              <w:rPr>
                <w:color w:val="004270"/>
                <w:lang w:val="en"/>
              </w:rPr>
              <w:t>Protected rights</w:t>
            </w:r>
          </w:p>
        </w:tc>
        <w:tc>
          <w:tcPr>
            <w:tcW w:w="5670" w:type="dxa"/>
          </w:tcPr>
          <w:p w14:paraId="67920D0D" w14:textId="07967C57" w:rsidR="00B132DB" w:rsidRPr="00B132DB" w:rsidRDefault="00B132DB" w:rsidP="00B132DB">
            <w:pPr>
              <w:pStyle w:val="Tableheading"/>
              <w:rPr>
                <w:color w:val="004270"/>
                <w:lang w:val="en"/>
              </w:rPr>
            </w:pPr>
            <w:r w:rsidRPr="00B132DB">
              <w:rPr>
                <w:color w:val="004270"/>
                <w:lang w:val="en"/>
              </w:rPr>
              <w:t>Cases which considered this right</w:t>
            </w:r>
          </w:p>
        </w:tc>
      </w:tr>
      <w:tr w:rsidR="00AB28DE" w14:paraId="723663FE" w14:textId="77777777" w:rsidTr="004747C0">
        <w:tc>
          <w:tcPr>
            <w:tcW w:w="2410" w:type="dxa"/>
          </w:tcPr>
          <w:p w14:paraId="3FD191F9" w14:textId="2F99F6D3" w:rsidR="00AB28DE" w:rsidRPr="00B132DB" w:rsidRDefault="00AB28DE" w:rsidP="00B132DB">
            <w:pPr>
              <w:pStyle w:val="Tabletext"/>
            </w:pPr>
            <w:r w:rsidRPr="00B132DB">
              <w:t>Recognition and equality before the law</w:t>
            </w:r>
            <w:r w:rsidR="0012381D" w:rsidRPr="00B132DB">
              <w:t xml:space="preserve"> (section 15)</w:t>
            </w:r>
          </w:p>
        </w:tc>
        <w:tc>
          <w:tcPr>
            <w:tcW w:w="5670" w:type="dxa"/>
          </w:tcPr>
          <w:p w14:paraId="65D9DE6A" w14:textId="1C225E74" w:rsidR="00AB28DE" w:rsidRPr="00B132DB" w:rsidRDefault="00AB28DE" w:rsidP="00B132DB">
            <w:pPr>
              <w:pStyle w:val="Tabletext"/>
            </w:pPr>
            <w:r w:rsidRPr="00B132DB">
              <w:rPr>
                <w:i/>
              </w:rPr>
              <w:t>Burleigh Town Village Pty Ltd (3)</w:t>
            </w:r>
            <w:r w:rsidRPr="00B132DB">
              <w:t xml:space="preserve"> [2022] QCAT 285; </w:t>
            </w:r>
            <w:r w:rsidRPr="00B132DB">
              <w:rPr>
                <w:i/>
              </w:rPr>
              <w:t>Waratah Coal Pty Ltd v Youth Verdict Ltd &amp; Ors</w:t>
            </w:r>
            <w:r w:rsidRPr="00B132DB">
              <w:t xml:space="preserve"> </w:t>
            </w:r>
            <w:r w:rsidRPr="00B132DB">
              <w:rPr>
                <w:i/>
              </w:rPr>
              <w:t>(No 6)</w:t>
            </w:r>
            <w:r w:rsidRPr="00B132DB">
              <w:t xml:space="preserve"> [2022] QLC 21; </w:t>
            </w:r>
            <w:r w:rsidRPr="00B132DB">
              <w:rPr>
                <w:i/>
              </w:rPr>
              <w:t>Austin BMI Pty Ltd v Deputy Premier</w:t>
            </w:r>
            <w:r w:rsidRPr="00B132DB">
              <w:t xml:space="preserve"> [2023] QSC 95 (considered the meaning of ‘without discrimination’ in the context of the right to take part in public life)</w:t>
            </w:r>
          </w:p>
        </w:tc>
      </w:tr>
      <w:tr w:rsidR="00AB28DE" w14:paraId="21BEEA7A" w14:textId="77777777" w:rsidTr="004747C0">
        <w:tc>
          <w:tcPr>
            <w:tcW w:w="2410" w:type="dxa"/>
          </w:tcPr>
          <w:p w14:paraId="2BA6FF29" w14:textId="3F692229" w:rsidR="00AB28DE" w:rsidRPr="00B132DB" w:rsidRDefault="00AB28DE" w:rsidP="00B132DB">
            <w:pPr>
              <w:pStyle w:val="Tabletext"/>
            </w:pPr>
            <w:r w:rsidRPr="00B132DB">
              <w:t>Right to life</w:t>
            </w:r>
            <w:r w:rsidR="0012381D" w:rsidRPr="00B132DB">
              <w:t xml:space="preserve"> (section 16)</w:t>
            </w:r>
          </w:p>
        </w:tc>
        <w:tc>
          <w:tcPr>
            <w:tcW w:w="5670" w:type="dxa"/>
          </w:tcPr>
          <w:p w14:paraId="40979359" w14:textId="77777777" w:rsidR="00AB28DE" w:rsidRPr="00B132DB" w:rsidRDefault="00AB28DE" w:rsidP="00B132DB">
            <w:pPr>
              <w:pStyle w:val="Tabletext"/>
            </w:pPr>
            <w:r w:rsidRPr="00B132DB">
              <w:rPr>
                <w:i/>
              </w:rPr>
              <w:t>Waratah Coal Pty Ltd v Youth Verdict Ltd &amp; Ors (No 6)</w:t>
            </w:r>
            <w:r w:rsidRPr="00B132DB">
              <w:t xml:space="preserve"> [2022] QLC 21; </w:t>
            </w:r>
            <w:r w:rsidRPr="00B132DB">
              <w:rPr>
                <w:i/>
              </w:rPr>
              <w:t>Inquest into the deaths of Yvette Michelle Wilma Booth, Adele Estelle Sandy, Shakaya George</w:t>
            </w:r>
            <w:r w:rsidRPr="00B132DB">
              <w:t xml:space="preserve"> (Findings of inquest, Coroners Court of Queensland, 30 June 2023)</w:t>
            </w:r>
          </w:p>
          <w:p w14:paraId="11FC93CD" w14:textId="77777777" w:rsidR="00AB28DE" w:rsidRPr="00B132DB" w:rsidRDefault="00AB28DE" w:rsidP="00B132DB">
            <w:pPr>
              <w:pStyle w:val="Tabletext"/>
            </w:pPr>
          </w:p>
        </w:tc>
      </w:tr>
      <w:tr w:rsidR="00AB28DE" w14:paraId="61989203" w14:textId="77777777" w:rsidTr="004747C0">
        <w:tc>
          <w:tcPr>
            <w:tcW w:w="2410" w:type="dxa"/>
          </w:tcPr>
          <w:p w14:paraId="34361D58" w14:textId="7B87CEC2" w:rsidR="00AB28DE" w:rsidRPr="00B132DB" w:rsidRDefault="00AB28DE" w:rsidP="00B132DB">
            <w:pPr>
              <w:pStyle w:val="Tabletext"/>
            </w:pPr>
            <w:r w:rsidRPr="00B132DB">
              <w:t>Peaceful assembly and freedom of association</w:t>
            </w:r>
            <w:r w:rsidR="0012381D" w:rsidRPr="00B132DB">
              <w:t xml:space="preserve"> (section 22)</w:t>
            </w:r>
          </w:p>
        </w:tc>
        <w:tc>
          <w:tcPr>
            <w:tcW w:w="5670" w:type="dxa"/>
          </w:tcPr>
          <w:p w14:paraId="1B107656" w14:textId="77777777" w:rsidR="00AB28DE" w:rsidRPr="00B132DB" w:rsidRDefault="00AB28DE" w:rsidP="00B132DB">
            <w:pPr>
              <w:pStyle w:val="Tabletext"/>
            </w:pPr>
            <w:r w:rsidRPr="00B132DB">
              <w:rPr>
                <w:i/>
              </w:rPr>
              <w:t>Wallace v Tannock &amp; Anor</w:t>
            </w:r>
            <w:r w:rsidRPr="00B132DB">
              <w:t xml:space="preserve"> [2023] QSC 122</w:t>
            </w:r>
          </w:p>
        </w:tc>
      </w:tr>
      <w:tr w:rsidR="00AB28DE" w14:paraId="368DC27A" w14:textId="77777777" w:rsidTr="004747C0">
        <w:tc>
          <w:tcPr>
            <w:tcW w:w="2410" w:type="dxa"/>
          </w:tcPr>
          <w:p w14:paraId="352675F3" w14:textId="0C25E0D3" w:rsidR="00AB28DE" w:rsidRPr="00B132DB" w:rsidRDefault="0012381D" w:rsidP="00B132DB">
            <w:pPr>
              <w:pStyle w:val="Tabletext"/>
            </w:pPr>
            <w:r w:rsidRPr="00B132DB">
              <w:t>Property rights (section 24)</w:t>
            </w:r>
          </w:p>
        </w:tc>
        <w:tc>
          <w:tcPr>
            <w:tcW w:w="5670" w:type="dxa"/>
          </w:tcPr>
          <w:p w14:paraId="1F87C498" w14:textId="630271A3" w:rsidR="00AB28DE" w:rsidRPr="00B132DB" w:rsidRDefault="00AB28DE" w:rsidP="00B132DB">
            <w:pPr>
              <w:pStyle w:val="Tabletext"/>
            </w:pPr>
            <w:r w:rsidRPr="00B132DB">
              <w:rPr>
                <w:i/>
              </w:rPr>
              <w:t>Austin BMI Pty Ltd v Deputy Premier</w:t>
            </w:r>
            <w:r w:rsidRPr="00B132DB">
              <w:t xml:space="preserve"> [2023] QSC 95; </w:t>
            </w:r>
            <w:r w:rsidRPr="00B132DB">
              <w:rPr>
                <w:i/>
              </w:rPr>
              <w:t>Waratah Coal Pty Ltd v Youth Verdict Ltd &amp; Ors (No 6)</w:t>
            </w:r>
            <w:r w:rsidRPr="00B132DB">
              <w:t xml:space="preserve"> [2022] QLC 21</w:t>
            </w:r>
            <w:r w:rsidR="00B132DB">
              <w:t>;</w:t>
            </w:r>
            <w:r w:rsidRPr="00B132DB">
              <w:t xml:space="preserve"> </w:t>
            </w:r>
            <w:r w:rsidRPr="00B132DB">
              <w:rPr>
                <w:i/>
              </w:rPr>
              <w:t>Burleigh Town Village Pty Ltd (3)</w:t>
            </w:r>
            <w:r w:rsidRPr="00B132DB">
              <w:t xml:space="preserve"> [2022] QCAT 285</w:t>
            </w:r>
          </w:p>
        </w:tc>
      </w:tr>
      <w:tr w:rsidR="005051FF" w14:paraId="452F7ACA" w14:textId="77777777" w:rsidTr="004747C0">
        <w:tc>
          <w:tcPr>
            <w:tcW w:w="2410" w:type="dxa"/>
          </w:tcPr>
          <w:p w14:paraId="4B6325D1" w14:textId="16959129" w:rsidR="005051FF" w:rsidRPr="00B132DB" w:rsidRDefault="005051FF" w:rsidP="00B132DB">
            <w:pPr>
              <w:pStyle w:val="Tabletext"/>
            </w:pPr>
            <w:r w:rsidRPr="00B132DB">
              <w:t>Cultural rights</w:t>
            </w:r>
            <w:r w:rsidR="00F92127" w:rsidRPr="00B132DB">
              <w:t>–</w:t>
            </w:r>
            <w:r w:rsidRPr="00B132DB">
              <w:t>Aboriginal peoples and Torres Strait Islander peoples (section 28)</w:t>
            </w:r>
          </w:p>
        </w:tc>
        <w:tc>
          <w:tcPr>
            <w:tcW w:w="5670" w:type="dxa"/>
          </w:tcPr>
          <w:p w14:paraId="35AEABD4" w14:textId="77777777" w:rsidR="005051FF" w:rsidRPr="00B132DB" w:rsidRDefault="005051FF" w:rsidP="00B132DB">
            <w:pPr>
              <w:pStyle w:val="Tabletext"/>
            </w:pPr>
            <w:r w:rsidRPr="00B132DB">
              <w:rPr>
                <w:i/>
              </w:rPr>
              <w:t>Waratah Coal Pty Ltd v Youth Verdict Ltd &amp; Ors (No 6)</w:t>
            </w:r>
            <w:r w:rsidRPr="00B132DB">
              <w:t xml:space="preserve"> [2022] QLC 21, </w:t>
            </w:r>
            <w:r w:rsidRPr="00B132DB">
              <w:rPr>
                <w:i/>
              </w:rPr>
              <w:t>Inquest into the deaths of Yvette Michelle Wilma Booth, Adele Estelle Sandy, Shakaya George</w:t>
            </w:r>
            <w:r w:rsidRPr="00B132DB">
              <w:t xml:space="preserve"> (Findings of inquest, Coroners Court of Queensland, 30 June 2023)</w:t>
            </w:r>
          </w:p>
          <w:p w14:paraId="0902A2E2" w14:textId="77777777" w:rsidR="005051FF" w:rsidRPr="00B132DB" w:rsidRDefault="005051FF" w:rsidP="00B132DB">
            <w:pPr>
              <w:pStyle w:val="Tabletext"/>
            </w:pPr>
          </w:p>
        </w:tc>
      </w:tr>
      <w:tr w:rsidR="00AB28DE" w14:paraId="52D56AAE" w14:textId="77777777" w:rsidTr="004747C0">
        <w:tc>
          <w:tcPr>
            <w:tcW w:w="2410" w:type="dxa"/>
          </w:tcPr>
          <w:p w14:paraId="776A9231" w14:textId="398585FA" w:rsidR="00AB28DE" w:rsidRPr="00B132DB" w:rsidRDefault="00AB28DE" w:rsidP="00B132DB">
            <w:pPr>
              <w:pStyle w:val="Tabletext"/>
            </w:pPr>
            <w:r w:rsidRPr="00B132DB">
              <w:t>Right to liberty</w:t>
            </w:r>
            <w:r w:rsidR="005051FF" w:rsidRPr="00B132DB">
              <w:t xml:space="preserve"> and security of person (section 29)</w:t>
            </w:r>
          </w:p>
        </w:tc>
        <w:tc>
          <w:tcPr>
            <w:tcW w:w="5670" w:type="dxa"/>
          </w:tcPr>
          <w:p w14:paraId="4E7753C4" w14:textId="77777777" w:rsidR="00AB28DE" w:rsidRPr="00B132DB" w:rsidRDefault="00AB28DE" w:rsidP="00B132DB">
            <w:pPr>
              <w:pStyle w:val="Tabletext"/>
            </w:pPr>
            <w:r w:rsidRPr="00B132DB">
              <w:rPr>
                <w:i/>
              </w:rPr>
              <w:t>Attorney-General for the State of Queensland v Grant (No 2)</w:t>
            </w:r>
            <w:r w:rsidRPr="00B132DB">
              <w:t xml:space="preserve"> [2022] QSC 252</w:t>
            </w:r>
          </w:p>
        </w:tc>
      </w:tr>
      <w:tr w:rsidR="00591CCF" w14:paraId="3FAFC1B9" w14:textId="77777777" w:rsidTr="004747C0">
        <w:tc>
          <w:tcPr>
            <w:tcW w:w="2410" w:type="dxa"/>
          </w:tcPr>
          <w:p w14:paraId="4F5DDD81" w14:textId="7101B922" w:rsidR="00591CCF" w:rsidRPr="00B132DB" w:rsidRDefault="00591CCF" w:rsidP="00B132DB">
            <w:pPr>
              <w:pStyle w:val="Tabletext"/>
            </w:pPr>
            <w:r w:rsidRPr="00B132DB">
              <w:t>Fair hearing</w:t>
            </w:r>
            <w:r w:rsidR="005051FF" w:rsidRPr="00B132DB">
              <w:t xml:space="preserve"> (section 31)</w:t>
            </w:r>
          </w:p>
        </w:tc>
        <w:tc>
          <w:tcPr>
            <w:tcW w:w="5670" w:type="dxa"/>
          </w:tcPr>
          <w:p w14:paraId="5F078CC1" w14:textId="2594C5B5" w:rsidR="00591CCF" w:rsidRPr="00B132DB" w:rsidRDefault="00591CCF" w:rsidP="00B132DB">
            <w:pPr>
              <w:pStyle w:val="Tabletext"/>
            </w:pPr>
            <w:r w:rsidRPr="00B132DB">
              <w:rPr>
                <w:i/>
              </w:rPr>
              <w:t>Austin BMI Pty Ltd v Deputy Premier</w:t>
            </w:r>
            <w:r w:rsidRPr="00B132DB">
              <w:t xml:space="preserve"> [2023] QSC 95; </w:t>
            </w:r>
            <w:r w:rsidRPr="00B132DB">
              <w:rPr>
                <w:i/>
              </w:rPr>
              <w:t>BA, DC, FE v State of Queensland</w:t>
            </w:r>
            <w:r w:rsidRPr="00B132DB">
              <w:t xml:space="preserve"> [2022] QCAT 332</w:t>
            </w:r>
          </w:p>
        </w:tc>
      </w:tr>
    </w:tbl>
    <w:p w14:paraId="45B781B9" w14:textId="42A135BB" w:rsidR="78ACA43F" w:rsidRDefault="78ACA43F" w:rsidP="78ACA43F">
      <w:pPr>
        <w:rPr>
          <w:rFonts w:eastAsia="Calibri" w:cs="Arial"/>
        </w:rPr>
      </w:pPr>
    </w:p>
    <w:p w14:paraId="68E3DFF2" w14:textId="7A6D4254" w:rsidR="00D64205" w:rsidRDefault="00E76F27" w:rsidP="78ACA43F">
      <w:pPr>
        <w:rPr>
          <w:rFonts w:eastAsia="Calibri" w:cs="Arial"/>
        </w:rPr>
      </w:pPr>
      <w:r w:rsidRPr="00E76F27">
        <w:t xml:space="preserve">With the growing number of cases addressing human rights issues in Queensland and the increasing depth of analysis within these cases, it is evident that the jurisprudence surrounding human rights in Queensland is evolving. The rise in such cases may signify a heightened willingness and confidence among advocates to incorporate human rights arguments in their litigation efforts, as well as an increasing openness of courts to thoroughly delve into these matters. As this body of case law continues to expand, both public entities and the community at large will gain a clearer understanding of how the Human Rights Act is applicable in </w:t>
      </w:r>
      <w:r>
        <w:t>a range of</w:t>
      </w:r>
      <w:r w:rsidRPr="00E76F27">
        <w:t xml:space="preserve"> contexts.</w:t>
      </w:r>
      <w:r w:rsidR="00AC64E9">
        <w:t xml:space="preserve"> </w:t>
      </w:r>
      <w:r w:rsidR="00B54B12" w:rsidRPr="00B54B12">
        <w:t xml:space="preserve">The Commission's ongoing participation as an intervenor in significant cases will continue to be instrumental in </w:t>
      </w:r>
      <w:r w:rsidR="00F71D4F">
        <w:t>emphasis</w:t>
      </w:r>
      <w:r w:rsidR="00B54B12" w:rsidRPr="00B54B12">
        <w:t>ing the significance of human rights in Queensland.</w:t>
      </w:r>
    </w:p>
    <w:p w14:paraId="4971C037" w14:textId="77777777" w:rsidR="00FF49F6" w:rsidRDefault="00FF49F6">
      <w:pPr>
        <w:spacing w:after="160" w:line="259" w:lineRule="auto"/>
        <w:ind w:right="0"/>
      </w:pPr>
      <w:r>
        <w:br w:type="page"/>
      </w:r>
    </w:p>
    <w:p w14:paraId="0C4BE48D" w14:textId="6CCD4684" w:rsidR="00065245" w:rsidRDefault="00624635" w:rsidP="002D3CF1">
      <w:bookmarkStart w:id="146" w:name="_Toc87192059"/>
      <w:r>
        <w:rPr>
          <w:noProof/>
          <w:color w:val="2B579A"/>
          <w:shd w:val="clear" w:color="auto" w:fill="E6E6E6"/>
          <w:lang w:eastAsia="en-AU"/>
        </w:rPr>
        <w:lastRenderedPageBreak/>
        <w:drawing>
          <wp:anchor distT="0" distB="0" distL="114300" distR="114300" simplePos="0" relativeHeight="251658241" behindDoc="1" locked="0" layoutInCell="1" allowOverlap="1" wp14:anchorId="50C968CA" wp14:editId="257F5BFF">
            <wp:simplePos x="0" y="0"/>
            <wp:positionH relativeFrom="page">
              <wp:align>left</wp:align>
            </wp:positionH>
            <wp:positionV relativeFrom="paragraph">
              <wp:posOffset>-914400</wp:posOffset>
            </wp:positionV>
            <wp:extent cx="7472435" cy="10677525"/>
            <wp:effectExtent l="0" t="0" r="0" b="0"/>
            <wp:wrapNone/>
            <wp:docPr id="38" name="Picture 38" descr="Brisbane City not long after sunrise, as seen over the river. The tower at 1 William Street is the focal point, with the Riverside Expressway in front and cranes visible at a building site in the left of the fra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Brisbane City not long after sunrise, as seen over the river. The tower at 1 William Street is the focal point, with the Riverside Expressway in front and cranes visible at a building site in the left of the frame. "/>
                    <pic:cNvPicPr/>
                  </pic:nvPicPr>
                  <pic:blipFill rotWithShape="1">
                    <a:blip r:embed="rId14" cstate="print">
                      <a:extLst>
                        <a:ext uri="{28A0092B-C50C-407E-A947-70E740481C1C}">
                          <a14:useLocalDpi xmlns:a14="http://schemas.microsoft.com/office/drawing/2010/main" val="0"/>
                        </a:ext>
                      </a:extLst>
                    </a:blip>
                    <a:srcRect l="6731" t="4365" r="2321" b="8997"/>
                    <a:stretch/>
                  </pic:blipFill>
                  <pic:spPr bwMode="auto">
                    <a:xfrm>
                      <a:off x="0" y="0"/>
                      <a:ext cx="7472435" cy="10677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87917" w:rsidRPr="00CA5DA3">
        <w:rPr>
          <w:noProof/>
          <w:color w:val="2B579A"/>
          <w:shd w:val="clear" w:color="auto" w:fill="E6E6E6"/>
          <w:lang w:eastAsia="en-AU"/>
        </w:rPr>
        <w:drawing>
          <wp:anchor distT="0" distB="0" distL="114300" distR="114300" simplePos="0" relativeHeight="251658262" behindDoc="1" locked="0" layoutInCell="1" allowOverlap="1" wp14:anchorId="390D7529" wp14:editId="2B71D97A">
            <wp:simplePos x="0" y="0"/>
            <wp:positionH relativeFrom="page">
              <wp:posOffset>7251700</wp:posOffset>
            </wp:positionH>
            <wp:positionV relativeFrom="paragraph">
              <wp:posOffset>-910590</wp:posOffset>
            </wp:positionV>
            <wp:extent cx="370205" cy="10725150"/>
            <wp:effectExtent l="0" t="0" r="0" b="0"/>
            <wp:wrapNone/>
            <wp:docPr id="25"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0205" cy="10725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38482C" w14:textId="39474E70" w:rsidR="00065245" w:rsidRDefault="00065245" w:rsidP="002D3CF1"/>
    <w:p w14:paraId="05AB5632" w14:textId="70A2B276" w:rsidR="00065245" w:rsidRDefault="00065245" w:rsidP="002D3CF1"/>
    <w:p w14:paraId="0F2FBC73" w14:textId="53A4D03A" w:rsidR="00065245" w:rsidRDefault="00065245" w:rsidP="002D3CF1"/>
    <w:p w14:paraId="5418E566" w14:textId="77777777" w:rsidR="00065245" w:rsidRDefault="00065245" w:rsidP="002D3CF1"/>
    <w:p w14:paraId="5015855E" w14:textId="77777777" w:rsidR="00065245" w:rsidRDefault="00065245" w:rsidP="002D3CF1"/>
    <w:p w14:paraId="6DC7A764" w14:textId="1787CD29" w:rsidR="00065245" w:rsidRDefault="00065245" w:rsidP="002D3CF1"/>
    <w:p w14:paraId="73F0F52B" w14:textId="77777777" w:rsidR="00065245" w:rsidRDefault="00065245" w:rsidP="002D3CF1"/>
    <w:p w14:paraId="089302C1" w14:textId="77777777" w:rsidR="00065245" w:rsidRDefault="00065245" w:rsidP="002D3CF1"/>
    <w:p w14:paraId="66F6DC38" w14:textId="77777777" w:rsidR="00065245" w:rsidRDefault="00065245" w:rsidP="002D3CF1"/>
    <w:p w14:paraId="5640D31B" w14:textId="77777777" w:rsidR="00065245" w:rsidRDefault="00065245" w:rsidP="002D3CF1"/>
    <w:p w14:paraId="4C8760BD" w14:textId="77777777" w:rsidR="00065245" w:rsidRDefault="00065245" w:rsidP="002D3CF1"/>
    <w:p w14:paraId="6477F0B7" w14:textId="77777777" w:rsidR="00065245" w:rsidRDefault="00065245" w:rsidP="002D3CF1"/>
    <w:p w14:paraId="75652C53" w14:textId="77777777" w:rsidR="00065245" w:rsidRDefault="00065245" w:rsidP="002D3CF1"/>
    <w:p w14:paraId="2657774F" w14:textId="0DDC4A8C" w:rsidR="002D3CF1" w:rsidRDefault="00CA5DA3" w:rsidP="002D3CF1">
      <w:r w:rsidRPr="00CA5DA3">
        <w:rPr>
          <w:noProof/>
          <w:color w:val="2B579A"/>
          <w:shd w:val="clear" w:color="auto" w:fill="E6E6E6"/>
          <w:lang w:eastAsia="en-AU"/>
        </w:rPr>
        <mc:AlternateContent>
          <mc:Choice Requires="wps">
            <w:drawing>
              <wp:anchor distT="0" distB="0" distL="114300" distR="114300" simplePos="0" relativeHeight="251658254" behindDoc="1" locked="0" layoutInCell="1" allowOverlap="1" wp14:anchorId="0939A891" wp14:editId="49B0D870">
                <wp:simplePos x="0" y="0"/>
                <wp:positionH relativeFrom="page">
                  <wp:posOffset>-35626</wp:posOffset>
                </wp:positionH>
                <wp:positionV relativeFrom="paragraph">
                  <wp:posOffset>363525</wp:posOffset>
                </wp:positionV>
                <wp:extent cx="6080166" cy="723900"/>
                <wp:effectExtent l="0" t="0" r="0" b="0"/>
                <wp:wrapNone/>
                <wp:docPr id="24" name="Rectangle 2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080166" cy="723900"/>
                        </a:xfrm>
                        <a:prstGeom prst="rect">
                          <a:avLst/>
                        </a:prstGeom>
                        <a:solidFill>
                          <a:srgbClr val="8D361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5C338010" id="Rectangle 24" o:spid="_x0000_s1026" alt="&quot;&quot;" style="position:absolute;margin-left:-2.8pt;margin-top:28.6pt;width:478.75pt;height:57pt;z-index:-25165822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" fillcolor="#8d361e" stroked="f" strokeweight="1pt">
                <w10:wrap anchorx="page"/>
              </v:rect>
            </w:pict>
          </mc:Fallback>
        </mc:AlternateContent>
      </w:r>
    </w:p>
    <w:bookmarkStart w:id="147" w:name="_Toc117697169"/>
    <w:bookmarkStart w:id="148" w:name="_Toc147757316"/>
    <w:bookmarkStart w:id="149" w:name="_Toc148086937"/>
    <w:p w14:paraId="594BA2A1" w14:textId="7C4F6B82" w:rsidR="00293EB9" w:rsidRDefault="00065245" w:rsidP="00FF49F6">
      <w:pPr>
        <w:pStyle w:val="Sectiontitle"/>
      </w:pPr>
      <w:r w:rsidRPr="002D3CF1">
        <w:rPr>
          <w:noProof/>
          <w:color w:val="2B579A"/>
          <w:shd w:val="clear" w:color="auto" w:fill="E6E6E6"/>
          <w:lang w:eastAsia="en-AU"/>
        </w:rPr>
        <mc:AlternateContent>
          <mc:Choice Requires="wps">
            <w:drawing>
              <wp:anchor distT="0" distB="0" distL="114300" distR="114300" simplePos="0" relativeHeight="251658253" behindDoc="1" locked="0" layoutInCell="1" allowOverlap="1" wp14:anchorId="713F2144" wp14:editId="72327417">
                <wp:simplePos x="0" y="0"/>
                <wp:positionH relativeFrom="page">
                  <wp:posOffset>-35560</wp:posOffset>
                </wp:positionH>
                <wp:positionV relativeFrom="paragraph">
                  <wp:posOffset>850900</wp:posOffset>
                </wp:positionV>
                <wp:extent cx="5676405" cy="723900"/>
                <wp:effectExtent l="0" t="0" r="635" b="0"/>
                <wp:wrapNone/>
                <wp:docPr id="23" name="Rectangle 2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676405" cy="723900"/>
                        </a:xfrm>
                        <a:prstGeom prst="rect">
                          <a:avLst/>
                        </a:prstGeom>
                        <a:solidFill>
                          <a:srgbClr val="8D361E"/>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02CFBDC" id="Rectangle 23" o:spid="_x0000_s1026" alt="&quot;&quot;" style="position:absolute;margin-left:-2.8pt;margin-top:67pt;width:446.95pt;height:57pt;z-index:-25165822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" fillcolor="#8d361e" stroked="f" strokeweight="1pt">
                <w10:wrap anchorx="page"/>
              </v:rect>
            </w:pict>
          </mc:Fallback>
        </mc:AlternateContent>
      </w:r>
      <w:r w:rsidR="00FF49F6">
        <w:t>Human rights and the public sector</w:t>
      </w:r>
      <w:bookmarkEnd w:id="146"/>
      <w:bookmarkEnd w:id="147"/>
      <w:bookmarkEnd w:id="148"/>
      <w:bookmarkEnd w:id="149"/>
    </w:p>
    <w:p w14:paraId="6CAA4EA0" w14:textId="4981060C" w:rsidR="00293EB9" w:rsidRDefault="00293EB9" w:rsidP="005568E3"/>
    <w:p w14:paraId="1D329366" w14:textId="6DC81DF2" w:rsidR="00FF49F6" w:rsidRDefault="00FF49F6">
      <w:pPr>
        <w:spacing w:after="160" w:line="259" w:lineRule="auto"/>
        <w:ind w:right="0"/>
      </w:pPr>
      <w:r>
        <w:br w:type="page"/>
      </w:r>
    </w:p>
    <w:p w14:paraId="43F76E42" w14:textId="77777777" w:rsidR="00425A3F" w:rsidRPr="00065245" w:rsidRDefault="00425A3F" w:rsidP="00425A3F">
      <w:pPr>
        <w:pStyle w:val="Heading1"/>
        <w:rPr>
          <w:color w:val="8D361E"/>
        </w:rPr>
      </w:pPr>
      <w:bookmarkStart w:id="150" w:name="_Toc84593886"/>
      <w:bookmarkStart w:id="151" w:name="_Toc85451763"/>
      <w:bookmarkStart w:id="152" w:name="_Toc85526693"/>
      <w:bookmarkStart w:id="153" w:name="_Toc85787108"/>
      <w:bookmarkStart w:id="154" w:name="_Toc950085686"/>
      <w:bookmarkStart w:id="155" w:name="_Toc117697170"/>
      <w:bookmarkStart w:id="156" w:name="_Toc147757317"/>
      <w:bookmarkStart w:id="157" w:name="_Toc148086938"/>
      <w:r w:rsidRPr="00065245">
        <w:rPr>
          <w:color w:val="8D361E"/>
        </w:rPr>
        <w:lastRenderedPageBreak/>
        <w:t>Obligations on public entities</w:t>
      </w:r>
      <w:bookmarkEnd w:id="150"/>
      <w:bookmarkEnd w:id="151"/>
      <w:bookmarkEnd w:id="152"/>
      <w:bookmarkEnd w:id="153"/>
      <w:bookmarkEnd w:id="154"/>
      <w:bookmarkEnd w:id="155"/>
      <w:bookmarkEnd w:id="156"/>
      <w:bookmarkEnd w:id="157"/>
    </w:p>
    <w:p w14:paraId="651ED47A" w14:textId="6D225AA4" w:rsidR="00595A2F" w:rsidRPr="00595A2F" w:rsidRDefault="00425A3F" w:rsidP="00F01328">
      <w:r w:rsidRPr="008A00EB">
        <w:t xml:space="preserve">Public entities have obligations to act and make decisions in a way that is compatible with human rights. </w:t>
      </w:r>
      <w:r>
        <w:t xml:space="preserve">This section provides an update on how </w:t>
      </w:r>
      <w:r w:rsidR="00EE2BD2">
        <w:t>the Human Rights Act</w:t>
      </w:r>
      <w:r>
        <w:t xml:space="preserve"> is making an impact on state public entities, councils, tertiary </w:t>
      </w:r>
      <w:proofErr w:type="gramStart"/>
      <w:r>
        <w:t>institutions</w:t>
      </w:r>
      <w:proofErr w:type="gramEnd"/>
      <w:r>
        <w:t xml:space="preserve"> and functional public entities.</w:t>
      </w:r>
    </w:p>
    <w:p w14:paraId="7F56DF7A" w14:textId="34AB6E88" w:rsidR="008649FE" w:rsidRPr="00415D1E" w:rsidRDefault="008649FE" w:rsidP="008649FE">
      <w:pPr>
        <w:pStyle w:val="Heading1"/>
        <w:rPr>
          <w:color w:val="8D361E"/>
        </w:rPr>
      </w:pPr>
      <w:bookmarkStart w:id="158" w:name="_Toc84593889"/>
      <w:bookmarkStart w:id="159" w:name="_Toc85451766"/>
      <w:bookmarkStart w:id="160" w:name="_Toc85526696"/>
      <w:bookmarkStart w:id="161" w:name="_Toc85787111"/>
      <w:bookmarkStart w:id="162" w:name="_Toc1285346562"/>
      <w:bookmarkStart w:id="163" w:name="_Toc117697171"/>
      <w:bookmarkStart w:id="164" w:name="_Toc147757318"/>
      <w:bookmarkStart w:id="165" w:name="_Toc148086939"/>
      <w:r w:rsidRPr="00415D1E">
        <w:rPr>
          <w:color w:val="8D361E"/>
        </w:rPr>
        <w:t>Developing a human rights culture</w:t>
      </w:r>
      <w:bookmarkEnd w:id="158"/>
      <w:bookmarkEnd w:id="159"/>
      <w:bookmarkEnd w:id="160"/>
      <w:bookmarkEnd w:id="161"/>
      <w:bookmarkEnd w:id="162"/>
      <w:bookmarkEnd w:id="163"/>
      <w:bookmarkEnd w:id="164"/>
      <w:bookmarkEnd w:id="165"/>
    </w:p>
    <w:p w14:paraId="42C85869" w14:textId="2022E05E" w:rsidR="008649FE" w:rsidRDefault="008649FE" w:rsidP="008649FE">
      <w:r>
        <w:t xml:space="preserve">The </w:t>
      </w:r>
      <w:r>
        <w:rPr>
          <w:i/>
        </w:rPr>
        <w:t>Human Rights Act 2019</w:t>
      </w:r>
      <w:r>
        <w:t xml:space="preserve"> </w:t>
      </w:r>
      <w:r w:rsidR="00AA19A5">
        <w:t>aims to</w:t>
      </w:r>
      <w:r>
        <w:t xml:space="preserve"> </w:t>
      </w:r>
      <w:r w:rsidR="00921B12">
        <w:t>develop</w:t>
      </w:r>
      <w:r>
        <w:t xml:space="preserve"> a human rights culture in the Queensland public sector, where the human rights of individual people are respected and promoted.</w:t>
      </w:r>
    </w:p>
    <w:p w14:paraId="1AF48F2F" w14:textId="77777777" w:rsidR="008649FE" w:rsidRPr="00415D1E" w:rsidRDefault="008649FE" w:rsidP="008649FE">
      <w:pPr>
        <w:pStyle w:val="Heading2"/>
        <w:rPr>
          <w:color w:val="8D361E"/>
        </w:rPr>
      </w:pPr>
      <w:bookmarkStart w:id="166" w:name="_Toc56451588"/>
      <w:bookmarkStart w:id="167" w:name="_Toc56452162"/>
      <w:bookmarkStart w:id="168" w:name="_Toc84593890"/>
      <w:bookmarkStart w:id="169" w:name="_Toc85451767"/>
      <w:bookmarkStart w:id="170" w:name="_Toc85526697"/>
      <w:bookmarkStart w:id="171" w:name="_Toc85787112"/>
      <w:bookmarkStart w:id="172" w:name="_Toc100342780"/>
      <w:bookmarkStart w:id="173" w:name="_Toc117697172"/>
      <w:bookmarkStart w:id="174" w:name="_Toc117697879"/>
      <w:bookmarkStart w:id="175" w:name="_Toc147757319"/>
      <w:bookmarkStart w:id="176" w:name="_Toc148086940"/>
      <w:r w:rsidRPr="00415D1E">
        <w:rPr>
          <w:color w:val="8D361E"/>
        </w:rPr>
        <w:t>Cascading culture change model</w:t>
      </w:r>
      <w:bookmarkEnd w:id="166"/>
      <w:bookmarkEnd w:id="167"/>
      <w:bookmarkEnd w:id="168"/>
      <w:bookmarkEnd w:id="169"/>
      <w:bookmarkEnd w:id="170"/>
      <w:bookmarkEnd w:id="171"/>
      <w:bookmarkEnd w:id="172"/>
      <w:bookmarkEnd w:id="173"/>
      <w:bookmarkEnd w:id="174"/>
      <w:bookmarkEnd w:id="175"/>
      <w:bookmarkEnd w:id="176"/>
    </w:p>
    <w:p w14:paraId="3325CC27" w14:textId="5B62BB74" w:rsidR="008649FE" w:rsidRDefault="00943E5D" w:rsidP="008649FE">
      <w:r>
        <w:t>The</w:t>
      </w:r>
      <w:r w:rsidR="008649FE">
        <w:t xml:space="preserve"> Commission </w:t>
      </w:r>
      <w:r>
        <w:t xml:space="preserve">has </w:t>
      </w:r>
      <w:r w:rsidR="00100F8E">
        <w:t>developed</w:t>
      </w:r>
      <w:r w:rsidR="008649FE">
        <w:t xml:space="preserve"> the cascading culture change model </w:t>
      </w:r>
      <w:r>
        <w:t xml:space="preserve">to illustrate </w:t>
      </w:r>
      <w:r w:rsidR="00307BDC">
        <w:t>how</w:t>
      </w:r>
      <w:r w:rsidR="008649FE">
        <w:t xml:space="preserve"> human rights culture </w:t>
      </w:r>
      <w:r w:rsidR="008649FE" w:rsidRPr="008A00EB">
        <w:t>starts with legislation and flows down</w:t>
      </w:r>
      <w:r w:rsidR="008649FE">
        <w:t xml:space="preserve"> through regulations, policies, procedures, and services through to</w:t>
      </w:r>
      <w:r w:rsidR="008649FE" w:rsidRPr="008A00EB">
        <w:t xml:space="preserve"> the individual</w:t>
      </w:r>
      <w:r w:rsidR="008649FE">
        <w:t>.</w:t>
      </w:r>
    </w:p>
    <w:p w14:paraId="4C15B1FC" w14:textId="77777777" w:rsidR="008649FE" w:rsidRDefault="008649FE" w:rsidP="008649FE">
      <w:pPr>
        <w:pStyle w:val="Caption"/>
      </w:pPr>
      <w:r w:rsidRPr="001D5577">
        <w:t>Figure 3</w:t>
      </w:r>
      <w:r w:rsidRPr="00DB29EA">
        <w:t xml:space="preserve">: Cascading culture change model </w:t>
      </w:r>
    </w:p>
    <w:p w14:paraId="7E551DDD" w14:textId="75B276B4" w:rsidR="00006044" w:rsidRDefault="00A21FB4" w:rsidP="00621A84">
      <w:r>
        <w:rPr>
          <w:noProof/>
          <w:color w:val="2B579A"/>
          <w:shd w:val="clear" w:color="auto" w:fill="E6E6E6"/>
          <w:lang w:eastAsia="en-AU"/>
        </w:rPr>
        <w:drawing>
          <wp:inline distT="0" distB="0" distL="0" distR="0" wp14:anchorId="495825F0" wp14:editId="6F32C3A5">
            <wp:extent cx="5731510" cy="2538095"/>
            <wp:effectExtent l="0" t="0" r="2540" b="0"/>
            <wp:docPr id="29" name="Picture 29" descr="Figure 3: Cascading culture change model&#10;&#10;This diagram shows the cascading culture change model of human rights, where change flows from legislation through regulations, policies, procedures and service delivery to individual members of the community. &#10;&#10;The diagram shows a series of six rectangles stepping downward from the top left corner of the image to the bottom right. Each has an arrow curving down to the rectangle below it, to demonstrate the flow of change. From top to bottom these rectangles are labelled in white text: Legislation (navy rectangle), Regulations (blue), Policies (aqua), Procedures (gold), Service Delivery (orange), and a brown box at the bottom contains white people icons to represent the community. &#10;&#10;Down the left hand side of the image is a grey rectangle which says Leadership. Grey arrows extend from this to each of the top five boxes of the cascade, to demonstrate that leadership is needed at each level to champion human rights culture chan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Figure 3: Cascading culture change model&#10;&#10;This diagram shows the cascading culture change model of human rights, where change flows from legislation through regulations, policies, procedures and service delivery to individual members of the community. &#10;&#10;The diagram shows a series of six rectangles stepping downward from the top left corner of the image to the bottom right. Each has an arrow curving down to the rectangle below it, to demonstrate the flow of change. From top to bottom these rectangles are labelled in white text: Legislation (navy rectangle), Regulations (blue), Policies (aqua), Procedures (gold), Service Delivery (orange), and a brown box at the bottom contains white people icons to represent the community. &#10;&#10;Down the left hand side of the image is a grey rectangle which says Leadership. Grey arrows extend from this to each of the top five boxes of the cascade, to demonstrate that leadership is needed at each level to champion human rights culture change. "/>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538095"/>
                    </a:xfrm>
                    <a:prstGeom prst="rect">
                      <a:avLst/>
                    </a:prstGeom>
                  </pic:spPr>
                </pic:pic>
              </a:graphicData>
            </a:graphic>
          </wp:inline>
        </w:drawing>
      </w:r>
    </w:p>
    <w:p w14:paraId="5D100273" w14:textId="77777777" w:rsidR="00EC5807" w:rsidRDefault="00EC5807" w:rsidP="00EC5807">
      <w:r>
        <w:t xml:space="preserve">The model recognises that unless legislation and regulations are human rights compatible, there will be limited benefit in changing policies and procedures. Similarly, service delivery is unlikely to improve if policies and procedures are not human rights compliant. </w:t>
      </w:r>
      <w:r w:rsidRPr="00016078">
        <w:t>For a human rights culture to develop, strong leadership needs to be present at every stage: at the strategic, operational levels and among individual public sector workers on the front line.</w:t>
      </w:r>
    </w:p>
    <w:p w14:paraId="23A63F62" w14:textId="77777777" w:rsidR="00EC5807" w:rsidRPr="00415D1E" w:rsidRDefault="00EC5807" w:rsidP="00EC5807">
      <w:pPr>
        <w:pStyle w:val="Heading1"/>
        <w:rPr>
          <w:color w:val="8D361E"/>
        </w:rPr>
      </w:pPr>
      <w:bookmarkStart w:id="177" w:name="_Toc84593892"/>
      <w:bookmarkStart w:id="178" w:name="_Toc85451769"/>
      <w:bookmarkStart w:id="179" w:name="_Toc85526699"/>
      <w:bookmarkStart w:id="180" w:name="_Toc85787114"/>
      <w:bookmarkStart w:id="181" w:name="_Toc480851908"/>
      <w:bookmarkStart w:id="182" w:name="_Toc117697173"/>
      <w:bookmarkStart w:id="183" w:name="_Toc147757320"/>
      <w:bookmarkStart w:id="184" w:name="_Toc148086941"/>
      <w:r w:rsidRPr="00415D1E">
        <w:rPr>
          <w:color w:val="8D361E"/>
        </w:rPr>
        <w:lastRenderedPageBreak/>
        <w:t>Indicators of a human rights culture</w:t>
      </w:r>
      <w:bookmarkEnd w:id="177"/>
      <w:bookmarkEnd w:id="178"/>
      <w:bookmarkEnd w:id="179"/>
      <w:bookmarkEnd w:id="180"/>
      <w:bookmarkEnd w:id="181"/>
      <w:bookmarkEnd w:id="182"/>
      <w:bookmarkEnd w:id="183"/>
      <w:bookmarkEnd w:id="184"/>
    </w:p>
    <w:p w14:paraId="3BDA652C" w14:textId="3A5C2607" w:rsidR="00EC5807" w:rsidRDefault="00EC5807" w:rsidP="00805715">
      <w:r>
        <w:t xml:space="preserve">In the first year of </w:t>
      </w:r>
      <w:r w:rsidR="00EE2BD2">
        <w:t>the Human Rights Act</w:t>
      </w:r>
      <w:r w:rsidR="001E61CC">
        <w:t>’s</w:t>
      </w:r>
      <w:r w:rsidR="00480DA5">
        <w:t xml:space="preserve"> oper</w:t>
      </w:r>
      <w:r w:rsidR="0018263D">
        <w:t>ation</w:t>
      </w:r>
      <w:r>
        <w:t>, t</w:t>
      </w:r>
      <w:r w:rsidRPr="008A00EB">
        <w:t xml:space="preserve">he Commission developed a set of 7 </w:t>
      </w:r>
      <w:r>
        <w:t>i</w:t>
      </w:r>
      <w:r w:rsidRPr="008A00EB">
        <w:t>ndicators that identify actions that may further the development of a human rights culture</w:t>
      </w:r>
      <w:r>
        <w:t>, reflecting the</w:t>
      </w:r>
      <w:r w:rsidR="00043753">
        <w:t xml:space="preserve"> elements in the</w:t>
      </w:r>
      <w:r>
        <w:t xml:space="preserve"> Cascading culture change model</w:t>
      </w:r>
      <w:r w:rsidR="00CD5006">
        <w:t>.</w:t>
      </w:r>
      <w:r w:rsidR="002764B6">
        <w:t xml:space="preserve"> </w:t>
      </w:r>
      <w:r w:rsidR="00772F2B">
        <w:t xml:space="preserve">These indicators have become the basis of an annual survey of public entities aimed at evaluating the extent to which the Human Rights Act is influencing the </w:t>
      </w:r>
      <w:r w:rsidR="00043753">
        <w:t>day-to-day</w:t>
      </w:r>
      <w:r w:rsidR="00772F2B">
        <w:t xml:space="preserve"> business of public entities.</w:t>
      </w:r>
    </w:p>
    <w:p w14:paraId="6913BD36" w14:textId="4F9FE59B" w:rsidR="00043753" w:rsidRPr="008A00EB" w:rsidRDefault="00043753" w:rsidP="00805715">
      <w:r>
        <w:t>These indicators are:</w:t>
      </w:r>
    </w:p>
    <w:p w14:paraId="44682944" w14:textId="77777777" w:rsidR="00EC5807" w:rsidRPr="008A00EB" w:rsidRDefault="00EC5807" w:rsidP="00EC5807">
      <w:pPr>
        <w:rPr>
          <w:lang w:val="en-US"/>
        </w:rPr>
      </w:pPr>
      <w:r w:rsidRPr="00F54D35">
        <w:rPr>
          <w:b/>
          <w:color w:val="8D361E"/>
          <w:lang w:val="en-US"/>
        </w:rPr>
        <w:t>Indicator 1:</w:t>
      </w:r>
      <w:r w:rsidRPr="008A00EB">
        <w:rPr>
          <w:lang w:val="en-US"/>
        </w:rPr>
        <w:tab/>
        <w:t>Education and staff development</w:t>
      </w:r>
    </w:p>
    <w:p w14:paraId="6B03FF33" w14:textId="77777777" w:rsidR="00EC5807" w:rsidRPr="008A00EB" w:rsidRDefault="00EC5807" w:rsidP="00EC5807">
      <w:pPr>
        <w:rPr>
          <w:lang w:val="en-US"/>
        </w:rPr>
      </w:pPr>
      <w:r w:rsidRPr="00F54D35">
        <w:rPr>
          <w:b/>
          <w:color w:val="8D361E"/>
          <w:lang w:val="en-US"/>
        </w:rPr>
        <w:t>Indicator 2:</w:t>
      </w:r>
      <w:r w:rsidRPr="008A00EB">
        <w:rPr>
          <w:lang w:val="en-US"/>
        </w:rPr>
        <w:tab/>
        <w:t>Community consultation and engagement about human rights</w:t>
      </w:r>
    </w:p>
    <w:p w14:paraId="13623E24" w14:textId="77777777" w:rsidR="00EC5807" w:rsidRPr="008A00EB" w:rsidRDefault="00EC5807" w:rsidP="00EC5807">
      <w:pPr>
        <w:rPr>
          <w:lang w:val="en-US"/>
        </w:rPr>
      </w:pPr>
      <w:r w:rsidRPr="00F54D35">
        <w:rPr>
          <w:b/>
          <w:color w:val="8D361E"/>
          <w:lang w:val="en-US"/>
        </w:rPr>
        <w:t>Indicator 3:</w:t>
      </w:r>
      <w:r w:rsidRPr="008A00EB">
        <w:rPr>
          <w:lang w:val="en-US"/>
        </w:rPr>
        <w:tab/>
        <w:t xml:space="preserve">Awareness raising and support for related entities (including functional public entities engaged by the public entities </w:t>
      </w:r>
      <w:proofErr w:type="gramStart"/>
      <w:r w:rsidRPr="008A00EB">
        <w:rPr>
          <w:lang w:val="en-US"/>
        </w:rPr>
        <w:t>i.e.</w:t>
      </w:r>
      <w:proofErr w:type="gramEnd"/>
      <w:r w:rsidRPr="008A00EB">
        <w:rPr>
          <w:lang w:val="en-US"/>
        </w:rPr>
        <w:t xml:space="preserve"> contractors)</w:t>
      </w:r>
    </w:p>
    <w:p w14:paraId="3AF6B33C" w14:textId="2222D803" w:rsidR="00EC5807" w:rsidRPr="008A00EB" w:rsidRDefault="00EC5807" w:rsidP="00EC5807">
      <w:pPr>
        <w:rPr>
          <w:lang w:val="en-US"/>
        </w:rPr>
      </w:pPr>
      <w:r w:rsidRPr="00F54D35">
        <w:rPr>
          <w:b/>
          <w:color w:val="8D361E"/>
          <w:lang w:val="en-US"/>
        </w:rPr>
        <w:t>Indicator 4:</w:t>
      </w:r>
      <w:r w:rsidRPr="008A00EB">
        <w:rPr>
          <w:lang w:val="en-US"/>
        </w:rPr>
        <w:tab/>
        <w:t>Reviews and development of legislation or subordinate legislation / local laws or subordinate local laws</w:t>
      </w:r>
    </w:p>
    <w:p w14:paraId="2546DB91" w14:textId="77777777" w:rsidR="00EC5807" w:rsidRPr="008A00EB" w:rsidRDefault="00EC5807" w:rsidP="00EC5807">
      <w:pPr>
        <w:rPr>
          <w:lang w:val="en-US"/>
        </w:rPr>
      </w:pPr>
      <w:r w:rsidRPr="00F54D35">
        <w:rPr>
          <w:b/>
          <w:color w:val="8D361E"/>
          <w:lang w:val="en-US"/>
        </w:rPr>
        <w:t>Indicator 5:</w:t>
      </w:r>
      <w:r w:rsidRPr="008A00EB">
        <w:rPr>
          <w:lang w:val="en-US"/>
        </w:rPr>
        <w:tab/>
        <w:t>Review of policies and procedures</w:t>
      </w:r>
    </w:p>
    <w:p w14:paraId="2A620A31" w14:textId="77777777" w:rsidR="00EC5807" w:rsidRPr="008A00EB" w:rsidRDefault="00EC5807" w:rsidP="00EC5807">
      <w:pPr>
        <w:rPr>
          <w:lang w:val="en-US"/>
        </w:rPr>
      </w:pPr>
      <w:r w:rsidRPr="00F54D35">
        <w:rPr>
          <w:b/>
          <w:color w:val="8D361E"/>
          <w:lang w:val="en-US"/>
        </w:rPr>
        <w:t>Indicator 6:</w:t>
      </w:r>
      <w:r w:rsidRPr="008A00EB">
        <w:rPr>
          <w:lang w:val="en-US"/>
        </w:rPr>
        <w:tab/>
        <w:t>Implementation of internal complaint management for human rights complaints</w:t>
      </w:r>
    </w:p>
    <w:p w14:paraId="0E2DBC57" w14:textId="77777777" w:rsidR="00EC5807" w:rsidRDefault="00EC5807" w:rsidP="00EC5807">
      <w:pPr>
        <w:rPr>
          <w:lang w:val="en-US"/>
        </w:rPr>
      </w:pPr>
      <w:r w:rsidRPr="00F54D35">
        <w:rPr>
          <w:b/>
          <w:color w:val="8D361E"/>
          <w:lang w:val="en-US"/>
        </w:rPr>
        <w:t>Indicator 7:</w:t>
      </w:r>
      <w:r w:rsidRPr="008A00EB">
        <w:rPr>
          <w:lang w:val="en-US"/>
        </w:rPr>
        <w:tab/>
      </w:r>
      <w:proofErr w:type="gramStart"/>
      <w:r w:rsidRPr="008A00EB">
        <w:rPr>
          <w:lang w:val="en-US"/>
        </w:rPr>
        <w:t>Future plans</w:t>
      </w:r>
      <w:proofErr w:type="gramEnd"/>
      <w:r w:rsidRPr="008A00EB">
        <w:rPr>
          <w:lang w:val="en-US"/>
        </w:rPr>
        <w:t xml:space="preserve"> to further the goals of the Act</w:t>
      </w:r>
    </w:p>
    <w:p w14:paraId="3159BBA1" w14:textId="2198EF01" w:rsidR="00CD5006" w:rsidRDefault="00CD5006" w:rsidP="00CD5006">
      <w:r w:rsidRPr="008A00EB">
        <w:t xml:space="preserve">See </w:t>
      </w:r>
      <w:r w:rsidRPr="00976A36">
        <w:rPr>
          <w:i/>
        </w:rPr>
        <w:t>Appendix B</w:t>
      </w:r>
      <w:r>
        <w:rPr>
          <w:i/>
        </w:rPr>
        <w:t xml:space="preserve"> </w:t>
      </w:r>
      <w:r>
        <w:t>of this report</w:t>
      </w:r>
      <w:r w:rsidRPr="008A00EB">
        <w:t xml:space="preserve"> for the full </w:t>
      </w:r>
      <w:r w:rsidRPr="008A00EB">
        <w:rPr>
          <w:i/>
        </w:rPr>
        <w:t>Indicators of a Developing Human Rights Culture</w:t>
      </w:r>
      <w:r>
        <w:rPr>
          <w:i/>
        </w:rPr>
        <w:t xml:space="preserve"> </w:t>
      </w:r>
      <w:r>
        <w:t>including the specific questions asked of public entities</w:t>
      </w:r>
      <w:r w:rsidRPr="008A00EB">
        <w:t>.</w:t>
      </w:r>
    </w:p>
    <w:p w14:paraId="630624A6" w14:textId="637A6264" w:rsidR="00D90C5E" w:rsidRPr="008A00EB" w:rsidRDefault="00043753" w:rsidP="00D90C5E">
      <w:r>
        <w:t xml:space="preserve">In the </w:t>
      </w:r>
      <w:r w:rsidR="004327F1">
        <w:t>fourth</w:t>
      </w:r>
      <w:r>
        <w:t xml:space="preserve"> year of </w:t>
      </w:r>
      <w:r w:rsidR="0022690B">
        <w:t xml:space="preserve">operation of </w:t>
      </w:r>
      <w:r w:rsidR="00EE2BD2">
        <w:t>the Human Rights Act</w:t>
      </w:r>
      <w:r w:rsidR="00772F2B">
        <w:t>, w</w:t>
      </w:r>
      <w:r w:rsidR="00D90C5E" w:rsidRPr="008A00EB">
        <w:t>e</w:t>
      </w:r>
      <w:r>
        <w:t xml:space="preserve"> again</w:t>
      </w:r>
      <w:r w:rsidR="00D90C5E" w:rsidRPr="008A00EB">
        <w:t xml:space="preserve"> used the</w:t>
      </w:r>
      <w:r w:rsidR="00AC4C0F">
        <w:t>se</w:t>
      </w:r>
      <w:r w:rsidR="00D90C5E" w:rsidRPr="008A00EB">
        <w:t xml:space="preserve"> </w:t>
      </w:r>
      <w:r w:rsidR="00AC4C0F">
        <w:t>i</w:t>
      </w:r>
      <w:r w:rsidR="00D90C5E" w:rsidRPr="008A00EB">
        <w:t xml:space="preserve">ndicators to survey </w:t>
      </w:r>
      <w:r w:rsidR="00DC2874">
        <w:t>8</w:t>
      </w:r>
      <w:r w:rsidR="004327F1">
        <w:t xml:space="preserve"> </w:t>
      </w:r>
      <w:r w:rsidR="00D90C5E" w:rsidRPr="008A00EB">
        <w:t>state government public entities</w:t>
      </w:r>
      <w:r w:rsidR="00D90C5E">
        <w:t>,</w:t>
      </w:r>
      <w:r w:rsidR="00D90C5E" w:rsidRPr="008A00EB">
        <w:t xml:space="preserve"> </w:t>
      </w:r>
      <w:r w:rsidR="00D90C5E" w:rsidRPr="005E2662">
        <w:t>selected</w:t>
      </w:r>
      <w:r w:rsidR="00D90C5E" w:rsidRPr="008A00EB">
        <w:t xml:space="preserve"> because of the relevance of their work to the human rights of people in Queensland. These agencies provided responses to questions about the </w:t>
      </w:r>
      <w:r w:rsidR="00DE3CD6">
        <w:t>i</w:t>
      </w:r>
      <w:r w:rsidR="00D90C5E" w:rsidRPr="008A00EB">
        <w:t>ndicators:</w:t>
      </w:r>
    </w:p>
    <w:p w14:paraId="7DB8D509" w14:textId="6968FB2E" w:rsidR="00D90C5E" w:rsidRPr="00E13A80" w:rsidRDefault="0083275C" w:rsidP="00432F57">
      <w:pPr>
        <w:pStyle w:val="Listparagraph-bulleted"/>
      </w:pPr>
      <w:r w:rsidRPr="0083275C">
        <w:t xml:space="preserve">Department of Child Safety, </w:t>
      </w:r>
      <w:proofErr w:type="gramStart"/>
      <w:r w:rsidRPr="0083275C">
        <w:t>Seniors</w:t>
      </w:r>
      <w:proofErr w:type="gramEnd"/>
      <w:r w:rsidRPr="0083275C">
        <w:t xml:space="preserve"> and Disability Services</w:t>
      </w:r>
      <w:r w:rsidR="031015F4">
        <w:t xml:space="preserve"> (</w:t>
      </w:r>
      <w:r>
        <w:t>DC</w:t>
      </w:r>
      <w:r w:rsidR="00DC2874">
        <w:t>SSDS</w:t>
      </w:r>
      <w:r w:rsidR="031015F4">
        <w:t>)</w:t>
      </w:r>
    </w:p>
    <w:p w14:paraId="36D1A737" w14:textId="5909C2A9" w:rsidR="00D90C5E" w:rsidRPr="00E13A80" w:rsidRDefault="00D90C5E" w:rsidP="00432F57">
      <w:pPr>
        <w:pStyle w:val="Listparagraph-bulleted"/>
      </w:pPr>
      <w:r w:rsidRPr="00E13A80">
        <w:t xml:space="preserve">Department of </w:t>
      </w:r>
      <w:r w:rsidR="0038167E">
        <w:t>Housing</w:t>
      </w:r>
    </w:p>
    <w:p w14:paraId="2408C704" w14:textId="58839B01" w:rsidR="00D90C5E" w:rsidRPr="00E13A80" w:rsidRDefault="00D90C5E" w:rsidP="00432F57">
      <w:pPr>
        <w:pStyle w:val="Listparagraph-bulleted"/>
      </w:pPr>
      <w:r w:rsidRPr="00E13A80">
        <w:t>Department of Education</w:t>
      </w:r>
      <w:r w:rsidR="3D2384AC">
        <w:t xml:space="preserve"> </w:t>
      </w:r>
    </w:p>
    <w:p w14:paraId="7027A7B6" w14:textId="6827C37E" w:rsidR="00B84F28" w:rsidRDefault="00B84F28" w:rsidP="00432F57">
      <w:pPr>
        <w:pStyle w:val="Listparagraph-bulleted"/>
      </w:pPr>
      <w:r>
        <w:t xml:space="preserve">Department of Treaty, Aboriginal and Torres Strait Islander Partnerships, </w:t>
      </w:r>
      <w:proofErr w:type="gramStart"/>
      <w:r>
        <w:t>Communities</w:t>
      </w:r>
      <w:proofErr w:type="gramEnd"/>
      <w:r>
        <w:t xml:space="preserve"> and the Arts (DTATSIPCA)</w:t>
      </w:r>
    </w:p>
    <w:p w14:paraId="0654A523" w14:textId="14BB4A8C" w:rsidR="00D90C5E" w:rsidRPr="00E13A80" w:rsidRDefault="00D90C5E" w:rsidP="00432F57">
      <w:pPr>
        <w:pStyle w:val="Listparagraph-bulleted"/>
      </w:pPr>
      <w:r w:rsidRPr="00E13A80">
        <w:t>Queensland Corrective Services</w:t>
      </w:r>
      <w:r w:rsidR="35B871A1">
        <w:t xml:space="preserve"> (QCS)</w:t>
      </w:r>
    </w:p>
    <w:p w14:paraId="784FD6AD" w14:textId="64352381" w:rsidR="00D90C5E" w:rsidRPr="00E13A80" w:rsidRDefault="00D90C5E" w:rsidP="00432F57">
      <w:pPr>
        <w:pStyle w:val="Listparagraph-bulleted"/>
      </w:pPr>
      <w:r w:rsidRPr="00E13A80">
        <w:t>Queensland Health</w:t>
      </w:r>
      <w:r w:rsidR="46BB5A8E">
        <w:t xml:space="preserve"> (QH)</w:t>
      </w:r>
    </w:p>
    <w:p w14:paraId="4A817B96" w14:textId="77777777" w:rsidR="003122AD" w:rsidRDefault="00D90C5E" w:rsidP="00432F57">
      <w:pPr>
        <w:pStyle w:val="Listparagraph-bulleted"/>
      </w:pPr>
      <w:r w:rsidRPr="00E13A80">
        <w:t>Queensland Police Service</w:t>
      </w:r>
      <w:r w:rsidR="6CCDCD65">
        <w:t xml:space="preserve"> (QPS)</w:t>
      </w:r>
    </w:p>
    <w:p w14:paraId="29EB9612" w14:textId="110FA101" w:rsidR="00D90C5E" w:rsidRDefault="003122AD" w:rsidP="00432F57">
      <w:pPr>
        <w:pStyle w:val="Listparagraph-bulleted"/>
      </w:pPr>
      <w:r>
        <w:t xml:space="preserve">Department of Youth Justice, </w:t>
      </w:r>
      <w:r w:rsidR="00D566C9">
        <w:t>Employment, Small Business and Training (</w:t>
      </w:r>
      <w:r w:rsidR="007D1F22">
        <w:t>DYJESBT)</w:t>
      </w:r>
      <w:r w:rsidR="00D90C5E">
        <w:t>.</w:t>
      </w:r>
    </w:p>
    <w:p w14:paraId="03A855AB" w14:textId="77777777" w:rsidR="00DC2874" w:rsidRDefault="00DC2874" w:rsidP="00DC2874">
      <w:pPr>
        <w:pStyle w:val="Listparagraph-bulleted"/>
        <w:numPr>
          <w:ilvl w:val="0"/>
          <w:numId w:val="0"/>
        </w:numPr>
      </w:pPr>
    </w:p>
    <w:p w14:paraId="050117CA" w14:textId="6448A67F" w:rsidR="00DC2874" w:rsidRPr="00E13A80" w:rsidRDefault="00DC2874" w:rsidP="00DC2874">
      <w:pPr>
        <w:pStyle w:val="Listparagraph-bulleted"/>
        <w:numPr>
          <w:ilvl w:val="0"/>
          <w:numId w:val="0"/>
        </w:numPr>
      </w:pPr>
      <w:r>
        <w:t xml:space="preserve">Due to machinery of government changes in </w:t>
      </w:r>
      <w:r w:rsidR="00740E07">
        <w:t>May</w:t>
      </w:r>
      <w:r>
        <w:t xml:space="preserve"> 2023, the makeup of several departments changed, </w:t>
      </w:r>
      <w:r w:rsidR="00D12A33">
        <w:t>making</w:t>
      </w:r>
      <w:r>
        <w:t xml:space="preserve"> it difficult to compare progress </w:t>
      </w:r>
      <w:r w:rsidR="001C5DF4">
        <w:t>with the previous</w:t>
      </w:r>
      <w:r>
        <w:t xml:space="preserve"> year</w:t>
      </w:r>
      <w:r w:rsidR="00CC4D7D">
        <w:t>.</w:t>
      </w:r>
      <w:r w:rsidR="00B77F29">
        <w:t xml:space="preserve"> </w:t>
      </w:r>
      <w:r w:rsidR="008E061C">
        <w:t>The Commission acknowledges that a</w:t>
      </w:r>
      <w:r w:rsidR="00B77F29">
        <w:t xml:space="preserve">s some departments have </w:t>
      </w:r>
      <w:r w:rsidR="00A2612C">
        <w:t xml:space="preserve">only </w:t>
      </w:r>
      <w:r w:rsidR="00B77F29">
        <w:t xml:space="preserve">recently </w:t>
      </w:r>
      <w:r w:rsidR="0023426A">
        <w:t xml:space="preserve">been </w:t>
      </w:r>
      <w:r w:rsidR="00B77F29">
        <w:t xml:space="preserve">formed, </w:t>
      </w:r>
      <w:r w:rsidR="008E061C">
        <w:t xml:space="preserve">the various work units will take time to work together to </w:t>
      </w:r>
      <w:r w:rsidR="008E061C">
        <w:lastRenderedPageBreak/>
        <w:t>consistently identify and record the information required to respond to the indicators.</w:t>
      </w:r>
    </w:p>
    <w:p w14:paraId="4DE907AE" w14:textId="5596AA6F" w:rsidR="00D90C5E" w:rsidRPr="00A37587" w:rsidRDefault="00043753" w:rsidP="00D90C5E">
      <w:r>
        <w:t>We also</w:t>
      </w:r>
      <w:r w:rsidR="00D90C5E" w:rsidRPr="008A00EB">
        <w:t xml:space="preserve"> sought responses from a small cross-section of metropolitan, regional, and remote local governments. Responses to questions about the </w:t>
      </w:r>
      <w:r w:rsidR="00F441FD">
        <w:t>i</w:t>
      </w:r>
      <w:r w:rsidR="00D90C5E" w:rsidRPr="008A00EB">
        <w:t xml:space="preserve">ndicators were provided by the </w:t>
      </w:r>
      <w:r w:rsidR="00D90C5E" w:rsidRPr="00A37587">
        <w:t xml:space="preserve">following </w:t>
      </w:r>
      <w:r w:rsidR="00163B14">
        <w:t>7</w:t>
      </w:r>
      <w:r w:rsidR="00D90C5E">
        <w:t xml:space="preserve"> </w:t>
      </w:r>
      <w:r w:rsidR="00D90C5E" w:rsidRPr="00A37587">
        <w:t xml:space="preserve">councils: </w:t>
      </w:r>
    </w:p>
    <w:p w14:paraId="7FD88190" w14:textId="77777777" w:rsidR="00D90C5E" w:rsidRPr="0060294C" w:rsidRDefault="00D90C5E" w:rsidP="00432F57">
      <w:pPr>
        <w:pStyle w:val="Listparagraph-bulleted"/>
      </w:pPr>
      <w:r w:rsidRPr="0060294C">
        <w:t>Brisbane City Council</w:t>
      </w:r>
    </w:p>
    <w:p w14:paraId="2FEF6BF9" w14:textId="77777777" w:rsidR="00D90C5E" w:rsidRPr="0060294C" w:rsidRDefault="00D90C5E" w:rsidP="00432F57">
      <w:pPr>
        <w:pStyle w:val="Listparagraph-bulleted"/>
      </w:pPr>
      <w:r w:rsidRPr="0060294C">
        <w:t>Ipswich City Council</w:t>
      </w:r>
    </w:p>
    <w:p w14:paraId="6E290081" w14:textId="3D5B3584" w:rsidR="0043097E" w:rsidRPr="00B77F29" w:rsidRDefault="00955DB1" w:rsidP="00432F57">
      <w:pPr>
        <w:pStyle w:val="Listparagraph-bulleted"/>
      </w:pPr>
      <w:r>
        <w:t>Council of City of Gold Coast (City of Gold Coast)</w:t>
      </w:r>
    </w:p>
    <w:p w14:paraId="0F0DF046" w14:textId="09D64355" w:rsidR="00D90C5E" w:rsidRPr="0060294C" w:rsidRDefault="00A30809" w:rsidP="00432F57">
      <w:pPr>
        <w:pStyle w:val="Listparagraph-bulleted"/>
      </w:pPr>
      <w:r w:rsidRPr="0060294C">
        <w:t>Flinders Shire Council</w:t>
      </w:r>
    </w:p>
    <w:p w14:paraId="108CCE11" w14:textId="77777777" w:rsidR="00D90C5E" w:rsidRPr="0060294C" w:rsidRDefault="00D90C5E" w:rsidP="00432F57">
      <w:pPr>
        <w:pStyle w:val="Listparagraph-bulleted"/>
      </w:pPr>
      <w:r w:rsidRPr="0060294C">
        <w:t>Logan City Council</w:t>
      </w:r>
    </w:p>
    <w:p w14:paraId="2B566B18" w14:textId="1A8ACF00" w:rsidR="00163B14" w:rsidRPr="0060294C" w:rsidRDefault="00163B14" w:rsidP="00163B14">
      <w:pPr>
        <w:pStyle w:val="Listparagraph-bulleted"/>
      </w:pPr>
      <w:r>
        <w:t>Mornington Shire Council</w:t>
      </w:r>
    </w:p>
    <w:p w14:paraId="04CA265D" w14:textId="2E204DC6" w:rsidR="00D90C5E" w:rsidRPr="00E06FD8" w:rsidRDefault="00D90C5E" w:rsidP="00432F57">
      <w:pPr>
        <w:pStyle w:val="Listparagraph-bulleted"/>
      </w:pPr>
      <w:r w:rsidRPr="00E06FD8">
        <w:t>Sunshine Coast Council</w:t>
      </w:r>
      <w:r>
        <w:t>.</w:t>
      </w:r>
    </w:p>
    <w:p w14:paraId="5A2E7C80" w14:textId="1C315359" w:rsidR="00D90C5E" w:rsidRDefault="00255FDD" w:rsidP="00D90C5E">
      <w:r>
        <w:t>F</w:t>
      </w:r>
      <w:r w:rsidR="00D90C5E">
        <w:t>ull</w:t>
      </w:r>
      <w:r w:rsidR="00D90C5E" w:rsidRPr="008A00EB">
        <w:t xml:space="preserve"> responses from </w:t>
      </w:r>
      <w:r w:rsidR="008E061C">
        <w:t xml:space="preserve">state and local </w:t>
      </w:r>
      <w:r w:rsidR="00D90C5E" w:rsidRPr="008A00EB">
        <w:t>public entities are not provided below</w:t>
      </w:r>
      <w:r w:rsidR="00324D8E">
        <w:t xml:space="preserve">; </w:t>
      </w:r>
      <w:r w:rsidR="00D90C5E" w:rsidRPr="008A00EB">
        <w:t>rather</w:t>
      </w:r>
      <w:r w:rsidR="00324D8E">
        <w:t>,</w:t>
      </w:r>
      <w:r w:rsidR="00D90C5E" w:rsidRPr="008A00EB">
        <w:t xml:space="preserve"> </w:t>
      </w:r>
      <w:r w:rsidR="00D90C5E">
        <w:t xml:space="preserve">this section contains </w:t>
      </w:r>
      <w:r w:rsidR="00D90C5E" w:rsidRPr="008A00EB">
        <w:t>a general summary and highlights from the informa</w:t>
      </w:r>
      <w:r w:rsidR="00D90C5E">
        <w:t>tion provided to the Commission, furnished with examples.</w:t>
      </w:r>
    </w:p>
    <w:p w14:paraId="5FC49FCE" w14:textId="5C679010" w:rsidR="00C31C54" w:rsidRPr="00A13476" w:rsidRDefault="00C31C54" w:rsidP="00C31C54">
      <w:pPr>
        <w:pStyle w:val="Heading1"/>
        <w:rPr>
          <w:color w:val="8D361E"/>
        </w:rPr>
      </w:pPr>
      <w:bookmarkStart w:id="185" w:name="_Toc1970946746"/>
      <w:bookmarkStart w:id="186" w:name="_Toc117697174"/>
      <w:bookmarkStart w:id="187" w:name="_Toc147757321"/>
      <w:bookmarkStart w:id="188" w:name="_Toc148086942"/>
      <w:r w:rsidRPr="00A13476">
        <w:rPr>
          <w:color w:val="8D361E"/>
        </w:rPr>
        <w:t>State public entities</w:t>
      </w:r>
      <w:bookmarkEnd w:id="185"/>
      <w:bookmarkEnd w:id="186"/>
      <w:bookmarkEnd w:id="187"/>
      <w:bookmarkEnd w:id="188"/>
    </w:p>
    <w:p w14:paraId="031F7B11" w14:textId="0851709B" w:rsidR="00DC08A6" w:rsidRPr="00A13476" w:rsidRDefault="00C31C54" w:rsidP="6700B82E">
      <w:pPr>
        <w:pStyle w:val="Heading2"/>
        <w:rPr>
          <w:color w:val="8D361E"/>
        </w:rPr>
      </w:pPr>
      <w:bookmarkStart w:id="189" w:name="_Toc56451591"/>
      <w:bookmarkStart w:id="190" w:name="_Toc56452165"/>
      <w:bookmarkStart w:id="191" w:name="_Toc84593894"/>
      <w:bookmarkStart w:id="192" w:name="_Toc85451771"/>
      <w:bookmarkStart w:id="193" w:name="_Toc85526701"/>
      <w:bookmarkStart w:id="194" w:name="_Toc85787116"/>
      <w:bookmarkStart w:id="195" w:name="_Toc1413962724"/>
      <w:bookmarkStart w:id="196" w:name="_Toc117697175"/>
      <w:bookmarkStart w:id="197" w:name="_Toc117697882"/>
      <w:bookmarkStart w:id="198" w:name="_Toc147757322"/>
      <w:bookmarkStart w:id="199" w:name="_Toc148086943"/>
      <w:r w:rsidRPr="00A13476">
        <w:rPr>
          <w:color w:val="8D361E"/>
        </w:rPr>
        <w:t>Indicator 1: Education and staff development</w:t>
      </w:r>
      <w:bookmarkEnd w:id="189"/>
      <w:bookmarkEnd w:id="190"/>
      <w:bookmarkEnd w:id="191"/>
      <w:bookmarkEnd w:id="192"/>
      <w:bookmarkEnd w:id="193"/>
      <w:bookmarkEnd w:id="194"/>
      <w:bookmarkEnd w:id="195"/>
      <w:bookmarkEnd w:id="196"/>
      <w:bookmarkEnd w:id="197"/>
      <w:bookmarkEnd w:id="198"/>
      <w:bookmarkEnd w:id="199"/>
    </w:p>
    <w:p w14:paraId="38D65037" w14:textId="26859B77" w:rsidR="25306663" w:rsidRDefault="002B4D76" w:rsidP="25306663">
      <w:r>
        <w:t xml:space="preserve">The Commission </w:t>
      </w:r>
      <w:r w:rsidR="2A63C496">
        <w:t xml:space="preserve">asked state public entities </w:t>
      </w:r>
      <w:r w:rsidR="00ED2BBB">
        <w:t>to report on</w:t>
      </w:r>
      <w:r w:rsidR="2A63C496">
        <w:t xml:space="preserve"> the extent to which awareness </w:t>
      </w:r>
      <w:r w:rsidR="00054B18">
        <w:t xml:space="preserve">about </w:t>
      </w:r>
      <w:r w:rsidR="00EE2BD2">
        <w:t>the Human Rights Act</w:t>
      </w:r>
      <w:r w:rsidR="00C40440">
        <w:t xml:space="preserve"> has been raised with staff</w:t>
      </w:r>
      <w:r w:rsidR="2A63C496">
        <w:t xml:space="preserve">, what education and training has been provided </w:t>
      </w:r>
      <w:r w:rsidR="00054B18">
        <w:t>(</w:t>
      </w:r>
      <w:r w:rsidR="2A63C496">
        <w:t xml:space="preserve">including </w:t>
      </w:r>
      <w:r w:rsidR="0075728D">
        <w:t xml:space="preserve">the </w:t>
      </w:r>
      <w:r w:rsidR="2A63C496">
        <w:t>divisions or work units</w:t>
      </w:r>
      <w:r w:rsidR="00225A99">
        <w:t xml:space="preserve"> involved</w:t>
      </w:r>
      <w:r w:rsidR="00054B18">
        <w:t>)</w:t>
      </w:r>
      <w:r w:rsidR="2A63C496">
        <w:t xml:space="preserve"> and </w:t>
      </w:r>
      <w:r w:rsidR="00CA78F3">
        <w:t>the chosen</w:t>
      </w:r>
      <w:r w:rsidR="2A63C496">
        <w:t xml:space="preserve"> delivery method (online, face-to-face etc). </w:t>
      </w:r>
      <w:r w:rsidR="00170692">
        <w:t>State public entities</w:t>
      </w:r>
      <w:r w:rsidR="00C815F2">
        <w:t xml:space="preserve"> were also</w:t>
      </w:r>
      <w:r w:rsidR="2A63C496">
        <w:t xml:space="preserve"> asked about whether human rights content has been incorporated into induction training and ongoing professional development for staff</w:t>
      </w:r>
      <w:r w:rsidR="00D16105">
        <w:t xml:space="preserve">, and </w:t>
      </w:r>
      <w:r w:rsidR="2A63C496">
        <w:t xml:space="preserve">whether examples </w:t>
      </w:r>
      <w:r w:rsidR="00166080">
        <w:t xml:space="preserve">were </w:t>
      </w:r>
      <w:r w:rsidR="2A63C496">
        <w:t>provided to tailor training to the context.</w:t>
      </w:r>
    </w:p>
    <w:p w14:paraId="6188BC87" w14:textId="17C57B70" w:rsidR="00FD4AD3" w:rsidRPr="00FD4AD3" w:rsidRDefault="00FD4AD3" w:rsidP="00FD4AD3">
      <w:pPr>
        <w:pStyle w:val="Heading3"/>
        <w:rPr>
          <w:color w:val="8D361E"/>
        </w:rPr>
      </w:pPr>
      <w:r w:rsidRPr="00FD4AD3">
        <w:rPr>
          <w:color w:val="8D361E"/>
        </w:rPr>
        <w:t xml:space="preserve">Awareness and </w:t>
      </w:r>
      <w:r>
        <w:rPr>
          <w:color w:val="8D361E"/>
        </w:rPr>
        <w:t>e</w:t>
      </w:r>
      <w:r w:rsidRPr="00FD4AD3">
        <w:rPr>
          <w:color w:val="8D361E"/>
        </w:rPr>
        <w:t>ducation</w:t>
      </w:r>
    </w:p>
    <w:p w14:paraId="6327DCAE" w14:textId="2DAC280D" w:rsidR="00203E8E" w:rsidRDefault="001A49AF" w:rsidP="00FD4AD3">
      <w:r>
        <w:t xml:space="preserve">Now the Act is in </w:t>
      </w:r>
      <w:r w:rsidR="009A7FA1">
        <w:t>its</w:t>
      </w:r>
      <w:r>
        <w:t xml:space="preserve"> fourth year</w:t>
      </w:r>
      <w:r w:rsidR="009A7FA1">
        <w:t xml:space="preserve"> of operation</w:t>
      </w:r>
      <w:r>
        <w:t>, m</w:t>
      </w:r>
      <w:r w:rsidR="00FD4AD3">
        <w:t>ost departments have implemented online training modules and dedicated intranet resources to raise staff awareness about the Human Rights Act.</w:t>
      </w:r>
      <w:r w:rsidR="000F6EEE">
        <w:t xml:space="preserve"> </w:t>
      </w:r>
      <w:r w:rsidR="00B505DA">
        <w:t>For example, state government entities reported</w:t>
      </w:r>
      <w:r w:rsidR="00203E8E">
        <w:t>:</w:t>
      </w:r>
    </w:p>
    <w:p w14:paraId="3059F270" w14:textId="615227F3" w:rsidR="00203E8E" w:rsidRDefault="00FD4AD3" w:rsidP="00203E8E">
      <w:pPr>
        <w:pStyle w:val="Listparagraph-bulleted"/>
      </w:pPr>
      <w:r>
        <w:t>The Department of Health offers an interactive human rights training module</w:t>
      </w:r>
      <w:r w:rsidR="00A607D9">
        <w:t xml:space="preserve"> to department staff and staff in Hospital and Health services</w:t>
      </w:r>
      <w:r>
        <w:t>.</w:t>
      </w:r>
      <w:r w:rsidR="001E2737" w:rsidRPr="001E2737">
        <w:t xml:space="preserve"> </w:t>
      </w:r>
    </w:p>
    <w:p w14:paraId="61DB3E85" w14:textId="77777777" w:rsidR="00DD7B58" w:rsidRDefault="001E2737" w:rsidP="00FD4AD3">
      <w:pPr>
        <w:pStyle w:val="Listparagraph-bulleted"/>
      </w:pPr>
      <w:r w:rsidRPr="001E2737">
        <w:t xml:space="preserve">The Department of Education </w:t>
      </w:r>
      <w:r>
        <w:t>emphasi</w:t>
      </w:r>
      <w:r w:rsidR="00244D11">
        <w:t>s</w:t>
      </w:r>
      <w:r>
        <w:t>es</w:t>
      </w:r>
      <w:r w:rsidRPr="001E2737">
        <w:t xml:space="preserve"> staff education through online training, with a focus on maintaining resources for all employees.</w:t>
      </w:r>
    </w:p>
    <w:p w14:paraId="13290066" w14:textId="772F04E2" w:rsidR="005362AE" w:rsidRDefault="006F4881" w:rsidP="00FD4AD3">
      <w:pPr>
        <w:pStyle w:val="Listparagraph-bulleted"/>
      </w:pPr>
      <w:r>
        <w:t xml:space="preserve">The </w:t>
      </w:r>
      <w:r w:rsidR="005362AE">
        <w:t>Queensland Police Service</w:t>
      </w:r>
      <w:r w:rsidR="005362AE" w:rsidRPr="005362AE">
        <w:t xml:space="preserve"> has a dedicated </w:t>
      </w:r>
      <w:r w:rsidR="00F04249">
        <w:t>h</w:t>
      </w:r>
      <w:r w:rsidR="005362AE">
        <w:t xml:space="preserve">uman </w:t>
      </w:r>
      <w:r w:rsidR="00F04249">
        <w:t>r</w:t>
      </w:r>
      <w:r w:rsidR="005362AE">
        <w:t xml:space="preserve">ights </w:t>
      </w:r>
      <w:r w:rsidR="005362AE" w:rsidRPr="005362AE">
        <w:t>page on their intranet</w:t>
      </w:r>
      <w:r w:rsidR="004A197A">
        <w:t xml:space="preserve"> –</w:t>
      </w:r>
      <w:r w:rsidR="005362AE" w:rsidRPr="005362AE">
        <w:t xml:space="preserve"> the QPS Bulletin Board</w:t>
      </w:r>
      <w:r w:rsidR="004A197A">
        <w:t xml:space="preserve"> –</w:t>
      </w:r>
      <w:r w:rsidR="005362AE" w:rsidRPr="005362AE">
        <w:t xml:space="preserve"> </w:t>
      </w:r>
      <w:r w:rsidR="004A197A">
        <w:t xml:space="preserve">that </w:t>
      </w:r>
      <w:r w:rsidR="005362AE">
        <w:t>provid</w:t>
      </w:r>
      <w:r w:rsidR="004A197A">
        <w:t>es</w:t>
      </w:r>
      <w:r w:rsidR="005362AE" w:rsidRPr="005362AE">
        <w:t xml:space="preserve"> information on applying human rights principles in decision-making. They also have a 'Human Rights Community of Practice' on Workplace, fostering discussion and sharing of updates related to human rights.</w:t>
      </w:r>
    </w:p>
    <w:p w14:paraId="31ABE053" w14:textId="027EF267" w:rsidR="002A7A0C" w:rsidRDefault="002A7A0C" w:rsidP="00FD4AD3">
      <w:pPr>
        <w:pStyle w:val="Listparagraph-bulleted"/>
      </w:pPr>
      <w:r>
        <w:t xml:space="preserve">The Department of Housing’s </w:t>
      </w:r>
      <w:r w:rsidRPr="002A7A0C">
        <w:t xml:space="preserve">Director-General </w:t>
      </w:r>
      <w:r>
        <w:t>promoted the Act</w:t>
      </w:r>
      <w:r w:rsidR="00B505DA">
        <w:t xml:space="preserve"> to all staff, </w:t>
      </w:r>
      <w:r w:rsidRPr="002A7A0C">
        <w:t xml:space="preserve">reinforcing responsibilities under the </w:t>
      </w:r>
      <w:r w:rsidR="00B505DA">
        <w:t>A</w:t>
      </w:r>
      <w:r w:rsidRPr="002A7A0C">
        <w:t xml:space="preserve">ct and promoting the new suite of human rights resources available on the </w:t>
      </w:r>
      <w:r w:rsidR="00B505DA">
        <w:t>intranet</w:t>
      </w:r>
      <w:r w:rsidRPr="002A7A0C">
        <w:t xml:space="preserve">.  </w:t>
      </w:r>
    </w:p>
    <w:p w14:paraId="6AA741F9" w14:textId="38D08E90" w:rsidR="00544A78" w:rsidRDefault="00544A78" w:rsidP="00FD4AD3">
      <w:r>
        <w:lastRenderedPageBreak/>
        <w:t>Human Rights Week was celebrated by state government entities, such as Youth Justice (in DYJESBT), who promot</w:t>
      </w:r>
      <w:r w:rsidR="0051616E">
        <w:t>ed</w:t>
      </w:r>
      <w:r>
        <w:t xml:space="preserve"> human rights messages </w:t>
      </w:r>
      <w:r w:rsidR="003151AF">
        <w:t>on the</w:t>
      </w:r>
      <w:r w:rsidR="0038470D">
        <w:t>ir</w:t>
      </w:r>
      <w:r w:rsidR="003151AF">
        <w:t xml:space="preserve"> intranet, in a </w:t>
      </w:r>
      <w:r>
        <w:t>Director-General’s message, email signature blocks, office posters</w:t>
      </w:r>
      <w:r w:rsidR="0038470D">
        <w:t>,</w:t>
      </w:r>
      <w:r>
        <w:t xml:space="preserve"> and an information session for central office staff focused on First Nations cultural rights.</w:t>
      </w:r>
      <w:r w:rsidR="000502B2" w:rsidRPr="000502B2">
        <w:t xml:space="preserve"> DTATSIPCA promoted the week internally and externally, promoting discussion among staff, and Department of Housing</w:t>
      </w:r>
      <w:r w:rsidR="000502B2">
        <w:t xml:space="preserve"> distributed screensavers with human rights messaging to their staff.</w:t>
      </w:r>
    </w:p>
    <w:p w14:paraId="74057E27" w14:textId="3080A7E0" w:rsidR="007246FF" w:rsidRDefault="00866D8C" w:rsidP="00FD4AD3">
      <w:r>
        <w:t>Some departments also continued to host communities of practice</w:t>
      </w:r>
      <w:r w:rsidR="0054108F">
        <w:t xml:space="preserve"> or human rights champion networks</w:t>
      </w:r>
      <w:r>
        <w:t>.</w:t>
      </w:r>
      <w:r w:rsidR="00B265A4">
        <w:t xml:space="preserve"> </w:t>
      </w:r>
      <w:r w:rsidR="007246FF">
        <w:t xml:space="preserve">Department of Housing reported that their Human Rights Continuous Improvement Network met 5 times in the reporting period, </w:t>
      </w:r>
      <w:r w:rsidR="00262E8D">
        <w:t>in each case focussing on specific rights to provide an ‘in-depth understanding of the rights protected…as well as practical examples of how the rights have been applied in courts and decision-making.’ Presentations focussed on property rights, privacy and reputation, families and children, cultural rights of Aboriginal and Torres Strait Islander peoples and right to liberty and security of the person.</w:t>
      </w:r>
      <w:r w:rsidR="0009381B">
        <w:t xml:space="preserve"> </w:t>
      </w:r>
    </w:p>
    <w:p w14:paraId="28E6BB35" w14:textId="77777777" w:rsidR="00B96F5C" w:rsidRDefault="00B96F5C" w:rsidP="00B96F5C">
      <w:pPr>
        <w:pStyle w:val="Heading3"/>
        <w:rPr>
          <w:color w:val="8D361E"/>
        </w:rPr>
      </w:pPr>
      <w:r>
        <w:rPr>
          <w:color w:val="8D361E"/>
        </w:rPr>
        <w:t>Training method</w:t>
      </w:r>
    </w:p>
    <w:p w14:paraId="36A89A66" w14:textId="01B57BEA" w:rsidR="00B96F5C" w:rsidRDefault="00B96F5C" w:rsidP="00B96F5C">
      <w:r>
        <w:t>T</w:t>
      </w:r>
      <w:r w:rsidRPr="00243840">
        <w:t>he training methods employed by departments include a combination of online training, face-to-face training, and, in some cases, a mix of both</w:t>
      </w:r>
      <w:r>
        <w:t>.</w:t>
      </w:r>
    </w:p>
    <w:p w14:paraId="7D381318" w14:textId="4FBA5157" w:rsidR="00B96F5C" w:rsidRDefault="00B96F5C" w:rsidP="00B96F5C">
      <w:r>
        <w:t xml:space="preserve">As was the case in the previous year, departments </w:t>
      </w:r>
      <w:r w:rsidR="00917708">
        <w:t xml:space="preserve">reported that they </w:t>
      </w:r>
      <w:r w:rsidR="00716068">
        <w:t xml:space="preserve">predominantly </w:t>
      </w:r>
      <w:r>
        <w:t>offer online training modules to staff.</w:t>
      </w:r>
    </w:p>
    <w:p w14:paraId="56E3D5D2" w14:textId="77777777" w:rsidR="00CA71EB" w:rsidRPr="00A13476" w:rsidRDefault="00CA71EB" w:rsidP="00CA71EB">
      <w:pPr>
        <w:pStyle w:val="Heading3"/>
        <w:rPr>
          <w:rFonts w:eastAsia="Yu Gothic Light" w:cs="Times New Roman"/>
          <w:color w:val="8D361E"/>
        </w:rPr>
      </w:pPr>
      <w:r w:rsidRPr="00A13476">
        <w:rPr>
          <w:color w:val="8D361E"/>
        </w:rPr>
        <w:t>Tailored training</w:t>
      </w:r>
    </w:p>
    <w:p w14:paraId="47A8ADED" w14:textId="39D469AB" w:rsidR="00002DD5" w:rsidRDefault="00002DD5" w:rsidP="00002DD5">
      <w:r>
        <w:t xml:space="preserve">Many departments showed a commitment to enhancing staff training by incorporating context-specific scenarios. The Commission’s experience is that providing </w:t>
      </w:r>
      <w:r w:rsidR="00A42074">
        <w:t xml:space="preserve">examples to staff of how the Act </w:t>
      </w:r>
      <w:r w:rsidR="000E1BA8">
        <w:t xml:space="preserve">specifically </w:t>
      </w:r>
      <w:r w:rsidR="00A42074">
        <w:t xml:space="preserve">applies to their work is vital to create </w:t>
      </w:r>
      <w:r w:rsidR="00376CAB">
        <w:t>a meaningful</w:t>
      </w:r>
      <w:r w:rsidR="00A42074">
        <w:t xml:space="preserve"> learning experience.</w:t>
      </w:r>
    </w:p>
    <w:p w14:paraId="5EA3C0AC" w14:textId="164FDC6B" w:rsidR="00662A90" w:rsidRDefault="00662A90" w:rsidP="00002DD5">
      <w:r w:rsidRPr="004C0BC1">
        <w:t xml:space="preserve">The Department of Health offers tailored human rights training, including </w:t>
      </w:r>
      <w:r w:rsidR="00B04F10">
        <w:t>custom</w:t>
      </w:r>
      <w:r w:rsidRPr="004C0BC1">
        <w:t xml:space="preserve"> education sessions for various department teams</w:t>
      </w:r>
      <w:r w:rsidR="18683B2E">
        <w:t xml:space="preserve"> and </w:t>
      </w:r>
      <w:r w:rsidRPr="004C0BC1">
        <w:t>Executive Leadership Teams.</w:t>
      </w:r>
    </w:p>
    <w:p w14:paraId="4B238018" w14:textId="77777777" w:rsidR="00662A90" w:rsidRDefault="00662A90" w:rsidP="00662A90">
      <w:r w:rsidRPr="009C03F2">
        <w:t>Queensland Corrective Services provides tailored training on human rights, with a focus on incorporating human rights principles into day-to-day operations. They actively engage the Human Rights Network and maintain tools like the RAPID decision-making tool.</w:t>
      </w:r>
    </w:p>
    <w:p w14:paraId="2BF5EAFE" w14:textId="1CE602E2" w:rsidR="00662A90" w:rsidRPr="00B46A6F" w:rsidRDefault="00662A90" w:rsidP="00662A90">
      <w:r w:rsidRPr="002E56CB">
        <w:t xml:space="preserve">The Department of Housing conducts tailored human rights training sessions, including specific examples of how to apply human rights principles in practice. These sessions are offered to staff, especially </w:t>
      </w:r>
      <w:r w:rsidR="00FE56E6">
        <w:t>people</w:t>
      </w:r>
      <w:r w:rsidRPr="002E56CB">
        <w:t xml:space="preserve"> working in Housing Service Centres.</w:t>
      </w:r>
    </w:p>
    <w:p w14:paraId="55B4D3C4" w14:textId="3D674E6C" w:rsidR="00662A90" w:rsidRDefault="008B11D7" w:rsidP="00475EA5">
      <w:r w:rsidRPr="008B11D7">
        <w:t>Queensland Police Service incorporates human rights principles into various training products, including mandatory online training, leadership development programs, and learning pods. They also maintain an internal platform called the 'Human Rights Community of Practice' to facilitate discussions and sharing of human rights-related information.</w:t>
      </w:r>
    </w:p>
    <w:p w14:paraId="26B3923A" w14:textId="39DAE840" w:rsidR="00BA16ED" w:rsidRDefault="00BA16ED" w:rsidP="00475EA5">
      <w:r w:rsidRPr="00BA16ED">
        <w:lastRenderedPageBreak/>
        <w:t xml:space="preserve">DYJESBT provides face-to-face training, e-learning modules, and information sessions to raise staff awareness about the Human Rights Act. </w:t>
      </w:r>
      <w:r w:rsidR="00B82E2E">
        <w:t>The Department</w:t>
      </w:r>
      <w:r w:rsidRPr="00BA16ED">
        <w:t xml:space="preserve"> </w:t>
      </w:r>
      <w:r w:rsidR="00B82E2E">
        <w:t>has</w:t>
      </w:r>
      <w:r w:rsidRPr="00BA16ED">
        <w:t xml:space="preserve"> also </w:t>
      </w:r>
      <w:r w:rsidR="00A92FDC">
        <w:t>customised</w:t>
      </w:r>
      <w:r w:rsidRPr="00BA16ED">
        <w:t xml:space="preserve"> scenarios </w:t>
      </w:r>
      <w:r w:rsidR="001E048B" w:rsidRPr="00BA16ED">
        <w:t>for</w:t>
      </w:r>
      <w:r w:rsidRPr="00BA16ED">
        <w:t xml:space="preserve"> the organi</w:t>
      </w:r>
      <w:r w:rsidR="00562479">
        <w:t>s</w:t>
      </w:r>
      <w:r w:rsidRPr="00BA16ED">
        <w:t>ation to illustrate how to put human rights into practice.</w:t>
      </w:r>
      <w:r w:rsidR="0031519D">
        <w:t xml:space="preserve"> For instance, Youth Justice updated the mandatory e-learning module to include youth justice specific scenarios and examples, the Commission’s decision-making flowchart and a quiz about assessing compatibility.</w:t>
      </w:r>
      <w:r w:rsidR="00E8771B">
        <w:t xml:space="preserve"> These updates were made in response to 2021-22 feedback from staff about the importance of including examples that relate to their day-to-day work.</w:t>
      </w:r>
    </w:p>
    <w:p w14:paraId="24829E90" w14:textId="5BFDAE3B" w:rsidR="4E982E82" w:rsidRDefault="4E982E82" w:rsidP="369D91F7">
      <w:pPr>
        <w:rPr>
          <w:rStyle w:val="Heading3Char"/>
          <w:color w:val="8D361E"/>
        </w:rPr>
      </w:pPr>
      <w:bookmarkStart w:id="200" w:name="_Toc1937430230"/>
      <w:r w:rsidRPr="00A13476">
        <w:rPr>
          <w:rStyle w:val="Heading3Char"/>
          <w:color w:val="8D361E"/>
        </w:rPr>
        <w:t>Induction</w:t>
      </w:r>
      <w:r w:rsidR="6B223314" w:rsidRPr="00A13476">
        <w:rPr>
          <w:rStyle w:val="Heading3Char"/>
          <w:color w:val="8D361E"/>
        </w:rPr>
        <w:t xml:space="preserve"> training</w:t>
      </w:r>
      <w:bookmarkEnd w:id="200"/>
    </w:p>
    <w:p w14:paraId="20E6882C" w14:textId="1565A563" w:rsidR="002A2260" w:rsidRDefault="002A2260" w:rsidP="002A2260">
      <w:r w:rsidRPr="002A2260">
        <w:t xml:space="preserve">Human rights training </w:t>
      </w:r>
      <w:r w:rsidR="005D7BF2">
        <w:t>was</w:t>
      </w:r>
      <w:r w:rsidRPr="002A2260">
        <w:t xml:space="preserve"> frequently </w:t>
      </w:r>
      <w:r w:rsidR="005D7BF2">
        <w:t>reported by state public entities as a mandatory</w:t>
      </w:r>
      <w:r w:rsidRPr="002A2260">
        <w:t xml:space="preserve"> </w:t>
      </w:r>
      <w:r w:rsidR="00791B7D">
        <w:t>part of</w:t>
      </w:r>
      <w:r w:rsidRPr="002A2260">
        <w:t xml:space="preserve"> the induction process for new staff.</w:t>
      </w:r>
      <w:r w:rsidR="00365038">
        <w:t xml:space="preserve"> For example, Department of Health reported that human rights training occurs </w:t>
      </w:r>
      <w:r w:rsidR="00082F06">
        <w:t>during</w:t>
      </w:r>
      <w:r w:rsidR="00365038">
        <w:t xml:space="preserve"> the induction process, and at DCSSDS all new </w:t>
      </w:r>
      <w:r w:rsidR="00715C29" w:rsidRPr="00715C29">
        <w:t>Child and Family staff are automatically enrolled in the 'Public Entities and the Queensland Human Rights Act 2019' e</w:t>
      </w:r>
      <w:r w:rsidR="00F35FB9">
        <w:t>-</w:t>
      </w:r>
      <w:r w:rsidR="00715C29" w:rsidRPr="00715C29">
        <w:t>Learning module as part of their induction.</w:t>
      </w:r>
    </w:p>
    <w:p w14:paraId="7F9C90EB" w14:textId="6F756739" w:rsidR="00887ED3" w:rsidRDefault="00887ED3" w:rsidP="002A2260">
      <w:r w:rsidRPr="00887ED3">
        <w:t xml:space="preserve">DTATSIPCA includes human rights training </w:t>
      </w:r>
      <w:r w:rsidR="00F35FB9">
        <w:t>in</w:t>
      </w:r>
      <w:r w:rsidRPr="00887ED3">
        <w:t xml:space="preserve"> its induction program for new employees.</w:t>
      </w:r>
      <w:r w:rsidR="00342470" w:rsidRPr="00342470">
        <w:t xml:space="preserve"> Queensland Police Service includes human rights training as part of its induction program for new members.</w:t>
      </w:r>
      <w:r w:rsidR="00DC4BAD">
        <w:t xml:space="preserve"> </w:t>
      </w:r>
      <w:r w:rsidR="00DC4BAD" w:rsidRPr="00DC4BAD">
        <w:t xml:space="preserve">DYJESBT conducts initial face-to-face training on the Human Rights Act and offers mandatory induction modules with annual </w:t>
      </w:r>
      <w:r w:rsidR="00D6433B">
        <w:t>retraini</w:t>
      </w:r>
      <w:r w:rsidR="00221A63">
        <w:t>ng</w:t>
      </w:r>
      <w:r w:rsidR="00DC4BAD" w:rsidRPr="00DC4BAD">
        <w:t xml:space="preserve"> for all employees and contractors.</w:t>
      </w:r>
    </w:p>
    <w:p w14:paraId="2165F712" w14:textId="6DDBB7ED" w:rsidR="0027468A" w:rsidRPr="002A2260" w:rsidRDefault="0027468A" w:rsidP="0027468A">
      <w:r>
        <w:t xml:space="preserve">At Queensland Corrective Services, the QCS Academy offers a 1-hour online training package focused on the Human Rights Act </w:t>
      </w:r>
      <w:r w:rsidR="00E268D0">
        <w:t xml:space="preserve">that is </w:t>
      </w:r>
      <w:r>
        <w:t>to be completed within 42 days of commencement. In addition to online training, a three-hour in-person Workplace Ethic</w:t>
      </w:r>
      <w:r w:rsidR="004D58C1">
        <w:t>s</w:t>
      </w:r>
      <w:r>
        <w:t xml:space="preserve"> training package was provided to custodial and community staff.</w:t>
      </w:r>
    </w:p>
    <w:p w14:paraId="408CC194" w14:textId="212BED18" w:rsidR="22049938" w:rsidRDefault="00D66380" w:rsidP="25A1E610">
      <w:pPr>
        <w:pStyle w:val="Heading3"/>
        <w:rPr>
          <w:color w:val="8D361E"/>
        </w:rPr>
      </w:pPr>
      <w:r>
        <w:rPr>
          <w:color w:val="8D361E"/>
        </w:rPr>
        <w:t>Reach</w:t>
      </w:r>
      <w:r w:rsidR="00BA0232">
        <w:rPr>
          <w:color w:val="8D361E"/>
        </w:rPr>
        <w:t xml:space="preserve"> of human rights</w:t>
      </w:r>
      <w:r>
        <w:rPr>
          <w:color w:val="8D361E"/>
        </w:rPr>
        <w:t xml:space="preserve"> training for staff</w:t>
      </w:r>
    </w:p>
    <w:p w14:paraId="367C4476" w14:textId="1E0CA888" w:rsidR="00A96450" w:rsidRDefault="00BA0232" w:rsidP="00BA0232">
      <w:r>
        <w:t>From the information provided in responses from state government public entities</w:t>
      </w:r>
      <w:r w:rsidR="003D0CA7">
        <w:t>,</w:t>
      </w:r>
      <w:r>
        <w:t xml:space="preserve"> it </w:t>
      </w:r>
      <w:r w:rsidR="00A96450">
        <w:t>was not always possible</w:t>
      </w:r>
      <w:r>
        <w:t xml:space="preserve"> to identify what</w:t>
      </w:r>
      <w:r w:rsidR="00C30544">
        <w:t xml:space="preserve"> overall</w:t>
      </w:r>
      <w:r>
        <w:t xml:space="preserve"> percentage of staff members have received training on the Human Rights Act</w:t>
      </w:r>
      <w:r w:rsidR="00F91E69">
        <w:t xml:space="preserve">, particularly </w:t>
      </w:r>
      <w:r w:rsidR="007764B2">
        <w:t>following</w:t>
      </w:r>
      <w:r w:rsidR="00F91E69">
        <w:t xml:space="preserve"> changes to </w:t>
      </w:r>
      <w:r w:rsidR="007764B2">
        <w:t xml:space="preserve">the composition of </w:t>
      </w:r>
      <w:r w:rsidR="00647BA9">
        <w:t>various departments in May 2023.</w:t>
      </w:r>
      <w:r w:rsidR="00F43C61">
        <w:t xml:space="preserve"> </w:t>
      </w:r>
    </w:p>
    <w:p w14:paraId="591DE6AE" w14:textId="41187D52" w:rsidR="00BA0232" w:rsidRDefault="00647BA9" w:rsidP="00BA0232">
      <w:r>
        <w:t xml:space="preserve">Departments reported that </w:t>
      </w:r>
      <w:r w:rsidR="00F43C61">
        <w:t>in 2022-23:</w:t>
      </w:r>
    </w:p>
    <w:p w14:paraId="0DAE297B" w14:textId="6FC333DF" w:rsidR="00F43C61" w:rsidRDefault="008350EE" w:rsidP="00F43C61">
      <w:pPr>
        <w:pStyle w:val="Listparagraph-bulleted"/>
      </w:pPr>
      <w:r w:rsidRPr="00626463">
        <w:rPr>
          <w:i/>
        </w:rPr>
        <w:t>Department of Education</w:t>
      </w:r>
      <w:r w:rsidR="004D009A" w:rsidRPr="00626463">
        <w:rPr>
          <w:i/>
        </w:rPr>
        <w:t>:</w:t>
      </w:r>
      <w:r>
        <w:t xml:space="preserve"> </w:t>
      </w:r>
      <w:r w:rsidR="00F43C61">
        <w:t>93,436 staff members, casual staff</w:t>
      </w:r>
      <w:r w:rsidR="00116E46">
        <w:t>,</w:t>
      </w:r>
      <w:r w:rsidR="00F43C61">
        <w:t xml:space="preserve"> and contractors completed mandatory training</w:t>
      </w:r>
      <w:r w:rsidR="0052243B">
        <w:t>.</w:t>
      </w:r>
    </w:p>
    <w:p w14:paraId="74FAD744" w14:textId="0D9B9DC1" w:rsidR="00F43C61" w:rsidRDefault="008350EE" w:rsidP="00F43C61">
      <w:pPr>
        <w:pStyle w:val="Listparagraph-bulleted"/>
      </w:pPr>
      <w:r w:rsidRPr="00626463">
        <w:rPr>
          <w:i/>
        </w:rPr>
        <w:t>DTATSIPCA</w:t>
      </w:r>
      <w:r w:rsidR="00116E46" w:rsidRPr="00626463">
        <w:rPr>
          <w:i/>
          <w:iCs/>
        </w:rPr>
        <w:t>:</w:t>
      </w:r>
      <w:r>
        <w:t xml:space="preserve"> </w:t>
      </w:r>
      <w:r w:rsidR="00243B49" w:rsidRPr="00243B49">
        <w:t xml:space="preserve">178 employees completed or refreshed their HR </w:t>
      </w:r>
      <w:r w:rsidR="0070688C">
        <w:t>a</w:t>
      </w:r>
      <w:r w:rsidR="00243B49" w:rsidRPr="00243B49">
        <w:t>ct initial awareness mandatory training.</w:t>
      </w:r>
    </w:p>
    <w:p w14:paraId="47457E0F" w14:textId="1F74AE02" w:rsidR="009C6972" w:rsidRDefault="0020280C" w:rsidP="009C6972">
      <w:pPr>
        <w:pStyle w:val="Listparagraph-bulleted"/>
      </w:pPr>
      <w:r w:rsidRPr="00626463">
        <w:rPr>
          <w:i/>
        </w:rPr>
        <w:t>DCSSDS</w:t>
      </w:r>
      <w:r w:rsidR="00116E46" w:rsidRPr="00626463">
        <w:rPr>
          <w:i/>
          <w:iCs/>
        </w:rPr>
        <w:t>:</w:t>
      </w:r>
      <w:r>
        <w:t xml:space="preserve"> </w:t>
      </w:r>
      <w:r w:rsidR="009C6972">
        <w:t xml:space="preserve">81% of Child and Family staff completed ‘Public </w:t>
      </w:r>
      <w:r w:rsidR="009C6972" w:rsidRPr="009C6972">
        <w:t>Entities and the Queensland Human Rights Act 2019’ training, 79% of Seniors and Disability staff completed the ‘Human Rights Act Initial Awareness’ training</w:t>
      </w:r>
      <w:r w:rsidR="00116E46">
        <w:t>,</w:t>
      </w:r>
      <w:r w:rsidR="009C6972">
        <w:t xml:space="preserve"> and </w:t>
      </w:r>
      <w:r w:rsidR="009C6972" w:rsidRPr="009C6972">
        <w:t>73% of Child and Family staff completed the ‘Complaints: Managing expressions of dissatisfaction’ training.</w:t>
      </w:r>
    </w:p>
    <w:p w14:paraId="57BF9514" w14:textId="183D23D9" w:rsidR="005848EA" w:rsidRPr="009C6972" w:rsidRDefault="008350EE" w:rsidP="009C6972">
      <w:pPr>
        <w:pStyle w:val="Listparagraph-bulleted"/>
      </w:pPr>
      <w:r w:rsidRPr="00626463">
        <w:rPr>
          <w:i/>
        </w:rPr>
        <w:t>Queensland Corrective Services</w:t>
      </w:r>
      <w:r w:rsidR="00116E46" w:rsidRPr="00626463">
        <w:rPr>
          <w:i/>
          <w:iCs/>
        </w:rPr>
        <w:t>:</w:t>
      </w:r>
      <w:r>
        <w:t xml:space="preserve"> </w:t>
      </w:r>
      <w:r w:rsidR="005848EA" w:rsidRPr="005848EA">
        <w:t xml:space="preserve">1,268 </w:t>
      </w:r>
      <w:r w:rsidR="00116E46">
        <w:t>QCS</w:t>
      </w:r>
      <w:r w:rsidR="005848EA" w:rsidRPr="005848EA">
        <w:t xml:space="preserve"> staff completed online human rights training</w:t>
      </w:r>
      <w:r w:rsidR="00EE7613">
        <w:t>,</w:t>
      </w:r>
      <w:r w:rsidR="005848EA" w:rsidRPr="005848EA">
        <w:t xml:space="preserve"> includ</w:t>
      </w:r>
      <w:r w:rsidR="00EE7613">
        <w:t>ing</w:t>
      </w:r>
      <w:r w:rsidR="005848EA" w:rsidRPr="005848EA">
        <w:t xml:space="preserve"> staff from custodial, community corrections and corporate areas, </w:t>
      </w:r>
      <w:r w:rsidR="00EE7613">
        <w:t>a</w:t>
      </w:r>
      <w:r w:rsidR="00321D1B">
        <w:t>nd</w:t>
      </w:r>
      <w:r w:rsidR="00EE7613" w:rsidRPr="005848EA">
        <w:t xml:space="preserve"> </w:t>
      </w:r>
      <w:r w:rsidR="005848EA" w:rsidRPr="005848EA">
        <w:t>all new QCS recruits.</w:t>
      </w:r>
      <w:r w:rsidR="00C94C18">
        <w:t xml:space="preserve"> </w:t>
      </w:r>
    </w:p>
    <w:p w14:paraId="02D930A9" w14:textId="0BAED3C2" w:rsidR="005702A8" w:rsidRPr="00BA0232" w:rsidRDefault="003F545D" w:rsidP="00F43C61">
      <w:pPr>
        <w:pStyle w:val="Listparagraph-bulleted"/>
      </w:pPr>
      <w:r w:rsidRPr="00626463">
        <w:rPr>
          <w:i/>
        </w:rPr>
        <w:lastRenderedPageBreak/>
        <w:t>DYJESBT</w:t>
      </w:r>
      <w:r w:rsidR="008831A0" w:rsidRPr="00626463">
        <w:rPr>
          <w:i/>
          <w:iCs/>
        </w:rPr>
        <w:t>:</w:t>
      </w:r>
      <w:r>
        <w:t xml:space="preserve"> </w:t>
      </w:r>
      <w:r w:rsidR="005702A8" w:rsidRPr="005702A8">
        <w:t xml:space="preserve">79.4% of Youth Justice Services employees completed mandatory human rights training, </w:t>
      </w:r>
      <w:r w:rsidR="004A0415">
        <w:t>as well as</w:t>
      </w:r>
      <w:r w:rsidR="007F5E38">
        <w:t xml:space="preserve"> 91% of Education, Small Business</w:t>
      </w:r>
      <w:r w:rsidR="0063295B">
        <w:t>,</w:t>
      </w:r>
      <w:r w:rsidR="007F5E38">
        <w:t xml:space="preserve"> and Training staff</w:t>
      </w:r>
      <w:r w:rsidR="005702A8" w:rsidRPr="005702A8">
        <w:t>.</w:t>
      </w:r>
    </w:p>
    <w:p w14:paraId="60FDF3D3" w14:textId="5E59BDE1" w:rsidR="00017E53" w:rsidRPr="00BA0232" w:rsidRDefault="003E485A" w:rsidP="00F43C61">
      <w:pPr>
        <w:pStyle w:val="Listparagraph-bulleted"/>
      </w:pPr>
      <w:r w:rsidRPr="00626463">
        <w:rPr>
          <w:i/>
        </w:rPr>
        <w:t>Queensland Police Service</w:t>
      </w:r>
      <w:r w:rsidR="0063295B" w:rsidRPr="00626463">
        <w:rPr>
          <w:i/>
          <w:iCs/>
        </w:rPr>
        <w:t>:</w:t>
      </w:r>
      <w:r>
        <w:t xml:space="preserve"> </w:t>
      </w:r>
      <w:r w:rsidR="008350EE">
        <w:t>1</w:t>
      </w:r>
      <w:r w:rsidR="0063295B">
        <w:t>,</w:t>
      </w:r>
      <w:r w:rsidR="008350EE">
        <w:t>486</w:t>
      </w:r>
      <w:r>
        <w:t xml:space="preserve"> members</w:t>
      </w:r>
      <w:r w:rsidR="00E87FF8">
        <w:t xml:space="preserve"> undertook training in the reporting period, </w:t>
      </w:r>
      <w:r w:rsidR="008F7368">
        <w:t xml:space="preserve">which </w:t>
      </w:r>
      <w:r w:rsidR="00BB13F3">
        <w:t>represent</w:t>
      </w:r>
      <w:r w:rsidR="008F7368">
        <w:t>s</w:t>
      </w:r>
      <w:r w:rsidR="00BB13F3">
        <w:t xml:space="preserve"> new staff and police recruits</w:t>
      </w:r>
      <w:r w:rsidR="00EF43FF">
        <w:t>.</w:t>
      </w:r>
      <w:r w:rsidR="00BB13F3">
        <w:t xml:space="preserve"> </w:t>
      </w:r>
      <w:r w:rsidR="00EF43FF">
        <w:t>Since the launch of mandatory training in 2019</w:t>
      </w:r>
      <w:r w:rsidR="00BB13F3">
        <w:t xml:space="preserve"> 86.2% of QPS members have completed training.</w:t>
      </w:r>
    </w:p>
    <w:p w14:paraId="0841E4F9" w14:textId="7A025DF5" w:rsidR="0042797E" w:rsidRPr="004F788F" w:rsidRDefault="0042797E" w:rsidP="0042797E">
      <w:pPr>
        <w:pStyle w:val="Heading2"/>
        <w:rPr>
          <w:color w:val="8D361E"/>
        </w:rPr>
      </w:pPr>
      <w:bookmarkStart w:id="201" w:name="_Toc56451592"/>
      <w:bookmarkStart w:id="202" w:name="_Toc56452166"/>
      <w:bookmarkStart w:id="203" w:name="_Toc84593895"/>
      <w:bookmarkStart w:id="204" w:name="_Toc85451772"/>
      <w:bookmarkStart w:id="205" w:name="_Toc85526702"/>
      <w:bookmarkStart w:id="206" w:name="_Toc85787117"/>
      <w:bookmarkStart w:id="207" w:name="_Toc117697176"/>
      <w:bookmarkStart w:id="208" w:name="_Toc117697883"/>
      <w:bookmarkStart w:id="209" w:name="_Toc147757323"/>
      <w:bookmarkStart w:id="210" w:name="_Toc148086944"/>
      <w:bookmarkStart w:id="211" w:name="_Toc571087790"/>
      <w:r w:rsidRPr="004F788F">
        <w:rPr>
          <w:color w:val="8D361E"/>
        </w:rPr>
        <w:t>Indicator 2: Community consultation and engagement</w:t>
      </w:r>
      <w:bookmarkEnd w:id="201"/>
      <w:bookmarkEnd w:id="202"/>
      <w:bookmarkEnd w:id="203"/>
      <w:bookmarkEnd w:id="204"/>
      <w:bookmarkEnd w:id="205"/>
      <w:bookmarkEnd w:id="206"/>
      <w:bookmarkEnd w:id="207"/>
      <w:bookmarkEnd w:id="208"/>
      <w:bookmarkEnd w:id="209"/>
      <w:bookmarkEnd w:id="210"/>
      <w:r w:rsidRPr="004F788F">
        <w:rPr>
          <w:color w:val="8D361E"/>
        </w:rPr>
        <w:t xml:space="preserve"> </w:t>
      </w:r>
      <w:bookmarkEnd w:id="211"/>
    </w:p>
    <w:p w14:paraId="49224D9B" w14:textId="78848D04" w:rsidR="12EA30EC" w:rsidRDefault="003C5B60" w:rsidP="6ABC1B93">
      <w:pPr>
        <w:spacing w:after="200"/>
      </w:pPr>
      <w:r>
        <w:t xml:space="preserve">The Commission </w:t>
      </w:r>
      <w:r w:rsidR="794DBD00">
        <w:t xml:space="preserve">asked state public entities </w:t>
      </w:r>
      <w:r w:rsidR="0070264B">
        <w:t>to report on</w:t>
      </w:r>
      <w:r w:rsidR="001B26A2">
        <w:t xml:space="preserve"> </w:t>
      </w:r>
      <w:r w:rsidR="794DBD00">
        <w:t xml:space="preserve">community consultation and engagement about human rights, </w:t>
      </w:r>
      <w:r w:rsidR="0070264B">
        <w:t xml:space="preserve">and </w:t>
      </w:r>
      <w:r w:rsidR="794DBD00">
        <w:t>whether information has been provided to the community about human rights.</w:t>
      </w:r>
    </w:p>
    <w:p w14:paraId="2A3E2327" w14:textId="15A4B353" w:rsidR="00070D86" w:rsidRDefault="00D32C91" w:rsidP="6ABC1B93">
      <w:pPr>
        <w:spacing w:after="200"/>
      </w:pPr>
      <w:r>
        <w:t xml:space="preserve">In the reporting period, </w:t>
      </w:r>
      <w:r w:rsidR="00207CD2">
        <w:t>t</w:t>
      </w:r>
      <w:r w:rsidR="00070D86" w:rsidRPr="00070D86">
        <w:t>hese efforts range</w:t>
      </w:r>
      <w:r w:rsidR="00207CD2">
        <w:t>d</w:t>
      </w:r>
      <w:r w:rsidR="00070D86" w:rsidRPr="00070D86">
        <w:t xml:space="preserve"> from consultation on legislation and policies to community education and awareness initiatives. Many </w:t>
      </w:r>
      <w:r w:rsidR="00B06953">
        <w:t>state public entities</w:t>
      </w:r>
      <w:r w:rsidR="00070D86" w:rsidRPr="00070D86">
        <w:t xml:space="preserve"> </w:t>
      </w:r>
      <w:r w:rsidR="00B06953">
        <w:t>reported that they</w:t>
      </w:r>
      <w:r w:rsidR="00070D86" w:rsidRPr="00070D86">
        <w:t xml:space="preserve"> have considered human rights in their policies and programs, particularly in the context of education, healthcare, housing, and youth justice.</w:t>
      </w:r>
    </w:p>
    <w:p w14:paraId="56C57F2A" w14:textId="0E22B486" w:rsidR="62899BD2" w:rsidRDefault="72D1AB53" w:rsidP="79F2B731">
      <w:pPr>
        <w:pStyle w:val="Heading3"/>
        <w:rPr>
          <w:color w:val="8D361E"/>
        </w:rPr>
      </w:pPr>
      <w:bookmarkStart w:id="212" w:name="_Toc488493467"/>
      <w:r w:rsidRPr="004F788F">
        <w:rPr>
          <w:color w:val="8D361E"/>
        </w:rPr>
        <w:t>Community consultation and engagement</w:t>
      </w:r>
      <w:bookmarkEnd w:id="212"/>
    </w:p>
    <w:p w14:paraId="2C4D44A3" w14:textId="3E632B5C" w:rsidR="000C2120" w:rsidRDefault="000C2120" w:rsidP="00CA0A4B">
      <w:r w:rsidRPr="000C2120">
        <w:t xml:space="preserve">Many departments </w:t>
      </w:r>
      <w:r w:rsidR="006C24C0">
        <w:t>undertook</w:t>
      </w:r>
      <w:r w:rsidRPr="000C2120">
        <w:t xml:space="preserve"> community consultation and engagement on various topics related to human rights</w:t>
      </w:r>
      <w:r w:rsidR="00DB5B80">
        <w:t xml:space="preserve">, </w:t>
      </w:r>
      <w:r w:rsidR="00B60456" w:rsidRPr="00B60456">
        <w:t xml:space="preserve">as well as initiatives aimed at advancing </w:t>
      </w:r>
      <w:proofErr w:type="gramStart"/>
      <w:r w:rsidR="00D02016">
        <w:t>particular</w:t>
      </w:r>
      <w:r w:rsidR="00B60456" w:rsidRPr="00B60456">
        <w:t xml:space="preserve"> human</w:t>
      </w:r>
      <w:proofErr w:type="gramEnd"/>
      <w:r w:rsidR="00B60456" w:rsidRPr="00B60456">
        <w:t xml:space="preserve"> rights.</w:t>
      </w:r>
      <w:r w:rsidR="00DB5B80">
        <w:t xml:space="preserve"> </w:t>
      </w:r>
      <w:r w:rsidR="00C713F1">
        <w:t>However, f</w:t>
      </w:r>
      <w:r w:rsidR="00D66DFC" w:rsidRPr="00D66DFC">
        <w:t xml:space="preserve">ewer instances were </w:t>
      </w:r>
      <w:r w:rsidR="00473E59">
        <w:t>given in which</w:t>
      </w:r>
      <w:r w:rsidR="00D66DFC" w:rsidRPr="00D66DFC">
        <w:t xml:space="preserve"> the Human Rights Act played a central role in </w:t>
      </w:r>
      <w:r w:rsidR="00D66DFC">
        <w:t xml:space="preserve">community </w:t>
      </w:r>
      <w:r w:rsidR="00D66DFC" w:rsidRPr="00D66DFC">
        <w:t xml:space="preserve">engagement </w:t>
      </w:r>
      <w:r w:rsidR="00C70C25">
        <w:t>activities</w:t>
      </w:r>
      <w:r w:rsidR="00D66DFC" w:rsidRPr="00D66DFC">
        <w:t>.</w:t>
      </w:r>
    </w:p>
    <w:p w14:paraId="5A1376DE" w14:textId="6E576985" w:rsidR="00CA0A4B" w:rsidRDefault="0093561A" w:rsidP="00CA0A4B">
      <w:r>
        <w:t>I</w:t>
      </w:r>
      <w:r w:rsidR="00CA0A4B" w:rsidRPr="00CA0A4B">
        <w:t xml:space="preserve">n its commitment to the right to education, </w:t>
      </w:r>
      <w:r>
        <w:t>the Department of Education</w:t>
      </w:r>
      <w:r w:rsidR="00767A50">
        <w:t xml:space="preserve"> </w:t>
      </w:r>
      <w:r w:rsidR="00CA0A4B" w:rsidRPr="00CA0A4B">
        <w:t xml:space="preserve">released the </w:t>
      </w:r>
      <w:r w:rsidR="00DD0E7F">
        <w:t>‘</w:t>
      </w:r>
      <w:r w:rsidR="00CA0A4B" w:rsidRPr="00CA0A4B">
        <w:t>Equity and Excellence</w:t>
      </w:r>
      <w:r w:rsidR="00DD0E7F">
        <w:t>’</w:t>
      </w:r>
      <w:r w:rsidR="00CA0A4B" w:rsidRPr="00CA0A4B">
        <w:t xml:space="preserve"> education strategy in February 2023. This strategy was developed after targeted consultations with over 1,400 state school principals and key stakeholders</w:t>
      </w:r>
      <w:r w:rsidR="00875AE7">
        <w:t xml:space="preserve"> that</w:t>
      </w:r>
      <w:r w:rsidR="00CA0A4B" w:rsidRPr="00CA0A4B">
        <w:t xml:space="preserve"> emphasi</w:t>
      </w:r>
      <w:r w:rsidR="00767A50">
        <w:t>s</w:t>
      </w:r>
      <w:r w:rsidR="00875AE7">
        <w:t>ed</w:t>
      </w:r>
      <w:r w:rsidR="00CA0A4B" w:rsidRPr="00CA0A4B">
        <w:t xml:space="preserve"> educational achievement, wellbeing, and inclusion. </w:t>
      </w:r>
    </w:p>
    <w:p w14:paraId="665A3964" w14:textId="0A964296" w:rsidR="00767A50" w:rsidRDefault="00402EFF" w:rsidP="00CA0A4B">
      <w:r>
        <w:t xml:space="preserve">The </w:t>
      </w:r>
      <w:r w:rsidR="00CA1AD9" w:rsidRPr="00CA1AD9">
        <w:t>Queensland Police Service conduct</w:t>
      </w:r>
      <w:r w:rsidR="00CA1AD9">
        <w:t>ed</w:t>
      </w:r>
      <w:r w:rsidR="00CA1AD9" w:rsidRPr="00CA1AD9">
        <w:t xml:space="preserve"> community education and awareness seminars for international visitors, students, migrants, and other diverse groups. These seminars </w:t>
      </w:r>
      <w:r w:rsidR="00CA1AD9">
        <w:t>aimed</w:t>
      </w:r>
      <w:r w:rsidR="00CA1AD9" w:rsidRPr="00CA1AD9">
        <w:t xml:space="preserve"> to inform attendees about their legal rights in Queensland and how to report discrimination to authorities.</w:t>
      </w:r>
    </w:p>
    <w:p w14:paraId="7E907AF7" w14:textId="305A4407" w:rsidR="00BC50DD" w:rsidRDefault="00BC50DD" w:rsidP="00CA0A4B">
      <w:r w:rsidRPr="00BC50DD">
        <w:t>DCSSDS developed a communications plan for Human Rights week and used social media and email newsletters to promote human rights.</w:t>
      </w:r>
    </w:p>
    <w:p w14:paraId="51C2086D" w14:textId="78189F21" w:rsidR="00BC50DD" w:rsidRDefault="00BC50DD" w:rsidP="00CA0A4B">
      <w:r w:rsidRPr="00BC50DD">
        <w:t>Queensland Corrective Services distributed Human Rights information booklets to prisoners and offenders.</w:t>
      </w:r>
    </w:p>
    <w:p w14:paraId="7ACB9CA9" w14:textId="35BF9DD7" w:rsidR="00233CF5" w:rsidRPr="00233CF5" w:rsidRDefault="00233CF5" w:rsidP="00233CF5">
      <w:pPr>
        <w:pStyle w:val="Heading3"/>
        <w:rPr>
          <w:color w:val="8D361E"/>
        </w:rPr>
      </w:pPr>
      <w:r w:rsidRPr="00233CF5">
        <w:rPr>
          <w:color w:val="8D361E"/>
        </w:rPr>
        <w:t xml:space="preserve">First Nations </w:t>
      </w:r>
      <w:r>
        <w:rPr>
          <w:color w:val="8D361E"/>
        </w:rPr>
        <w:t>e</w:t>
      </w:r>
      <w:r w:rsidRPr="00233CF5">
        <w:rPr>
          <w:color w:val="8D361E"/>
        </w:rPr>
        <w:t>ngagement</w:t>
      </w:r>
    </w:p>
    <w:p w14:paraId="7045EB37" w14:textId="5B5DE964" w:rsidR="00233CF5" w:rsidRPr="00233CF5" w:rsidRDefault="00233CF5" w:rsidP="00233CF5">
      <w:pPr>
        <w:rPr>
          <w:rFonts w:eastAsia="Calibri" w:cs="Arial"/>
          <w:color w:val="000000" w:themeColor="text1"/>
        </w:rPr>
      </w:pPr>
      <w:r w:rsidRPr="00233CF5">
        <w:rPr>
          <w:rFonts w:eastAsia="Calibri" w:cs="Arial"/>
          <w:color w:val="000000" w:themeColor="text1"/>
        </w:rPr>
        <w:t>Several departments focused on engagement with First Nations communities</w:t>
      </w:r>
      <w:r w:rsidR="00395775">
        <w:rPr>
          <w:rFonts w:eastAsia="Calibri" w:cs="Arial"/>
          <w:color w:val="000000" w:themeColor="text1"/>
        </w:rPr>
        <w:t xml:space="preserve">, </w:t>
      </w:r>
      <w:r w:rsidR="00335573">
        <w:rPr>
          <w:rFonts w:eastAsia="Calibri" w:cs="Arial"/>
          <w:color w:val="000000" w:themeColor="text1"/>
        </w:rPr>
        <w:t>and</w:t>
      </w:r>
      <w:r w:rsidR="007A2196">
        <w:rPr>
          <w:rFonts w:eastAsia="Calibri" w:cs="Arial"/>
          <w:color w:val="000000" w:themeColor="text1"/>
        </w:rPr>
        <w:t xml:space="preserve"> </w:t>
      </w:r>
      <w:r w:rsidR="00395775">
        <w:rPr>
          <w:rFonts w:eastAsia="Calibri" w:cs="Arial"/>
          <w:color w:val="000000" w:themeColor="text1"/>
        </w:rPr>
        <w:t xml:space="preserve">promotion of </w:t>
      </w:r>
      <w:r w:rsidR="00DD6AB8">
        <w:rPr>
          <w:rFonts w:eastAsia="Calibri" w:cs="Arial"/>
          <w:color w:val="000000" w:themeColor="text1"/>
        </w:rPr>
        <w:t xml:space="preserve">the distinct </w:t>
      </w:r>
      <w:r w:rsidR="00395775">
        <w:rPr>
          <w:rFonts w:eastAsia="Calibri" w:cs="Arial"/>
          <w:color w:val="000000" w:themeColor="text1"/>
        </w:rPr>
        <w:t xml:space="preserve">cultural rights </w:t>
      </w:r>
      <w:r w:rsidR="00DD6AB8">
        <w:rPr>
          <w:rFonts w:eastAsia="Calibri" w:cs="Arial"/>
          <w:color w:val="000000" w:themeColor="text1"/>
        </w:rPr>
        <w:t xml:space="preserve">of Aboriginal peoples and Torres Strait Islander peoples </w:t>
      </w:r>
      <w:r w:rsidR="00395775">
        <w:rPr>
          <w:rFonts w:eastAsia="Calibri" w:cs="Arial"/>
          <w:color w:val="000000" w:themeColor="text1"/>
        </w:rPr>
        <w:t>under the Human Rights Act</w:t>
      </w:r>
      <w:r w:rsidRPr="00233CF5">
        <w:rPr>
          <w:rFonts w:eastAsia="Calibri" w:cs="Arial"/>
          <w:color w:val="000000" w:themeColor="text1"/>
        </w:rPr>
        <w:t>.</w:t>
      </w:r>
      <w:r>
        <w:rPr>
          <w:rFonts w:eastAsia="Calibri" w:cs="Arial"/>
          <w:color w:val="000000" w:themeColor="text1"/>
        </w:rPr>
        <w:t xml:space="preserve"> </w:t>
      </w:r>
      <w:r w:rsidR="00CF2ADE">
        <w:rPr>
          <w:rFonts w:eastAsia="Calibri" w:cs="Arial"/>
          <w:color w:val="000000" w:themeColor="text1"/>
        </w:rPr>
        <w:t>State public entities reported that:</w:t>
      </w:r>
    </w:p>
    <w:p w14:paraId="2FD78EB0" w14:textId="39F488B8" w:rsidR="00233CF5" w:rsidRPr="00233CF5" w:rsidRDefault="00233CF5" w:rsidP="00233CF5">
      <w:pPr>
        <w:pStyle w:val="Listparagraph-bulleted"/>
      </w:pPr>
      <w:r w:rsidRPr="00233CF5">
        <w:lastRenderedPageBreak/>
        <w:t xml:space="preserve">West Moreton </w:t>
      </w:r>
      <w:r w:rsidR="00E40357">
        <w:t>Hospital and Health Service</w:t>
      </w:r>
      <w:r w:rsidRPr="00233CF5">
        <w:t xml:space="preserve"> established Advisory Councils to consider consumer</w:t>
      </w:r>
      <w:r w:rsidR="00C072BB">
        <w:t>s</w:t>
      </w:r>
      <w:r w:rsidRPr="00233CF5">
        <w:t xml:space="preserve"> and human rights in co-designing projects.</w:t>
      </w:r>
    </w:p>
    <w:p w14:paraId="4325B4A1" w14:textId="3CCF7F24" w:rsidR="00233CF5" w:rsidRDefault="00233CF5" w:rsidP="00552102">
      <w:pPr>
        <w:pStyle w:val="Listparagraph-bulleted"/>
      </w:pPr>
      <w:r w:rsidRPr="00395775">
        <w:t>DTATSIPCA led community engagement and co-design for Path to Treaty actions</w:t>
      </w:r>
      <w:r w:rsidR="00547039" w:rsidRPr="00395775">
        <w:t xml:space="preserve"> and implemented the</w:t>
      </w:r>
      <w:r w:rsidR="00552102" w:rsidRPr="00395775">
        <w:t xml:space="preserve"> </w:t>
      </w:r>
      <w:r w:rsidR="00547039" w:rsidRPr="00395775">
        <w:rPr>
          <w:i/>
          <w:iCs/>
        </w:rPr>
        <w:t>Many Voices: Queensland Aboriginal and Torres Strait Islander Languages Policy</w:t>
      </w:r>
      <w:r w:rsidRPr="00395775">
        <w:t xml:space="preserve"> </w:t>
      </w:r>
      <w:r w:rsidR="00547039" w:rsidRPr="00395775">
        <w:t>to recognise</w:t>
      </w:r>
      <w:r w:rsidRPr="00395775">
        <w:t xml:space="preserve"> the cultural rights of Aboriginal and Torres</w:t>
      </w:r>
      <w:r w:rsidRPr="00233CF5">
        <w:t xml:space="preserve"> Strait Islander peoples.</w:t>
      </w:r>
    </w:p>
    <w:p w14:paraId="02B5B344" w14:textId="580AA872" w:rsidR="00233CF5" w:rsidRPr="00233CF5" w:rsidRDefault="00233CF5" w:rsidP="00233CF5">
      <w:pPr>
        <w:pStyle w:val="Listparagraph-bulleted"/>
      </w:pPr>
      <w:r w:rsidRPr="00233CF5">
        <w:rPr>
          <w:rFonts w:eastAsia="Calibri" w:cs="Arial"/>
          <w:color w:val="000000" w:themeColor="text1"/>
        </w:rPr>
        <w:t>Queensland State Archives (QSA) supported language revitali</w:t>
      </w:r>
      <w:r w:rsidR="007303C9">
        <w:rPr>
          <w:rFonts w:eastAsia="Calibri" w:cs="Arial"/>
          <w:color w:val="000000" w:themeColor="text1"/>
        </w:rPr>
        <w:t>s</w:t>
      </w:r>
      <w:r w:rsidRPr="00233CF5">
        <w:rPr>
          <w:rFonts w:eastAsia="Calibri" w:cs="Arial"/>
          <w:color w:val="000000" w:themeColor="text1"/>
        </w:rPr>
        <w:t>ation and research in Aboriginal and Torres Strait Islander languages.</w:t>
      </w:r>
    </w:p>
    <w:p w14:paraId="0456BEDA" w14:textId="18FE5948" w:rsidR="0AB60BE2" w:rsidRPr="00233CF5" w:rsidRDefault="00233CF5" w:rsidP="00233CF5">
      <w:pPr>
        <w:pStyle w:val="Listparagraph-bulleted"/>
      </w:pPr>
      <w:r>
        <w:rPr>
          <w:rFonts w:eastAsia="Calibri" w:cs="Arial"/>
          <w:color w:val="000000" w:themeColor="text1"/>
        </w:rPr>
        <w:t xml:space="preserve">The </w:t>
      </w:r>
      <w:r w:rsidRPr="00395775">
        <w:rPr>
          <w:rFonts w:eastAsia="Calibri" w:cs="Arial"/>
          <w:i/>
          <w:iCs/>
          <w:color w:val="000000" w:themeColor="text1"/>
        </w:rPr>
        <w:t>Cultural Engagement Framework</w:t>
      </w:r>
      <w:r w:rsidR="00A838C2">
        <w:rPr>
          <w:rFonts w:eastAsia="Calibri" w:cs="Arial"/>
          <w:color w:val="000000" w:themeColor="text1"/>
        </w:rPr>
        <w:t xml:space="preserve"> </w:t>
      </w:r>
      <w:r w:rsidR="007303C9">
        <w:rPr>
          <w:rFonts w:eastAsia="Calibri" w:cs="Arial"/>
          <w:color w:val="000000" w:themeColor="text1"/>
        </w:rPr>
        <w:t xml:space="preserve">was </w:t>
      </w:r>
      <w:r w:rsidR="00A838C2">
        <w:rPr>
          <w:rFonts w:eastAsia="Calibri" w:cs="Arial"/>
          <w:color w:val="000000" w:themeColor="text1"/>
        </w:rPr>
        <w:t xml:space="preserve">developed in </w:t>
      </w:r>
      <w:r w:rsidR="00493D85">
        <w:rPr>
          <w:rFonts w:eastAsia="Calibri" w:cs="Arial"/>
          <w:color w:val="000000" w:themeColor="text1"/>
        </w:rPr>
        <w:t xml:space="preserve">a </w:t>
      </w:r>
      <w:r w:rsidR="00A838C2">
        <w:rPr>
          <w:rFonts w:eastAsia="Calibri" w:cs="Arial"/>
          <w:color w:val="000000" w:themeColor="text1"/>
        </w:rPr>
        <w:t xml:space="preserve">collaboration between </w:t>
      </w:r>
      <w:r w:rsidR="00493D85">
        <w:rPr>
          <w:rFonts w:eastAsia="Calibri" w:cs="Arial"/>
          <w:color w:val="000000" w:themeColor="text1"/>
        </w:rPr>
        <w:t>the</w:t>
      </w:r>
      <w:r w:rsidR="00A838C2">
        <w:rPr>
          <w:rFonts w:eastAsia="Calibri" w:cs="Arial"/>
          <w:color w:val="000000" w:themeColor="text1"/>
        </w:rPr>
        <w:t xml:space="preserve"> First Nations Arts and </w:t>
      </w:r>
      <w:r w:rsidR="00E40357">
        <w:rPr>
          <w:rFonts w:eastAsia="Calibri" w:cs="Arial"/>
          <w:color w:val="000000" w:themeColor="text1"/>
        </w:rPr>
        <w:t>Cultures</w:t>
      </w:r>
      <w:r w:rsidR="008E343E">
        <w:rPr>
          <w:rFonts w:eastAsia="Calibri" w:cs="Arial"/>
          <w:color w:val="000000" w:themeColor="text1"/>
        </w:rPr>
        <w:t xml:space="preserve"> Panel and Arts Queensland</w:t>
      </w:r>
      <w:r w:rsidRPr="00233CF5">
        <w:rPr>
          <w:rFonts w:eastAsia="Calibri" w:cs="Arial"/>
          <w:color w:val="000000" w:themeColor="text1"/>
        </w:rPr>
        <w:t xml:space="preserve"> </w:t>
      </w:r>
      <w:r w:rsidR="00E40357">
        <w:rPr>
          <w:rFonts w:eastAsia="Calibri" w:cs="Arial"/>
          <w:color w:val="000000" w:themeColor="text1"/>
        </w:rPr>
        <w:t>(in</w:t>
      </w:r>
      <w:r w:rsidR="002C627B" w:rsidRPr="002C627B">
        <w:t xml:space="preserve"> </w:t>
      </w:r>
      <w:r w:rsidR="002C627B" w:rsidRPr="002C627B">
        <w:rPr>
          <w:rFonts w:eastAsia="Calibri" w:cs="Arial"/>
          <w:color w:val="000000" w:themeColor="text1"/>
        </w:rPr>
        <w:t>DTATSIPCA</w:t>
      </w:r>
      <w:r w:rsidR="002C627B">
        <w:rPr>
          <w:rFonts w:eastAsia="Calibri" w:cs="Arial"/>
          <w:color w:val="000000" w:themeColor="text1"/>
        </w:rPr>
        <w:t>)</w:t>
      </w:r>
      <w:r w:rsidR="00E40357">
        <w:rPr>
          <w:rFonts w:eastAsia="Calibri" w:cs="Arial"/>
          <w:color w:val="000000" w:themeColor="text1"/>
        </w:rPr>
        <w:t xml:space="preserve"> </w:t>
      </w:r>
      <w:r w:rsidR="002C627B">
        <w:rPr>
          <w:rFonts w:eastAsia="Calibri" w:cs="Arial"/>
          <w:color w:val="000000" w:themeColor="text1"/>
        </w:rPr>
        <w:t>to foster</w:t>
      </w:r>
      <w:r w:rsidRPr="00233CF5">
        <w:rPr>
          <w:rFonts w:eastAsia="Calibri" w:cs="Arial"/>
          <w:color w:val="000000" w:themeColor="text1"/>
        </w:rPr>
        <w:t xml:space="preserve"> respectful engagement with First Nations peoples.</w:t>
      </w:r>
    </w:p>
    <w:p w14:paraId="6B9D16F2" w14:textId="77777777" w:rsidR="001C20FB" w:rsidRPr="004964F7" w:rsidRDefault="001C20FB" w:rsidP="001C20FB">
      <w:pPr>
        <w:pStyle w:val="Heading2"/>
        <w:rPr>
          <w:color w:val="8D361E"/>
        </w:rPr>
      </w:pPr>
      <w:bookmarkStart w:id="213" w:name="_Toc56451593"/>
      <w:bookmarkStart w:id="214" w:name="_Toc56452167"/>
      <w:bookmarkStart w:id="215" w:name="_Toc84593896"/>
      <w:bookmarkStart w:id="216" w:name="_Toc85451773"/>
      <w:bookmarkStart w:id="217" w:name="_Toc85526703"/>
      <w:bookmarkStart w:id="218" w:name="_Toc85787118"/>
      <w:bookmarkStart w:id="219" w:name="_Toc420114798"/>
      <w:bookmarkStart w:id="220" w:name="_Toc117697177"/>
      <w:bookmarkStart w:id="221" w:name="_Toc117697884"/>
      <w:bookmarkStart w:id="222" w:name="_Toc147757324"/>
      <w:bookmarkStart w:id="223" w:name="_Toc148086945"/>
      <w:r w:rsidRPr="004964F7">
        <w:rPr>
          <w:color w:val="8D361E"/>
        </w:rPr>
        <w:t>Indicator 3: Awareness-raising and support for related entities</w:t>
      </w:r>
      <w:bookmarkEnd w:id="213"/>
      <w:bookmarkEnd w:id="214"/>
      <w:bookmarkEnd w:id="215"/>
      <w:bookmarkEnd w:id="216"/>
      <w:bookmarkEnd w:id="217"/>
      <w:bookmarkEnd w:id="218"/>
      <w:bookmarkEnd w:id="219"/>
      <w:bookmarkEnd w:id="220"/>
      <w:bookmarkEnd w:id="221"/>
      <w:bookmarkEnd w:id="222"/>
      <w:bookmarkEnd w:id="223"/>
    </w:p>
    <w:p w14:paraId="4A2B4B2F" w14:textId="7F4D4B6F" w:rsidR="098AD777" w:rsidRDefault="00392425">
      <w:r>
        <w:t>The Commission</w:t>
      </w:r>
      <w:r w:rsidR="02FDC80E">
        <w:t xml:space="preserve"> asked state public entities </w:t>
      </w:r>
      <w:r w:rsidR="00DF3D37">
        <w:t xml:space="preserve">to report on </w:t>
      </w:r>
      <w:r w:rsidR="02FDC80E">
        <w:t xml:space="preserve">the extent to which they had raised awareness about the Human Rights Act with contractors they engage to deliver services, and how they have encouraged and supported </w:t>
      </w:r>
      <w:r w:rsidR="00B57DC2">
        <w:t xml:space="preserve">contractors’ </w:t>
      </w:r>
      <w:r w:rsidR="02FDC80E">
        <w:t xml:space="preserve">compliance with </w:t>
      </w:r>
      <w:r w:rsidR="00EE2BD2">
        <w:t>the Human Rights Act</w:t>
      </w:r>
      <w:r w:rsidR="02FDC80E">
        <w:t>.</w:t>
      </w:r>
      <w:r w:rsidR="10D656E6">
        <w:t xml:space="preserve"> </w:t>
      </w:r>
    </w:p>
    <w:p w14:paraId="15EC26F8" w14:textId="03D73DA4" w:rsidR="00C769E5" w:rsidRDefault="00C769E5">
      <w:r>
        <w:t>The responses</w:t>
      </w:r>
      <w:r w:rsidR="00C35742">
        <w:t xml:space="preserve"> this year</w:t>
      </w:r>
      <w:r>
        <w:t xml:space="preserve"> indicated that many government contracts include </w:t>
      </w:r>
      <w:r w:rsidR="003029B7">
        <w:t xml:space="preserve">standard </w:t>
      </w:r>
      <w:r>
        <w:t>clauses requiring contractors to comply with various laws</w:t>
      </w:r>
      <w:r w:rsidR="00E227E6">
        <w:t xml:space="preserve"> (</w:t>
      </w:r>
      <w:r>
        <w:t xml:space="preserve">which generally </w:t>
      </w:r>
      <w:r w:rsidR="00FE4A22">
        <w:t>includes</w:t>
      </w:r>
      <w:r>
        <w:t xml:space="preserve"> the Human Rights Act</w:t>
      </w:r>
      <w:r w:rsidR="00E227E6">
        <w:t>)</w:t>
      </w:r>
      <w:r w:rsidR="004C4B7F">
        <w:t>.</w:t>
      </w:r>
      <w:r>
        <w:t xml:space="preserve"> </w:t>
      </w:r>
      <w:r w:rsidR="00DA031A">
        <w:t>I</w:t>
      </w:r>
      <w:r>
        <w:t>ncreasingly</w:t>
      </w:r>
      <w:r w:rsidR="00DA031A">
        <w:t>,</w:t>
      </w:r>
      <w:r>
        <w:t xml:space="preserve"> procurement </w:t>
      </w:r>
      <w:r w:rsidR="00FE4A22">
        <w:t>processes</w:t>
      </w:r>
      <w:r>
        <w:t xml:space="preserve"> embed </w:t>
      </w:r>
      <w:r w:rsidR="00CE2BB6">
        <w:t xml:space="preserve">human rights obligations, </w:t>
      </w:r>
      <w:r>
        <w:t xml:space="preserve">and government departments are </w:t>
      </w:r>
      <w:r w:rsidR="004D4F7F">
        <w:t>actively working</w:t>
      </w:r>
      <w:r>
        <w:t xml:space="preserve"> to raise awareness of </w:t>
      </w:r>
      <w:r w:rsidR="00EE2BD2">
        <w:t>the Human Rights Act</w:t>
      </w:r>
      <w:r>
        <w:t xml:space="preserve"> </w:t>
      </w:r>
      <w:r w:rsidR="004D4F7F">
        <w:t>among their</w:t>
      </w:r>
      <w:r w:rsidR="00CE2BB6">
        <w:t xml:space="preserve"> </w:t>
      </w:r>
      <w:r w:rsidR="00344C8B">
        <w:t>contractors.</w:t>
      </w:r>
      <w:r>
        <w:t xml:space="preserve"> </w:t>
      </w:r>
    </w:p>
    <w:p w14:paraId="48E48FFE" w14:textId="2446690A" w:rsidR="004D4597" w:rsidRPr="00E60E64" w:rsidRDefault="00675B23" w:rsidP="005F4B94">
      <w:pPr>
        <w:pStyle w:val="Heading3"/>
        <w:rPr>
          <w:color w:val="8D361E"/>
        </w:rPr>
      </w:pPr>
      <w:r>
        <w:rPr>
          <w:color w:val="8D361E"/>
        </w:rPr>
        <w:t>Contractual arrangements</w:t>
      </w:r>
      <w:r w:rsidR="004C3C99">
        <w:rPr>
          <w:color w:val="8D361E"/>
        </w:rPr>
        <w:t>, training</w:t>
      </w:r>
      <w:r w:rsidR="0099641B">
        <w:rPr>
          <w:color w:val="8D361E"/>
        </w:rPr>
        <w:t>,</w:t>
      </w:r>
      <w:r w:rsidR="004C3C99">
        <w:rPr>
          <w:color w:val="8D361E"/>
        </w:rPr>
        <w:t xml:space="preserve"> and </w:t>
      </w:r>
      <w:r>
        <w:rPr>
          <w:color w:val="8D361E"/>
        </w:rPr>
        <w:t>awareness</w:t>
      </w:r>
      <w:r w:rsidR="00DE5684">
        <w:rPr>
          <w:color w:val="8D361E"/>
        </w:rPr>
        <w:t>-</w:t>
      </w:r>
      <w:r>
        <w:rPr>
          <w:color w:val="8D361E"/>
        </w:rPr>
        <w:t>raising</w:t>
      </w:r>
    </w:p>
    <w:p w14:paraId="6B5D088B" w14:textId="4E2A4A37" w:rsidR="00160CD1" w:rsidRDefault="002E1B84">
      <w:r w:rsidRPr="002E1B84">
        <w:t xml:space="preserve">The Department of Health conducted various activities during Human Rights Week (1-10 Dec 2022) to raise awareness of human rights </w:t>
      </w:r>
      <w:r w:rsidR="006F09EF">
        <w:t xml:space="preserve">and </w:t>
      </w:r>
      <w:r w:rsidRPr="002E1B84">
        <w:t>includ</w:t>
      </w:r>
      <w:r w:rsidR="006F09EF">
        <w:t>ed</w:t>
      </w:r>
      <w:r w:rsidRPr="002E1B84">
        <w:t xml:space="preserve"> webinars presented by human rights experts.</w:t>
      </w:r>
      <w:r w:rsidR="007A1F41">
        <w:t xml:space="preserve"> The Department also hosted</w:t>
      </w:r>
      <w:r w:rsidR="007A1F41" w:rsidRPr="007A1F41">
        <w:t xml:space="preserve"> events and </w:t>
      </w:r>
      <w:r w:rsidR="00B06E00">
        <w:t>distributed</w:t>
      </w:r>
      <w:r w:rsidR="007A1F41">
        <w:t xml:space="preserve"> </w:t>
      </w:r>
      <w:r w:rsidR="007A1F41" w:rsidRPr="007A1F41">
        <w:t xml:space="preserve">communications to support the introduction of the </w:t>
      </w:r>
      <w:r w:rsidR="007A1F41" w:rsidRPr="0016381B">
        <w:rPr>
          <w:i/>
          <w:iCs/>
        </w:rPr>
        <w:t>Voluntary Assisted Dying Act 2021</w:t>
      </w:r>
      <w:r w:rsidR="007A1F41" w:rsidRPr="007A1F41">
        <w:t>, emphasi</w:t>
      </w:r>
      <w:r w:rsidR="00F45B9E">
        <w:t>s</w:t>
      </w:r>
      <w:r w:rsidR="007A1F41" w:rsidRPr="007A1F41">
        <w:t>ing the importance of human life and human rights principles.</w:t>
      </w:r>
    </w:p>
    <w:p w14:paraId="015D2A6C" w14:textId="51190F9B" w:rsidR="0022084F" w:rsidRDefault="006A42B6">
      <w:r>
        <w:t>Queensland Corrective Services</w:t>
      </w:r>
      <w:r w:rsidR="00320869">
        <w:t xml:space="preserve"> reported that</w:t>
      </w:r>
      <w:r>
        <w:t xml:space="preserve"> </w:t>
      </w:r>
      <w:r w:rsidR="0022084F" w:rsidRPr="0022084F">
        <w:t xml:space="preserve">Official Visitors and </w:t>
      </w:r>
      <w:r w:rsidR="00320869">
        <w:t xml:space="preserve">newly appointed </w:t>
      </w:r>
      <w:r w:rsidR="0022084F" w:rsidRPr="0022084F">
        <w:t xml:space="preserve">Parole Board Queensland members completed training on the Human Rights Act </w:t>
      </w:r>
      <w:proofErr w:type="gramStart"/>
      <w:r w:rsidR="00EC0A3C">
        <w:t xml:space="preserve">in order </w:t>
      </w:r>
      <w:r w:rsidR="0022084F" w:rsidRPr="0022084F">
        <w:t>to</w:t>
      </w:r>
      <w:proofErr w:type="gramEnd"/>
      <w:r w:rsidR="0022084F" w:rsidRPr="0022084F">
        <w:t xml:space="preserve"> apply human rights principles in their roles.</w:t>
      </w:r>
      <w:r w:rsidRPr="006A42B6">
        <w:t xml:space="preserve"> </w:t>
      </w:r>
      <w:r>
        <w:t>In addition, e</w:t>
      </w:r>
      <w:r w:rsidRPr="006A42B6">
        <w:t>ducation service providers working in correctional centres received information on the Human Rights Act.</w:t>
      </w:r>
    </w:p>
    <w:p w14:paraId="5917DB18" w14:textId="3ECF4EB4" w:rsidR="008A0E0B" w:rsidRDefault="008A0E0B">
      <w:r>
        <w:t>Human rights principles have been incorporated in departmental contracts with organisations contracted by the Department of Housing</w:t>
      </w:r>
      <w:r w:rsidR="00916203">
        <w:t xml:space="preserve">. </w:t>
      </w:r>
      <w:r w:rsidR="00916203" w:rsidRPr="00916203">
        <w:t xml:space="preserve">The </w:t>
      </w:r>
      <w:r w:rsidR="00A02532">
        <w:t>D</w:t>
      </w:r>
      <w:r w:rsidR="00916203" w:rsidRPr="00916203">
        <w:t>epartment's contract management teams also engage in discussions about human rights obligations during quarterly meetings with funded bodies and promote training opportunities related to human rights.</w:t>
      </w:r>
    </w:p>
    <w:p w14:paraId="1A908543" w14:textId="28CA538A" w:rsidR="00736037" w:rsidRDefault="004E087A">
      <w:r w:rsidRPr="004E087A">
        <w:lastRenderedPageBreak/>
        <w:t>Contractors engaged by D</w:t>
      </w:r>
      <w:r w:rsidR="00736037">
        <w:t>CSSDS</w:t>
      </w:r>
      <w:r w:rsidR="00C236FE">
        <w:t xml:space="preserve"> </w:t>
      </w:r>
      <w:r w:rsidR="00C236FE" w:rsidRPr="004E087A">
        <w:t>are required to complete human rights training.</w:t>
      </w:r>
      <w:r w:rsidR="00C236FE">
        <w:t xml:space="preserve"> </w:t>
      </w:r>
      <w:r w:rsidR="00FA188D">
        <w:t>For instance, newly</w:t>
      </w:r>
      <w:r w:rsidR="00FA188D" w:rsidRPr="00FA188D">
        <w:t xml:space="preserve"> funded Delegated Authority service providers</w:t>
      </w:r>
      <w:r w:rsidR="00FA188D">
        <w:t xml:space="preserve"> contracted by DCSSDS</w:t>
      </w:r>
      <w:r w:rsidR="00FA188D" w:rsidRPr="00FA188D">
        <w:t xml:space="preserve"> receive induction materials that include general information on the Act, the requirement to comply with the Act, and information on where to access further information and training.</w:t>
      </w:r>
    </w:p>
    <w:p w14:paraId="33C44F00" w14:textId="764F8A07" w:rsidR="00C236FE" w:rsidRDefault="002E00CC">
      <w:r>
        <w:t>Contracting arrangements</w:t>
      </w:r>
      <w:r w:rsidR="00D522A8">
        <w:t xml:space="preserve"> with DYJESBT</w:t>
      </w:r>
      <w:r>
        <w:t xml:space="preserve"> </w:t>
      </w:r>
      <w:r w:rsidR="00BA1598">
        <w:t>include compliance wit</w:t>
      </w:r>
      <w:r w:rsidR="00051D6D">
        <w:t>h the Human Rights Act</w:t>
      </w:r>
      <w:r w:rsidR="00D522A8">
        <w:t>, and</w:t>
      </w:r>
      <w:r w:rsidR="00C236FE">
        <w:t xml:space="preserve"> contractors engaged for more than three months</w:t>
      </w:r>
      <w:r w:rsidR="00C236FE" w:rsidRPr="004E087A">
        <w:t xml:space="preserve"> are</w:t>
      </w:r>
      <w:r w:rsidR="00C236FE">
        <w:t xml:space="preserve"> also</w:t>
      </w:r>
      <w:r w:rsidR="00C236FE" w:rsidRPr="004E087A">
        <w:t xml:space="preserve"> required to complete human rights training.</w:t>
      </w:r>
      <w:r w:rsidR="005521A9">
        <w:t xml:space="preserve"> The organisations funded to deliver services for the Department are required to comp</w:t>
      </w:r>
      <w:r w:rsidR="0092054B">
        <w:t>ly with the Human Services Quality Framework which incorporates human rights obligations.</w:t>
      </w:r>
    </w:p>
    <w:p w14:paraId="1E2EB84E" w14:textId="4CE6DCD3" w:rsidR="00974E93" w:rsidRPr="00D02016" w:rsidRDefault="00974E93" w:rsidP="00D02016">
      <w:pPr>
        <w:pStyle w:val="Heading3"/>
        <w:rPr>
          <w:color w:val="8D361E"/>
        </w:rPr>
      </w:pPr>
      <w:r w:rsidRPr="00D02016">
        <w:rPr>
          <w:color w:val="8D361E"/>
        </w:rPr>
        <w:t>Procurement processes</w:t>
      </w:r>
    </w:p>
    <w:p w14:paraId="0B2A776A" w14:textId="64266E65" w:rsidR="00974E93" w:rsidRDefault="00974E93">
      <w:r w:rsidRPr="00974E93">
        <w:t xml:space="preserve">Human rights expectations </w:t>
      </w:r>
      <w:r w:rsidR="00914C4F">
        <w:t>have been</w:t>
      </w:r>
      <w:r w:rsidRPr="00974E93">
        <w:t xml:space="preserve"> integrated into </w:t>
      </w:r>
      <w:r w:rsidR="00DF1ECD">
        <w:t>Department of Health</w:t>
      </w:r>
      <w:r w:rsidRPr="00974E93">
        <w:t xml:space="preserve"> procurement processes, including 'request for quote' and 'invitation to offer' stages. Contractors and standing offer arrangements require suppliers to comply with the Human Rights Act</w:t>
      </w:r>
      <w:r w:rsidR="00DF1ECD">
        <w:t>.</w:t>
      </w:r>
    </w:p>
    <w:p w14:paraId="1828D44D" w14:textId="54B3814B" w:rsidR="00C64179" w:rsidRDefault="00C64179">
      <w:r w:rsidRPr="00C64179">
        <w:t xml:space="preserve">Procurement documentation for the Department of Education </w:t>
      </w:r>
      <w:r w:rsidR="00914C4F">
        <w:t>has been</w:t>
      </w:r>
      <w:r w:rsidRPr="00C64179">
        <w:t xml:space="preserve"> updated to include human rights clauses and requirements, ensuring that contractors understand how to </w:t>
      </w:r>
      <w:r w:rsidR="00914C4F">
        <w:t>meet their obligations to</w:t>
      </w:r>
      <w:r w:rsidRPr="00C64179">
        <w:t xml:space="preserve"> protect, respect, and promote human rights.</w:t>
      </w:r>
    </w:p>
    <w:p w14:paraId="4A1ADD32" w14:textId="6FF55579" w:rsidR="00FA3E0C" w:rsidRDefault="00FA3E0C">
      <w:r>
        <w:t>DTATSIPCA reported that</w:t>
      </w:r>
      <w:r w:rsidR="00481BD8">
        <w:t xml:space="preserve"> t</w:t>
      </w:r>
      <w:r w:rsidR="00481BD8" w:rsidRPr="00481BD8">
        <w:t>he Family Responsibilities Commission commissioned an independent review in 2022, and the engagement of the contractor was conditional upon evidence of compliance with the Human Rights Act.</w:t>
      </w:r>
      <w:r w:rsidR="006D2F92">
        <w:t xml:space="preserve"> In addition,</w:t>
      </w:r>
      <w:r w:rsidR="006D2F92" w:rsidRPr="006D2F92">
        <w:t xml:space="preserve"> </w:t>
      </w:r>
      <w:r w:rsidR="00AA7CDD">
        <w:t>‘</w:t>
      </w:r>
      <w:r w:rsidR="004E63FB">
        <w:t>r</w:t>
      </w:r>
      <w:r w:rsidR="006D2F92" w:rsidRPr="006D2F92">
        <w:t xml:space="preserve">equest for </w:t>
      </w:r>
      <w:r w:rsidR="00632094">
        <w:t>q</w:t>
      </w:r>
      <w:r w:rsidR="006D2F92" w:rsidRPr="006D2F92">
        <w:t>uote</w:t>
      </w:r>
      <w:r w:rsidR="00AA7CDD">
        <w:t>’</w:t>
      </w:r>
      <w:r w:rsidR="006D2F92" w:rsidRPr="006D2F92">
        <w:t xml:space="preserve"> documentation for Social Services requires tenderers to provide evidence of compliance with the Human Services Quality Framework</w:t>
      </w:r>
      <w:r w:rsidR="00AA7CDD">
        <w:t xml:space="preserve"> (which incorporates human rights)</w:t>
      </w:r>
      <w:r w:rsidR="006D2F92" w:rsidRPr="006D2F92">
        <w:t>.</w:t>
      </w:r>
      <w:r w:rsidR="006D2F92">
        <w:t xml:space="preserve"> </w:t>
      </w:r>
    </w:p>
    <w:p w14:paraId="4DBCDBA5" w14:textId="62F67404" w:rsidR="25306663" w:rsidRPr="004964F7" w:rsidRDefault="7003E4BB" w:rsidP="0084220A">
      <w:pPr>
        <w:pStyle w:val="Heading2"/>
        <w:rPr>
          <w:color w:val="8D361E"/>
        </w:rPr>
      </w:pPr>
      <w:bookmarkStart w:id="224" w:name="_Toc56451594"/>
      <w:bookmarkStart w:id="225" w:name="_Toc56452168"/>
      <w:bookmarkStart w:id="226" w:name="_Toc84593897"/>
      <w:bookmarkStart w:id="227" w:name="_Toc85451774"/>
      <w:bookmarkStart w:id="228" w:name="_Toc85526704"/>
      <w:bookmarkStart w:id="229" w:name="_Toc85787119"/>
      <w:bookmarkStart w:id="230" w:name="_Toc117697178"/>
      <w:bookmarkStart w:id="231" w:name="_Toc117697885"/>
      <w:bookmarkStart w:id="232" w:name="_Toc147757325"/>
      <w:bookmarkStart w:id="233" w:name="_Toc148086946"/>
      <w:bookmarkStart w:id="234" w:name="_Toc265989645"/>
      <w:r w:rsidRPr="004964F7">
        <w:rPr>
          <w:color w:val="8D361E"/>
        </w:rPr>
        <w:t>Indicator 4: Review and development of legislation</w:t>
      </w:r>
      <w:bookmarkEnd w:id="224"/>
      <w:bookmarkEnd w:id="225"/>
      <w:bookmarkEnd w:id="226"/>
      <w:bookmarkEnd w:id="227"/>
      <w:bookmarkEnd w:id="228"/>
      <w:bookmarkEnd w:id="229"/>
      <w:bookmarkEnd w:id="230"/>
      <w:bookmarkEnd w:id="231"/>
      <w:bookmarkEnd w:id="232"/>
      <w:bookmarkEnd w:id="233"/>
      <w:r w:rsidRPr="004964F7">
        <w:rPr>
          <w:color w:val="8D361E"/>
        </w:rPr>
        <w:t xml:space="preserve"> </w:t>
      </w:r>
      <w:bookmarkEnd w:id="234"/>
    </w:p>
    <w:p w14:paraId="79620F0A" w14:textId="669699FD" w:rsidR="0F8AD1BA" w:rsidRDefault="0084220A">
      <w:r>
        <w:t>The Commission</w:t>
      </w:r>
      <w:r w:rsidR="0F8AD1BA">
        <w:t xml:space="preserve"> asked state public entities </w:t>
      </w:r>
      <w:r w:rsidR="008659DA">
        <w:t xml:space="preserve">to report on </w:t>
      </w:r>
      <w:r w:rsidR="0F8AD1BA">
        <w:t xml:space="preserve">the development of </w:t>
      </w:r>
      <w:r w:rsidR="008659DA">
        <w:t xml:space="preserve">any </w:t>
      </w:r>
      <w:r w:rsidR="0F8AD1BA">
        <w:t xml:space="preserve">legislation </w:t>
      </w:r>
      <w:r w:rsidR="008659DA">
        <w:t xml:space="preserve">or </w:t>
      </w:r>
      <w:r w:rsidR="0F8AD1BA">
        <w:t>subordinate legislation, including examples of the impact of the Human Rights Act, or of good practice in the review and development of laws.</w:t>
      </w:r>
    </w:p>
    <w:p w14:paraId="1C7C97CF" w14:textId="77777777" w:rsidR="005D0190" w:rsidRDefault="00A97A52">
      <w:r>
        <w:t>State public entities</w:t>
      </w:r>
      <w:r w:rsidR="00B22CB5">
        <w:t xml:space="preserve"> provided </w:t>
      </w:r>
      <w:r w:rsidR="007A546C">
        <w:t>examples of</w:t>
      </w:r>
      <w:r w:rsidR="00B22CB5">
        <w:t xml:space="preserve"> </w:t>
      </w:r>
      <w:r w:rsidR="009A0C56">
        <w:t xml:space="preserve">where they </w:t>
      </w:r>
      <w:r w:rsidR="007A546C">
        <w:t>were required</w:t>
      </w:r>
      <w:r w:rsidR="009A0C56">
        <w:t xml:space="preserve"> to consider human rights in the development of new legislation or in amendments to existing legislation.</w:t>
      </w:r>
      <w:r w:rsidR="00BB421F">
        <w:t xml:space="preserve"> </w:t>
      </w:r>
    </w:p>
    <w:p w14:paraId="3BF7BFB1" w14:textId="066BA720" w:rsidR="00CF1CFC" w:rsidRDefault="00BB421F">
      <w:r>
        <w:t xml:space="preserve">Fewer responses </w:t>
      </w:r>
      <w:r w:rsidR="00F25E26">
        <w:t xml:space="preserve">than last year </w:t>
      </w:r>
      <w:r>
        <w:t>were received about implement</w:t>
      </w:r>
      <w:r w:rsidR="0087472E">
        <w:t>ing</w:t>
      </w:r>
      <w:r>
        <w:t xml:space="preserve"> good practice in </w:t>
      </w:r>
      <w:r w:rsidR="0087472E">
        <w:t xml:space="preserve">the </w:t>
      </w:r>
      <w:r>
        <w:t xml:space="preserve">review and development of laws – presumably because these processes are already well embedded in the fourth year of </w:t>
      </w:r>
      <w:r w:rsidR="00CD03C0">
        <w:t xml:space="preserve">operation of </w:t>
      </w:r>
      <w:r w:rsidR="00EE2BD2">
        <w:t>the Human Rights Act</w:t>
      </w:r>
      <w:r>
        <w:t>.</w:t>
      </w:r>
      <w:r w:rsidR="005D0190">
        <w:t xml:space="preserve"> </w:t>
      </w:r>
      <w:r w:rsidR="00CF1CFC">
        <w:t xml:space="preserve">For example, DYJESBT reported that </w:t>
      </w:r>
      <w:r w:rsidR="006B4C52">
        <w:t xml:space="preserve">the </w:t>
      </w:r>
      <w:r w:rsidR="00CF1CFC">
        <w:t xml:space="preserve">Policy and Legislation team had developed ‘strong capability in </w:t>
      </w:r>
      <w:r w:rsidR="005D0190">
        <w:t>assessing</w:t>
      </w:r>
      <w:r w:rsidR="00CF1CFC">
        <w:t xml:space="preserve"> and incorporating human rights into all policy, </w:t>
      </w:r>
      <w:r w:rsidR="005D0190">
        <w:t>legislative</w:t>
      </w:r>
      <w:r w:rsidR="00CF1CFC">
        <w:t xml:space="preserve"> and regulatory options and proposals’, and staff are supported by </w:t>
      </w:r>
      <w:r w:rsidR="005D0190">
        <w:t>standardised</w:t>
      </w:r>
      <w:r w:rsidR="00CF1CFC">
        <w:t xml:space="preserve"> forms and templates </w:t>
      </w:r>
      <w:r w:rsidR="008D3FC2">
        <w:t>that</w:t>
      </w:r>
      <w:r w:rsidR="00CF1CFC">
        <w:t xml:space="preserve"> prompt staff </w:t>
      </w:r>
      <w:r w:rsidR="002923B1">
        <w:t>to consider human rights</w:t>
      </w:r>
      <w:r w:rsidR="00CF1CFC">
        <w:t xml:space="preserve"> at key points through the process.</w:t>
      </w:r>
    </w:p>
    <w:p w14:paraId="54E66A1A" w14:textId="1FB8212E" w:rsidR="33F2F78C" w:rsidRDefault="00635B57" w:rsidP="00A81934">
      <w:pPr>
        <w:pStyle w:val="Heading3"/>
        <w:rPr>
          <w:color w:val="8D361E"/>
        </w:rPr>
      </w:pPr>
      <w:r>
        <w:rPr>
          <w:color w:val="8D361E"/>
        </w:rPr>
        <w:lastRenderedPageBreak/>
        <w:t>Development of legislation promoting rights</w:t>
      </w:r>
    </w:p>
    <w:p w14:paraId="6756C2FA" w14:textId="00935F2E" w:rsidR="0034645E" w:rsidRDefault="00417C16" w:rsidP="00AC52D8">
      <w:r>
        <w:t xml:space="preserve">The Department of Education </w:t>
      </w:r>
      <w:r w:rsidR="00AC52D8">
        <w:t>reported</w:t>
      </w:r>
      <w:r>
        <w:t xml:space="preserve"> that the </w:t>
      </w:r>
      <w:r w:rsidR="00AC52D8">
        <w:t xml:space="preserve">First Nations Strategy and Partnerships division evaluated policy and legislative issues in partnership with the Queensland Aboriginal and Torres Strait Islander Education and Training Advisory Committee (QATSIETAC). Policy and legislation were reviewed for impact on cultural rights </w:t>
      </w:r>
      <w:r w:rsidR="00ED5C0B">
        <w:t>of</w:t>
      </w:r>
      <w:r w:rsidR="00AC52D8">
        <w:t xml:space="preserve"> First Nations people and to support engagement </w:t>
      </w:r>
      <w:r w:rsidR="001124E5">
        <w:t>with</w:t>
      </w:r>
      <w:r w:rsidR="00AC52D8">
        <w:t xml:space="preserve"> First Nations students in education, such as the </w:t>
      </w:r>
      <w:r w:rsidR="007710A3">
        <w:t>D</w:t>
      </w:r>
      <w:r w:rsidR="00AC52D8">
        <w:t xml:space="preserve">epartment's </w:t>
      </w:r>
      <w:r w:rsidR="00452F7C">
        <w:t xml:space="preserve">language </w:t>
      </w:r>
      <w:r w:rsidR="00AC52D8">
        <w:t>program.</w:t>
      </w:r>
    </w:p>
    <w:p w14:paraId="7564AC2D" w14:textId="7CE8431B" w:rsidR="00AC52D8" w:rsidRDefault="00767510" w:rsidP="00AC52D8">
      <w:r>
        <w:t xml:space="preserve">The Department of Housing </w:t>
      </w:r>
      <w:r w:rsidR="00A12A93">
        <w:t>considered</w:t>
      </w:r>
      <w:r w:rsidR="00540D31">
        <w:t xml:space="preserve"> the</w:t>
      </w:r>
      <w:r w:rsidR="00A12A93" w:rsidRPr="00A12A93">
        <w:t xml:space="preserve"> Housing Legislation Amendment Bill 2022 </w:t>
      </w:r>
      <w:r w:rsidR="00540D31">
        <w:t xml:space="preserve">to be an important development for human rights. </w:t>
      </w:r>
      <w:r w:rsidR="00A12A93" w:rsidRPr="00A12A93">
        <w:t>The Bill amen</w:t>
      </w:r>
      <w:r w:rsidR="00DB0B54">
        <w:t>ded</w:t>
      </w:r>
      <w:r w:rsidR="00A12A93" w:rsidRPr="00A12A93">
        <w:t xml:space="preserve"> the </w:t>
      </w:r>
      <w:r w:rsidR="00A12A93" w:rsidRPr="00452F7C">
        <w:rPr>
          <w:i/>
          <w:iCs/>
        </w:rPr>
        <w:t>Housing Act 2003</w:t>
      </w:r>
      <w:r w:rsidR="00A12A93" w:rsidRPr="00A12A93">
        <w:t xml:space="preserve">, the </w:t>
      </w:r>
      <w:r w:rsidR="00A12A93" w:rsidRPr="00BE396F">
        <w:rPr>
          <w:i/>
        </w:rPr>
        <w:t>Housing Regulation 2015</w:t>
      </w:r>
      <w:r w:rsidR="009F3B0D">
        <w:t>,</w:t>
      </w:r>
      <w:r w:rsidR="00A12A93" w:rsidRPr="00A12A93">
        <w:t xml:space="preserve"> and the </w:t>
      </w:r>
      <w:r w:rsidR="00A12A93" w:rsidRPr="00313D80">
        <w:rPr>
          <w:i/>
          <w:iCs/>
        </w:rPr>
        <w:t>Retirement Villages Act 1999</w:t>
      </w:r>
      <w:r w:rsidR="00A12A93" w:rsidRPr="00A12A93">
        <w:t xml:space="preserve"> </w:t>
      </w:r>
      <w:r w:rsidR="00313D80">
        <w:t xml:space="preserve">(Qld) </w:t>
      </w:r>
      <w:r w:rsidR="00A12A93" w:rsidRPr="00A12A93">
        <w:t xml:space="preserve">to help meet the objectives of the Queensland Housing Strategy 2017-2027. </w:t>
      </w:r>
      <w:r w:rsidR="00452F7C">
        <w:t xml:space="preserve">The </w:t>
      </w:r>
      <w:r w:rsidR="00DB0B54">
        <w:t>Department of Housing considered that t</w:t>
      </w:r>
      <w:r w:rsidR="00A12A93" w:rsidRPr="00A12A93">
        <w:t xml:space="preserve">he Bill specifically </w:t>
      </w:r>
      <w:r w:rsidR="00240C35">
        <w:t>helps</w:t>
      </w:r>
      <w:r w:rsidR="00A12A93" w:rsidRPr="00A12A93">
        <w:t xml:space="preserve"> to boost the supply of social and affordable housing through enabling the </w:t>
      </w:r>
      <w:r w:rsidR="00DB0B54">
        <w:t>‘</w:t>
      </w:r>
      <w:r w:rsidR="00A12A93" w:rsidRPr="00A12A93">
        <w:t>Homes for Homes</w:t>
      </w:r>
      <w:r w:rsidR="00467B64">
        <w:t>’</w:t>
      </w:r>
      <w:r w:rsidR="00A12A93" w:rsidRPr="00A12A93">
        <w:t xml:space="preserve"> donation deed model in Queensland. It also helps maintain public confidence in the retirement village industry by increasing consumer protections. The </w:t>
      </w:r>
      <w:r w:rsidR="00467B64">
        <w:t>B</w:t>
      </w:r>
      <w:r w:rsidR="00A12A93" w:rsidRPr="00A12A93">
        <w:t xml:space="preserve">ill was assessed for human rights compatibility and found to be compatible with the rights protected by the </w:t>
      </w:r>
      <w:r w:rsidR="00A12A93" w:rsidRPr="00452F7C">
        <w:rPr>
          <w:i/>
          <w:iCs/>
        </w:rPr>
        <w:t>Human Rights Act 2019</w:t>
      </w:r>
      <w:r w:rsidR="00A12A93" w:rsidRPr="00A12A93">
        <w:t>.</w:t>
      </w:r>
    </w:p>
    <w:p w14:paraId="49409C0B" w14:textId="7FDBD751" w:rsidR="00AD3D20" w:rsidRDefault="004172A5" w:rsidP="00AC52D8">
      <w:r>
        <w:t xml:space="preserve">DTATSIPCA referred to the </w:t>
      </w:r>
      <w:r w:rsidRPr="00452F7C">
        <w:rPr>
          <w:i/>
          <w:iCs/>
        </w:rPr>
        <w:t>Path to Treaty Act 2023</w:t>
      </w:r>
      <w:r>
        <w:t xml:space="preserve">, which was co-designed with the Interim Truth and Treaty Body and passed by the Queensland Parliament in May 2023. </w:t>
      </w:r>
      <w:r w:rsidR="004B3090">
        <w:t xml:space="preserve">For more information see our summary </w:t>
      </w:r>
      <w:r w:rsidR="00612812">
        <w:t xml:space="preserve">in the </w:t>
      </w:r>
      <w:r w:rsidR="00612812" w:rsidRPr="00612812">
        <w:rPr>
          <w:i/>
          <w:iCs/>
        </w:rPr>
        <w:t xml:space="preserve">Human rights and the parliament </w:t>
      </w:r>
      <w:r w:rsidR="00612812">
        <w:t>chapter</w:t>
      </w:r>
      <w:r w:rsidR="004B3090">
        <w:t>.</w:t>
      </w:r>
    </w:p>
    <w:p w14:paraId="4CF14AA7" w14:textId="216341CD" w:rsidR="000174D2" w:rsidRPr="0034645E" w:rsidRDefault="00703EEC" w:rsidP="00AC52D8">
      <w:r>
        <w:t>DCSSDS</w:t>
      </w:r>
      <w:r w:rsidR="00841E85">
        <w:t xml:space="preserve"> </w:t>
      </w:r>
      <w:r w:rsidR="00551AD9">
        <w:t>reported</w:t>
      </w:r>
      <w:r>
        <w:t xml:space="preserve"> that amendments to the </w:t>
      </w:r>
      <w:r w:rsidRPr="00FA1E62">
        <w:rPr>
          <w:i/>
          <w:iCs/>
        </w:rPr>
        <w:t>Child P</w:t>
      </w:r>
      <w:r w:rsidR="000C1237" w:rsidRPr="00FA1E62">
        <w:rPr>
          <w:i/>
          <w:iCs/>
        </w:rPr>
        <w:t xml:space="preserve">rotection Act </w:t>
      </w:r>
      <w:r w:rsidR="00353C8B" w:rsidRPr="00FA1E62">
        <w:rPr>
          <w:i/>
          <w:iCs/>
        </w:rPr>
        <w:t>1999</w:t>
      </w:r>
      <w:r w:rsidR="00353C8B">
        <w:rPr>
          <w:i/>
          <w:iCs/>
        </w:rPr>
        <w:t xml:space="preserve"> </w:t>
      </w:r>
      <w:r w:rsidR="00313D80">
        <w:t>(Qld)</w:t>
      </w:r>
      <w:r w:rsidR="00353C8B">
        <w:t xml:space="preserve"> </w:t>
      </w:r>
      <w:r w:rsidR="00841E85">
        <w:t>aim to ‘reinforce children’s rights and strengthen children’s voices in decision making’. R</w:t>
      </w:r>
      <w:r w:rsidR="000174D2">
        <w:t xml:space="preserve">eference to the </w:t>
      </w:r>
      <w:r w:rsidR="000174D2" w:rsidRPr="00452F7C">
        <w:rPr>
          <w:i/>
          <w:iCs/>
        </w:rPr>
        <w:t>Human Rights Act 2019</w:t>
      </w:r>
      <w:r w:rsidR="000174D2">
        <w:t xml:space="preserve"> and human rights considerations have been incorporated into materials that support the implementation of amendments to the </w:t>
      </w:r>
      <w:r w:rsidR="000174D2" w:rsidRPr="00313D80">
        <w:rPr>
          <w:i/>
          <w:iCs/>
        </w:rPr>
        <w:t>Child Protection Act 1999</w:t>
      </w:r>
      <w:r w:rsidR="00313D80">
        <w:rPr>
          <w:i/>
          <w:iCs/>
        </w:rPr>
        <w:t xml:space="preserve"> </w:t>
      </w:r>
      <w:r w:rsidR="00313D80">
        <w:t>(Qld)</w:t>
      </w:r>
      <w:r w:rsidR="000174D2">
        <w:t xml:space="preserve">. </w:t>
      </w:r>
      <w:r w:rsidR="00313D80">
        <w:t>As an example</w:t>
      </w:r>
      <w:r w:rsidR="00F17CAA">
        <w:t xml:space="preserve">, </w:t>
      </w:r>
      <w:r w:rsidR="00313D80">
        <w:t>DCSSDS considered that</w:t>
      </w:r>
      <w:r w:rsidR="000174D2">
        <w:t xml:space="preserve"> making staff aware that the change to the definition of </w:t>
      </w:r>
      <w:r w:rsidR="00825A44">
        <w:t>‘</w:t>
      </w:r>
      <w:r w:rsidR="000174D2">
        <w:t>kin</w:t>
      </w:r>
      <w:r w:rsidR="00825A44">
        <w:t>’</w:t>
      </w:r>
      <w:r w:rsidR="000174D2">
        <w:t xml:space="preserve"> will help Child Safety to administer the Act in a way that upholds Aboriginal and Torres Strait </w:t>
      </w:r>
      <w:r w:rsidR="008447DB">
        <w:t>I</w:t>
      </w:r>
      <w:r w:rsidR="000174D2">
        <w:t xml:space="preserve">slander </w:t>
      </w:r>
      <w:r w:rsidR="001C6FD0">
        <w:t>people’s</w:t>
      </w:r>
      <w:r w:rsidR="000174D2">
        <w:t xml:space="preserve"> cultural rights, which are protected under the </w:t>
      </w:r>
      <w:r w:rsidR="000174D2" w:rsidRPr="00452F7C">
        <w:rPr>
          <w:i/>
          <w:iCs/>
        </w:rPr>
        <w:t>Human Rights Act 2019</w:t>
      </w:r>
      <w:r w:rsidR="000174D2">
        <w:t>.</w:t>
      </w:r>
    </w:p>
    <w:p w14:paraId="1175F969" w14:textId="77777777" w:rsidR="0053645B" w:rsidRPr="004964F7" w:rsidRDefault="0053645B" w:rsidP="0053645B">
      <w:pPr>
        <w:pStyle w:val="Heading2"/>
        <w:rPr>
          <w:color w:val="8D361E"/>
        </w:rPr>
      </w:pPr>
      <w:bookmarkStart w:id="235" w:name="_Toc56451595"/>
      <w:bookmarkStart w:id="236" w:name="_Toc56452169"/>
      <w:bookmarkStart w:id="237" w:name="_Toc84593898"/>
      <w:bookmarkStart w:id="238" w:name="_Toc85451775"/>
      <w:bookmarkStart w:id="239" w:name="_Toc85526705"/>
      <w:bookmarkStart w:id="240" w:name="_Toc85787120"/>
      <w:bookmarkStart w:id="241" w:name="_Toc1927538291"/>
      <w:bookmarkStart w:id="242" w:name="_Toc117697179"/>
      <w:bookmarkStart w:id="243" w:name="_Toc117697886"/>
      <w:bookmarkStart w:id="244" w:name="_Toc147757326"/>
      <w:bookmarkStart w:id="245" w:name="_Toc148086947"/>
      <w:r w:rsidRPr="004964F7">
        <w:rPr>
          <w:color w:val="8D361E"/>
        </w:rPr>
        <w:t>Indicator 5: Review of policies and procedures</w:t>
      </w:r>
      <w:bookmarkEnd w:id="235"/>
      <w:bookmarkEnd w:id="236"/>
      <w:bookmarkEnd w:id="237"/>
      <w:bookmarkEnd w:id="238"/>
      <w:bookmarkEnd w:id="239"/>
      <w:bookmarkEnd w:id="240"/>
      <w:bookmarkEnd w:id="241"/>
      <w:bookmarkEnd w:id="242"/>
      <w:bookmarkEnd w:id="243"/>
      <w:bookmarkEnd w:id="244"/>
      <w:bookmarkEnd w:id="245"/>
    </w:p>
    <w:p w14:paraId="59A71973" w14:textId="77E02C76" w:rsidR="2C5A2B03" w:rsidRDefault="008A156C" w:rsidP="5EDE8FAE">
      <w:pPr>
        <w:spacing w:after="0"/>
      </w:pPr>
      <w:r>
        <w:t>The Commission</w:t>
      </w:r>
      <w:r w:rsidR="2840504C">
        <w:t xml:space="preserve"> asked state public entities </w:t>
      </w:r>
      <w:r w:rsidR="00982970">
        <w:t>to repo</w:t>
      </w:r>
      <w:r w:rsidR="005073BD">
        <w:t>rt on</w:t>
      </w:r>
      <w:r w:rsidR="001B26A2">
        <w:t xml:space="preserve"> </w:t>
      </w:r>
      <w:r w:rsidR="2840504C">
        <w:t>reviews of policies and procedures for compatibility with human rights, whether this has led to any changes (including to service delivery)</w:t>
      </w:r>
      <w:r w:rsidR="00424491">
        <w:t>,</w:t>
      </w:r>
      <w:r w:rsidR="2840504C">
        <w:t xml:space="preserve"> and whether guidance is available </w:t>
      </w:r>
      <w:r w:rsidR="00B715EF">
        <w:t>to</w:t>
      </w:r>
      <w:r w:rsidR="2840504C">
        <w:t xml:space="preserve"> staff on acting compatibly with the Human Rights Act.</w:t>
      </w:r>
    </w:p>
    <w:p w14:paraId="40324FD7" w14:textId="77777777" w:rsidR="00F8564B" w:rsidRPr="00F8564B" w:rsidRDefault="00F8564B" w:rsidP="00F8564B">
      <w:pPr>
        <w:spacing w:after="0"/>
      </w:pPr>
    </w:p>
    <w:p w14:paraId="3006CBA3" w14:textId="1420C089" w:rsidR="00F8564B" w:rsidRDefault="00F8564B" w:rsidP="005408E9">
      <w:pPr>
        <w:spacing w:after="200"/>
        <w:rPr>
          <w:rFonts w:cs="Arial"/>
          <w:lang w:val="en-US"/>
        </w:rPr>
      </w:pPr>
      <w:r>
        <w:rPr>
          <w:rFonts w:cs="Arial"/>
          <w:lang w:val="en-US"/>
        </w:rPr>
        <w:t xml:space="preserve">The Department of Health reported that human rights assessments are a standard requirement in policy and procedure approval forms, </w:t>
      </w:r>
      <w:r w:rsidR="008E2A07">
        <w:rPr>
          <w:rFonts w:cs="Arial"/>
          <w:lang w:val="en-US"/>
        </w:rPr>
        <w:t xml:space="preserve">and </w:t>
      </w:r>
      <w:r>
        <w:rPr>
          <w:rFonts w:cs="Arial"/>
          <w:lang w:val="en-US"/>
        </w:rPr>
        <w:t>provid</w:t>
      </w:r>
      <w:r w:rsidR="008E2A07">
        <w:rPr>
          <w:rFonts w:cs="Arial"/>
          <w:lang w:val="en-US"/>
        </w:rPr>
        <w:t>ed</w:t>
      </w:r>
      <w:r>
        <w:rPr>
          <w:rFonts w:cs="Arial"/>
          <w:lang w:val="en-US"/>
        </w:rPr>
        <w:t xml:space="preserve"> examples of updates, including:</w:t>
      </w:r>
    </w:p>
    <w:p w14:paraId="040A7122" w14:textId="478706EF" w:rsidR="004F6222" w:rsidRDefault="004F6222" w:rsidP="00F8564B">
      <w:pPr>
        <w:pStyle w:val="Listparagraph-bulleted"/>
        <w:rPr>
          <w:lang w:val="en-US"/>
        </w:rPr>
      </w:pPr>
      <w:r>
        <w:rPr>
          <w:lang w:val="en-US"/>
        </w:rPr>
        <w:t xml:space="preserve">Queensland Ambulance Service </w:t>
      </w:r>
      <w:r w:rsidR="000D3610">
        <w:rPr>
          <w:lang w:val="en-US"/>
        </w:rPr>
        <w:t xml:space="preserve">updated the electronic </w:t>
      </w:r>
      <w:r w:rsidR="00A70289">
        <w:rPr>
          <w:lang w:val="en-US"/>
        </w:rPr>
        <w:t>A</w:t>
      </w:r>
      <w:r w:rsidR="00A70289" w:rsidRPr="00A70289">
        <w:rPr>
          <w:lang w:val="en-US"/>
        </w:rPr>
        <w:t xml:space="preserve">mbulance Report Form </w:t>
      </w:r>
      <w:r w:rsidR="00A70289">
        <w:rPr>
          <w:lang w:val="en-US"/>
        </w:rPr>
        <w:t xml:space="preserve">to ‘reflect </w:t>
      </w:r>
      <w:r w:rsidR="00A70289" w:rsidRPr="00A70289">
        <w:rPr>
          <w:lang w:val="en-US"/>
        </w:rPr>
        <w:t xml:space="preserve">accepted nomenclature for sex, gender, and </w:t>
      </w:r>
      <w:proofErr w:type="gramStart"/>
      <w:r w:rsidR="00A70289" w:rsidRPr="00A70289">
        <w:rPr>
          <w:lang w:val="en-US"/>
        </w:rPr>
        <w:t>pronoun</w:t>
      </w:r>
      <w:r w:rsidR="00A70289">
        <w:rPr>
          <w:lang w:val="en-US"/>
        </w:rPr>
        <w:t>s’</w:t>
      </w:r>
      <w:proofErr w:type="gramEnd"/>
      <w:r w:rsidR="00C22F73">
        <w:rPr>
          <w:lang w:val="en-US"/>
        </w:rPr>
        <w:t>.</w:t>
      </w:r>
    </w:p>
    <w:p w14:paraId="27DDC22C" w14:textId="61861F54" w:rsidR="00F8564B" w:rsidRDefault="00F8564B" w:rsidP="00F8564B">
      <w:pPr>
        <w:pStyle w:val="Listparagraph-bulleted"/>
        <w:rPr>
          <w:lang w:val="en-US"/>
        </w:rPr>
      </w:pPr>
      <w:r w:rsidRPr="00F8564B">
        <w:rPr>
          <w:lang w:val="en-US"/>
        </w:rPr>
        <w:t>West Moreton HHS developed new Voluntary Assisted Dying services with the Human Rights Act guiding the development.</w:t>
      </w:r>
    </w:p>
    <w:p w14:paraId="235ED05C" w14:textId="2221DD63" w:rsidR="00B5236A" w:rsidRPr="00B5236A" w:rsidRDefault="00B5236A" w:rsidP="00B5236A">
      <w:pPr>
        <w:pStyle w:val="Listparagraph-bulleted"/>
        <w:rPr>
          <w:lang w:val="en-US"/>
        </w:rPr>
      </w:pPr>
      <w:r w:rsidRPr="00B5236A">
        <w:rPr>
          <w:lang w:val="en-US"/>
        </w:rPr>
        <w:lastRenderedPageBreak/>
        <w:t xml:space="preserve">Mackay HHS’s review of Least Restrictive Practices policy resulted in changes </w:t>
      </w:r>
      <w:r w:rsidR="00A15784">
        <w:rPr>
          <w:lang w:val="en-US"/>
        </w:rPr>
        <w:t>to</w:t>
      </w:r>
      <w:r w:rsidRPr="00B5236A">
        <w:rPr>
          <w:lang w:val="en-US"/>
        </w:rPr>
        <w:t xml:space="preserve"> practices</w:t>
      </w:r>
      <w:r w:rsidR="008143FB">
        <w:rPr>
          <w:lang w:val="en-US"/>
        </w:rPr>
        <w:t>.</w:t>
      </w:r>
      <w:r w:rsidRPr="00B5236A">
        <w:rPr>
          <w:lang w:val="en-US"/>
        </w:rPr>
        <w:t xml:space="preserve"> </w:t>
      </w:r>
    </w:p>
    <w:p w14:paraId="72DBD448" w14:textId="5F7C3642" w:rsidR="25306663" w:rsidRPr="003B3FF2" w:rsidRDefault="002707D0" w:rsidP="003B3FF2">
      <w:r>
        <w:rPr>
          <w:rFonts w:cs="Arial"/>
        </w:rPr>
        <w:t xml:space="preserve">Human rights </w:t>
      </w:r>
      <w:r w:rsidR="00D1742F">
        <w:rPr>
          <w:rFonts w:cs="Arial"/>
        </w:rPr>
        <w:t xml:space="preserve">considerations </w:t>
      </w:r>
      <w:r w:rsidR="00047C00">
        <w:rPr>
          <w:rFonts w:cs="Arial"/>
        </w:rPr>
        <w:t>continue to be</w:t>
      </w:r>
      <w:r>
        <w:rPr>
          <w:rFonts w:cs="Arial"/>
        </w:rPr>
        <w:t xml:space="preserve"> a</w:t>
      </w:r>
      <w:r w:rsidR="008F0238">
        <w:rPr>
          <w:rFonts w:cs="Arial"/>
        </w:rPr>
        <w:t xml:space="preserve"> </w:t>
      </w:r>
      <w:r w:rsidR="00D1742F">
        <w:rPr>
          <w:rFonts w:cs="Arial"/>
        </w:rPr>
        <w:t>required</w:t>
      </w:r>
      <w:r w:rsidR="008F0238">
        <w:rPr>
          <w:rFonts w:cs="Arial"/>
        </w:rPr>
        <w:t xml:space="preserve"> </w:t>
      </w:r>
      <w:r w:rsidR="00047C00">
        <w:rPr>
          <w:rFonts w:cs="Arial"/>
        </w:rPr>
        <w:t>aspect</w:t>
      </w:r>
      <w:r w:rsidR="008F0238">
        <w:rPr>
          <w:rFonts w:cs="Arial"/>
        </w:rPr>
        <w:t xml:space="preserve"> of </w:t>
      </w:r>
      <w:r w:rsidR="00047C00">
        <w:rPr>
          <w:rFonts w:cs="Arial"/>
        </w:rPr>
        <w:t>policy</w:t>
      </w:r>
      <w:r w:rsidR="000E7C13">
        <w:rPr>
          <w:rFonts w:cs="Arial"/>
        </w:rPr>
        <w:t>,</w:t>
      </w:r>
      <w:r w:rsidR="00047C00">
        <w:rPr>
          <w:rFonts w:cs="Arial"/>
        </w:rPr>
        <w:t xml:space="preserve"> and review and development</w:t>
      </w:r>
      <w:r w:rsidR="008F0238">
        <w:rPr>
          <w:rFonts w:cs="Arial"/>
        </w:rPr>
        <w:t xml:space="preserve"> </w:t>
      </w:r>
      <w:proofErr w:type="gramStart"/>
      <w:r w:rsidR="008F0238">
        <w:rPr>
          <w:rFonts w:cs="Arial"/>
        </w:rPr>
        <w:t xml:space="preserve">through </w:t>
      </w:r>
      <w:r w:rsidR="00047C00">
        <w:rPr>
          <w:rFonts w:cs="Arial"/>
        </w:rPr>
        <w:t>the use of</w:t>
      </w:r>
      <w:proofErr w:type="gramEnd"/>
      <w:r w:rsidR="00047C00">
        <w:rPr>
          <w:rFonts w:cs="Arial"/>
        </w:rPr>
        <w:t xml:space="preserve"> </w:t>
      </w:r>
      <w:r w:rsidR="008F0238">
        <w:rPr>
          <w:rFonts w:cs="Arial"/>
        </w:rPr>
        <w:t>a Human Rights Impact Assessment Tool a</w:t>
      </w:r>
      <w:r w:rsidR="00014A16">
        <w:rPr>
          <w:rFonts w:cs="Arial"/>
        </w:rPr>
        <w:t>t the Department of E</w:t>
      </w:r>
      <w:r w:rsidR="00D01A05">
        <w:rPr>
          <w:rFonts w:cs="Arial"/>
        </w:rPr>
        <w:t>ducation</w:t>
      </w:r>
      <w:r w:rsidR="008F0238">
        <w:rPr>
          <w:rFonts w:cs="Arial"/>
        </w:rPr>
        <w:t>.</w:t>
      </w:r>
      <w:r w:rsidR="00D1742F">
        <w:rPr>
          <w:rFonts w:cs="Arial"/>
        </w:rPr>
        <w:t xml:space="preserve"> </w:t>
      </w:r>
      <w:r w:rsidR="00047C00">
        <w:t>The Department reported that the Indigenous Cultural and Intellectual Property Protocol was developed</w:t>
      </w:r>
      <w:r w:rsidR="00D1742F">
        <w:t xml:space="preserve"> in the reporting period</w:t>
      </w:r>
      <w:r w:rsidR="00047C00">
        <w:t xml:space="preserve">. The </w:t>
      </w:r>
      <w:r w:rsidR="000E7C13">
        <w:t>P</w:t>
      </w:r>
      <w:r w:rsidR="00047C00">
        <w:t xml:space="preserve">rotocol relates to the teaching of Aboriginal and Torres Strait Islander languages, and ‘promotes the cultural rights of Aboriginal and Torres Strait Islander peoples, the right to education and the right to recognition and equality before the law.’ </w:t>
      </w:r>
    </w:p>
    <w:p w14:paraId="3580C659" w14:textId="4C9B87A9" w:rsidR="00321A56" w:rsidRPr="003B3FF2" w:rsidRDefault="00321A56" w:rsidP="003B3FF2">
      <w:r>
        <w:t>All youth detention policies have been recently updated</w:t>
      </w:r>
      <w:r w:rsidR="001459C4">
        <w:t xml:space="preserve"> by</w:t>
      </w:r>
      <w:r>
        <w:t xml:space="preserve"> DYJESBT</w:t>
      </w:r>
      <w:r w:rsidR="00577F3C">
        <w:t xml:space="preserve"> to reflect the requirements of the Human Rights Act. T</w:t>
      </w:r>
      <w:r w:rsidR="00CE37F0">
        <w:t xml:space="preserve">his has resulted in </w:t>
      </w:r>
      <w:r>
        <w:t>increased policy and procedural guidance for detention centre staff to support their decision</w:t>
      </w:r>
      <w:r w:rsidR="00117889">
        <w:t>-</w:t>
      </w:r>
      <w:r>
        <w:t xml:space="preserve">making in restrictive practice </w:t>
      </w:r>
      <w:r w:rsidR="00B3494A">
        <w:t>situations</w:t>
      </w:r>
      <w:r>
        <w:t>, including the need to consider alternatives and least restrictive practices.</w:t>
      </w:r>
    </w:p>
    <w:p w14:paraId="6969DE5C" w14:textId="3AEDB712" w:rsidR="009C4F7E" w:rsidRDefault="009C4F7E" w:rsidP="009C4F7E">
      <w:r>
        <w:t xml:space="preserve">At the Department of Housing, </w:t>
      </w:r>
      <w:r w:rsidR="00112C73">
        <w:t>n</w:t>
      </w:r>
      <w:r>
        <w:t>ew whole-of-department policy and procedure templates with human rights considerations have been developed and distributed</w:t>
      </w:r>
      <w:r w:rsidR="006D3589">
        <w:t>,</w:t>
      </w:r>
      <w:r>
        <w:t xml:space="preserve"> along with </w:t>
      </w:r>
      <w:r w:rsidR="008C18B7">
        <w:t xml:space="preserve">a process for </w:t>
      </w:r>
      <w:r>
        <w:t xml:space="preserve">assessing compatibility </w:t>
      </w:r>
      <w:r w:rsidR="00C7610E">
        <w:t xml:space="preserve">and </w:t>
      </w:r>
      <w:r>
        <w:t>record keeping templates.</w:t>
      </w:r>
      <w:r w:rsidR="003B3FF2">
        <w:t xml:space="preserve"> The Department provided a list of housing corporate and operational policies that were reviewed for human rights compatibility involving a range of issues.</w:t>
      </w:r>
    </w:p>
    <w:p w14:paraId="23CB2944" w14:textId="41C25686" w:rsidR="052AA49C" w:rsidRDefault="00977BB4" w:rsidP="38928EE5">
      <w:r>
        <w:t>D</w:t>
      </w:r>
      <w:r w:rsidR="1ECD4790">
        <w:t>CYJMA has drafted a Human Rights Impact Assessment procedure</w:t>
      </w:r>
      <w:r w:rsidR="00530FC4">
        <w:t>,</w:t>
      </w:r>
      <w:r w:rsidR="001B26A2">
        <w:t xml:space="preserve"> </w:t>
      </w:r>
      <w:r w:rsidR="1ECD4790">
        <w:t xml:space="preserve">currently </w:t>
      </w:r>
      <w:r w:rsidR="002145AA">
        <w:t xml:space="preserve">under </w:t>
      </w:r>
      <w:r w:rsidR="1ECD4790">
        <w:t>review</w:t>
      </w:r>
      <w:r w:rsidR="00752F63">
        <w:t>,</w:t>
      </w:r>
      <w:r w:rsidR="1ECD4790">
        <w:t xml:space="preserve"> prior to implementation. This procedure has been developed to assist with Human Rights Impact Assessment</w:t>
      </w:r>
      <w:r w:rsidR="00796FE7">
        <w:t>s</w:t>
      </w:r>
      <w:r w:rsidR="1ECD4790">
        <w:t xml:space="preserve"> for all departmental staff</w:t>
      </w:r>
      <w:r w:rsidR="003F65E7">
        <w:t xml:space="preserve"> and </w:t>
      </w:r>
      <w:r w:rsidR="1ECD4790">
        <w:t>incorporates a template to support the assessment of a decision, policy, procedure, document, proposal, or framework</w:t>
      </w:r>
      <w:r w:rsidR="292DB3D1">
        <w:t>.</w:t>
      </w:r>
      <w:r w:rsidR="1ECD4790">
        <w:t xml:space="preserve"> </w:t>
      </w:r>
      <w:r w:rsidR="002145AA">
        <w:t>T</w:t>
      </w:r>
      <w:r w:rsidR="1ECD4790">
        <w:t xml:space="preserve">his </w:t>
      </w:r>
      <w:r w:rsidR="003F65E7">
        <w:t xml:space="preserve">procedure is expected to </w:t>
      </w:r>
      <w:r w:rsidR="1ECD4790">
        <w:t xml:space="preserve">be implemented </w:t>
      </w:r>
      <w:proofErr w:type="gramStart"/>
      <w:r w:rsidR="1ECD4790">
        <w:t>in the near future</w:t>
      </w:r>
      <w:proofErr w:type="gramEnd"/>
      <w:r w:rsidR="1ECD4790">
        <w:t>.</w:t>
      </w:r>
    </w:p>
    <w:p w14:paraId="5BEC6C71" w14:textId="54AB2727" w:rsidR="00BB28E8" w:rsidRDefault="00086801" w:rsidP="38928EE5">
      <w:pPr>
        <w:rPr>
          <w:rFonts w:eastAsia="Calibri" w:cs="Arial"/>
          <w:color w:val="000000" w:themeColor="text1"/>
        </w:rPr>
      </w:pPr>
      <w:r>
        <w:t>While reviewing and developing policies, t</w:t>
      </w:r>
      <w:r w:rsidR="00512188">
        <w:t xml:space="preserve">he Child Safety Practice Manual team at the DCSSDS are expanding information on human rights </w:t>
      </w:r>
      <w:r w:rsidR="003D1D74">
        <w:t>and</w:t>
      </w:r>
      <w:r w:rsidR="00512188">
        <w:t xml:space="preserve"> </w:t>
      </w:r>
      <w:r w:rsidR="00DD1B3A">
        <w:t>focusing on</w:t>
      </w:r>
      <w:r w:rsidR="00512188">
        <w:t xml:space="preserve"> </w:t>
      </w:r>
      <w:proofErr w:type="gramStart"/>
      <w:r w:rsidR="00512188">
        <w:t>particular human</w:t>
      </w:r>
      <w:proofErr w:type="gramEnd"/>
      <w:r w:rsidR="00512188">
        <w:t xml:space="preserve"> rights under the Human Rights Act that may be affected or upheld by the policies.</w:t>
      </w:r>
      <w:r w:rsidR="003C478C">
        <w:t xml:space="preserve"> In addition, </w:t>
      </w:r>
      <w:r w:rsidR="007F1DE5" w:rsidRPr="007F1DE5">
        <w:rPr>
          <w:rFonts w:eastAsia="Calibri" w:cs="Arial"/>
          <w:color w:val="000000" w:themeColor="text1"/>
        </w:rPr>
        <w:t xml:space="preserve">Seniors and Disability Services have developed a resource for Senior Team Leaders and Disability Services Team Leaders to use in meetings and team planning days to prompt operational </w:t>
      </w:r>
      <w:r w:rsidR="0020550C">
        <w:rPr>
          <w:rFonts w:eastAsia="Calibri" w:cs="Arial"/>
          <w:color w:val="000000" w:themeColor="text1"/>
        </w:rPr>
        <w:t>and</w:t>
      </w:r>
      <w:r w:rsidR="007F1DE5" w:rsidRPr="007F1DE5">
        <w:rPr>
          <w:rFonts w:eastAsia="Calibri" w:cs="Arial"/>
          <w:color w:val="000000" w:themeColor="text1"/>
        </w:rPr>
        <w:t xml:space="preserve"> frontline staff to recognise inadvertent practices that </w:t>
      </w:r>
      <w:r w:rsidR="00B34C36">
        <w:rPr>
          <w:rFonts w:eastAsia="Calibri" w:cs="Arial"/>
          <w:color w:val="000000" w:themeColor="text1"/>
        </w:rPr>
        <w:t>limit</w:t>
      </w:r>
      <w:r w:rsidR="007F1DE5" w:rsidRPr="007F1DE5">
        <w:rPr>
          <w:rFonts w:eastAsia="Calibri" w:cs="Arial"/>
          <w:color w:val="000000" w:themeColor="text1"/>
        </w:rPr>
        <w:t xml:space="preserve"> a client’s human rights and to drive discussion about alternative</w:t>
      </w:r>
      <w:r w:rsidR="00B34C36">
        <w:rPr>
          <w:rFonts w:eastAsia="Calibri" w:cs="Arial"/>
          <w:color w:val="000000" w:themeColor="text1"/>
        </w:rPr>
        <w:t>,</w:t>
      </w:r>
      <w:r w:rsidR="007F1DE5" w:rsidRPr="007F1DE5">
        <w:rPr>
          <w:rFonts w:eastAsia="Calibri" w:cs="Arial"/>
          <w:color w:val="000000" w:themeColor="text1"/>
        </w:rPr>
        <w:t xml:space="preserve"> more inclusive practices.</w:t>
      </w:r>
    </w:p>
    <w:p w14:paraId="66801F80" w14:textId="77777777" w:rsidR="0003346F" w:rsidRPr="007F3D16" w:rsidRDefault="0003346F" w:rsidP="0003346F">
      <w:pPr>
        <w:pStyle w:val="Heading2"/>
        <w:rPr>
          <w:color w:val="8D361E"/>
        </w:rPr>
      </w:pPr>
      <w:bookmarkStart w:id="246" w:name="_Toc56451596"/>
      <w:bookmarkStart w:id="247" w:name="_Toc56452170"/>
      <w:bookmarkStart w:id="248" w:name="_Toc84593899"/>
      <w:bookmarkStart w:id="249" w:name="_Toc85451776"/>
      <w:bookmarkStart w:id="250" w:name="_Toc85526706"/>
      <w:bookmarkStart w:id="251" w:name="_Toc85787121"/>
      <w:bookmarkStart w:id="252" w:name="_Toc2128031145"/>
      <w:bookmarkStart w:id="253" w:name="_Toc117697180"/>
      <w:bookmarkStart w:id="254" w:name="_Toc117697887"/>
      <w:bookmarkStart w:id="255" w:name="_Toc147757327"/>
      <w:bookmarkStart w:id="256" w:name="_Toc148086948"/>
      <w:r w:rsidRPr="007F3D16">
        <w:rPr>
          <w:color w:val="8D361E"/>
        </w:rPr>
        <w:t>Indicator 6: Internal complaints</w:t>
      </w:r>
      <w:bookmarkEnd w:id="246"/>
      <w:bookmarkEnd w:id="247"/>
      <w:bookmarkEnd w:id="248"/>
      <w:bookmarkEnd w:id="249"/>
      <w:bookmarkEnd w:id="250"/>
      <w:bookmarkEnd w:id="251"/>
      <w:bookmarkEnd w:id="252"/>
      <w:bookmarkEnd w:id="253"/>
      <w:bookmarkEnd w:id="254"/>
      <w:bookmarkEnd w:id="255"/>
      <w:bookmarkEnd w:id="256"/>
    </w:p>
    <w:p w14:paraId="458516D8" w14:textId="20158F3A" w:rsidR="00C668FA" w:rsidRPr="00B746FA" w:rsidRDefault="009174B8" w:rsidP="25306663">
      <w:r>
        <w:t xml:space="preserve">The Commission </w:t>
      </w:r>
      <w:r w:rsidR="7742FAEF">
        <w:t xml:space="preserve">asked state public entities </w:t>
      </w:r>
      <w:r w:rsidR="005059E0">
        <w:t xml:space="preserve">to report on </w:t>
      </w:r>
      <w:r w:rsidR="7742FAEF">
        <w:t>how successful they had been in integrating human rights complaints into existing complaints processes, any barriers that have prevented this from happening, and examples of where internal complaints have led to changes to policies, procedures, practices, or service delivery.</w:t>
      </w:r>
    </w:p>
    <w:p w14:paraId="45228214" w14:textId="6A433A93" w:rsidR="4B4CB2AF" w:rsidRDefault="00D578D0" w:rsidP="45491420">
      <w:pPr>
        <w:pStyle w:val="Heading3"/>
        <w:rPr>
          <w:color w:val="8D361E"/>
        </w:rPr>
      </w:pPr>
      <w:r>
        <w:rPr>
          <w:color w:val="8D361E"/>
        </w:rPr>
        <w:lastRenderedPageBreak/>
        <w:t>Complaint identification</w:t>
      </w:r>
    </w:p>
    <w:p w14:paraId="326DF62A" w14:textId="334B05EE" w:rsidR="00541E6C" w:rsidRPr="00541E6C" w:rsidRDefault="00541E6C" w:rsidP="00541E6C">
      <w:r>
        <w:t>Based on the responses</w:t>
      </w:r>
      <w:r w:rsidR="00D433EF">
        <w:t xml:space="preserve"> </w:t>
      </w:r>
      <w:r w:rsidR="00270826">
        <w:t>received</w:t>
      </w:r>
      <w:r>
        <w:t xml:space="preserve">, the process of identifying and recording complaints </w:t>
      </w:r>
      <w:r w:rsidR="002C5225">
        <w:t>as human rights</w:t>
      </w:r>
      <w:r w:rsidR="00DF000D">
        <w:t>-</w:t>
      </w:r>
      <w:r w:rsidR="002C5225">
        <w:t xml:space="preserve">related </w:t>
      </w:r>
      <w:r w:rsidR="00574CD9">
        <w:t xml:space="preserve">continues to be a challenge, but </w:t>
      </w:r>
      <w:r w:rsidR="00DF000D">
        <w:t>departments</w:t>
      </w:r>
      <w:r w:rsidR="00574CD9">
        <w:t xml:space="preserve"> </w:t>
      </w:r>
      <w:r w:rsidR="009B6AE9">
        <w:t>demonstrate</w:t>
      </w:r>
      <w:r w:rsidR="0053237F">
        <w:t>d</w:t>
      </w:r>
      <w:r w:rsidR="009B6AE9">
        <w:t xml:space="preserve"> awareness of this issue, and many </w:t>
      </w:r>
      <w:r w:rsidR="005A4004">
        <w:t>are</w:t>
      </w:r>
      <w:r w:rsidR="00574CD9">
        <w:t xml:space="preserve"> taking steps to address this.</w:t>
      </w:r>
    </w:p>
    <w:p w14:paraId="1EA60298" w14:textId="76923FC2" w:rsidR="00D578D0" w:rsidRDefault="00D578D0" w:rsidP="00E71716">
      <w:pPr>
        <w:rPr>
          <w:lang w:val="en-US"/>
        </w:rPr>
      </w:pPr>
      <w:r>
        <w:rPr>
          <w:lang w:val="en-US"/>
        </w:rPr>
        <w:t>The Department of Education</w:t>
      </w:r>
      <w:r w:rsidR="00504F9F">
        <w:rPr>
          <w:lang w:val="en-US"/>
        </w:rPr>
        <w:t xml:space="preserve"> conducted an internal review of the </w:t>
      </w:r>
      <w:r w:rsidR="00302D7D">
        <w:rPr>
          <w:lang w:val="en-US"/>
        </w:rPr>
        <w:t xml:space="preserve">Human Rights Act implementation in 2022 and found that </w:t>
      </w:r>
      <w:r w:rsidR="006848DD">
        <w:rPr>
          <w:lang w:val="en-US"/>
        </w:rPr>
        <w:t xml:space="preserve">human rights are </w:t>
      </w:r>
      <w:r w:rsidR="001D332F">
        <w:rPr>
          <w:lang w:val="en-US"/>
        </w:rPr>
        <w:t xml:space="preserve">‘well integrated’ but there are opportunities to </w:t>
      </w:r>
      <w:r w:rsidR="004531C2">
        <w:rPr>
          <w:lang w:val="en-US"/>
        </w:rPr>
        <w:t>strengthen the current approach.</w:t>
      </w:r>
      <w:r w:rsidR="006A3F16">
        <w:rPr>
          <w:lang w:val="en-US"/>
        </w:rPr>
        <w:t xml:space="preserve"> The Department </w:t>
      </w:r>
      <w:r w:rsidR="005C7785">
        <w:rPr>
          <w:lang w:val="en-US"/>
        </w:rPr>
        <w:t xml:space="preserve">continues to work to improve the accuracy and consistency of </w:t>
      </w:r>
      <w:r w:rsidR="003B7BC1">
        <w:rPr>
          <w:lang w:val="en-US"/>
        </w:rPr>
        <w:t>human rights complaint reporting.</w:t>
      </w:r>
      <w:r w:rsidR="00621453">
        <w:rPr>
          <w:lang w:val="en-US"/>
        </w:rPr>
        <w:t xml:space="preserve"> </w:t>
      </w:r>
      <w:r w:rsidR="00E71716">
        <w:rPr>
          <w:lang w:val="en-US"/>
        </w:rPr>
        <w:t xml:space="preserve">For example, </w:t>
      </w:r>
      <w:r w:rsidR="00E71716" w:rsidRPr="00E71716">
        <w:rPr>
          <w:lang w:val="en-US"/>
        </w:rPr>
        <w:t>the Privacy Team provided training to business units to ensure privacy complaints and human rights considerations are consistently assessed.</w:t>
      </w:r>
    </w:p>
    <w:p w14:paraId="372EF7F0" w14:textId="1A97F19E" w:rsidR="0039146F" w:rsidRPr="00F302DE" w:rsidRDefault="00F302DE" w:rsidP="00E71716">
      <w:r>
        <w:rPr>
          <w:lang w:val="en-US"/>
        </w:rPr>
        <w:t>At the Department of Housing, h</w:t>
      </w:r>
      <w:r w:rsidRPr="00F302DE">
        <w:rPr>
          <w:lang w:val="en-US"/>
        </w:rPr>
        <w:t xml:space="preserve">uman rights training and coaching is being implemented with staff who handle complaints. While this work is currently limited in scope it is seeding </w:t>
      </w:r>
      <w:proofErr w:type="gramStart"/>
      <w:r w:rsidRPr="00F302DE">
        <w:rPr>
          <w:lang w:val="en-US"/>
        </w:rPr>
        <w:t>future plans</w:t>
      </w:r>
      <w:proofErr w:type="gramEnd"/>
      <w:r w:rsidRPr="00F302DE">
        <w:rPr>
          <w:lang w:val="en-US"/>
        </w:rPr>
        <w:t xml:space="preserve"> and supporting the development of resources to provide a </w:t>
      </w:r>
      <w:r w:rsidR="003D778B">
        <w:rPr>
          <w:lang w:val="en-US"/>
        </w:rPr>
        <w:t>‘</w:t>
      </w:r>
      <w:r w:rsidRPr="00F302DE">
        <w:rPr>
          <w:lang w:val="en-US"/>
        </w:rPr>
        <w:t>comprehensive human rights capability uplift</w:t>
      </w:r>
      <w:r w:rsidR="003D778B">
        <w:rPr>
          <w:lang w:val="en-US"/>
        </w:rPr>
        <w:t>’</w:t>
      </w:r>
      <w:r w:rsidRPr="00F302DE">
        <w:rPr>
          <w:lang w:val="en-US"/>
        </w:rPr>
        <w:t xml:space="preserve"> in complaints </w:t>
      </w:r>
      <w:r w:rsidR="007E6378">
        <w:rPr>
          <w:lang w:val="en-US"/>
        </w:rPr>
        <w:t xml:space="preserve">management </w:t>
      </w:r>
      <w:r w:rsidRPr="00F302DE">
        <w:rPr>
          <w:lang w:val="en-US"/>
        </w:rPr>
        <w:t>across the department</w:t>
      </w:r>
      <w:r>
        <w:rPr>
          <w:lang w:val="en-US"/>
        </w:rPr>
        <w:t>.</w:t>
      </w:r>
    </w:p>
    <w:p w14:paraId="6AB1AD8E" w14:textId="0366696E" w:rsidR="00C71814" w:rsidRDefault="00297142" w:rsidP="004F1740">
      <w:pPr>
        <w:rPr>
          <w:lang w:val="en-US"/>
        </w:rPr>
      </w:pPr>
      <w:r>
        <w:rPr>
          <w:lang w:val="en-US"/>
        </w:rPr>
        <w:t xml:space="preserve">The </w:t>
      </w:r>
      <w:r w:rsidR="00C71814" w:rsidRPr="009E6D4D">
        <w:rPr>
          <w:lang w:val="en-US"/>
        </w:rPr>
        <w:t>Youth Justice</w:t>
      </w:r>
      <w:r w:rsidR="00697343">
        <w:rPr>
          <w:lang w:val="en-US"/>
        </w:rPr>
        <w:t xml:space="preserve"> department</w:t>
      </w:r>
      <w:r w:rsidR="000049BE">
        <w:rPr>
          <w:lang w:val="en-US"/>
        </w:rPr>
        <w:t xml:space="preserve"> in the DYJESBT</w:t>
      </w:r>
      <w:r w:rsidR="00C71814" w:rsidRPr="009E6D4D">
        <w:rPr>
          <w:lang w:val="en-US"/>
        </w:rPr>
        <w:t xml:space="preserve"> have amended systems and processes to ensure human rights complaints can be accurately and consistently recorded, investigated, and reported against.</w:t>
      </w:r>
    </w:p>
    <w:p w14:paraId="6DF094B8" w14:textId="602F5201" w:rsidR="00B30F12" w:rsidRDefault="00B30F12" w:rsidP="00B30F12">
      <w:pPr>
        <w:rPr>
          <w:lang w:val="en-US"/>
        </w:rPr>
      </w:pPr>
      <w:r>
        <w:rPr>
          <w:lang w:val="en-US"/>
        </w:rPr>
        <w:t xml:space="preserve">As reported by the DCSSDS, </w:t>
      </w:r>
      <w:r w:rsidRPr="00B30F12">
        <w:rPr>
          <w:lang w:val="en-US"/>
        </w:rPr>
        <w:t>Child Safety and Professional Standards complaints continue to be managed in separate work units within the department.</w:t>
      </w:r>
      <w:r w:rsidR="00E865C3">
        <w:rPr>
          <w:lang w:val="en-US"/>
        </w:rPr>
        <w:t xml:space="preserve"> </w:t>
      </w:r>
      <w:r w:rsidRPr="00B30F12">
        <w:rPr>
          <w:lang w:val="en-US"/>
        </w:rPr>
        <w:t>Each work unit has differing mechanisms for recording and considering complaints.</w:t>
      </w:r>
      <w:r w:rsidR="00300A8C">
        <w:rPr>
          <w:lang w:val="en-US"/>
        </w:rPr>
        <w:t xml:space="preserve"> </w:t>
      </w:r>
      <w:r w:rsidRPr="00B30F12">
        <w:rPr>
          <w:lang w:val="en-US"/>
        </w:rPr>
        <w:t xml:space="preserve">The </w:t>
      </w:r>
      <w:r w:rsidR="00300A8C">
        <w:rPr>
          <w:lang w:val="en-US"/>
        </w:rPr>
        <w:t>D</w:t>
      </w:r>
      <w:r w:rsidRPr="00B30F12">
        <w:rPr>
          <w:lang w:val="en-US"/>
        </w:rPr>
        <w:t>epartment</w:t>
      </w:r>
      <w:r w:rsidR="005F1713">
        <w:rPr>
          <w:lang w:val="en-US"/>
        </w:rPr>
        <w:t xml:space="preserve"> reported that </w:t>
      </w:r>
      <w:r w:rsidRPr="00B30F12">
        <w:rPr>
          <w:lang w:val="en-US"/>
        </w:rPr>
        <w:t>human rights identification and assessment</w:t>
      </w:r>
      <w:r w:rsidR="00AE5530">
        <w:rPr>
          <w:lang w:val="en-US"/>
        </w:rPr>
        <w:t xml:space="preserve"> is integrated</w:t>
      </w:r>
      <w:r w:rsidRPr="00B30F12">
        <w:rPr>
          <w:lang w:val="en-US"/>
        </w:rPr>
        <w:t xml:space="preserve"> into the complaints management process and staff are supported to successfully identify, consider</w:t>
      </w:r>
      <w:r w:rsidR="00B2747F">
        <w:rPr>
          <w:lang w:val="en-US"/>
        </w:rPr>
        <w:t>,</w:t>
      </w:r>
      <w:r w:rsidRPr="00B30F12">
        <w:rPr>
          <w:lang w:val="en-US"/>
        </w:rPr>
        <w:t xml:space="preserve"> and respond to human rights complaints through complaints management training.</w:t>
      </w:r>
    </w:p>
    <w:p w14:paraId="2E233ED5" w14:textId="01C3A471" w:rsidR="00574CD9" w:rsidRDefault="00105F3B" w:rsidP="00574CD9">
      <w:r>
        <w:t>The Department of Health and some</w:t>
      </w:r>
      <w:r w:rsidR="00C12A4C">
        <w:t xml:space="preserve"> </w:t>
      </w:r>
      <w:r w:rsidR="00574CD9">
        <w:t>Hospital and Health Services have taken steps to help staff identify human rights complaints, with examples including:</w:t>
      </w:r>
    </w:p>
    <w:p w14:paraId="192E3A49" w14:textId="0E8B883D" w:rsidR="00574CD9" w:rsidRDefault="00574CD9" w:rsidP="00574CD9">
      <w:pPr>
        <w:pStyle w:val="Listparagraph-bulleted"/>
        <w:rPr>
          <w:lang w:val="en-US"/>
        </w:rPr>
      </w:pPr>
      <w:r w:rsidRPr="00200F34">
        <w:rPr>
          <w:lang w:val="en-US"/>
        </w:rPr>
        <w:t>A new fact sheet ‘Customer complaints: Identifying human rights complaints’ has been developed</w:t>
      </w:r>
      <w:r w:rsidR="0099688B">
        <w:rPr>
          <w:lang w:val="en-US"/>
        </w:rPr>
        <w:t>.</w:t>
      </w:r>
    </w:p>
    <w:p w14:paraId="1D7ED23F" w14:textId="0DDF4CB9" w:rsidR="00574CD9" w:rsidRPr="0021572B" w:rsidRDefault="00574CD9" w:rsidP="00574CD9">
      <w:pPr>
        <w:pStyle w:val="Listparagraph-bulleted"/>
        <w:rPr>
          <w:lang w:val="en-US"/>
        </w:rPr>
      </w:pPr>
      <w:r w:rsidRPr="0021572B">
        <w:rPr>
          <w:lang w:val="en-US"/>
        </w:rPr>
        <w:t xml:space="preserve">Gold Coast HHS maintains a dedicated HHS human rights email account with </w:t>
      </w:r>
      <w:r w:rsidR="0041651C">
        <w:rPr>
          <w:lang w:val="en-US"/>
        </w:rPr>
        <w:t>G</w:t>
      </w:r>
      <w:r w:rsidRPr="0021572B">
        <w:rPr>
          <w:lang w:val="en-US"/>
        </w:rPr>
        <w:t xml:space="preserve">eneral </w:t>
      </w:r>
      <w:r w:rsidR="0041651C">
        <w:rPr>
          <w:lang w:val="en-US"/>
        </w:rPr>
        <w:t>C</w:t>
      </w:r>
      <w:r w:rsidRPr="0021572B">
        <w:rPr>
          <w:lang w:val="en-US"/>
        </w:rPr>
        <w:t>ounsel oversight.</w:t>
      </w:r>
    </w:p>
    <w:p w14:paraId="7BF1EFB4" w14:textId="37F1B96B" w:rsidR="00574CD9" w:rsidRPr="00574CD9" w:rsidRDefault="00574CD9" w:rsidP="00B30F12">
      <w:pPr>
        <w:pStyle w:val="Listparagraph-bulleted"/>
        <w:spacing w:line="300" w:lineRule="auto"/>
        <w:rPr>
          <w:lang w:val="en-US"/>
        </w:rPr>
      </w:pPr>
      <w:r w:rsidRPr="00123B7F">
        <w:rPr>
          <w:lang w:val="en-US"/>
        </w:rPr>
        <w:t xml:space="preserve">A consumer complaints manual and ambassador at Cairns and Hinterland HHS has increased the </w:t>
      </w:r>
      <w:r w:rsidRPr="00F82E8F">
        <w:rPr>
          <w:lang w:val="en-US"/>
        </w:rPr>
        <w:t>focus on assessing and documenting complaints.</w:t>
      </w:r>
    </w:p>
    <w:p w14:paraId="279619B0" w14:textId="0E960602" w:rsidR="005B7D41" w:rsidRPr="005B7D41" w:rsidRDefault="005B7D41" w:rsidP="005B7D41">
      <w:pPr>
        <w:pStyle w:val="Heading3"/>
        <w:rPr>
          <w:color w:val="8D361E"/>
        </w:rPr>
      </w:pPr>
      <w:r w:rsidRPr="005B7D41">
        <w:rPr>
          <w:color w:val="8D361E"/>
        </w:rPr>
        <w:t>Service improvement</w:t>
      </w:r>
      <w:r w:rsidR="00574CD9">
        <w:rPr>
          <w:color w:val="8D361E"/>
        </w:rPr>
        <w:t>s</w:t>
      </w:r>
      <w:r w:rsidRPr="005B7D41">
        <w:rPr>
          <w:color w:val="8D361E"/>
        </w:rPr>
        <w:t xml:space="preserve"> following internal complaint</w:t>
      </w:r>
      <w:r w:rsidR="00755B17">
        <w:rPr>
          <w:color w:val="8D361E"/>
        </w:rPr>
        <w:t>s</w:t>
      </w:r>
    </w:p>
    <w:p w14:paraId="5DAF427A" w14:textId="63859FA7" w:rsidR="005B7D41" w:rsidRDefault="00702D15" w:rsidP="004F1740">
      <w:pPr>
        <w:rPr>
          <w:lang w:val="en-US"/>
        </w:rPr>
      </w:pPr>
      <w:r>
        <w:rPr>
          <w:lang w:val="en-US"/>
        </w:rPr>
        <w:t xml:space="preserve">The Department of Housing provided a case study to illustrate the </w:t>
      </w:r>
      <w:r w:rsidR="00D55BE1">
        <w:rPr>
          <w:lang w:val="en-US"/>
        </w:rPr>
        <w:t>consideration</w:t>
      </w:r>
      <w:r>
        <w:rPr>
          <w:lang w:val="en-US"/>
        </w:rPr>
        <w:t xml:space="preserve"> of human rights when </w:t>
      </w:r>
      <w:r w:rsidR="00D55BE1">
        <w:rPr>
          <w:lang w:val="en-US"/>
        </w:rPr>
        <w:t xml:space="preserve">making everyday </w:t>
      </w:r>
      <w:r w:rsidR="00D274E4">
        <w:rPr>
          <w:lang w:val="en-US"/>
        </w:rPr>
        <w:t>tenancy</w:t>
      </w:r>
      <w:r>
        <w:rPr>
          <w:lang w:val="en-US"/>
        </w:rPr>
        <w:t xml:space="preserve"> decisions:</w:t>
      </w:r>
    </w:p>
    <w:p w14:paraId="62F0DB20" w14:textId="657F0DF1" w:rsidR="00B7482E" w:rsidRDefault="007A6169" w:rsidP="00206BAD">
      <w:pPr>
        <w:pStyle w:val="Quote"/>
        <w:rPr>
          <w:lang w:val="en-US"/>
        </w:rPr>
      </w:pPr>
      <w:r w:rsidRPr="007A6169">
        <w:rPr>
          <w:lang w:val="en-US"/>
        </w:rPr>
        <w:t xml:space="preserve">The department received a human rights complaint from a First Nations family who had been issued a notice to leave after an extended time away from their home which had exceeded policy guidelines. The location of their housing was an area that was experiencing an acute shortage of housing and departmental staff </w:t>
      </w:r>
      <w:r w:rsidRPr="007A6169">
        <w:rPr>
          <w:lang w:val="en-US"/>
        </w:rPr>
        <w:lastRenderedPageBreak/>
        <w:t xml:space="preserve">were </w:t>
      </w:r>
      <w:proofErr w:type="gramStart"/>
      <w:r w:rsidRPr="007A6169">
        <w:rPr>
          <w:lang w:val="en-US"/>
        </w:rPr>
        <w:t>well aware</w:t>
      </w:r>
      <w:proofErr w:type="gramEnd"/>
      <w:r w:rsidRPr="007A6169">
        <w:rPr>
          <w:lang w:val="en-US"/>
        </w:rPr>
        <w:t xml:space="preserve"> of the discontent in the community about the house being ‘vacant’. When the complaint was made a small team of staff worked together to assess the compatibility with human rights of the decision to terminate the tenancy</w:t>
      </w:r>
      <w:r w:rsidR="0091101D">
        <w:rPr>
          <w:lang w:val="en-US"/>
        </w:rPr>
        <w:t>.</w:t>
      </w:r>
      <w:r w:rsidRPr="007A6169">
        <w:rPr>
          <w:lang w:val="en-US"/>
        </w:rPr>
        <w:t xml:space="preserve"> </w:t>
      </w:r>
    </w:p>
    <w:p w14:paraId="1805BDD5" w14:textId="5646C751" w:rsidR="00702D15" w:rsidRDefault="007A6169" w:rsidP="00206BAD">
      <w:pPr>
        <w:pStyle w:val="Quote"/>
        <w:rPr>
          <w:lang w:val="en-US"/>
        </w:rPr>
      </w:pPr>
      <w:r w:rsidRPr="007A6169">
        <w:rPr>
          <w:lang w:val="en-US"/>
        </w:rPr>
        <w:t>While it was true that the family had exceeded the allowable length of time to be away from the home</w:t>
      </w:r>
      <w:r w:rsidR="0091101D">
        <w:rPr>
          <w:lang w:val="en-US"/>
        </w:rPr>
        <w:t>,</w:t>
      </w:r>
      <w:r w:rsidRPr="007A6169">
        <w:rPr>
          <w:lang w:val="en-US"/>
        </w:rPr>
        <w:t xml:space="preserve"> consideration was given to their ties to country and community and the need to be away from the home to receive medical care for a temporary impairment. The complaint led to a review of the decision and different strategies were engaged that supported the family to continue their tenancy and return to their property.</w:t>
      </w:r>
    </w:p>
    <w:p w14:paraId="54DBA8DE" w14:textId="0813B26D" w:rsidR="00C8549E" w:rsidRDefault="00C8549E" w:rsidP="004F1740">
      <w:pPr>
        <w:rPr>
          <w:lang w:val="en-US"/>
        </w:rPr>
      </w:pPr>
      <w:r>
        <w:rPr>
          <w:lang w:val="en-US"/>
        </w:rPr>
        <w:t xml:space="preserve">Queensland </w:t>
      </w:r>
      <w:r w:rsidR="00CE3D82">
        <w:rPr>
          <w:lang w:val="en-US"/>
        </w:rPr>
        <w:t>Corrective</w:t>
      </w:r>
      <w:r>
        <w:rPr>
          <w:lang w:val="en-US"/>
        </w:rPr>
        <w:t xml:space="preserve"> Services reported </w:t>
      </w:r>
      <w:r w:rsidR="000303C9">
        <w:rPr>
          <w:lang w:val="en-US"/>
        </w:rPr>
        <w:t>the following example of an improvement to practice</w:t>
      </w:r>
      <w:r w:rsidR="00C77C07">
        <w:rPr>
          <w:lang w:val="en-US"/>
        </w:rPr>
        <w:t xml:space="preserve"> following complaints</w:t>
      </w:r>
      <w:r w:rsidR="00D274E4">
        <w:rPr>
          <w:lang w:val="en-US"/>
        </w:rPr>
        <w:t xml:space="preserve"> regarding </w:t>
      </w:r>
      <w:r w:rsidR="00D67E92">
        <w:rPr>
          <w:lang w:val="en-US"/>
        </w:rPr>
        <w:t xml:space="preserve">access to </w:t>
      </w:r>
      <w:r w:rsidR="00AF29A2">
        <w:rPr>
          <w:lang w:val="en-US"/>
        </w:rPr>
        <w:t>funds for prisoners</w:t>
      </w:r>
      <w:r w:rsidR="000303C9">
        <w:rPr>
          <w:lang w:val="en-US"/>
        </w:rPr>
        <w:t>:</w:t>
      </w:r>
    </w:p>
    <w:p w14:paraId="6D80B196" w14:textId="64241458" w:rsidR="00AA13CC" w:rsidRDefault="000303C9" w:rsidP="00AA13CC">
      <w:pPr>
        <w:pStyle w:val="Quote"/>
        <w:rPr>
          <w:w w:val="105"/>
        </w:rPr>
      </w:pPr>
      <w:r>
        <w:t>P</w:t>
      </w:r>
      <w:r w:rsidRPr="00E36EA7">
        <w:t>risoners</w:t>
      </w:r>
      <w:r w:rsidR="00705067">
        <w:t>’</w:t>
      </w:r>
      <w:r w:rsidRPr="00E36EA7">
        <w:t xml:space="preserve"> friends </w:t>
      </w:r>
      <w:r>
        <w:t>a</w:t>
      </w:r>
      <w:r w:rsidRPr="00E36EA7">
        <w:t>nd family are now able to deposit cash into a prisoner's trust account at any Queensland corrective services facility. QCS received complaints about the costs involved with transferring funds via Secure Payment Services or money order. While QCS</w:t>
      </w:r>
      <w:r w:rsidRPr="00E36EA7">
        <w:rPr>
          <w:spacing w:val="-1"/>
        </w:rPr>
        <w:t xml:space="preserve"> </w:t>
      </w:r>
      <w:r w:rsidRPr="00E36EA7">
        <w:t>already offered the opportunity to deposit cash at the facility</w:t>
      </w:r>
      <w:r w:rsidRPr="00E36EA7">
        <w:rPr>
          <w:spacing w:val="19"/>
        </w:rPr>
        <w:t xml:space="preserve"> </w:t>
      </w:r>
      <w:r w:rsidRPr="00E36EA7">
        <w:t>where</w:t>
      </w:r>
      <w:r w:rsidRPr="00E36EA7">
        <w:rPr>
          <w:spacing w:val="17"/>
        </w:rPr>
        <w:t xml:space="preserve"> </w:t>
      </w:r>
      <w:r w:rsidRPr="00E36EA7">
        <w:t>a</w:t>
      </w:r>
      <w:r w:rsidRPr="00E36EA7">
        <w:rPr>
          <w:spacing w:val="16"/>
        </w:rPr>
        <w:t xml:space="preserve"> </w:t>
      </w:r>
      <w:r w:rsidRPr="00E36EA7">
        <w:t>prisoner</w:t>
      </w:r>
      <w:r w:rsidRPr="00E36EA7">
        <w:rPr>
          <w:spacing w:val="34"/>
        </w:rPr>
        <w:t xml:space="preserve"> </w:t>
      </w:r>
      <w:r w:rsidRPr="00E36EA7">
        <w:t>was located, further</w:t>
      </w:r>
      <w:r w:rsidRPr="00E36EA7">
        <w:rPr>
          <w:spacing w:val="20"/>
        </w:rPr>
        <w:t xml:space="preserve"> </w:t>
      </w:r>
      <w:r w:rsidRPr="00E36EA7">
        <w:t>feedback</w:t>
      </w:r>
      <w:r w:rsidRPr="00E36EA7">
        <w:rPr>
          <w:spacing w:val="28"/>
        </w:rPr>
        <w:t xml:space="preserve"> </w:t>
      </w:r>
      <w:r w:rsidRPr="00E36EA7">
        <w:t>was received</w:t>
      </w:r>
      <w:r w:rsidRPr="00E36EA7">
        <w:rPr>
          <w:spacing w:val="21"/>
        </w:rPr>
        <w:t xml:space="preserve"> </w:t>
      </w:r>
      <w:r w:rsidRPr="00E36EA7">
        <w:t>about challenges with</w:t>
      </w:r>
      <w:r w:rsidRPr="00E36EA7">
        <w:rPr>
          <w:spacing w:val="-1"/>
        </w:rPr>
        <w:t xml:space="preserve"> </w:t>
      </w:r>
      <w:r w:rsidRPr="00E36EA7">
        <w:t>this</w:t>
      </w:r>
      <w:r w:rsidRPr="00E36EA7">
        <w:rPr>
          <w:spacing w:val="-4"/>
        </w:rPr>
        <w:t xml:space="preserve"> </w:t>
      </w:r>
      <w:r w:rsidRPr="00E36EA7">
        <w:t>approach. After consulting</w:t>
      </w:r>
      <w:r w:rsidRPr="00E36EA7">
        <w:rPr>
          <w:spacing w:val="-2"/>
        </w:rPr>
        <w:t xml:space="preserve"> </w:t>
      </w:r>
      <w:r w:rsidRPr="00E36EA7">
        <w:t>with</w:t>
      </w:r>
      <w:r w:rsidRPr="00E36EA7">
        <w:rPr>
          <w:spacing w:val="-6"/>
        </w:rPr>
        <w:t xml:space="preserve"> </w:t>
      </w:r>
      <w:r w:rsidRPr="00E36EA7">
        <w:t>a</w:t>
      </w:r>
      <w:r w:rsidRPr="00E36EA7">
        <w:rPr>
          <w:spacing w:val="-1"/>
        </w:rPr>
        <w:t xml:space="preserve"> </w:t>
      </w:r>
      <w:r w:rsidRPr="00E36EA7">
        <w:t>range of</w:t>
      </w:r>
      <w:r w:rsidRPr="00E36EA7">
        <w:rPr>
          <w:spacing w:val="-8"/>
        </w:rPr>
        <w:t xml:space="preserve"> </w:t>
      </w:r>
      <w:r w:rsidRPr="00E36EA7">
        <w:t>stakeholders, changes were</w:t>
      </w:r>
      <w:r w:rsidRPr="00E36EA7">
        <w:rPr>
          <w:spacing w:val="-3"/>
        </w:rPr>
        <w:t xml:space="preserve"> </w:t>
      </w:r>
      <w:r w:rsidRPr="00E36EA7">
        <w:t>made to</w:t>
      </w:r>
      <w:r w:rsidRPr="00E36EA7">
        <w:rPr>
          <w:spacing w:val="40"/>
        </w:rPr>
        <w:t xml:space="preserve"> </w:t>
      </w:r>
      <w:r w:rsidRPr="00E36EA7">
        <w:t>permit</w:t>
      </w:r>
      <w:r w:rsidRPr="00E36EA7">
        <w:rPr>
          <w:spacing w:val="19"/>
        </w:rPr>
        <w:t xml:space="preserve"> </w:t>
      </w:r>
      <w:r w:rsidRPr="00E36EA7">
        <w:t>cash</w:t>
      </w:r>
      <w:r w:rsidRPr="00E36EA7">
        <w:rPr>
          <w:spacing w:val="11"/>
        </w:rPr>
        <w:t xml:space="preserve"> </w:t>
      </w:r>
      <w:r w:rsidRPr="00E36EA7">
        <w:t>to</w:t>
      </w:r>
      <w:r w:rsidRPr="00E36EA7">
        <w:rPr>
          <w:spacing w:val="40"/>
        </w:rPr>
        <w:t xml:space="preserve"> </w:t>
      </w:r>
      <w:r w:rsidRPr="00E36EA7">
        <w:t>be</w:t>
      </w:r>
      <w:r w:rsidRPr="00E36EA7">
        <w:rPr>
          <w:spacing w:val="15"/>
        </w:rPr>
        <w:t xml:space="preserve"> </w:t>
      </w:r>
      <w:r w:rsidRPr="00E36EA7">
        <w:t>accepted</w:t>
      </w:r>
      <w:r w:rsidRPr="00E36EA7">
        <w:rPr>
          <w:spacing w:val="18"/>
        </w:rPr>
        <w:t xml:space="preserve"> </w:t>
      </w:r>
      <w:r w:rsidRPr="00E36EA7">
        <w:t>in person</w:t>
      </w:r>
      <w:r w:rsidRPr="00E36EA7">
        <w:rPr>
          <w:spacing w:val="15"/>
        </w:rPr>
        <w:t xml:space="preserve"> </w:t>
      </w:r>
      <w:r w:rsidRPr="00E36EA7">
        <w:t>at any</w:t>
      </w:r>
      <w:r w:rsidRPr="00E36EA7">
        <w:rPr>
          <w:spacing w:val="10"/>
        </w:rPr>
        <w:t xml:space="preserve"> </w:t>
      </w:r>
      <w:r w:rsidRPr="00E36EA7">
        <w:t>correctional</w:t>
      </w:r>
      <w:r w:rsidRPr="00E36EA7">
        <w:rPr>
          <w:spacing w:val="24"/>
        </w:rPr>
        <w:t xml:space="preserve"> </w:t>
      </w:r>
      <w:r w:rsidRPr="00E36EA7">
        <w:t>centre,</w:t>
      </w:r>
      <w:r w:rsidRPr="00E36EA7">
        <w:rPr>
          <w:spacing w:val="11"/>
        </w:rPr>
        <w:t xml:space="preserve"> </w:t>
      </w:r>
      <w:r w:rsidRPr="00E36EA7">
        <w:t>once</w:t>
      </w:r>
      <w:r w:rsidRPr="00E36EA7">
        <w:rPr>
          <w:spacing w:val="11"/>
        </w:rPr>
        <w:t xml:space="preserve"> </w:t>
      </w:r>
      <w:r w:rsidRPr="00E36EA7">
        <w:t>the identity</w:t>
      </w:r>
      <w:r w:rsidRPr="00E36EA7">
        <w:rPr>
          <w:spacing w:val="10"/>
        </w:rPr>
        <w:t xml:space="preserve"> </w:t>
      </w:r>
      <w:r w:rsidRPr="00E36EA7">
        <w:t>of the donor has been established. This</w:t>
      </w:r>
      <w:r w:rsidRPr="00E36EA7">
        <w:rPr>
          <w:spacing w:val="-3"/>
        </w:rPr>
        <w:t xml:space="preserve"> </w:t>
      </w:r>
      <w:r w:rsidRPr="00E36EA7">
        <w:t>small change in</w:t>
      </w:r>
      <w:r w:rsidRPr="00E36EA7">
        <w:rPr>
          <w:spacing w:val="-8"/>
        </w:rPr>
        <w:t xml:space="preserve"> </w:t>
      </w:r>
      <w:r w:rsidRPr="00E36EA7">
        <w:t>process has</w:t>
      </w:r>
      <w:r w:rsidRPr="00E36EA7">
        <w:rPr>
          <w:spacing w:val="-1"/>
        </w:rPr>
        <w:t xml:space="preserve"> </w:t>
      </w:r>
      <w:r w:rsidRPr="00E36EA7">
        <w:t>enabled family members living long</w:t>
      </w:r>
      <w:r w:rsidRPr="00E36EA7">
        <w:rPr>
          <w:spacing w:val="-1"/>
        </w:rPr>
        <w:t xml:space="preserve"> </w:t>
      </w:r>
      <w:r w:rsidRPr="00E36EA7">
        <w:t>distances</w:t>
      </w:r>
      <w:r w:rsidRPr="00E36EA7">
        <w:rPr>
          <w:spacing w:val="22"/>
        </w:rPr>
        <w:t xml:space="preserve"> </w:t>
      </w:r>
      <w:r w:rsidRPr="00E36EA7">
        <w:t>from a</w:t>
      </w:r>
      <w:r w:rsidRPr="00E36EA7">
        <w:rPr>
          <w:spacing w:val="23"/>
        </w:rPr>
        <w:t xml:space="preserve"> </w:t>
      </w:r>
      <w:r w:rsidRPr="00E36EA7">
        <w:t>prisoner to</w:t>
      </w:r>
      <w:r w:rsidRPr="00E36EA7">
        <w:rPr>
          <w:spacing w:val="37"/>
        </w:rPr>
        <w:t xml:space="preserve"> </w:t>
      </w:r>
      <w:r w:rsidRPr="00E36EA7">
        <w:t>be able to</w:t>
      </w:r>
      <w:r w:rsidRPr="00E36EA7">
        <w:rPr>
          <w:spacing w:val="32"/>
        </w:rPr>
        <w:t xml:space="preserve"> </w:t>
      </w:r>
      <w:r w:rsidRPr="00E36EA7">
        <w:t>deposit</w:t>
      </w:r>
      <w:r w:rsidRPr="00E36EA7">
        <w:rPr>
          <w:spacing w:val="23"/>
        </w:rPr>
        <w:t xml:space="preserve"> </w:t>
      </w:r>
      <w:r w:rsidRPr="00E36EA7">
        <w:t>funds into the prisoner's trust account with</w:t>
      </w:r>
      <w:r>
        <w:t xml:space="preserve"> </w:t>
      </w:r>
      <w:r w:rsidRPr="00E36EA7">
        <w:rPr>
          <w:spacing w:val="-2"/>
          <w:w w:val="105"/>
        </w:rPr>
        <w:t>ease,</w:t>
      </w:r>
      <w:r w:rsidRPr="00E36EA7">
        <w:rPr>
          <w:spacing w:val="-13"/>
          <w:w w:val="105"/>
        </w:rPr>
        <w:t xml:space="preserve"> </w:t>
      </w:r>
      <w:r w:rsidRPr="00E36EA7">
        <w:rPr>
          <w:spacing w:val="-2"/>
          <w:w w:val="105"/>
        </w:rPr>
        <w:t>promoting</w:t>
      </w:r>
      <w:r w:rsidRPr="00E36EA7">
        <w:rPr>
          <w:spacing w:val="-13"/>
          <w:w w:val="105"/>
        </w:rPr>
        <w:t xml:space="preserve"> </w:t>
      </w:r>
      <w:r w:rsidRPr="00E36EA7">
        <w:rPr>
          <w:spacing w:val="-2"/>
          <w:w w:val="105"/>
        </w:rPr>
        <w:t>the</w:t>
      </w:r>
      <w:r w:rsidRPr="00E36EA7">
        <w:rPr>
          <w:spacing w:val="-12"/>
          <w:w w:val="105"/>
        </w:rPr>
        <w:t xml:space="preserve"> </w:t>
      </w:r>
      <w:r w:rsidRPr="00E36EA7">
        <w:rPr>
          <w:spacing w:val="-2"/>
          <w:w w:val="105"/>
        </w:rPr>
        <w:t>right</w:t>
      </w:r>
      <w:r w:rsidRPr="00E36EA7">
        <w:rPr>
          <w:spacing w:val="-10"/>
          <w:w w:val="105"/>
        </w:rPr>
        <w:t xml:space="preserve"> </w:t>
      </w:r>
      <w:r w:rsidRPr="00E36EA7">
        <w:rPr>
          <w:spacing w:val="-2"/>
          <w:w w:val="105"/>
        </w:rPr>
        <w:t>to</w:t>
      </w:r>
      <w:r w:rsidRPr="00E36EA7">
        <w:rPr>
          <w:spacing w:val="-9"/>
          <w:w w:val="105"/>
        </w:rPr>
        <w:t xml:space="preserve"> </w:t>
      </w:r>
      <w:r w:rsidRPr="00E36EA7">
        <w:rPr>
          <w:spacing w:val="-2"/>
          <w:w w:val="105"/>
        </w:rPr>
        <w:t>protection</w:t>
      </w:r>
      <w:r w:rsidRPr="00E36EA7">
        <w:rPr>
          <w:spacing w:val="-5"/>
          <w:w w:val="105"/>
        </w:rPr>
        <w:t xml:space="preserve"> </w:t>
      </w:r>
      <w:r w:rsidRPr="00E36EA7">
        <w:rPr>
          <w:spacing w:val="-2"/>
          <w:w w:val="105"/>
        </w:rPr>
        <w:t>of</w:t>
      </w:r>
      <w:r w:rsidRPr="00E36EA7">
        <w:rPr>
          <w:spacing w:val="-13"/>
          <w:w w:val="105"/>
        </w:rPr>
        <w:t xml:space="preserve"> </w:t>
      </w:r>
      <w:r w:rsidRPr="00E36EA7">
        <w:rPr>
          <w:spacing w:val="-2"/>
          <w:w w:val="105"/>
        </w:rPr>
        <w:t>families</w:t>
      </w:r>
      <w:r w:rsidRPr="00E36EA7">
        <w:rPr>
          <w:spacing w:val="-8"/>
          <w:w w:val="105"/>
        </w:rPr>
        <w:t xml:space="preserve"> </w:t>
      </w:r>
      <w:r w:rsidRPr="00E36EA7">
        <w:rPr>
          <w:spacing w:val="-2"/>
          <w:w w:val="105"/>
        </w:rPr>
        <w:t>(section</w:t>
      </w:r>
      <w:r w:rsidRPr="00E36EA7">
        <w:rPr>
          <w:spacing w:val="-5"/>
          <w:w w:val="105"/>
        </w:rPr>
        <w:t xml:space="preserve"> </w:t>
      </w:r>
      <w:r w:rsidRPr="00E36EA7">
        <w:rPr>
          <w:spacing w:val="-2"/>
          <w:w w:val="105"/>
        </w:rPr>
        <w:t>26(1)</w:t>
      </w:r>
      <w:r w:rsidRPr="00E36EA7">
        <w:rPr>
          <w:spacing w:val="-4"/>
          <w:w w:val="105"/>
        </w:rPr>
        <w:t xml:space="preserve"> </w:t>
      </w:r>
      <w:r w:rsidRPr="00E36EA7">
        <w:rPr>
          <w:spacing w:val="-2"/>
          <w:w w:val="105"/>
        </w:rPr>
        <w:t>of</w:t>
      </w:r>
      <w:r w:rsidRPr="00E36EA7">
        <w:rPr>
          <w:spacing w:val="-13"/>
          <w:w w:val="105"/>
        </w:rPr>
        <w:t xml:space="preserve"> </w:t>
      </w:r>
      <w:r w:rsidRPr="00E36EA7">
        <w:rPr>
          <w:spacing w:val="-2"/>
          <w:w w:val="105"/>
        </w:rPr>
        <w:t>the</w:t>
      </w:r>
      <w:r w:rsidRPr="00E36EA7">
        <w:rPr>
          <w:spacing w:val="-13"/>
          <w:w w:val="105"/>
        </w:rPr>
        <w:t xml:space="preserve"> </w:t>
      </w:r>
      <w:r w:rsidRPr="00E36EA7">
        <w:rPr>
          <w:spacing w:val="-2"/>
          <w:w w:val="105"/>
        </w:rPr>
        <w:t>HRA) and</w:t>
      </w:r>
      <w:r w:rsidRPr="00E36EA7">
        <w:rPr>
          <w:spacing w:val="-13"/>
          <w:w w:val="105"/>
        </w:rPr>
        <w:t xml:space="preserve"> </w:t>
      </w:r>
      <w:r w:rsidRPr="00E36EA7">
        <w:rPr>
          <w:spacing w:val="-2"/>
          <w:w w:val="105"/>
        </w:rPr>
        <w:t>the</w:t>
      </w:r>
      <w:r w:rsidRPr="00E36EA7">
        <w:rPr>
          <w:spacing w:val="-11"/>
          <w:w w:val="105"/>
        </w:rPr>
        <w:t xml:space="preserve"> </w:t>
      </w:r>
      <w:r w:rsidRPr="00E36EA7">
        <w:rPr>
          <w:spacing w:val="-2"/>
          <w:w w:val="105"/>
        </w:rPr>
        <w:t>right</w:t>
      </w:r>
      <w:r w:rsidRPr="00E36EA7">
        <w:rPr>
          <w:spacing w:val="-6"/>
          <w:w w:val="105"/>
        </w:rPr>
        <w:t xml:space="preserve"> </w:t>
      </w:r>
      <w:r w:rsidRPr="00E36EA7">
        <w:rPr>
          <w:spacing w:val="-2"/>
          <w:w w:val="105"/>
        </w:rPr>
        <w:t xml:space="preserve">to </w:t>
      </w:r>
      <w:r w:rsidRPr="00E36EA7">
        <w:rPr>
          <w:w w:val="105"/>
        </w:rPr>
        <w:t>humane</w:t>
      </w:r>
      <w:r w:rsidRPr="00E36EA7">
        <w:rPr>
          <w:spacing w:val="-8"/>
          <w:w w:val="105"/>
        </w:rPr>
        <w:t xml:space="preserve"> </w:t>
      </w:r>
      <w:r w:rsidRPr="00E36EA7">
        <w:rPr>
          <w:w w:val="105"/>
        </w:rPr>
        <w:t>treatment while</w:t>
      </w:r>
      <w:r w:rsidRPr="00E36EA7">
        <w:rPr>
          <w:spacing w:val="-7"/>
          <w:w w:val="105"/>
        </w:rPr>
        <w:t xml:space="preserve"> </w:t>
      </w:r>
      <w:r w:rsidRPr="00E36EA7">
        <w:rPr>
          <w:w w:val="105"/>
        </w:rPr>
        <w:t>deprived</w:t>
      </w:r>
      <w:r w:rsidRPr="00E36EA7">
        <w:rPr>
          <w:spacing w:val="-8"/>
          <w:w w:val="105"/>
        </w:rPr>
        <w:t xml:space="preserve"> </w:t>
      </w:r>
      <w:r w:rsidRPr="00E36EA7">
        <w:rPr>
          <w:w w:val="105"/>
        </w:rPr>
        <w:t>of</w:t>
      </w:r>
      <w:r w:rsidRPr="00E36EA7">
        <w:rPr>
          <w:spacing w:val="-15"/>
          <w:w w:val="105"/>
        </w:rPr>
        <w:t xml:space="preserve"> </w:t>
      </w:r>
      <w:r w:rsidRPr="00E36EA7">
        <w:rPr>
          <w:w w:val="105"/>
        </w:rPr>
        <w:t>liberty</w:t>
      </w:r>
      <w:r w:rsidRPr="00E36EA7">
        <w:rPr>
          <w:spacing w:val="-10"/>
          <w:w w:val="105"/>
        </w:rPr>
        <w:t xml:space="preserve"> </w:t>
      </w:r>
      <w:r w:rsidRPr="00E36EA7">
        <w:rPr>
          <w:w w:val="105"/>
        </w:rPr>
        <w:t>(section</w:t>
      </w:r>
      <w:r w:rsidRPr="00E36EA7">
        <w:rPr>
          <w:spacing w:val="-13"/>
          <w:w w:val="105"/>
        </w:rPr>
        <w:t xml:space="preserve"> </w:t>
      </w:r>
      <w:r w:rsidRPr="00E36EA7">
        <w:rPr>
          <w:w w:val="105"/>
        </w:rPr>
        <w:t>30(1)</w:t>
      </w:r>
      <w:r w:rsidRPr="00E36EA7">
        <w:rPr>
          <w:spacing w:val="-11"/>
          <w:w w:val="105"/>
        </w:rPr>
        <w:t xml:space="preserve"> </w:t>
      </w:r>
      <w:r w:rsidRPr="00E36EA7">
        <w:rPr>
          <w:w w:val="105"/>
        </w:rPr>
        <w:t>of</w:t>
      </w:r>
      <w:r w:rsidRPr="00E36EA7">
        <w:rPr>
          <w:spacing w:val="-15"/>
          <w:w w:val="105"/>
        </w:rPr>
        <w:t xml:space="preserve"> </w:t>
      </w:r>
      <w:r w:rsidRPr="00E36EA7">
        <w:rPr>
          <w:w w:val="105"/>
        </w:rPr>
        <w:t>the</w:t>
      </w:r>
      <w:r w:rsidRPr="00E36EA7">
        <w:rPr>
          <w:spacing w:val="-10"/>
          <w:w w:val="105"/>
        </w:rPr>
        <w:t xml:space="preserve"> </w:t>
      </w:r>
      <w:r w:rsidRPr="00E36EA7">
        <w:rPr>
          <w:w w:val="105"/>
        </w:rPr>
        <w:t>HRA).</w:t>
      </w:r>
    </w:p>
    <w:p w14:paraId="00ACE8C3" w14:textId="3A1EB3EA" w:rsidR="00AA13CC" w:rsidRDefault="00AA13CC" w:rsidP="00AA13CC">
      <w:pPr>
        <w:rPr>
          <w:color w:val="000000" w:themeColor="text1"/>
        </w:rPr>
      </w:pPr>
      <w:r>
        <w:rPr>
          <w:color w:val="000000" w:themeColor="text1"/>
        </w:rPr>
        <w:t>The Queensland Police Service shared an example o</w:t>
      </w:r>
      <w:r w:rsidR="00C03F19">
        <w:rPr>
          <w:color w:val="000000" w:themeColor="text1"/>
        </w:rPr>
        <w:t xml:space="preserve">f </w:t>
      </w:r>
      <w:r w:rsidR="001A01E6">
        <w:rPr>
          <w:color w:val="000000" w:themeColor="text1"/>
        </w:rPr>
        <w:t>service improvements following a serious complaint by a victim of crime:</w:t>
      </w:r>
    </w:p>
    <w:p w14:paraId="720B9E12" w14:textId="1171C3FF" w:rsidR="001A01E6" w:rsidRPr="00AA13CC" w:rsidRDefault="001A01E6" w:rsidP="001A01E6">
      <w:pPr>
        <w:pStyle w:val="Quote"/>
      </w:pPr>
      <w:r>
        <w:t>Within the reporting period the QPS faced a serious allegation of neglecting its duty to properly handle a rape complaint. This violated the human rights of the complainant to be recognised as a person before the law. As a result of this incident, the QPS implemented several measures to improve its service delivery and response to sexual violence cases. These measures included the establishment of Sexual Violence Liaison Officers, who provide specialised support and assistance to victims, the enhancement of training and skills for investigators, and the revision of protocols and procedures for receiving and processing reports of sexual violence by QPS members</w:t>
      </w:r>
      <w:r w:rsidR="000A3B29">
        <w:t>.</w:t>
      </w:r>
    </w:p>
    <w:p w14:paraId="0E667ACA" w14:textId="77777777" w:rsidR="00DA2626" w:rsidRPr="007F3D16" w:rsidRDefault="00DA2626" w:rsidP="00DA2626">
      <w:pPr>
        <w:pStyle w:val="Heading2"/>
        <w:rPr>
          <w:color w:val="8D361E"/>
        </w:rPr>
      </w:pPr>
      <w:bookmarkStart w:id="257" w:name="_Toc56451597"/>
      <w:bookmarkStart w:id="258" w:name="_Toc56452171"/>
      <w:bookmarkStart w:id="259" w:name="_Toc84593900"/>
      <w:bookmarkStart w:id="260" w:name="_Toc85451777"/>
      <w:bookmarkStart w:id="261" w:name="_Toc85526707"/>
      <w:bookmarkStart w:id="262" w:name="_Toc85787122"/>
      <w:bookmarkStart w:id="263" w:name="_Toc117697181"/>
      <w:bookmarkStart w:id="264" w:name="_Toc117697888"/>
      <w:bookmarkStart w:id="265" w:name="_Toc147757328"/>
      <w:bookmarkStart w:id="266" w:name="_Toc148086949"/>
      <w:bookmarkStart w:id="267" w:name="_Toc1990825724"/>
      <w:r w:rsidRPr="007F3D16">
        <w:rPr>
          <w:color w:val="8D361E"/>
        </w:rPr>
        <w:t xml:space="preserve">Indicator 7: </w:t>
      </w:r>
      <w:proofErr w:type="gramStart"/>
      <w:r w:rsidRPr="007F3D16">
        <w:rPr>
          <w:color w:val="8D361E"/>
        </w:rPr>
        <w:t>Future plans</w:t>
      </w:r>
      <w:bookmarkEnd w:id="257"/>
      <w:bookmarkEnd w:id="258"/>
      <w:bookmarkEnd w:id="259"/>
      <w:bookmarkEnd w:id="260"/>
      <w:bookmarkEnd w:id="261"/>
      <w:bookmarkEnd w:id="262"/>
      <w:bookmarkEnd w:id="263"/>
      <w:bookmarkEnd w:id="264"/>
      <w:bookmarkEnd w:id="265"/>
      <w:bookmarkEnd w:id="266"/>
      <w:proofErr w:type="gramEnd"/>
      <w:r w:rsidRPr="007F3D16">
        <w:rPr>
          <w:color w:val="8D361E"/>
        </w:rPr>
        <w:t xml:space="preserve"> </w:t>
      </w:r>
      <w:bookmarkEnd w:id="267"/>
    </w:p>
    <w:p w14:paraId="0984AEBF" w14:textId="1D06B942" w:rsidR="004031CA" w:rsidRDefault="00750AF9" w:rsidP="000C5396">
      <w:pPr>
        <w:spacing w:after="0"/>
        <w:rPr>
          <w:rFonts w:cs="Arial"/>
          <w:lang w:val="en-US"/>
        </w:rPr>
      </w:pPr>
      <w:r>
        <w:rPr>
          <w:rFonts w:cs="Arial"/>
          <w:lang w:val="en-US"/>
        </w:rPr>
        <w:t>The Commission</w:t>
      </w:r>
      <w:r w:rsidRPr="25306663">
        <w:rPr>
          <w:rFonts w:cs="Arial"/>
          <w:lang w:val="en-US"/>
        </w:rPr>
        <w:t xml:space="preserve"> </w:t>
      </w:r>
      <w:r w:rsidR="3576F89D" w:rsidRPr="25306663">
        <w:rPr>
          <w:rFonts w:cs="Arial"/>
          <w:lang w:val="en-US"/>
        </w:rPr>
        <w:t xml:space="preserve">asked </w:t>
      </w:r>
      <w:r w:rsidR="49ED3CF8" w:rsidRPr="25306663">
        <w:rPr>
          <w:rFonts w:cs="Arial"/>
          <w:lang w:val="en-US"/>
        </w:rPr>
        <w:t>state public entities</w:t>
      </w:r>
      <w:r w:rsidR="3576F89D" w:rsidRPr="25306663">
        <w:rPr>
          <w:rFonts w:cs="Arial"/>
          <w:lang w:val="en-US"/>
        </w:rPr>
        <w:t xml:space="preserve"> to report on any </w:t>
      </w:r>
      <w:proofErr w:type="gramStart"/>
      <w:r w:rsidR="3576F89D" w:rsidRPr="25306663">
        <w:rPr>
          <w:rFonts w:cs="Arial"/>
          <w:lang w:val="en-US"/>
        </w:rPr>
        <w:t>future plans</w:t>
      </w:r>
      <w:proofErr w:type="gramEnd"/>
      <w:r w:rsidR="3576F89D" w:rsidRPr="25306663">
        <w:rPr>
          <w:rFonts w:cs="Arial"/>
          <w:lang w:val="en-US"/>
        </w:rPr>
        <w:t xml:space="preserve"> to achieve the objects of </w:t>
      </w:r>
      <w:r w:rsidR="00EE2BD2">
        <w:rPr>
          <w:rFonts w:cs="Arial"/>
          <w:lang w:val="en-US"/>
        </w:rPr>
        <w:t>the Human Rights Act</w:t>
      </w:r>
      <w:r w:rsidR="3576F89D" w:rsidRPr="25306663">
        <w:rPr>
          <w:rFonts w:cs="Arial"/>
          <w:lang w:val="en-US"/>
        </w:rPr>
        <w:t>.</w:t>
      </w:r>
      <w:r w:rsidR="5A10E107" w:rsidRPr="25306663">
        <w:rPr>
          <w:rFonts w:cs="Arial"/>
          <w:lang w:val="en-US"/>
        </w:rPr>
        <w:t xml:space="preserve"> </w:t>
      </w:r>
    </w:p>
    <w:p w14:paraId="52CB08D9" w14:textId="77777777" w:rsidR="00323320" w:rsidRDefault="00323320" w:rsidP="000C5396">
      <w:pPr>
        <w:spacing w:after="0"/>
        <w:rPr>
          <w:rFonts w:eastAsia="Calibri" w:cs="Arial"/>
        </w:rPr>
      </w:pPr>
    </w:p>
    <w:p w14:paraId="36851F01" w14:textId="422D9D95" w:rsidR="00323320" w:rsidRPr="00323320" w:rsidRDefault="00323320" w:rsidP="00323320">
      <w:pPr>
        <w:spacing w:after="0"/>
        <w:rPr>
          <w:rFonts w:eastAsia="Calibri" w:cs="Arial"/>
        </w:rPr>
      </w:pPr>
      <w:r w:rsidRPr="00323320">
        <w:rPr>
          <w:rFonts w:eastAsia="Calibri" w:cs="Arial"/>
        </w:rPr>
        <w:t xml:space="preserve">The Department of Health's </w:t>
      </w:r>
      <w:proofErr w:type="gramStart"/>
      <w:r w:rsidRPr="00323320">
        <w:rPr>
          <w:rFonts w:eastAsia="Calibri" w:cs="Arial"/>
        </w:rPr>
        <w:t>future plans</w:t>
      </w:r>
      <w:proofErr w:type="gramEnd"/>
      <w:r w:rsidRPr="00323320">
        <w:rPr>
          <w:rFonts w:eastAsia="Calibri" w:cs="Arial"/>
        </w:rPr>
        <w:t xml:space="preserve"> for achieving the objectives of the Act encompass various initiatives, including ongoing staff education and awareness promotion, integrating human rights into complaints processes and project work, and embedding human rights into service delivery models and legislative policy administration. They also aim to promote human rights awareness through </w:t>
      </w:r>
      <w:r w:rsidRPr="00323320">
        <w:rPr>
          <w:rFonts w:eastAsia="Calibri" w:cs="Arial"/>
        </w:rPr>
        <w:lastRenderedPageBreak/>
        <w:t xml:space="preserve">community consultation and staff training </w:t>
      </w:r>
      <w:r w:rsidR="00EE0153">
        <w:rPr>
          <w:rFonts w:eastAsia="Calibri" w:cs="Arial"/>
        </w:rPr>
        <w:t>to</w:t>
      </w:r>
      <w:r w:rsidRPr="00323320">
        <w:rPr>
          <w:rFonts w:eastAsia="Calibri" w:cs="Arial"/>
        </w:rPr>
        <w:t xml:space="preserve"> ensur</w:t>
      </w:r>
      <w:r w:rsidR="00EE0153">
        <w:rPr>
          <w:rFonts w:eastAsia="Calibri" w:cs="Arial"/>
        </w:rPr>
        <w:t>e</w:t>
      </w:r>
      <w:r w:rsidRPr="00323320">
        <w:rPr>
          <w:rFonts w:eastAsia="Calibri" w:cs="Arial"/>
        </w:rPr>
        <w:t xml:space="preserve"> an active human rights culture remains within the division.</w:t>
      </w:r>
    </w:p>
    <w:p w14:paraId="2C034C45" w14:textId="77777777" w:rsidR="00323320" w:rsidRPr="00323320" w:rsidRDefault="00323320" w:rsidP="00323320">
      <w:pPr>
        <w:spacing w:after="0"/>
        <w:rPr>
          <w:rFonts w:eastAsia="Calibri" w:cs="Arial"/>
        </w:rPr>
      </w:pPr>
    </w:p>
    <w:p w14:paraId="1591C3EB" w14:textId="6B033AF0" w:rsidR="00323320" w:rsidRPr="00323320" w:rsidRDefault="00323320" w:rsidP="00323320">
      <w:pPr>
        <w:spacing w:after="0"/>
        <w:rPr>
          <w:rFonts w:eastAsia="Calibri" w:cs="Arial"/>
        </w:rPr>
      </w:pPr>
      <w:r w:rsidRPr="00323320">
        <w:rPr>
          <w:rFonts w:eastAsia="Calibri" w:cs="Arial"/>
        </w:rPr>
        <w:t>Queensland Corrective Services intends to continue embedding human rights considerations in their decision-making processes, policies, legislative changes, and procedures.</w:t>
      </w:r>
    </w:p>
    <w:p w14:paraId="1415C17A" w14:textId="77777777" w:rsidR="00323320" w:rsidRPr="00323320" w:rsidRDefault="00323320" w:rsidP="00323320">
      <w:pPr>
        <w:spacing w:after="0"/>
        <w:rPr>
          <w:rFonts w:eastAsia="Calibri" w:cs="Arial"/>
        </w:rPr>
      </w:pPr>
    </w:p>
    <w:p w14:paraId="21AC1427" w14:textId="75F8F2E9" w:rsidR="00323320" w:rsidRPr="00323320" w:rsidRDefault="00323320" w:rsidP="00323320">
      <w:pPr>
        <w:spacing w:after="0"/>
        <w:rPr>
          <w:rFonts w:eastAsia="Calibri" w:cs="Arial"/>
        </w:rPr>
      </w:pPr>
      <w:r w:rsidRPr="00323320">
        <w:rPr>
          <w:rFonts w:eastAsia="Calibri" w:cs="Arial"/>
        </w:rPr>
        <w:t xml:space="preserve">The Department of Education plans to reintroduce a centralised human rights function focusing on training, </w:t>
      </w:r>
      <w:proofErr w:type="gramStart"/>
      <w:r w:rsidRPr="00323320">
        <w:rPr>
          <w:rFonts w:eastAsia="Calibri" w:cs="Arial"/>
        </w:rPr>
        <w:t>policy</w:t>
      </w:r>
      <w:proofErr w:type="gramEnd"/>
      <w:r w:rsidRPr="00323320">
        <w:rPr>
          <w:rFonts w:eastAsia="Calibri" w:cs="Arial"/>
        </w:rPr>
        <w:t xml:space="preserve"> and procedure enhancements, and improving the accuracy and consistency of human rights complaint management. They aim to build a strong human rights culture and ensure human rights considerations are clear in their policies and procedures.</w:t>
      </w:r>
    </w:p>
    <w:p w14:paraId="618DE3CC" w14:textId="77777777" w:rsidR="00323320" w:rsidRPr="00323320" w:rsidRDefault="00323320" w:rsidP="00323320">
      <w:pPr>
        <w:spacing w:after="0"/>
        <w:rPr>
          <w:rFonts w:eastAsia="Calibri" w:cs="Arial"/>
        </w:rPr>
      </w:pPr>
    </w:p>
    <w:p w14:paraId="1B68FBD4" w14:textId="0F028CBD" w:rsidR="00323320" w:rsidRPr="00323320" w:rsidRDefault="00323320" w:rsidP="00323320">
      <w:pPr>
        <w:spacing w:after="0"/>
        <w:rPr>
          <w:rFonts w:eastAsia="Calibri" w:cs="Arial"/>
        </w:rPr>
      </w:pPr>
      <w:r w:rsidRPr="00323320">
        <w:rPr>
          <w:rFonts w:eastAsia="Calibri" w:cs="Arial"/>
        </w:rPr>
        <w:t>The Department of Housing will concentrate on human rights in customer complaints, aligning with the new Australian Standard</w:t>
      </w:r>
      <w:r w:rsidR="00865113">
        <w:rPr>
          <w:rFonts w:eastAsia="Calibri" w:cs="Arial"/>
        </w:rPr>
        <w:t>,</w:t>
      </w:r>
      <w:r w:rsidRPr="00323320">
        <w:rPr>
          <w:rFonts w:eastAsia="Calibri" w:cs="Arial"/>
        </w:rPr>
        <w:t xml:space="preserve"> and develop</w:t>
      </w:r>
      <w:r w:rsidR="00865113">
        <w:rPr>
          <w:rFonts w:eastAsia="Calibri" w:cs="Arial"/>
        </w:rPr>
        <w:t>ing</w:t>
      </w:r>
      <w:r w:rsidRPr="00323320">
        <w:rPr>
          <w:rFonts w:eastAsia="Calibri" w:cs="Arial"/>
        </w:rPr>
        <w:t xml:space="preserve"> a new Customer Complaint Management Framework and Guidelines. This will enhance the understanding of human rights culture and complaint management across the department.</w:t>
      </w:r>
    </w:p>
    <w:p w14:paraId="2591AB04" w14:textId="77777777" w:rsidR="00323320" w:rsidRPr="00323320" w:rsidRDefault="00323320" w:rsidP="00323320">
      <w:pPr>
        <w:spacing w:after="0"/>
        <w:rPr>
          <w:rFonts w:eastAsia="Calibri" w:cs="Arial"/>
        </w:rPr>
      </w:pPr>
    </w:p>
    <w:p w14:paraId="605A785E" w14:textId="56166369" w:rsidR="00323320" w:rsidRPr="00323320" w:rsidRDefault="00323320" w:rsidP="00323320">
      <w:pPr>
        <w:spacing w:after="0"/>
        <w:rPr>
          <w:rFonts w:eastAsia="Calibri" w:cs="Arial"/>
        </w:rPr>
      </w:pPr>
      <w:r w:rsidRPr="00323320">
        <w:rPr>
          <w:rFonts w:eastAsia="Calibri" w:cs="Arial"/>
        </w:rPr>
        <w:t xml:space="preserve">DTATSIPCA </w:t>
      </w:r>
      <w:r w:rsidR="00990A22">
        <w:rPr>
          <w:rFonts w:eastAsia="Calibri" w:cs="Arial"/>
        </w:rPr>
        <w:t>anticipates that</w:t>
      </w:r>
      <w:r w:rsidR="001910E4">
        <w:rPr>
          <w:rFonts w:eastAsia="Calibri" w:cs="Arial"/>
        </w:rPr>
        <w:t xml:space="preserve"> future </w:t>
      </w:r>
      <w:r w:rsidR="00E612B5">
        <w:rPr>
          <w:rFonts w:eastAsia="Calibri" w:cs="Arial"/>
        </w:rPr>
        <w:t>initiatives</w:t>
      </w:r>
      <w:r w:rsidR="001910E4">
        <w:rPr>
          <w:rFonts w:eastAsia="Calibri" w:cs="Arial"/>
        </w:rPr>
        <w:t xml:space="preserve"> </w:t>
      </w:r>
      <w:r w:rsidR="00BE0420">
        <w:rPr>
          <w:rFonts w:eastAsia="Calibri" w:cs="Arial"/>
        </w:rPr>
        <w:t>will</w:t>
      </w:r>
      <w:r w:rsidR="00A92F77">
        <w:rPr>
          <w:rFonts w:eastAsia="Calibri" w:cs="Arial"/>
        </w:rPr>
        <w:t xml:space="preserve"> </w:t>
      </w:r>
      <w:r w:rsidR="00E612B5">
        <w:rPr>
          <w:rFonts w:eastAsia="Calibri" w:cs="Arial"/>
        </w:rPr>
        <w:t xml:space="preserve">protect and </w:t>
      </w:r>
      <w:r w:rsidR="00CB0A7C">
        <w:rPr>
          <w:rFonts w:eastAsia="Calibri" w:cs="Arial"/>
        </w:rPr>
        <w:t>promote human rights</w:t>
      </w:r>
      <w:r w:rsidR="00815638">
        <w:rPr>
          <w:rFonts w:eastAsia="Calibri" w:cs="Arial"/>
        </w:rPr>
        <w:t>, and</w:t>
      </w:r>
      <w:r w:rsidR="00B21E74">
        <w:rPr>
          <w:rFonts w:eastAsia="Calibri" w:cs="Arial"/>
        </w:rPr>
        <w:t xml:space="preserve"> includ</w:t>
      </w:r>
      <w:r w:rsidR="00815638">
        <w:rPr>
          <w:rFonts w:eastAsia="Calibri" w:cs="Arial"/>
        </w:rPr>
        <w:t>e</w:t>
      </w:r>
      <w:r w:rsidR="00B21E74">
        <w:rPr>
          <w:rFonts w:eastAsia="Calibri" w:cs="Arial"/>
        </w:rPr>
        <w:t xml:space="preserve"> Path to Treaty, </w:t>
      </w:r>
      <w:r w:rsidR="00426CD6">
        <w:rPr>
          <w:rFonts w:eastAsia="Calibri" w:cs="Arial"/>
        </w:rPr>
        <w:t>stage 2 Public Sector Reforms</w:t>
      </w:r>
      <w:r w:rsidR="00E612B5">
        <w:rPr>
          <w:rFonts w:eastAsia="Calibri" w:cs="Arial"/>
        </w:rPr>
        <w:t>, and development of the Youth Queenslanders Strategy.</w:t>
      </w:r>
    </w:p>
    <w:p w14:paraId="09C885AB" w14:textId="77777777" w:rsidR="00323320" w:rsidRPr="00323320" w:rsidRDefault="00323320" w:rsidP="00323320">
      <w:pPr>
        <w:spacing w:after="0"/>
        <w:rPr>
          <w:rFonts w:eastAsia="Calibri" w:cs="Arial"/>
        </w:rPr>
      </w:pPr>
    </w:p>
    <w:p w14:paraId="6CBCAA97" w14:textId="77777777" w:rsidR="00323320" w:rsidRPr="00323320" w:rsidRDefault="00323320" w:rsidP="00323320">
      <w:pPr>
        <w:spacing w:after="0"/>
        <w:rPr>
          <w:rFonts w:eastAsia="Calibri" w:cs="Arial"/>
        </w:rPr>
      </w:pPr>
      <w:r w:rsidRPr="00323320">
        <w:rPr>
          <w:rFonts w:eastAsia="Calibri" w:cs="Arial"/>
        </w:rPr>
        <w:t>The Queensland Police Service will work on educating and empowering their members to respect and protect human rights and seek to allocate more resources to strengthen their commitment to human rights. They aim to raise awareness and cultivate a human rights culture within the service.</w:t>
      </w:r>
    </w:p>
    <w:p w14:paraId="1CE948E9" w14:textId="77777777" w:rsidR="00323320" w:rsidRPr="00323320" w:rsidRDefault="00323320" w:rsidP="00323320">
      <w:pPr>
        <w:spacing w:after="0"/>
        <w:rPr>
          <w:rFonts w:eastAsia="Calibri" w:cs="Arial"/>
        </w:rPr>
      </w:pPr>
    </w:p>
    <w:p w14:paraId="2A22FBA9" w14:textId="241BDE58" w:rsidR="000C5396" w:rsidRDefault="00134366" w:rsidP="00323320">
      <w:pPr>
        <w:spacing w:after="0"/>
        <w:rPr>
          <w:rFonts w:eastAsia="Calibri" w:cs="Arial"/>
        </w:rPr>
      </w:pPr>
      <w:r>
        <w:rPr>
          <w:rFonts w:eastAsia="Calibri" w:cs="Arial"/>
        </w:rPr>
        <w:t xml:space="preserve">In future, </w:t>
      </w:r>
      <w:r w:rsidR="008C73FB">
        <w:rPr>
          <w:rFonts w:eastAsia="Calibri" w:cs="Arial"/>
        </w:rPr>
        <w:t xml:space="preserve">the newly established </w:t>
      </w:r>
      <w:r w:rsidR="001C6199">
        <w:rPr>
          <w:rFonts w:eastAsia="Calibri" w:cs="Arial"/>
        </w:rPr>
        <w:t>DYJE</w:t>
      </w:r>
      <w:r w:rsidR="00914D56">
        <w:rPr>
          <w:rFonts w:eastAsia="Calibri" w:cs="Arial"/>
        </w:rPr>
        <w:t>SB</w:t>
      </w:r>
      <w:r w:rsidR="00726A5D">
        <w:rPr>
          <w:rFonts w:eastAsia="Calibri" w:cs="Arial"/>
        </w:rPr>
        <w:t>T</w:t>
      </w:r>
      <w:r w:rsidR="00323320" w:rsidRPr="00323320">
        <w:rPr>
          <w:rFonts w:eastAsia="Calibri" w:cs="Arial"/>
        </w:rPr>
        <w:t xml:space="preserve"> plans to </w:t>
      </w:r>
      <w:r w:rsidR="008C73FB">
        <w:rPr>
          <w:rFonts w:eastAsia="Calibri" w:cs="Arial"/>
        </w:rPr>
        <w:t>establish a Human Rights Committee to guide future implementation strategies</w:t>
      </w:r>
      <w:r w:rsidR="00F90C27">
        <w:rPr>
          <w:rFonts w:eastAsia="Calibri" w:cs="Arial"/>
        </w:rPr>
        <w:t xml:space="preserve">. The Committee will </w:t>
      </w:r>
      <w:r w:rsidR="009F449D">
        <w:rPr>
          <w:rFonts w:eastAsia="Calibri" w:cs="Arial"/>
        </w:rPr>
        <w:t xml:space="preserve">have the </w:t>
      </w:r>
      <w:r w:rsidR="00F90C27">
        <w:rPr>
          <w:rFonts w:eastAsia="Calibri" w:cs="Arial"/>
        </w:rPr>
        <w:t>task</w:t>
      </w:r>
      <w:r w:rsidR="002B47BF">
        <w:rPr>
          <w:rFonts w:eastAsia="Calibri" w:cs="Arial"/>
        </w:rPr>
        <w:t xml:space="preserve"> </w:t>
      </w:r>
      <w:r w:rsidR="00551574">
        <w:rPr>
          <w:rFonts w:eastAsia="Calibri" w:cs="Arial"/>
        </w:rPr>
        <w:t>of</w:t>
      </w:r>
      <w:r w:rsidR="00F90C27">
        <w:rPr>
          <w:rFonts w:eastAsia="Calibri" w:cs="Arial"/>
        </w:rPr>
        <w:t xml:space="preserve"> identifying</w:t>
      </w:r>
      <w:r w:rsidR="00B449A5">
        <w:rPr>
          <w:rFonts w:eastAsia="Calibri" w:cs="Arial"/>
        </w:rPr>
        <w:t xml:space="preserve"> </w:t>
      </w:r>
      <w:r w:rsidR="00F90C27" w:rsidRPr="00F90C27">
        <w:rPr>
          <w:rFonts w:eastAsia="Calibri" w:cs="Arial"/>
        </w:rPr>
        <w:t>implementation challenges and successes to date</w:t>
      </w:r>
      <w:r w:rsidR="008F22B8">
        <w:rPr>
          <w:rFonts w:eastAsia="Calibri" w:cs="Arial"/>
        </w:rPr>
        <w:t>,</w:t>
      </w:r>
      <w:r w:rsidR="00F90C27" w:rsidRPr="00F90C27">
        <w:rPr>
          <w:rFonts w:eastAsia="Calibri" w:cs="Arial"/>
        </w:rPr>
        <w:t xml:space="preserve"> </w:t>
      </w:r>
      <w:r w:rsidR="00C46D88">
        <w:rPr>
          <w:rFonts w:eastAsia="Calibri" w:cs="Arial"/>
        </w:rPr>
        <w:t>as well as</w:t>
      </w:r>
      <w:r w:rsidR="00F90C27" w:rsidRPr="00F90C27">
        <w:rPr>
          <w:rFonts w:eastAsia="Calibri" w:cs="Arial"/>
        </w:rPr>
        <w:t xml:space="preserve"> risks</w:t>
      </w:r>
      <w:r w:rsidR="00C46D88">
        <w:rPr>
          <w:rFonts w:eastAsia="Calibri" w:cs="Arial"/>
        </w:rPr>
        <w:t xml:space="preserve">, </w:t>
      </w:r>
      <w:r w:rsidR="00F90C27" w:rsidRPr="00F90C27">
        <w:rPr>
          <w:rFonts w:eastAsia="Calibri" w:cs="Arial"/>
        </w:rPr>
        <w:t>priorities</w:t>
      </w:r>
      <w:r w:rsidR="00053059">
        <w:rPr>
          <w:rFonts w:eastAsia="Calibri" w:cs="Arial"/>
        </w:rPr>
        <w:t>,</w:t>
      </w:r>
      <w:r w:rsidR="00F90C27" w:rsidRPr="00F90C27">
        <w:rPr>
          <w:rFonts w:eastAsia="Calibri" w:cs="Arial"/>
        </w:rPr>
        <w:t xml:space="preserve"> </w:t>
      </w:r>
      <w:r w:rsidR="00C46D88">
        <w:rPr>
          <w:rFonts w:eastAsia="Calibri" w:cs="Arial"/>
        </w:rPr>
        <w:t>and</w:t>
      </w:r>
      <w:r w:rsidR="00F90C27" w:rsidRPr="00F90C27">
        <w:rPr>
          <w:rFonts w:eastAsia="Calibri" w:cs="Arial"/>
        </w:rPr>
        <w:t xml:space="preserve"> shared future opportunities. Learning from what has been achieved so far will be a priority and include exploring the Department’s internal ‘best practice’ based on experiences to date </w:t>
      </w:r>
      <w:r w:rsidR="006D5910">
        <w:rPr>
          <w:rFonts w:eastAsia="Calibri" w:cs="Arial"/>
        </w:rPr>
        <w:t>of</w:t>
      </w:r>
      <w:r w:rsidR="00F90C27" w:rsidRPr="00F90C27">
        <w:rPr>
          <w:rFonts w:eastAsia="Calibri" w:cs="Arial"/>
        </w:rPr>
        <w:t xml:space="preserve"> policy officers, contract managers, human resource staff</w:t>
      </w:r>
      <w:r w:rsidR="00E458C7">
        <w:rPr>
          <w:rFonts w:eastAsia="Calibri" w:cs="Arial"/>
        </w:rPr>
        <w:t>,</w:t>
      </w:r>
      <w:r w:rsidR="00F90C27" w:rsidRPr="00F90C27">
        <w:rPr>
          <w:rFonts w:eastAsia="Calibri" w:cs="Arial"/>
        </w:rPr>
        <w:t xml:space="preserve"> and frontline workers.</w:t>
      </w:r>
      <w:r w:rsidR="00B77F29">
        <w:rPr>
          <w:rFonts w:eastAsia="Calibri" w:cs="Arial"/>
        </w:rPr>
        <w:t xml:space="preserve"> As part of the Department’s First Nations training strategy, a new digital resource to help small and medium businesses attract and retain Aboriginal and Torres Strait Islander employees</w:t>
      </w:r>
      <w:r w:rsidR="009874BC">
        <w:rPr>
          <w:rFonts w:eastAsia="Calibri" w:cs="Arial"/>
        </w:rPr>
        <w:t xml:space="preserve"> is being created</w:t>
      </w:r>
      <w:r w:rsidR="00B77F29">
        <w:rPr>
          <w:rFonts w:eastAsia="Calibri" w:cs="Arial"/>
        </w:rPr>
        <w:t>.</w:t>
      </w:r>
    </w:p>
    <w:p w14:paraId="34B661A5" w14:textId="77777777" w:rsidR="007C23B1" w:rsidRPr="007F3D16" w:rsidRDefault="007C23B1" w:rsidP="007C23B1">
      <w:pPr>
        <w:pStyle w:val="Heading1"/>
        <w:rPr>
          <w:color w:val="8D361E"/>
        </w:rPr>
      </w:pPr>
      <w:bookmarkStart w:id="268" w:name="_Toc481600900"/>
      <w:bookmarkStart w:id="269" w:name="_Toc117697182"/>
      <w:bookmarkStart w:id="270" w:name="_Toc147757329"/>
      <w:bookmarkStart w:id="271" w:name="_Toc148086950"/>
      <w:r w:rsidRPr="007F3D16">
        <w:rPr>
          <w:color w:val="8D361E"/>
        </w:rPr>
        <w:t>Local government public entities</w:t>
      </w:r>
      <w:bookmarkStart w:id="272" w:name="_Toc56451599"/>
      <w:bookmarkStart w:id="273" w:name="_Toc56452173"/>
      <w:bookmarkStart w:id="274" w:name="_Toc84593902"/>
      <w:bookmarkStart w:id="275" w:name="_Toc85451779"/>
      <w:bookmarkEnd w:id="268"/>
      <w:bookmarkEnd w:id="269"/>
      <w:bookmarkEnd w:id="270"/>
      <w:bookmarkEnd w:id="271"/>
    </w:p>
    <w:p w14:paraId="53CCB954" w14:textId="77777777" w:rsidR="007C23B1" w:rsidRPr="007F3D16" w:rsidRDefault="007C23B1" w:rsidP="007C23B1">
      <w:pPr>
        <w:pStyle w:val="Heading2"/>
        <w:rPr>
          <w:color w:val="8D361E"/>
        </w:rPr>
      </w:pPr>
      <w:bookmarkStart w:id="276" w:name="_Toc85526709"/>
      <w:bookmarkStart w:id="277" w:name="_Toc85787124"/>
      <w:bookmarkStart w:id="278" w:name="_Toc2091934767"/>
      <w:bookmarkStart w:id="279" w:name="_Toc117697183"/>
      <w:bookmarkStart w:id="280" w:name="_Toc117697890"/>
      <w:bookmarkStart w:id="281" w:name="_Toc147757330"/>
      <w:bookmarkStart w:id="282" w:name="_Toc148086951"/>
      <w:r w:rsidRPr="007F3D16">
        <w:rPr>
          <w:color w:val="8D361E"/>
        </w:rPr>
        <w:t>Indicator 1: Education and staff development</w:t>
      </w:r>
      <w:bookmarkEnd w:id="272"/>
      <w:bookmarkEnd w:id="273"/>
      <w:bookmarkEnd w:id="274"/>
      <w:bookmarkEnd w:id="275"/>
      <w:bookmarkEnd w:id="276"/>
      <w:bookmarkEnd w:id="277"/>
      <w:bookmarkEnd w:id="278"/>
      <w:bookmarkEnd w:id="279"/>
      <w:bookmarkEnd w:id="280"/>
      <w:bookmarkEnd w:id="281"/>
      <w:bookmarkEnd w:id="282"/>
    </w:p>
    <w:p w14:paraId="0ABBAFC3" w14:textId="221AE95F" w:rsidR="00A176A7" w:rsidRDefault="00C659A0" w:rsidP="00CD0FAF">
      <w:r>
        <w:t>T</w:t>
      </w:r>
      <w:r w:rsidR="009A0871">
        <w:t>he Commission</w:t>
      </w:r>
      <w:r w:rsidR="003C4A8C">
        <w:t xml:space="preserve"> </w:t>
      </w:r>
      <w:r w:rsidR="00A85989">
        <w:t>surveyed</w:t>
      </w:r>
      <w:r w:rsidR="00CD0FAF">
        <w:t xml:space="preserve"> councils </w:t>
      </w:r>
      <w:r w:rsidR="007704B4">
        <w:t>on</w:t>
      </w:r>
      <w:r w:rsidR="00CD0FAF">
        <w:t xml:space="preserve"> </w:t>
      </w:r>
      <w:r w:rsidR="00DF66F5">
        <w:t xml:space="preserve">the extent to which staff awareness has been raised about </w:t>
      </w:r>
      <w:r w:rsidR="00EE2BD2">
        <w:t>the Human Rights Act</w:t>
      </w:r>
      <w:r w:rsidR="00C93918">
        <w:t xml:space="preserve">, in </w:t>
      </w:r>
      <w:r w:rsidR="00775EA5">
        <w:t>particular</w:t>
      </w:r>
      <w:r w:rsidR="00A176A7">
        <w:t>:</w:t>
      </w:r>
    </w:p>
    <w:p w14:paraId="296A906F" w14:textId="2DDC603D" w:rsidR="00A176A7" w:rsidRDefault="00DF66F5" w:rsidP="009A0871">
      <w:pPr>
        <w:pStyle w:val="Listparagraph-bulleted"/>
      </w:pPr>
      <w:r>
        <w:t>what education and training has been provided</w:t>
      </w:r>
      <w:r w:rsidR="00EF09D8">
        <w:t xml:space="preserve"> </w:t>
      </w:r>
      <w:r w:rsidR="008D59BE">
        <w:t>(noting</w:t>
      </w:r>
      <w:r w:rsidR="00673380">
        <w:t xml:space="preserve"> the </w:t>
      </w:r>
      <w:proofErr w:type="gramStart"/>
      <w:r w:rsidR="00673380">
        <w:t>particular</w:t>
      </w:r>
      <w:r w:rsidR="00EF09D8">
        <w:t xml:space="preserve"> </w:t>
      </w:r>
      <w:r w:rsidR="0057071E">
        <w:t>divisions</w:t>
      </w:r>
      <w:proofErr w:type="gramEnd"/>
      <w:r w:rsidR="0057071E">
        <w:t xml:space="preserve"> or </w:t>
      </w:r>
      <w:r w:rsidR="00EF09D8">
        <w:t>work units</w:t>
      </w:r>
      <w:r w:rsidR="008D59BE">
        <w:t xml:space="preserve"> targeted</w:t>
      </w:r>
      <w:r w:rsidR="00E76BB7">
        <w:t>)</w:t>
      </w:r>
    </w:p>
    <w:p w14:paraId="1BCE0109" w14:textId="2429BB71" w:rsidR="005D73C5" w:rsidRDefault="005D73C5" w:rsidP="009A0871">
      <w:pPr>
        <w:pStyle w:val="Listparagraph-bulleted"/>
      </w:pPr>
      <w:r>
        <w:t>what</w:t>
      </w:r>
      <w:r w:rsidR="00CC1143">
        <w:t xml:space="preserve"> delivery m</w:t>
      </w:r>
      <w:r w:rsidR="6D7508E0">
        <w:t>ethod</w:t>
      </w:r>
      <w:r w:rsidR="00CC1143">
        <w:t xml:space="preserve"> </w:t>
      </w:r>
      <w:r w:rsidR="00A85989">
        <w:t xml:space="preserve">was </w:t>
      </w:r>
      <w:r w:rsidR="00E76BB7">
        <w:t xml:space="preserve">used </w:t>
      </w:r>
      <w:r w:rsidR="00CC1143">
        <w:t>(online, face-to-face etc)</w:t>
      </w:r>
    </w:p>
    <w:p w14:paraId="0FF80BCB" w14:textId="7A64C605" w:rsidR="00A85989" w:rsidRDefault="00FF23C3" w:rsidP="009A0871">
      <w:pPr>
        <w:pStyle w:val="Listparagraph-bulleted"/>
      </w:pPr>
      <w:r>
        <w:lastRenderedPageBreak/>
        <w:t xml:space="preserve">whether </w:t>
      </w:r>
      <w:r w:rsidR="3126850A">
        <w:t>human rights content</w:t>
      </w:r>
      <w:r>
        <w:t xml:space="preserve"> has been incorporated into induction training</w:t>
      </w:r>
      <w:r w:rsidR="005F658F">
        <w:t xml:space="preserve"> and </w:t>
      </w:r>
      <w:r w:rsidR="00EF09D8">
        <w:t>ongoing professional development for staff</w:t>
      </w:r>
    </w:p>
    <w:p w14:paraId="20CF1A46" w14:textId="56564491" w:rsidR="004E57BA" w:rsidRDefault="00CC1143" w:rsidP="00C41F2C">
      <w:pPr>
        <w:pStyle w:val="Listparagraph-bulleted"/>
      </w:pPr>
      <w:r>
        <w:t xml:space="preserve">whether </w:t>
      </w:r>
      <w:r w:rsidR="00A85989">
        <w:t xml:space="preserve">they provide </w:t>
      </w:r>
      <w:r w:rsidR="00AD3F97">
        <w:t xml:space="preserve">examples to tailor the training to </w:t>
      </w:r>
      <w:r w:rsidR="02AE3DE3">
        <w:t xml:space="preserve">the </w:t>
      </w:r>
      <w:proofErr w:type="gramStart"/>
      <w:r w:rsidR="00AD3F97">
        <w:t xml:space="preserve">particular </w:t>
      </w:r>
      <w:r w:rsidR="6C6B0244">
        <w:t>context</w:t>
      </w:r>
      <w:proofErr w:type="gramEnd"/>
      <w:r w:rsidR="28B0015B">
        <w:t>.</w:t>
      </w:r>
    </w:p>
    <w:p w14:paraId="6BB11073" w14:textId="105B1D98" w:rsidR="004E57BA" w:rsidRPr="00655988" w:rsidRDefault="000C385C" w:rsidP="00C41F2C">
      <w:pPr>
        <w:pStyle w:val="Heading3"/>
        <w:rPr>
          <w:color w:val="8D361E"/>
        </w:rPr>
      </w:pPr>
      <w:r>
        <w:rPr>
          <w:color w:val="8D361E"/>
        </w:rPr>
        <w:t>Internal a</w:t>
      </w:r>
      <w:r w:rsidR="004E57BA" w:rsidRPr="00655988">
        <w:rPr>
          <w:color w:val="8D361E"/>
        </w:rPr>
        <w:t>warenes</w:t>
      </w:r>
      <w:r w:rsidR="00DC4F80" w:rsidRPr="00655988">
        <w:rPr>
          <w:color w:val="8D361E"/>
        </w:rPr>
        <w:t xml:space="preserve">s raising </w:t>
      </w:r>
    </w:p>
    <w:p w14:paraId="61792FF7" w14:textId="08DFE958" w:rsidR="000A5255" w:rsidRDefault="00C41F2C" w:rsidP="004E57BA">
      <w:pPr>
        <w:pStyle w:val="Listparagraph-bulleted"/>
        <w:numPr>
          <w:ilvl w:val="0"/>
          <w:numId w:val="0"/>
        </w:numPr>
      </w:pPr>
      <w:r>
        <w:t xml:space="preserve">In the reporting period, </w:t>
      </w:r>
      <w:r w:rsidR="004E57BA">
        <w:t>Brisbane City Council, Sunshine Coast Council, Ipswich City Council, and Logan City Council have raised staff awareness through various means, including online training, communication through intranet/internet, and targeted awareness campaigns.</w:t>
      </w:r>
    </w:p>
    <w:p w14:paraId="1D105387" w14:textId="4D8D1148" w:rsidR="004E57BA" w:rsidRDefault="004E57BA" w:rsidP="00DC4F80">
      <w:r>
        <w:t>Flinders Shire Council plans to raise staff awareness through a new Human Rights Policy, but no specific actions have been reported yet.</w:t>
      </w:r>
    </w:p>
    <w:p w14:paraId="0600393C" w14:textId="6A3B06E7" w:rsidR="00B667AC" w:rsidRPr="00655988" w:rsidRDefault="00CD5AAC" w:rsidP="00CD5AAC">
      <w:pPr>
        <w:pStyle w:val="Heading3"/>
        <w:rPr>
          <w:color w:val="8D361E"/>
        </w:rPr>
      </w:pPr>
      <w:r w:rsidRPr="00655988">
        <w:rPr>
          <w:color w:val="8D361E"/>
        </w:rPr>
        <w:t xml:space="preserve">Education and training programs </w:t>
      </w:r>
    </w:p>
    <w:p w14:paraId="3F426590" w14:textId="18D6D742" w:rsidR="009A733D" w:rsidRDefault="009A733D" w:rsidP="009A733D">
      <w:r>
        <w:t xml:space="preserve">Most councils include human rights in induction training for new staff. </w:t>
      </w:r>
      <w:r w:rsidR="001736D7">
        <w:t>Most c</w:t>
      </w:r>
      <w:r>
        <w:t xml:space="preserve">ouncils deliver training online, </w:t>
      </w:r>
      <w:r w:rsidR="00C320A8">
        <w:t>while</w:t>
      </w:r>
      <w:r>
        <w:t xml:space="preserve"> Brisbane City Council </w:t>
      </w:r>
      <w:r w:rsidR="00981E75">
        <w:t xml:space="preserve">and </w:t>
      </w:r>
      <w:r w:rsidR="004D7CE9">
        <w:t xml:space="preserve">City of </w:t>
      </w:r>
      <w:r w:rsidR="00640A21">
        <w:t xml:space="preserve">Gold Coast </w:t>
      </w:r>
      <w:r>
        <w:t xml:space="preserve">incorporate some in-person training in a hybrid approach. </w:t>
      </w:r>
      <w:r w:rsidR="001A6DE3">
        <w:t xml:space="preserve">At </w:t>
      </w:r>
      <w:r w:rsidR="004D7CE9">
        <w:t>City of</w:t>
      </w:r>
      <w:r w:rsidR="001A6DE3">
        <w:t xml:space="preserve"> Gold Coast, employees can choose online, in person </w:t>
      </w:r>
      <w:r w:rsidR="00944C14">
        <w:t>–</w:t>
      </w:r>
      <w:r w:rsidR="00F03C00">
        <w:t xml:space="preserve"> </w:t>
      </w:r>
      <w:r w:rsidR="001A6DE3">
        <w:t xml:space="preserve">in a training room or in their workplace </w:t>
      </w:r>
      <w:r w:rsidR="003F667D">
        <w:t>–</w:t>
      </w:r>
      <w:r w:rsidR="001A6DE3">
        <w:t xml:space="preserve"> to ensure that the approach </w:t>
      </w:r>
      <w:r w:rsidR="000E7301">
        <w:t xml:space="preserve">to training </w:t>
      </w:r>
      <w:r w:rsidR="001A6DE3">
        <w:t>is modern and flexible.</w:t>
      </w:r>
    </w:p>
    <w:p w14:paraId="050B4986" w14:textId="050CCBC8" w:rsidR="004E57BA" w:rsidRDefault="00B667AC" w:rsidP="00D047A5">
      <w:r>
        <w:t xml:space="preserve">Brisbane City Council and Sunshine Coast Council </w:t>
      </w:r>
      <w:r w:rsidR="009A733D">
        <w:t xml:space="preserve">provided </w:t>
      </w:r>
      <w:r>
        <w:t>human rights training tailored</w:t>
      </w:r>
      <w:r w:rsidR="00E82471">
        <w:t xml:space="preserve"> to the local government context</w:t>
      </w:r>
      <w:r>
        <w:t>. This includes examples specific to their councils to illustrate how to put human rights into practice.</w:t>
      </w:r>
      <w:r w:rsidR="004C0CCC">
        <w:t xml:space="preserve"> </w:t>
      </w:r>
      <w:r>
        <w:t>Ipswich City Council conducted online training with tailored video scenarios</w:t>
      </w:r>
      <w:r w:rsidR="004C0CCC">
        <w:t xml:space="preserve">. </w:t>
      </w:r>
      <w:r>
        <w:t>Logan City Council offers a comprehensive training program that includes various resources, fact sheets, and workshops.</w:t>
      </w:r>
    </w:p>
    <w:p w14:paraId="4F31369A" w14:textId="3B353C67" w:rsidR="0079626C" w:rsidRDefault="0079626C" w:rsidP="00D047A5">
      <w:r>
        <w:t xml:space="preserve">At </w:t>
      </w:r>
      <w:r w:rsidR="004D7CE9">
        <w:t xml:space="preserve">City of </w:t>
      </w:r>
      <w:r>
        <w:t xml:space="preserve">Gold Coast, </w:t>
      </w:r>
      <w:r w:rsidR="00B00006">
        <w:t xml:space="preserve">training focussed on </w:t>
      </w:r>
      <w:r w:rsidR="001B4423">
        <w:t xml:space="preserve">staff </w:t>
      </w:r>
      <w:r w:rsidR="00B00006">
        <w:t>who work with members of the public</w:t>
      </w:r>
      <w:r w:rsidR="00FE5BDD">
        <w:t xml:space="preserve">, as well as those who </w:t>
      </w:r>
      <w:r w:rsidR="00BD16A5">
        <w:t>deal with investigations and disciplinary procedures. These work units have been provided with resources and checklists to assist in human rights considerations in their case management.</w:t>
      </w:r>
    </w:p>
    <w:p w14:paraId="147B5928" w14:textId="3C636703" w:rsidR="00AF4FA1" w:rsidRPr="004C0CCC" w:rsidRDefault="0039597E" w:rsidP="004C0CCC">
      <w:r>
        <w:t>C</w:t>
      </w:r>
      <w:r w:rsidR="00DE127D">
        <w:t xml:space="preserve">ouncils </w:t>
      </w:r>
      <w:r>
        <w:t xml:space="preserve">indicated that they </w:t>
      </w:r>
      <w:r w:rsidR="00DE127D">
        <w:t xml:space="preserve">collect feedback on their training, and this feedback is used to improve training and resources. </w:t>
      </w:r>
      <w:r w:rsidR="00C7779B">
        <w:t xml:space="preserve">For instance, </w:t>
      </w:r>
      <w:r w:rsidR="00DE127D">
        <w:t xml:space="preserve">Logan City Council </w:t>
      </w:r>
      <w:r w:rsidR="00D21617">
        <w:t>reported</w:t>
      </w:r>
      <w:r w:rsidR="00DE127D">
        <w:t xml:space="preserve"> that they emphasise an open dialogue with relevant branches to ensure resources and training meet staff needs.</w:t>
      </w:r>
    </w:p>
    <w:p w14:paraId="2D42D0A3" w14:textId="77777777" w:rsidR="0051082D" w:rsidRDefault="00C057C9" w:rsidP="0051082D">
      <w:r>
        <w:t>Responses</w:t>
      </w:r>
      <w:r w:rsidR="00A85DE0">
        <w:t xml:space="preserve"> to the survey did not provide a clear picture of the percentage of staff members who had received human rights training</w:t>
      </w:r>
      <w:r w:rsidR="0051082D">
        <w:t>, but councils reported that:</w:t>
      </w:r>
    </w:p>
    <w:p w14:paraId="20C8F196" w14:textId="045B0620" w:rsidR="00CD0823" w:rsidRDefault="0042716E" w:rsidP="0051082D">
      <w:pPr>
        <w:pStyle w:val="Listparagraph-bulleted"/>
      </w:pPr>
      <w:r>
        <w:t>A</w:t>
      </w:r>
      <w:r w:rsidR="00CD0823">
        <w:t xml:space="preserve">ll work areas </w:t>
      </w:r>
      <w:r w:rsidR="007715C3">
        <w:t xml:space="preserve">at Brisbane City Council </w:t>
      </w:r>
      <w:r w:rsidR="00CD0823">
        <w:t>have access to tailored and in-person human rights training on an annual basis.</w:t>
      </w:r>
    </w:p>
    <w:p w14:paraId="09168CC5" w14:textId="2DE77FC6" w:rsidR="007715C3" w:rsidRDefault="007715C3" w:rsidP="00CD0823">
      <w:pPr>
        <w:pStyle w:val="Listparagraph-bulleted"/>
      </w:pPr>
      <w:r>
        <w:t xml:space="preserve">Sunshine Coast Council </w:t>
      </w:r>
      <w:r w:rsidR="00184C45">
        <w:t>reported</w:t>
      </w:r>
      <w:r>
        <w:t xml:space="preserve"> </w:t>
      </w:r>
      <w:r w:rsidR="00CD0823">
        <w:t xml:space="preserve">an increase of approximately 2% </w:t>
      </w:r>
      <w:r w:rsidR="00184C45">
        <w:t>in</w:t>
      </w:r>
      <w:r w:rsidR="00CD0823">
        <w:t xml:space="preserve"> employees undertaking training.</w:t>
      </w:r>
    </w:p>
    <w:p w14:paraId="040E5505" w14:textId="251D8DDF" w:rsidR="007715C3" w:rsidRDefault="007715C3" w:rsidP="00CD0823">
      <w:pPr>
        <w:pStyle w:val="Listparagraph-bulleted"/>
      </w:pPr>
      <w:r>
        <w:t xml:space="preserve">Ipswich City Council </w:t>
      </w:r>
      <w:r w:rsidR="00184C45">
        <w:t xml:space="preserve">reported that </w:t>
      </w:r>
      <w:r w:rsidR="00284A9C">
        <w:t xml:space="preserve">92% of </w:t>
      </w:r>
      <w:r w:rsidR="00CD0823">
        <w:t>employees have completed the Human Rights Act module.</w:t>
      </w:r>
    </w:p>
    <w:p w14:paraId="7210FF7E" w14:textId="25910E57" w:rsidR="00E07438" w:rsidRDefault="00583318" w:rsidP="00CD0823">
      <w:pPr>
        <w:pStyle w:val="Listparagraph-bulleted"/>
      </w:pPr>
      <w:r>
        <w:t xml:space="preserve">City of </w:t>
      </w:r>
      <w:r w:rsidR="006E2800">
        <w:t xml:space="preserve">Gold Coast </w:t>
      </w:r>
      <w:r w:rsidR="00D158C5">
        <w:t xml:space="preserve">reported that </w:t>
      </w:r>
      <w:r w:rsidR="00E07438">
        <w:t xml:space="preserve">all new employees receive </w:t>
      </w:r>
      <w:proofErr w:type="gramStart"/>
      <w:r w:rsidR="00E07438">
        <w:t>training</w:t>
      </w:r>
      <w:proofErr w:type="gramEnd"/>
      <w:r w:rsidR="00E07438">
        <w:t xml:space="preserve"> </w:t>
      </w:r>
      <w:r w:rsidR="00754708">
        <w:t xml:space="preserve">and </w:t>
      </w:r>
      <w:r w:rsidR="00CB4BAA">
        <w:t xml:space="preserve">it is mandatory for all employees to </w:t>
      </w:r>
      <w:r w:rsidR="00815BDC">
        <w:t xml:space="preserve">complete </w:t>
      </w:r>
      <w:r w:rsidR="00C97FF2">
        <w:t>the training annually.</w:t>
      </w:r>
    </w:p>
    <w:p w14:paraId="06BFC2E0" w14:textId="48DFF699" w:rsidR="00AF4FA1" w:rsidRDefault="00DF4D13" w:rsidP="00D047A5">
      <w:pPr>
        <w:pStyle w:val="Listparagraph-bulleted"/>
      </w:pPr>
      <w:r>
        <w:lastRenderedPageBreak/>
        <w:t xml:space="preserve">Logan City Council reported </w:t>
      </w:r>
      <w:r w:rsidR="00DF417F">
        <w:t xml:space="preserve">that </w:t>
      </w:r>
      <w:r w:rsidR="00CD0823">
        <w:t>training is mandatory for all employees as part of their induction.</w:t>
      </w:r>
    </w:p>
    <w:p w14:paraId="324963EA" w14:textId="77777777" w:rsidR="0076387A" w:rsidRPr="007F3D16" w:rsidRDefault="0076387A" w:rsidP="0076387A">
      <w:pPr>
        <w:pStyle w:val="Heading2"/>
        <w:rPr>
          <w:color w:val="8D361E"/>
        </w:rPr>
      </w:pPr>
      <w:bookmarkStart w:id="283" w:name="_Toc56451600"/>
      <w:bookmarkStart w:id="284" w:name="_Toc56452174"/>
      <w:bookmarkStart w:id="285" w:name="_Toc84593903"/>
      <w:bookmarkStart w:id="286" w:name="_Toc85451780"/>
      <w:bookmarkStart w:id="287" w:name="_Toc85526710"/>
      <w:bookmarkStart w:id="288" w:name="_Toc85787125"/>
      <w:bookmarkStart w:id="289" w:name="_Toc1969349879"/>
      <w:bookmarkStart w:id="290" w:name="_Toc117697184"/>
      <w:bookmarkStart w:id="291" w:name="_Toc117697891"/>
      <w:bookmarkStart w:id="292" w:name="_Toc147757331"/>
      <w:bookmarkStart w:id="293" w:name="_Toc148086952"/>
      <w:r w:rsidRPr="007F3D16">
        <w:rPr>
          <w:color w:val="8D361E"/>
        </w:rPr>
        <w:t>Indicator 2: Community consultation and engagement</w:t>
      </w:r>
      <w:bookmarkEnd w:id="283"/>
      <w:bookmarkEnd w:id="284"/>
      <w:bookmarkEnd w:id="285"/>
      <w:bookmarkEnd w:id="286"/>
      <w:bookmarkEnd w:id="287"/>
      <w:bookmarkEnd w:id="288"/>
      <w:bookmarkEnd w:id="289"/>
      <w:bookmarkEnd w:id="290"/>
      <w:bookmarkEnd w:id="291"/>
      <w:bookmarkEnd w:id="292"/>
      <w:bookmarkEnd w:id="293"/>
    </w:p>
    <w:p w14:paraId="3D08489F" w14:textId="37A7E687" w:rsidR="00AF2296" w:rsidRDefault="00077EDC" w:rsidP="00C60B82">
      <w:r>
        <w:t>The Commission</w:t>
      </w:r>
      <w:r w:rsidR="00891670">
        <w:t xml:space="preserve"> </w:t>
      </w:r>
      <w:r w:rsidR="0039276E">
        <w:t>asked councils whether community consultation</w:t>
      </w:r>
      <w:r w:rsidR="0086669E">
        <w:t xml:space="preserve"> and engagement about human rights</w:t>
      </w:r>
      <w:r w:rsidR="00CB72B3">
        <w:t xml:space="preserve"> had been conducted</w:t>
      </w:r>
      <w:r w:rsidR="0086669E">
        <w:t>, or information provided to the community about human rights.</w:t>
      </w:r>
      <w:r w:rsidR="0039276E">
        <w:t xml:space="preserve"> </w:t>
      </w:r>
    </w:p>
    <w:p w14:paraId="5A02343C" w14:textId="2DC6BD02" w:rsidR="00131DAA" w:rsidRDefault="00CE663A" w:rsidP="00131DAA">
      <w:r>
        <w:t>The</w:t>
      </w:r>
      <w:r w:rsidR="00131DAA">
        <w:t xml:space="preserve"> councils who responded to the survey reported that they have engaged with various stakeholders and community members to promote and protect human rights.</w:t>
      </w:r>
      <w:r w:rsidR="00455BA4">
        <w:t xml:space="preserve"> Flinders Shire Council reported that they had not </w:t>
      </w:r>
      <w:proofErr w:type="gramStart"/>
      <w:r w:rsidR="00455BA4">
        <w:t>taken action</w:t>
      </w:r>
      <w:proofErr w:type="gramEnd"/>
      <w:r w:rsidR="00455BA4">
        <w:t xml:space="preserve"> on community consultation or engagement about human rights but </w:t>
      </w:r>
      <w:r w:rsidR="0024368C">
        <w:t>are</w:t>
      </w:r>
      <w:r w:rsidR="00455BA4">
        <w:t xml:space="preserve"> developing a plan </w:t>
      </w:r>
      <w:r w:rsidR="002E3F0D">
        <w:t>for</w:t>
      </w:r>
      <w:r w:rsidR="000B78A2">
        <w:t xml:space="preserve"> implementation</w:t>
      </w:r>
      <w:r w:rsidR="00455BA4">
        <w:t xml:space="preserve"> in the upcoming financial year.</w:t>
      </w:r>
    </w:p>
    <w:p w14:paraId="099B9998" w14:textId="50AE6C7D" w:rsidR="00DE298D" w:rsidRDefault="00DE298D" w:rsidP="00DE298D">
      <w:r>
        <w:t xml:space="preserve">Most </w:t>
      </w:r>
      <w:r w:rsidR="00CE663A">
        <w:t>of the surveyed</w:t>
      </w:r>
      <w:r>
        <w:t xml:space="preserve"> councils have dedicated webpages or platforms to provide information to the community about human rights, including how to make complaints</w:t>
      </w:r>
      <w:r w:rsidR="00F023AD">
        <w:t>,</w:t>
      </w:r>
      <w:r>
        <w:t xml:space="preserve"> and the purpose of human rights legislation. Information dissemination includes materials, campaigns, and web content to educate the public about human rights.</w:t>
      </w:r>
    </w:p>
    <w:p w14:paraId="1FBC9A24" w14:textId="0DA57BEF" w:rsidR="00ED45A6" w:rsidRDefault="00A93A1A" w:rsidP="00DE298D">
      <w:r>
        <w:t xml:space="preserve">City of </w:t>
      </w:r>
      <w:r w:rsidR="00ED45A6">
        <w:t xml:space="preserve">Gold Coast </w:t>
      </w:r>
      <w:r w:rsidR="00ED45A6" w:rsidRPr="00ED45A6">
        <w:t>updated its Community Engagement Policy to ensure</w:t>
      </w:r>
      <w:r w:rsidR="00ED45A6">
        <w:t xml:space="preserve"> </w:t>
      </w:r>
      <w:r w:rsidR="00ED45A6" w:rsidRPr="00ED45A6">
        <w:t xml:space="preserve">that the Act was included as relevant legislation </w:t>
      </w:r>
      <w:r w:rsidR="004335F6">
        <w:t xml:space="preserve">that has an </w:t>
      </w:r>
      <w:r w:rsidR="00ED45A6" w:rsidRPr="00ED45A6">
        <w:t>impact</w:t>
      </w:r>
      <w:r w:rsidR="004335F6">
        <w:t xml:space="preserve"> on</w:t>
      </w:r>
      <w:r w:rsidR="00ED45A6" w:rsidRPr="00ED45A6">
        <w:t xml:space="preserve"> how Council engages with the community.</w:t>
      </w:r>
      <w:r w:rsidR="002469CF">
        <w:t xml:space="preserve"> </w:t>
      </w:r>
      <w:r w:rsidR="002469CF" w:rsidRPr="002469CF">
        <w:t xml:space="preserve">Council’s Equitable Access Policy and Accessible and Inclusive City Action Plan 2020-2025 affirm </w:t>
      </w:r>
      <w:r w:rsidR="002469CF">
        <w:t>its</w:t>
      </w:r>
      <w:r w:rsidR="002469CF" w:rsidRPr="002469CF">
        <w:t xml:space="preserve"> commitment to improving accessibility and inclusion for all residents and visitors.</w:t>
      </w:r>
    </w:p>
    <w:p w14:paraId="530B8FA7" w14:textId="52285462" w:rsidR="001A6F33" w:rsidRDefault="001A6F33" w:rsidP="00DE298D">
      <w:r>
        <w:t>Brisbane City Council has the benefit of a Senior Human Rights Officer who undert</w:t>
      </w:r>
      <w:r w:rsidR="005330EF">
        <w:t>ook</w:t>
      </w:r>
      <w:r>
        <w:t xml:space="preserve"> </w:t>
      </w:r>
      <w:r w:rsidR="00D72134">
        <w:t xml:space="preserve">internal and external engagement activities in the </w:t>
      </w:r>
      <w:r w:rsidR="000E4CB6">
        <w:t>financial</w:t>
      </w:r>
      <w:r w:rsidR="00D72134">
        <w:t xml:space="preserve"> year. </w:t>
      </w:r>
      <w:r w:rsidR="000E4CB6">
        <w:t>For instance, they attended Homeless Connect in May 2023</w:t>
      </w:r>
      <w:r w:rsidR="00C719F2">
        <w:t>,</w:t>
      </w:r>
      <w:r w:rsidR="0055601A">
        <w:t xml:space="preserve"> met with Brisbane residents experiencing housing </w:t>
      </w:r>
      <w:r w:rsidR="00BC4648">
        <w:t xml:space="preserve">insecurity, and </w:t>
      </w:r>
      <w:r w:rsidR="00B11AF3">
        <w:t>referred</w:t>
      </w:r>
      <w:r w:rsidR="00D96F66">
        <w:t xml:space="preserve"> </w:t>
      </w:r>
      <w:r w:rsidR="00ED245F">
        <w:t xml:space="preserve">residents who had experienced racism </w:t>
      </w:r>
      <w:r w:rsidR="005D1FEB">
        <w:t>to</w:t>
      </w:r>
      <w:r w:rsidR="00ED245F">
        <w:t xml:space="preserve"> the </w:t>
      </w:r>
      <w:r w:rsidR="0093331F">
        <w:t>racism reporting</w:t>
      </w:r>
      <w:r w:rsidR="00F8626E">
        <w:t xml:space="preserve"> tool and information</w:t>
      </w:r>
      <w:r w:rsidR="00DB2950">
        <w:t xml:space="preserve"> </w:t>
      </w:r>
      <w:r w:rsidR="009E5BB5">
        <w:t xml:space="preserve">on </w:t>
      </w:r>
      <w:r w:rsidR="0013237A">
        <w:t>the Commission’s website</w:t>
      </w:r>
      <w:r w:rsidR="00F8626E">
        <w:t>.</w:t>
      </w:r>
    </w:p>
    <w:p w14:paraId="040CCB58" w14:textId="4B156FE3" w:rsidR="000556BF" w:rsidRDefault="00D14BC0" w:rsidP="00DE298D">
      <w:r>
        <w:t>Sunshine Coast Council</w:t>
      </w:r>
      <w:r w:rsidR="00B602BD">
        <w:t xml:space="preserve"> </w:t>
      </w:r>
      <w:r w:rsidR="00D52956">
        <w:t>instanced</w:t>
      </w:r>
      <w:r w:rsidR="00D1425B">
        <w:t xml:space="preserve"> community engagement activities that ‘embody the protection and promotion of human rights for our community.’</w:t>
      </w:r>
      <w:r>
        <w:t xml:space="preserve"> </w:t>
      </w:r>
      <w:r w:rsidR="00B13D1A" w:rsidRPr="00B13D1A">
        <w:t>These include</w:t>
      </w:r>
      <w:r w:rsidR="00557529">
        <w:t>d</w:t>
      </w:r>
      <w:r w:rsidR="001B0FA3">
        <w:t>:</w:t>
      </w:r>
      <w:r w:rsidR="00B13D1A" w:rsidRPr="00B13D1A">
        <w:t xml:space="preserve"> providing alternative transport options for older people and </w:t>
      </w:r>
      <w:r w:rsidR="007E1443">
        <w:t>people</w:t>
      </w:r>
      <w:r w:rsidR="00B13D1A" w:rsidRPr="00B13D1A">
        <w:t xml:space="preserve"> with disabilities, promoting health and activity through the Healthy Sunshine Coast program, improving beach accessibility with equipment like beach matting and wheelchairs, and implementing a mobility mapping project. </w:t>
      </w:r>
      <w:r w:rsidR="007E1443">
        <w:t>T</w:t>
      </w:r>
      <w:r w:rsidR="00B13D1A" w:rsidRPr="00B13D1A">
        <w:t xml:space="preserve">he Council is </w:t>
      </w:r>
      <w:r w:rsidR="007E1443">
        <w:t xml:space="preserve">also </w:t>
      </w:r>
      <w:r w:rsidR="00B13D1A" w:rsidRPr="00B13D1A">
        <w:t>partnering with community organi</w:t>
      </w:r>
      <w:r w:rsidR="000556BF">
        <w:t>s</w:t>
      </w:r>
      <w:r w:rsidR="00B13D1A" w:rsidRPr="00B13D1A">
        <w:t xml:space="preserve">ations to address homelessness and </w:t>
      </w:r>
      <w:r w:rsidR="00463E2E">
        <w:t xml:space="preserve">is </w:t>
      </w:r>
      <w:r w:rsidR="00B13D1A" w:rsidRPr="00B13D1A">
        <w:t>fostering diversity and inclusi</w:t>
      </w:r>
      <w:r w:rsidR="00EF74FA">
        <w:t>on</w:t>
      </w:r>
      <w:r w:rsidR="00B13D1A" w:rsidRPr="00B13D1A">
        <w:t xml:space="preserve"> within its workforce and the broader Sunshine Coast region, as demonstrated by its participation in events </w:t>
      </w:r>
      <w:r w:rsidR="00302017">
        <w:t>such as</w:t>
      </w:r>
      <w:r w:rsidR="00B13D1A" w:rsidRPr="00B13D1A">
        <w:t xml:space="preserve"> the Sunshine Coast Mardi Gras.</w:t>
      </w:r>
    </w:p>
    <w:p w14:paraId="7EE3DE67" w14:textId="4FF84FBA" w:rsidR="00503F0B" w:rsidRDefault="00503F0B" w:rsidP="00DE298D">
      <w:r>
        <w:t>Logan City Council reported that they engage in</w:t>
      </w:r>
      <w:r w:rsidRPr="00503F0B">
        <w:t xml:space="preserve"> ongoing consultation in response to </w:t>
      </w:r>
      <w:r w:rsidR="00993D23">
        <w:t xml:space="preserve">community </w:t>
      </w:r>
      <w:r w:rsidRPr="00503F0B">
        <w:t>feedback, particularly for disability inclusion.</w:t>
      </w:r>
      <w:r w:rsidR="000F378C">
        <w:t xml:space="preserve"> </w:t>
      </w:r>
      <w:proofErr w:type="gramStart"/>
      <w:r w:rsidR="00C23FAC">
        <w:t>In the course of</w:t>
      </w:r>
      <w:proofErr w:type="gramEnd"/>
      <w:r w:rsidR="00C23FAC">
        <w:t xml:space="preserve"> </w:t>
      </w:r>
      <w:r w:rsidR="00F40111">
        <w:t>c</w:t>
      </w:r>
      <w:r w:rsidR="000F378C">
        <w:t>onsultation</w:t>
      </w:r>
      <w:r w:rsidR="00F40111">
        <w:t>s</w:t>
      </w:r>
      <w:r w:rsidR="000F378C">
        <w:t xml:space="preserve"> to create </w:t>
      </w:r>
      <w:r w:rsidR="00F40111">
        <w:t>Council’s</w:t>
      </w:r>
      <w:r w:rsidR="000F378C">
        <w:t xml:space="preserve"> 2023-25 Disability Action Plan</w:t>
      </w:r>
      <w:r w:rsidR="0076197C">
        <w:t>,</w:t>
      </w:r>
      <w:r w:rsidR="005D2A7C">
        <w:t xml:space="preserve"> </w:t>
      </w:r>
      <w:r w:rsidR="008E40A8">
        <w:t xml:space="preserve">an agreement </w:t>
      </w:r>
      <w:r w:rsidR="00453D60">
        <w:t xml:space="preserve">was reached </w:t>
      </w:r>
      <w:r w:rsidR="008E40A8">
        <w:t xml:space="preserve">to consult </w:t>
      </w:r>
      <w:r w:rsidR="005F4093">
        <w:t>broadly in future</w:t>
      </w:r>
      <w:r w:rsidR="008E40A8">
        <w:t xml:space="preserve"> </w:t>
      </w:r>
      <w:r w:rsidR="005F4093">
        <w:t>when developing new facilities, upgrading existing facilities</w:t>
      </w:r>
      <w:r w:rsidR="00E90684">
        <w:t>,</w:t>
      </w:r>
      <w:r w:rsidR="005F4093">
        <w:t xml:space="preserve"> and reviewing major projects.</w:t>
      </w:r>
    </w:p>
    <w:p w14:paraId="2F254D20" w14:textId="77777777" w:rsidR="00A43865" w:rsidRPr="007F3D16" w:rsidRDefault="00A43865" w:rsidP="00A43865">
      <w:pPr>
        <w:pStyle w:val="Heading2"/>
        <w:rPr>
          <w:color w:val="8D361E"/>
        </w:rPr>
      </w:pPr>
      <w:bookmarkStart w:id="294" w:name="_Toc56451601"/>
      <w:bookmarkStart w:id="295" w:name="_Toc56452175"/>
      <w:bookmarkStart w:id="296" w:name="_Toc84593904"/>
      <w:bookmarkStart w:id="297" w:name="_Toc85451781"/>
      <w:bookmarkStart w:id="298" w:name="_Toc85526711"/>
      <w:bookmarkStart w:id="299" w:name="_Toc85787126"/>
      <w:bookmarkStart w:id="300" w:name="_Toc117697185"/>
      <w:bookmarkStart w:id="301" w:name="_Toc117697892"/>
      <w:bookmarkStart w:id="302" w:name="_Toc147757332"/>
      <w:bookmarkStart w:id="303" w:name="_Toc148086953"/>
      <w:bookmarkStart w:id="304" w:name="_Toc1344436283"/>
      <w:r w:rsidRPr="007F3D16">
        <w:rPr>
          <w:color w:val="8D361E"/>
        </w:rPr>
        <w:lastRenderedPageBreak/>
        <w:t>Indicator 3: Awareness-raising and support for related entities</w:t>
      </w:r>
      <w:bookmarkEnd w:id="294"/>
      <w:bookmarkEnd w:id="295"/>
      <w:bookmarkEnd w:id="296"/>
      <w:bookmarkEnd w:id="297"/>
      <w:bookmarkEnd w:id="298"/>
      <w:bookmarkEnd w:id="299"/>
      <w:bookmarkEnd w:id="300"/>
      <w:bookmarkEnd w:id="301"/>
      <w:bookmarkEnd w:id="302"/>
      <w:bookmarkEnd w:id="303"/>
      <w:r w:rsidRPr="007F3D16">
        <w:rPr>
          <w:color w:val="8D361E"/>
        </w:rPr>
        <w:t xml:space="preserve"> </w:t>
      </w:r>
      <w:bookmarkEnd w:id="304"/>
    </w:p>
    <w:p w14:paraId="3B5A08BF" w14:textId="652ED076" w:rsidR="002B6DA7" w:rsidRDefault="00077EDC" w:rsidP="002B6DA7">
      <w:r>
        <w:t>The Commission</w:t>
      </w:r>
      <w:r w:rsidR="002B6DA7">
        <w:t xml:space="preserve"> asked councils about the extent to which they had raised awareness about the Human Rights Act with contractors </w:t>
      </w:r>
      <w:r w:rsidR="00F12828">
        <w:t>they engage to deliver services</w:t>
      </w:r>
      <w:r w:rsidR="6D559209">
        <w:t>,</w:t>
      </w:r>
      <w:r w:rsidR="00F12828">
        <w:t xml:space="preserve"> and </w:t>
      </w:r>
      <w:r w:rsidR="587778A5">
        <w:t>how they have encouraged</w:t>
      </w:r>
      <w:r w:rsidR="00F12828">
        <w:t xml:space="preserve"> and supported their compliance with the Act.</w:t>
      </w:r>
    </w:p>
    <w:p w14:paraId="4E009C44" w14:textId="1458AAC8" w:rsidR="00E24A7E" w:rsidRDefault="00E24A7E" w:rsidP="002B6DA7">
      <w:r>
        <w:t>Some</w:t>
      </w:r>
      <w:r w:rsidR="00803BD1">
        <w:t>,</w:t>
      </w:r>
      <w:r>
        <w:t xml:space="preserve"> but not all</w:t>
      </w:r>
      <w:r w:rsidR="00803BD1">
        <w:t>,</w:t>
      </w:r>
      <w:r>
        <w:t xml:space="preserve"> councils had </w:t>
      </w:r>
      <w:r w:rsidR="00764397">
        <w:t xml:space="preserve">explicitly required contractors to comply with the Act through contractual arrangements, and </w:t>
      </w:r>
      <w:r w:rsidR="00C5527E">
        <w:t>some had raised awareness with contractors about the need to comply with the Act.</w:t>
      </w:r>
    </w:p>
    <w:p w14:paraId="2FF4786A" w14:textId="156A9251" w:rsidR="00415547" w:rsidRDefault="003E5809" w:rsidP="003E5809">
      <w:r>
        <w:t xml:space="preserve">Brisbane City Council has a policy suite outlining human rights obligations for Council and its staff. </w:t>
      </w:r>
      <w:r w:rsidR="008266F8">
        <w:t>The Council</w:t>
      </w:r>
      <w:r>
        <w:t xml:space="preserve"> provide</w:t>
      </w:r>
      <w:r w:rsidR="008266F8">
        <w:t>s</w:t>
      </w:r>
      <w:r>
        <w:t xml:space="preserve"> factsheets for external entities and training is provided to staff to ensure contractors are aware of their functional public entity status.</w:t>
      </w:r>
      <w:r w:rsidR="00C377A2">
        <w:t xml:space="preserve"> </w:t>
      </w:r>
      <w:r w:rsidR="00A00E50">
        <w:t>Brisbane City Council c</w:t>
      </w:r>
      <w:r w:rsidR="00A00E50" w:rsidRPr="00C377A2">
        <w:t xml:space="preserve">orporate rules, including human rights policies, extend to contractors, and </w:t>
      </w:r>
      <w:r w:rsidR="00A00E50">
        <w:t>a</w:t>
      </w:r>
      <w:r w:rsidR="00A00E50" w:rsidRPr="00C377A2">
        <w:t xml:space="preserve"> reported breach could result in termination</w:t>
      </w:r>
      <w:r w:rsidR="001D65A4">
        <w:t xml:space="preserve"> of a contract</w:t>
      </w:r>
      <w:r w:rsidR="00A00E50" w:rsidRPr="00C377A2">
        <w:t>.</w:t>
      </w:r>
    </w:p>
    <w:p w14:paraId="43B02D9C" w14:textId="347BF7FB" w:rsidR="003E5809" w:rsidRDefault="003E5809" w:rsidP="003E5809">
      <w:r>
        <w:t>Ipswich City Council has liaised with the Local Government Association of Queensland regarding free online training and resources for functional public entities.</w:t>
      </w:r>
      <w:r w:rsidR="00886602">
        <w:t xml:space="preserve"> </w:t>
      </w:r>
      <w:r w:rsidR="00083401">
        <w:t>The</w:t>
      </w:r>
      <w:r w:rsidR="00886602" w:rsidRPr="00886602">
        <w:t xml:space="preserve"> Council plans to provide further support for related entities</w:t>
      </w:r>
      <w:r w:rsidR="00886602">
        <w:t xml:space="preserve"> in future</w:t>
      </w:r>
      <w:r w:rsidR="00886602" w:rsidRPr="00886602">
        <w:t>.</w:t>
      </w:r>
    </w:p>
    <w:p w14:paraId="30D04113" w14:textId="3780ABAA" w:rsidR="00BD7CFD" w:rsidRDefault="003E5809" w:rsidP="003E5809">
      <w:r>
        <w:t xml:space="preserve">Logan City Council has developed a human rights information sheet </w:t>
      </w:r>
      <w:r w:rsidR="00B05F3F">
        <w:t>to improve</w:t>
      </w:r>
      <w:r>
        <w:t xml:space="preserve"> contractor engagement awareness</w:t>
      </w:r>
      <w:r w:rsidR="00B05F3F">
        <w:t xml:space="preserve"> of the Human Rights Act</w:t>
      </w:r>
      <w:r>
        <w:t>. The corporate induction, including the Human Rights Act module, is mandatory for selected contractors.</w:t>
      </w:r>
    </w:p>
    <w:p w14:paraId="1BE1389E" w14:textId="3178B026" w:rsidR="004D60D6" w:rsidRPr="007F3D16" w:rsidRDefault="004D60D6" w:rsidP="004D60D6">
      <w:pPr>
        <w:pStyle w:val="Heading2"/>
        <w:rPr>
          <w:rFonts w:eastAsia="Yu Gothic Light" w:cs="Times New Roman"/>
          <w:color w:val="8D361E"/>
        </w:rPr>
      </w:pPr>
      <w:bookmarkStart w:id="305" w:name="_Toc56451602"/>
      <w:bookmarkStart w:id="306" w:name="_Toc56452176"/>
      <w:bookmarkStart w:id="307" w:name="_Toc84593905"/>
      <w:bookmarkStart w:id="308" w:name="_Toc85451782"/>
      <w:bookmarkStart w:id="309" w:name="_Toc85526712"/>
      <w:bookmarkStart w:id="310" w:name="_Toc85787127"/>
      <w:bookmarkStart w:id="311" w:name="_Toc117697186"/>
      <w:bookmarkStart w:id="312" w:name="_Toc117697893"/>
      <w:bookmarkStart w:id="313" w:name="_Toc147757333"/>
      <w:bookmarkStart w:id="314" w:name="_Toc148086954"/>
      <w:bookmarkStart w:id="315" w:name="_Toc1145729737"/>
      <w:r w:rsidRPr="007F3D16">
        <w:rPr>
          <w:color w:val="8D361E"/>
        </w:rPr>
        <w:t>Indicator 4: Reviews and development of laws</w:t>
      </w:r>
      <w:bookmarkEnd w:id="305"/>
      <w:bookmarkEnd w:id="306"/>
      <w:bookmarkEnd w:id="307"/>
      <w:bookmarkEnd w:id="308"/>
      <w:bookmarkEnd w:id="309"/>
      <w:bookmarkEnd w:id="310"/>
      <w:bookmarkEnd w:id="311"/>
      <w:bookmarkEnd w:id="312"/>
      <w:bookmarkEnd w:id="313"/>
      <w:bookmarkEnd w:id="314"/>
      <w:r w:rsidRPr="007F3D16">
        <w:rPr>
          <w:color w:val="8D361E"/>
        </w:rPr>
        <w:t xml:space="preserve"> </w:t>
      </w:r>
      <w:bookmarkEnd w:id="315"/>
    </w:p>
    <w:p w14:paraId="33D4E050" w14:textId="16222E51" w:rsidR="00DA6FC6" w:rsidRDefault="00077EDC" w:rsidP="009F00C2">
      <w:r>
        <w:t>The Commission</w:t>
      </w:r>
      <w:r w:rsidR="002968F6">
        <w:t xml:space="preserve"> asked councils about the development of local laws and subordinate local laws, including </w:t>
      </w:r>
      <w:r w:rsidR="0056189D">
        <w:t>any examples of the impact of the Human Rights Act</w:t>
      </w:r>
      <w:r w:rsidR="00D56239">
        <w:t>, or any examples of good practice in local law development</w:t>
      </w:r>
      <w:r w:rsidR="0056189D">
        <w:t>.</w:t>
      </w:r>
      <w:r w:rsidR="00CB7A18">
        <w:t xml:space="preserve"> </w:t>
      </w:r>
    </w:p>
    <w:p w14:paraId="31405290" w14:textId="12E527C3" w:rsidR="00AD55BD" w:rsidRDefault="00615CDB" w:rsidP="00AD55BD">
      <w:r>
        <w:t xml:space="preserve">Last year, the Human Rights Act </w:t>
      </w:r>
      <w:r w:rsidR="00CD61D4">
        <w:t>had</w:t>
      </w:r>
      <w:r>
        <w:t xml:space="preserve"> limited impact on the development or amendment of local laws or subordinate local laws.</w:t>
      </w:r>
      <w:r w:rsidR="00F87B47">
        <w:t xml:space="preserve"> However</w:t>
      </w:r>
      <w:r w:rsidR="00D01644">
        <w:t>, responses received this</w:t>
      </w:r>
      <w:r w:rsidR="00F87B47">
        <w:t xml:space="preserve"> financial year indicated that </w:t>
      </w:r>
      <w:r w:rsidR="00D01644">
        <w:t xml:space="preserve">human rights </w:t>
      </w:r>
      <w:r w:rsidR="00853436">
        <w:t>are</w:t>
      </w:r>
      <w:r w:rsidR="00D01644">
        <w:t xml:space="preserve"> starting to become part of the local law process in some councils we surveyed.</w:t>
      </w:r>
    </w:p>
    <w:p w14:paraId="69D8F77E" w14:textId="76AE9A36" w:rsidR="00AD55BD" w:rsidRDefault="00AD55BD" w:rsidP="00AD55BD">
      <w:r>
        <w:t xml:space="preserve">Brisbane City Council reported that it </w:t>
      </w:r>
      <w:proofErr w:type="gramStart"/>
      <w:r>
        <w:t>gives full consideration to</w:t>
      </w:r>
      <w:proofErr w:type="gramEnd"/>
      <w:r>
        <w:t xml:space="preserve"> human rights and the Act during the development and review of local laws. They introduced the </w:t>
      </w:r>
      <w:r w:rsidRPr="009539A4">
        <w:rPr>
          <w:i/>
          <w:iCs/>
        </w:rPr>
        <w:t>Events</w:t>
      </w:r>
      <w:r>
        <w:t xml:space="preserve"> </w:t>
      </w:r>
      <w:r w:rsidRPr="009539A4">
        <w:rPr>
          <w:i/>
          <w:iCs/>
        </w:rPr>
        <w:t>Local Law 2022</w:t>
      </w:r>
      <w:r>
        <w:t xml:space="preserve"> in the reporting period, which aimed to safeguard health, safety, and community amenity through extensive consultation in accordance with the Act.</w:t>
      </w:r>
    </w:p>
    <w:p w14:paraId="0A0601B8" w14:textId="73A1DE60" w:rsidR="00D852E1" w:rsidRDefault="00AD55BD" w:rsidP="00AD55BD">
      <w:r>
        <w:t xml:space="preserve">Sunshine Coast Council introduced </w:t>
      </w:r>
      <w:r w:rsidRPr="0072084D">
        <w:rPr>
          <w:i/>
        </w:rPr>
        <w:t>Amendment Local Law No. 1 (Miscellaneous) 2023</w:t>
      </w:r>
      <w:r>
        <w:t xml:space="preserve"> and </w:t>
      </w:r>
      <w:r w:rsidRPr="0072084D">
        <w:rPr>
          <w:i/>
        </w:rPr>
        <w:t>Amendment Subordinate Local Law No. 1 (Miscellaneous) 2023</w:t>
      </w:r>
      <w:r>
        <w:t xml:space="preserve"> in May 2022. These amendments </w:t>
      </w:r>
      <w:r w:rsidR="00C36C2B">
        <w:t xml:space="preserve">had an </w:t>
      </w:r>
      <w:r>
        <w:t xml:space="preserve">impact </w:t>
      </w:r>
      <w:r w:rsidR="008E7F8A">
        <w:t>on other</w:t>
      </w:r>
      <w:r>
        <w:t xml:space="preserve"> local laws, including those related to animal management </w:t>
      </w:r>
      <w:r w:rsidR="001F40BF">
        <w:t>and</w:t>
      </w:r>
      <w:r>
        <w:t xml:space="preserve"> parking. A Human Rights Assessment of Compatibility was conducted as part of the local law development process.</w:t>
      </w:r>
      <w:r w:rsidR="00B8185F">
        <w:t xml:space="preserve"> </w:t>
      </w:r>
      <w:r w:rsidR="00D852E1">
        <w:t xml:space="preserve">Sunshine Coast Council’s Assessment of Compatibility </w:t>
      </w:r>
      <w:r w:rsidR="00C37994">
        <w:t xml:space="preserve">in relation to </w:t>
      </w:r>
      <w:r w:rsidR="00F87B47">
        <w:t xml:space="preserve">proposed </w:t>
      </w:r>
      <w:r w:rsidR="00F87B47">
        <w:lastRenderedPageBreak/>
        <w:t>prohibition on</w:t>
      </w:r>
      <w:r w:rsidR="00C37994">
        <w:t xml:space="preserve"> dog</w:t>
      </w:r>
      <w:r w:rsidR="00F87B47">
        <w:t>s</w:t>
      </w:r>
      <w:r w:rsidR="00C37994">
        <w:t xml:space="preserve"> </w:t>
      </w:r>
      <w:r w:rsidR="00F87B47">
        <w:t>in a specific precinct</w:t>
      </w:r>
      <w:r w:rsidR="00C37994">
        <w:t xml:space="preserve"> </w:t>
      </w:r>
      <w:proofErr w:type="gramStart"/>
      <w:r w:rsidR="00417B27">
        <w:t>took into account</w:t>
      </w:r>
      <w:proofErr w:type="gramEnd"/>
      <w:r w:rsidR="00417B27">
        <w:t xml:space="preserve"> equality, freedom of movement, protection of families and children</w:t>
      </w:r>
      <w:r w:rsidR="00E11616">
        <w:t>,</w:t>
      </w:r>
      <w:r w:rsidR="00417B27">
        <w:t xml:space="preserve"> and liberty and security of the person</w:t>
      </w:r>
      <w:r w:rsidR="0031019E">
        <w:t xml:space="preserve">. </w:t>
      </w:r>
      <w:r w:rsidR="0039645F">
        <w:t>The</w:t>
      </w:r>
      <w:r w:rsidR="00C37994" w:rsidRPr="00C37994">
        <w:t xml:space="preserve"> process </w:t>
      </w:r>
      <w:r w:rsidR="0039645F">
        <w:t xml:space="preserve">of completing the assessment </w:t>
      </w:r>
      <w:r w:rsidR="005B2A3E">
        <w:t>helped</w:t>
      </w:r>
      <w:r w:rsidR="00C37994" w:rsidRPr="00C37994">
        <w:t xml:space="preserve"> achieve a compromise accepted by the affected community and supported by Council</w:t>
      </w:r>
      <w:r w:rsidR="00025E5E">
        <w:t>:</w:t>
      </w:r>
    </w:p>
    <w:p w14:paraId="70D008FA" w14:textId="73647C7F" w:rsidR="00025E5E" w:rsidRDefault="00025E5E" w:rsidP="00D01644">
      <w:pPr>
        <w:pStyle w:val="Quote"/>
      </w:pPr>
      <w:r>
        <w:t xml:space="preserve">The Compatibility Assessment identified that the limitation relating to the prohibited dog precinct was reasonable, however, there was a practical solution available to reduce the limitation being applied, in that another adjacent area could be made available for off-leash activities. This alternative was accepted by all parties and became part of the adopted decision of Council. </w:t>
      </w:r>
    </w:p>
    <w:p w14:paraId="70E5F8FE" w14:textId="7AD4CAE4" w:rsidR="007C20D8" w:rsidRPr="007C20D8" w:rsidRDefault="007C20D8" w:rsidP="007C20D8">
      <w:r>
        <w:t xml:space="preserve">Sunshine Coast Council reported that undertaking the compatibility assessment was a </w:t>
      </w:r>
      <w:r w:rsidR="007538DB">
        <w:t>valuable</w:t>
      </w:r>
      <w:r>
        <w:t xml:space="preserve"> </w:t>
      </w:r>
      <w:r w:rsidR="007851B4">
        <w:t>exercise</w:t>
      </w:r>
      <w:r w:rsidR="002F6939">
        <w:t>,</w:t>
      </w:r>
      <w:r>
        <w:t xml:space="preserve"> as it is a ‘process that aids transparent and better decision making in the interests of all.’</w:t>
      </w:r>
    </w:p>
    <w:p w14:paraId="74034068" w14:textId="23DD0CAB" w:rsidR="00AD55BD" w:rsidRDefault="004F5C1D" w:rsidP="00AD55BD">
      <w:r>
        <w:t xml:space="preserve">Local City Council said that the human rights consideration is designed to occur at the ‘very beginning’ and the </w:t>
      </w:r>
      <w:r w:rsidR="00A8499E">
        <w:t>step-by-step</w:t>
      </w:r>
      <w:r>
        <w:t xml:space="preserve"> process is done in a considered way</w:t>
      </w:r>
      <w:r w:rsidR="001C27DA">
        <w:t>,</w:t>
      </w:r>
      <w:r>
        <w:t xml:space="preserve"> rather than a tick box approach. </w:t>
      </w:r>
      <w:r w:rsidR="009A02BD" w:rsidRPr="009A02BD">
        <w:t>Logan City Council</w:t>
      </w:r>
      <w:r w:rsidR="009A02BD">
        <w:t xml:space="preserve">’s local law development process </w:t>
      </w:r>
      <w:r w:rsidR="009A02BD" w:rsidRPr="009A02BD">
        <w:t>include</w:t>
      </w:r>
      <w:r w:rsidR="00310EC2">
        <w:t>s</w:t>
      </w:r>
      <w:r w:rsidR="009A02BD" w:rsidRPr="009A02BD">
        <w:t xml:space="preserve"> mandatory steps to assess the potential impact on human rights.</w:t>
      </w:r>
      <w:r w:rsidR="009A02BD">
        <w:t xml:space="preserve"> </w:t>
      </w:r>
      <w:r w:rsidR="00AD55BD">
        <w:t xml:space="preserve">Logan City Council introduced amendments to </w:t>
      </w:r>
      <w:r w:rsidR="00AD55BD" w:rsidRPr="0072084D">
        <w:rPr>
          <w:i/>
        </w:rPr>
        <w:t xml:space="preserve">Subordinate Local Law </w:t>
      </w:r>
      <w:r w:rsidR="00D57561">
        <w:rPr>
          <w:i/>
          <w:iCs/>
        </w:rPr>
        <w:t xml:space="preserve">No. </w:t>
      </w:r>
      <w:r w:rsidR="00AD55BD" w:rsidRPr="0072084D">
        <w:rPr>
          <w:i/>
        </w:rPr>
        <w:t>7.2 (</w:t>
      </w:r>
      <w:r w:rsidR="00B97A52">
        <w:rPr>
          <w:i/>
          <w:iCs/>
        </w:rPr>
        <w:t xml:space="preserve">Heavy Vehicle </w:t>
      </w:r>
      <w:r w:rsidR="00AD55BD" w:rsidRPr="0072084D">
        <w:rPr>
          <w:i/>
        </w:rPr>
        <w:t>Parking</w:t>
      </w:r>
      <w:r w:rsidR="00B97A52">
        <w:rPr>
          <w:i/>
          <w:iCs/>
        </w:rPr>
        <w:t xml:space="preserve"> on a Road</w:t>
      </w:r>
      <w:r w:rsidR="00AD55BD" w:rsidRPr="0072084D">
        <w:rPr>
          <w:i/>
        </w:rPr>
        <w:t>)</w:t>
      </w:r>
      <w:r w:rsidR="004B184B">
        <w:rPr>
          <w:i/>
          <w:iCs/>
        </w:rPr>
        <w:t xml:space="preserve"> 2003</w:t>
      </w:r>
      <w:r w:rsidR="00AD55BD">
        <w:t xml:space="preserve"> and proposed amendments to </w:t>
      </w:r>
      <w:r w:rsidR="00AD55BD" w:rsidRPr="0072084D">
        <w:rPr>
          <w:i/>
        </w:rPr>
        <w:t xml:space="preserve">Subordinate Local Law </w:t>
      </w:r>
      <w:r w:rsidR="00986FAB">
        <w:rPr>
          <w:i/>
          <w:iCs/>
        </w:rPr>
        <w:t xml:space="preserve">No. </w:t>
      </w:r>
      <w:r w:rsidR="00AD55BD" w:rsidRPr="0072084D">
        <w:rPr>
          <w:i/>
        </w:rPr>
        <w:t>9.2</w:t>
      </w:r>
      <w:r w:rsidR="007202AE">
        <w:rPr>
          <w:i/>
          <w:iCs/>
        </w:rPr>
        <w:t xml:space="preserve"> (Election Signs) 1999</w:t>
      </w:r>
      <w:r w:rsidR="00AD55BD">
        <w:t>. These changes were made with consideration of human rights, aiming to reduce noise in residential areas and improve public safety by regulating election signs.</w:t>
      </w:r>
    </w:p>
    <w:p w14:paraId="6A920586" w14:textId="106A1086" w:rsidR="007851B4" w:rsidRDefault="007851B4" w:rsidP="00AD55BD">
      <w:r>
        <w:t xml:space="preserve">Ipswich City Council has not introduced any new local laws or subordinate local laws since the commencement of the </w:t>
      </w:r>
      <w:r w:rsidR="00C2028E">
        <w:t xml:space="preserve">Human Rights </w:t>
      </w:r>
      <w:r>
        <w:t xml:space="preserve">Act, but they are preparing for a local law review and </w:t>
      </w:r>
      <w:r w:rsidR="00C2028E">
        <w:t>will</w:t>
      </w:r>
      <w:r>
        <w:t xml:space="preserve"> incorporate human rights </w:t>
      </w:r>
      <w:r w:rsidR="00C2028E">
        <w:t>assessment</w:t>
      </w:r>
      <w:r>
        <w:t xml:space="preserve"> into this process and the related policy.</w:t>
      </w:r>
    </w:p>
    <w:p w14:paraId="060FFD71" w14:textId="0D481454" w:rsidR="00C765D0" w:rsidRDefault="00C765D0" w:rsidP="00AD55BD">
      <w:r>
        <w:t xml:space="preserve">While the City </w:t>
      </w:r>
      <w:r w:rsidR="00A93A1A">
        <w:t xml:space="preserve">of </w:t>
      </w:r>
      <w:r>
        <w:t xml:space="preserve">Gold Coast reported that there were no new local laws introduced in the reporting period with significant impacts on human rights, </w:t>
      </w:r>
      <w:r w:rsidR="00F0729C">
        <w:t xml:space="preserve">the Council confirmed it had amended its </w:t>
      </w:r>
      <w:r w:rsidR="00CD2F7B">
        <w:t xml:space="preserve">standard report template to require </w:t>
      </w:r>
      <w:r w:rsidR="006057D0">
        <w:t>consideration of whether recommendations being made to Council impact on human rights, how the recommendations to limit rights are justifiable, and any actions that can be taken to mitigate any human rights impacts.</w:t>
      </w:r>
    </w:p>
    <w:p w14:paraId="0379E6A3" w14:textId="775D20C9" w:rsidR="008675AF" w:rsidRDefault="008675AF" w:rsidP="008675AF">
      <w:r>
        <w:t xml:space="preserve">Flinders Shire Council indicated that their local law review is in progress, and human rights implications will be a component. </w:t>
      </w:r>
    </w:p>
    <w:p w14:paraId="663877AD" w14:textId="77777777" w:rsidR="009A2020" w:rsidRPr="00EB18B1" w:rsidRDefault="009A2020" w:rsidP="009A2020">
      <w:pPr>
        <w:pStyle w:val="Heading2"/>
        <w:rPr>
          <w:color w:val="8D361E"/>
        </w:rPr>
      </w:pPr>
      <w:bookmarkStart w:id="316" w:name="_Toc84593906"/>
      <w:bookmarkStart w:id="317" w:name="_Toc85451783"/>
      <w:bookmarkStart w:id="318" w:name="_Toc85526713"/>
      <w:bookmarkStart w:id="319" w:name="_Toc85787128"/>
      <w:bookmarkStart w:id="320" w:name="_Toc813375474"/>
      <w:bookmarkStart w:id="321" w:name="_Toc117697187"/>
      <w:bookmarkStart w:id="322" w:name="_Toc117697894"/>
      <w:bookmarkStart w:id="323" w:name="_Toc147757334"/>
      <w:bookmarkStart w:id="324" w:name="_Toc148086955"/>
      <w:r w:rsidRPr="00EB18B1">
        <w:rPr>
          <w:color w:val="8D361E"/>
        </w:rPr>
        <w:t>Indicator 5: Review of policies and procedures</w:t>
      </w:r>
      <w:bookmarkEnd w:id="316"/>
      <w:bookmarkEnd w:id="317"/>
      <w:bookmarkEnd w:id="318"/>
      <w:bookmarkEnd w:id="319"/>
      <w:bookmarkEnd w:id="320"/>
      <w:bookmarkEnd w:id="321"/>
      <w:bookmarkEnd w:id="322"/>
      <w:bookmarkEnd w:id="323"/>
      <w:bookmarkEnd w:id="324"/>
    </w:p>
    <w:p w14:paraId="17153A04" w14:textId="511D3CD8" w:rsidR="00BE0BE6" w:rsidRDefault="00077EDC" w:rsidP="00BE0BE6">
      <w:r>
        <w:t>The Commission</w:t>
      </w:r>
      <w:r w:rsidR="00BE0BE6">
        <w:t xml:space="preserve"> asked councils about </w:t>
      </w:r>
      <w:r w:rsidR="00FD404F">
        <w:t xml:space="preserve">their </w:t>
      </w:r>
      <w:r w:rsidR="00086F87">
        <w:t>review of policies and procedures for compatibility with human rights, whether this has led to any changes (including to service delivery</w:t>
      </w:r>
      <w:r w:rsidR="5B5F8AE9">
        <w:t>)</w:t>
      </w:r>
      <w:r w:rsidR="00D62E76">
        <w:t>,</w:t>
      </w:r>
      <w:r w:rsidR="55E7C57F">
        <w:t xml:space="preserve"> and </w:t>
      </w:r>
      <w:r w:rsidR="5B5F8AE9">
        <w:t>whether</w:t>
      </w:r>
      <w:r w:rsidR="00086F87">
        <w:t xml:space="preserve"> guidance is available for staff on acting compatibl</w:t>
      </w:r>
      <w:r w:rsidR="00D62E76">
        <w:t>y</w:t>
      </w:r>
      <w:r w:rsidR="00086F87">
        <w:t xml:space="preserve"> with the Act.</w:t>
      </w:r>
      <w:r w:rsidR="0084282A">
        <w:t xml:space="preserve"> </w:t>
      </w:r>
    </w:p>
    <w:p w14:paraId="45C91A97" w14:textId="0094D796" w:rsidR="003674A5" w:rsidRDefault="003674A5" w:rsidP="00BE0BE6">
      <w:r>
        <w:t>Most of</w:t>
      </w:r>
      <w:r w:rsidRPr="003674A5">
        <w:t xml:space="preserve"> the councils </w:t>
      </w:r>
      <w:r w:rsidR="009637C6">
        <w:t>reported that they have</w:t>
      </w:r>
      <w:r w:rsidRPr="003674A5">
        <w:t xml:space="preserve"> reviewed their policies and procedures for compatibility with human rights</w:t>
      </w:r>
      <w:r w:rsidR="009637C6">
        <w:t>.</w:t>
      </w:r>
      <w:r w:rsidRPr="003674A5">
        <w:t xml:space="preserve"> Positive changes resulting from these reviews include amendments to policies, cultural awareness initiatives, and the development of guides and tools to assist staff in considering human rights.</w:t>
      </w:r>
    </w:p>
    <w:p w14:paraId="318A6F0C" w14:textId="723BB3CA" w:rsidR="00D00D3B" w:rsidRDefault="00D00D3B" w:rsidP="00D00D3B">
      <w:r>
        <w:lastRenderedPageBreak/>
        <w:t>Ipswich City Council has simplified its Human Rights Impact Assessment Checklist and observed Human Rights Week with a refreshed communication plan</w:t>
      </w:r>
      <w:r w:rsidR="0054452D">
        <w:t xml:space="preserve">, </w:t>
      </w:r>
      <w:r w:rsidR="00726E93">
        <w:t xml:space="preserve">while </w:t>
      </w:r>
      <w:r w:rsidR="00A93A1A">
        <w:t>City of</w:t>
      </w:r>
      <w:r w:rsidR="0054452D">
        <w:t xml:space="preserve"> Gold Coast have developed </w:t>
      </w:r>
      <w:r w:rsidR="00E4373C">
        <w:t>a decision-making checklist to ensure that human rights are properly considered.</w:t>
      </w:r>
    </w:p>
    <w:p w14:paraId="74F7EBA8" w14:textId="1200503B" w:rsidR="00446445" w:rsidRDefault="00446445" w:rsidP="00446445">
      <w:r>
        <w:t>Brisbane City Council made amendments to its Code of Conduct and other policies to ensure</w:t>
      </w:r>
      <w:r w:rsidR="00AE2EBB">
        <w:t xml:space="preserve"> the</w:t>
      </w:r>
      <w:r>
        <w:t xml:space="preserve"> </w:t>
      </w:r>
      <w:r w:rsidRPr="00BC78FF">
        <w:t xml:space="preserve">language </w:t>
      </w:r>
      <w:r w:rsidR="00B42B9E" w:rsidRPr="00BC78FF">
        <w:t>is consistent</w:t>
      </w:r>
      <w:r w:rsidRPr="00BC78FF">
        <w:t xml:space="preserve"> with</w:t>
      </w:r>
      <w:r w:rsidR="00B42B9E" w:rsidRPr="00BC78FF">
        <w:t xml:space="preserve"> </w:t>
      </w:r>
      <w:r w:rsidR="00B1073A">
        <w:t xml:space="preserve">the Human Rights Act’s </w:t>
      </w:r>
      <w:r w:rsidR="005D1D3E">
        <w:t xml:space="preserve">non-exhaustive definition of </w:t>
      </w:r>
      <w:r w:rsidR="00B42B9E" w:rsidRPr="00BC78FF">
        <w:t>discrimination</w:t>
      </w:r>
      <w:r w:rsidR="00644EA5" w:rsidRPr="00BC78FF">
        <w:t>,</w:t>
      </w:r>
      <w:r w:rsidR="005D1D3E">
        <w:rPr>
          <w:rStyle w:val="FootnoteReference"/>
        </w:rPr>
        <w:footnoteReference w:id="36"/>
      </w:r>
      <w:r w:rsidR="00644EA5" w:rsidRPr="00BC78FF">
        <w:t xml:space="preserve"> and to ensure that protected attributes are broadly interpreted</w:t>
      </w:r>
      <w:r w:rsidRPr="00BC78FF">
        <w:t>.</w:t>
      </w:r>
      <w:r w:rsidR="00DE4E6D" w:rsidRPr="00BC78FF">
        <w:t xml:space="preserve"> Brisbane City Council </w:t>
      </w:r>
      <w:r w:rsidR="004C759C" w:rsidRPr="00BC78FF">
        <w:t>also considered</w:t>
      </w:r>
      <w:r w:rsidR="00DE4E6D" w:rsidRPr="00BC78FF">
        <w:t xml:space="preserve"> guidelines for the use of </w:t>
      </w:r>
      <w:r w:rsidR="00BC78FF" w:rsidRPr="00BC78FF">
        <w:t xml:space="preserve">employee </w:t>
      </w:r>
      <w:r w:rsidR="00DE4E6D" w:rsidRPr="00BC78FF">
        <w:t>social networking and has engaged the Senior Human Rights Officer to ensure a balance of rights and reasonable limitations.</w:t>
      </w:r>
    </w:p>
    <w:p w14:paraId="5340FE63" w14:textId="4E1409EC" w:rsidR="006C565A" w:rsidRPr="00E65BD8" w:rsidRDefault="00446445" w:rsidP="00446445">
      <w:pPr>
        <w:rPr>
          <w:rFonts w:cs="Arial"/>
          <w:color w:val="000000"/>
        </w:rPr>
      </w:pPr>
      <w:r w:rsidRPr="00254CA5">
        <w:t xml:space="preserve">Sunshine Coast Council reported making </w:t>
      </w:r>
      <w:r w:rsidR="00254CA5">
        <w:t>progress</w:t>
      </w:r>
      <w:r w:rsidRPr="00254CA5">
        <w:t xml:space="preserve"> in relation to the </w:t>
      </w:r>
      <w:r w:rsidR="00254CA5">
        <w:t xml:space="preserve">promotion of </w:t>
      </w:r>
      <w:r w:rsidRPr="00254CA5">
        <w:t xml:space="preserve">cultural rights of Aboriginal peoples and Torres Strait Islander peoples, such as installing Acknowledgement of Country signage, conducting Welcome to </w:t>
      </w:r>
      <w:proofErr w:type="gramStart"/>
      <w:r w:rsidRPr="00254CA5">
        <w:t>Country</w:t>
      </w:r>
      <w:proofErr w:type="gramEnd"/>
      <w:r w:rsidRPr="00254CA5">
        <w:t xml:space="preserve"> </w:t>
      </w:r>
      <w:r w:rsidR="00205057" w:rsidRPr="00205057">
        <w:t xml:space="preserve">and </w:t>
      </w:r>
      <w:r w:rsidR="00D93902">
        <w:t>a</w:t>
      </w:r>
      <w:r w:rsidR="00EE31C7">
        <w:t>cknowledg</w:t>
      </w:r>
      <w:r w:rsidR="00210303">
        <w:t xml:space="preserve">ing </w:t>
      </w:r>
      <w:r w:rsidR="00205057" w:rsidRPr="00205057">
        <w:t xml:space="preserve">Traditional </w:t>
      </w:r>
      <w:r w:rsidR="00B03BB8">
        <w:t>Custodians</w:t>
      </w:r>
      <w:r w:rsidRPr="00254CA5">
        <w:t xml:space="preserve"> at events, and providing cultural awareness training for </w:t>
      </w:r>
      <w:r w:rsidR="00254CA5">
        <w:t xml:space="preserve">all </w:t>
      </w:r>
      <w:r w:rsidRPr="00254CA5">
        <w:t>employees.</w:t>
      </w:r>
      <w:r w:rsidR="006C565A" w:rsidRPr="00254CA5">
        <w:t xml:space="preserve"> The Council also reported that the S</w:t>
      </w:r>
      <w:r w:rsidR="006C565A" w:rsidRPr="00254CA5">
        <w:rPr>
          <w:rFonts w:cs="Arial"/>
          <w:color w:val="000000"/>
        </w:rPr>
        <w:t>unshine Coast Housing and Homelessness Action Plan 2023</w:t>
      </w:r>
      <w:r w:rsidR="006C565A" w:rsidRPr="00254CA5">
        <w:t xml:space="preserve"> </w:t>
      </w:r>
      <w:r w:rsidR="006C565A" w:rsidRPr="00254CA5">
        <w:rPr>
          <w:rFonts w:cs="Arial"/>
          <w:color w:val="000000"/>
        </w:rPr>
        <w:t>acknowledges that access to housing is a human right recognised</w:t>
      </w:r>
      <w:r w:rsidR="006C565A">
        <w:rPr>
          <w:rFonts w:cs="Arial"/>
          <w:color w:val="000000"/>
        </w:rPr>
        <w:t xml:space="preserve"> internationally by the United Nations. Whil</w:t>
      </w:r>
      <w:r w:rsidR="00445F22">
        <w:rPr>
          <w:rFonts w:cs="Arial"/>
          <w:color w:val="000000"/>
        </w:rPr>
        <w:t>e</w:t>
      </w:r>
      <w:r w:rsidR="006C565A">
        <w:rPr>
          <w:rFonts w:cs="Arial"/>
          <w:color w:val="000000"/>
        </w:rPr>
        <w:t xml:space="preserve"> not a right contained in Queensland legislation, Council has reflected on the impact of Council actions and decisions </w:t>
      </w:r>
      <w:r w:rsidR="00A05E8E">
        <w:rPr>
          <w:rFonts w:cs="Arial"/>
          <w:color w:val="000000"/>
        </w:rPr>
        <w:t>regarding</w:t>
      </w:r>
      <w:r w:rsidR="006C565A">
        <w:rPr>
          <w:rFonts w:cs="Arial"/>
          <w:color w:val="000000"/>
        </w:rPr>
        <w:t xml:space="preserve"> this basic human need.</w:t>
      </w:r>
    </w:p>
    <w:p w14:paraId="2C9FD1E0" w14:textId="75E885C6" w:rsidR="00934471" w:rsidRDefault="00446445" w:rsidP="00934471">
      <w:r>
        <w:t>Logan City Council</w:t>
      </w:r>
      <w:r w:rsidR="00934471">
        <w:t xml:space="preserve">’s review of policies and procedures resulted in </w:t>
      </w:r>
      <w:r w:rsidR="005419C7">
        <w:t>a</w:t>
      </w:r>
      <w:r w:rsidR="00934471">
        <w:t xml:space="preserve"> realisation that there were gaps in policies that addressed work</w:t>
      </w:r>
      <w:r w:rsidR="005419C7">
        <w:t>-</w:t>
      </w:r>
      <w:r w:rsidR="00934471">
        <w:t xml:space="preserve">related violence and aggression </w:t>
      </w:r>
      <w:r w:rsidR="004F54D0">
        <w:t>in relation</w:t>
      </w:r>
      <w:r w:rsidR="00934471">
        <w:t xml:space="preserve"> to staff. </w:t>
      </w:r>
      <w:r w:rsidR="0057017E">
        <w:t xml:space="preserve">Changes included </w:t>
      </w:r>
      <w:r w:rsidR="000E21B6">
        <w:t xml:space="preserve">requirements for </w:t>
      </w:r>
      <w:r w:rsidR="008C4548" w:rsidRPr="008C4548">
        <w:t>a thorough investigation, strengthened workplace health and safety</w:t>
      </w:r>
      <w:r w:rsidR="00096F93">
        <w:t>,</w:t>
      </w:r>
      <w:r w:rsidR="008C4548" w:rsidRPr="008C4548">
        <w:t xml:space="preserve"> and adding further requirements for the review of policies and procedures</w:t>
      </w:r>
      <w:r w:rsidR="008C4548">
        <w:t>.</w:t>
      </w:r>
    </w:p>
    <w:p w14:paraId="1F65710A" w14:textId="0D4554CE" w:rsidR="00E202EC" w:rsidRDefault="00E202EC" w:rsidP="00934471">
      <w:r>
        <w:t xml:space="preserve">While City </w:t>
      </w:r>
      <w:r w:rsidR="00E85F18">
        <w:t xml:space="preserve">of </w:t>
      </w:r>
      <w:r>
        <w:t>Gold Coast did not identify any changes in service delivery as such, the Council reported that there has been a ‘more considered approach to decisions impacting on individuals’ when policies and procedures are under review.</w:t>
      </w:r>
    </w:p>
    <w:p w14:paraId="1433B494" w14:textId="77777777" w:rsidR="004F265D" w:rsidRPr="00EB18B1" w:rsidRDefault="004F265D" w:rsidP="004F265D">
      <w:pPr>
        <w:pStyle w:val="Heading2"/>
        <w:rPr>
          <w:color w:val="8D361E"/>
        </w:rPr>
      </w:pPr>
      <w:bookmarkStart w:id="325" w:name="_Toc56451604"/>
      <w:bookmarkStart w:id="326" w:name="_Toc56452178"/>
      <w:bookmarkStart w:id="327" w:name="_Toc84593907"/>
      <w:bookmarkStart w:id="328" w:name="_Toc85451784"/>
      <w:bookmarkStart w:id="329" w:name="_Toc85526714"/>
      <w:bookmarkStart w:id="330" w:name="_Toc85787129"/>
      <w:bookmarkStart w:id="331" w:name="_Toc117697188"/>
      <w:bookmarkStart w:id="332" w:name="_Toc117697895"/>
      <w:bookmarkStart w:id="333" w:name="_Toc147757335"/>
      <w:bookmarkStart w:id="334" w:name="_Toc148086956"/>
      <w:bookmarkStart w:id="335" w:name="_Toc2138623236"/>
      <w:r w:rsidRPr="00EB18B1">
        <w:rPr>
          <w:color w:val="8D361E"/>
        </w:rPr>
        <w:t>Indicator 6: Internal complaints</w:t>
      </w:r>
      <w:bookmarkEnd w:id="325"/>
      <w:bookmarkEnd w:id="326"/>
      <w:bookmarkEnd w:id="327"/>
      <w:bookmarkEnd w:id="328"/>
      <w:bookmarkEnd w:id="329"/>
      <w:bookmarkEnd w:id="330"/>
      <w:bookmarkEnd w:id="331"/>
      <w:bookmarkEnd w:id="332"/>
      <w:bookmarkEnd w:id="333"/>
      <w:bookmarkEnd w:id="334"/>
      <w:r w:rsidRPr="00EB18B1">
        <w:rPr>
          <w:color w:val="8D361E"/>
        </w:rPr>
        <w:t xml:space="preserve"> </w:t>
      </w:r>
      <w:bookmarkEnd w:id="335"/>
    </w:p>
    <w:p w14:paraId="4BCFB2F3" w14:textId="63586F30" w:rsidR="004C0134" w:rsidRDefault="00917B64" w:rsidP="003F7ECE">
      <w:r>
        <w:t>C</w:t>
      </w:r>
      <w:r w:rsidR="00D05633" w:rsidRPr="003F7ECE">
        <w:t>ouncils</w:t>
      </w:r>
      <w:r>
        <w:t xml:space="preserve"> were asked</w:t>
      </w:r>
      <w:r w:rsidR="00D05633" w:rsidRPr="003F7ECE">
        <w:t xml:space="preserve"> about</w:t>
      </w:r>
      <w:r w:rsidR="004C0134">
        <w:t>:</w:t>
      </w:r>
    </w:p>
    <w:p w14:paraId="416B2187" w14:textId="2FD82A23" w:rsidR="004C0134" w:rsidRDefault="00D05633" w:rsidP="00CD639D">
      <w:pPr>
        <w:pStyle w:val="Listparagraph-bulleted"/>
      </w:pPr>
      <w:r w:rsidRPr="003F7ECE">
        <w:t>success</w:t>
      </w:r>
      <w:r w:rsidR="00CC12D1">
        <w:t xml:space="preserve">es </w:t>
      </w:r>
      <w:r w:rsidRPr="003F7ECE">
        <w:t xml:space="preserve">in integrating </w:t>
      </w:r>
      <w:r w:rsidR="004C0134">
        <w:t xml:space="preserve">a process for </w:t>
      </w:r>
      <w:r w:rsidRPr="003F7ECE">
        <w:t xml:space="preserve">human rights complaints into existing </w:t>
      </w:r>
      <w:r w:rsidR="00C70C20">
        <w:t xml:space="preserve">internal </w:t>
      </w:r>
      <w:r w:rsidRPr="003F7ECE">
        <w:t>complaint processes</w:t>
      </w:r>
    </w:p>
    <w:p w14:paraId="40F6328C" w14:textId="01A6FFB1" w:rsidR="00CC12D1" w:rsidRDefault="00D05633" w:rsidP="00CD639D">
      <w:pPr>
        <w:pStyle w:val="Listparagraph-bulleted"/>
      </w:pPr>
      <w:r w:rsidRPr="003F7ECE">
        <w:t xml:space="preserve">barriers </w:t>
      </w:r>
      <w:r w:rsidR="00C53BE1">
        <w:t>that have prevented this from happening</w:t>
      </w:r>
      <w:r w:rsidRPr="003F7ECE">
        <w:t xml:space="preserve"> </w:t>
      </w:r>
    </w:p>
    <w:p w14:paraId="07208AAE" w14:textId="344B626C" w:rsidR="00D05633" w:rsidRPr="003F7ECE" w:rsidRDefault="00D05633" w:rsidP="00CD639D">
      <w:pPr>
        <w:pStyle w:val="Listparagraph-bulleted"/>
      </w:pPr>
      <w:r w:rsidRPr="003F7ECE">
        <w:t>examples of where internal complaints have led to changes to policies, procedures, practices, or service delivery.</w:t>
      </w:r>
    </w:p>
    <w:p w14:paraId="3395E5DA" w14:textId="61A583CD" w:rsidR="00343587" w:rsidRDefault="00076633" w:rsidP="00D05633">
      <w:r>
        <w:t>Last year</w:t>
      </w:r>
      <w:r w:rsidR="00A22079">
        <w:t>,</w:t>
      </w:r>
      <w:r>
        <w:t xml:space="preserve"> c</w:t>
      </w:r>
      <w:r w:rsidR="00D05633" w:rsidRPr="003F7ECE">
        <w:t xml:space="preserve">ouncils </w:t>
      </w:r>
      <w:r w:rsidR="00D05633">
        <w:t>report</w:t>
      </w:r>
      <w:r w:rsidR="657C430A">
        <w:t>ed</w:t>
      </w:r>
      <w:r w:rsidR="00D05633" w:rsidRPr="003F7ECE">
        <w:t xml:space="preserve"> </w:t>
      </w:r>
      <w:r w:rsidR="00A22079">
        <w:t xml:space="preserve">either </w:t>
      </w:r>
      <w:r w:rsidR="00D05633" w:rsidRPr="003F7ECE">
        <w:t>no</w:t>
      </w:r>
      <w:r w:rsidR="002E62F8">
        <w:t xml:space="preserve"> complaints</w:t>
      </w:r>
      <w:r w:rsidR="002A4049">
        <w:t>,</w:t>
      </w:r>
      <w:r w:rsidR="00D05633" w:rsidRPr="003F7ECE">
        <w:t xml:space="preserve"> or few complaints</w:t>
      </w:r>
      <w:r w:rsidR="002A4049">
        <w:t>,</w:t>
      </w:r>
      <w:r w:rsidR="00D05633" w:rsidRPr="003F7ECE">
        <w:t xml:space="preserve"> </w:t>
      </w:r>
      <w:r w:rsidR="00343587">
        <w:t xml:space="preserve">and </w:t>
      </w:r>
      <w:r w:rsidR="00A739AC">
        <w:t xml:space="preserve">provided </w:t>
      </w:r>
      <w:r w:rsidR="00E345FE">
        <w:t>little</w:t>
      </w:r>
      <w:r w:rsidR="00D05633" w:rsidRPr="003F7ECE">
        <w:t xml:space="preserve"> in the </w:t>
      </w:r>
      <w:r w:rsidR="00E345FE">
        <w:t>way of</w:t>
      </w:r>
      <w:r w:rsidR="00343587">
        <w:t xml:space="preserve"> examples of </w:t>
      </w:r>
      <w:r w:rsidR="00D05633" w:rsidRPr="003F7ECE">
        <w:t xml:space="preserve">complaints </w:t>
      </w:r>
      <w:r w:rsidR="00343587">
        <w:t>that</w:t>
      </w:r>
      <w:r w:rsidR="00D05633" w:rsidRPr="003F7ECE">
        <w:t xml:space="preserve"> had led to </w:t>
      </w:r>
      <w:r w:rsidR="6565F6C5">
        <w:t xml:space="preserve">systemic </w:t>
      </w:r>
      <w:r w:rsidR="00D05633" w:rsidRPr="003F7ECE">
        <w:t>change.</w:t>
      </w:r>
      <w:r w:rsidR="00505A49">
        <w:t xml:space="preserve"> </w:t>
      </w:r>
    </w:p>
    <w:p w14:paraId="6FBEF7BD" w14:textId="5F17EAC1" w:rsidR="00343587" w:rsidRDefault="00505A49" w:rsidP="00D05633">
      <w:r>
        <w:t xml:space="preserve">This year we heard from councils that they are </w:t>
      </w:r>
      <w:r w:rsidRPr="00505A49">
        <w:t xml:space="preserve">actively incorporating human rights considerations into their complaint management processes and taking steps to improve their capacity to identify and address human rights issues. </w:t>
      </w:r>
    </w:p>
    <w:p w14:paraId="38B31000" w14:textId="25BE35C0" w:rsidR="00D05633" w:rsidRDefault="00D732D5" w:rsidP="00D05633">
      <w:r>
        <w:lastRenderedPageBreak/>
        <w:t>Examples</w:t>
      </w:r>
      <w:r w:rsidR="00505A49" w:rsidRPr="00505A49">
        <w:t xml:space="preserve"> </w:t>
      </w:r>
      <w:r w:rsidR="00343587">
        <w:t xml:space="preserve">provided </w:t>
      </w:r>
      <w:r w:rsidR="00505A49" w:rsidRPr="00505A49">
        <w:t xml:space="preserve">demonstrate that complaints </w:t>
      </w:r>
      <w:r>
        <w:t xml:space="preserve">in certain instances </w:t>
      </w:r>
      <w:r w:rsidR="00505A49" w:rsidRPr="00505A49">
        <w:t xml:space="preserve">have led to policy and procedure improvements and have resulted in better service delivery </w:t>
      </w:r>
      <w:r w:rsidR="007B06EC">
        <w:t>to</w:t>
      </w:r>
      <w:r w:rsidR="00505A49" w:rsidRPr="00505A49">
        <w:t xml:space="preserve"> the community.</w:t>
      </w:r>
    </w:p>
    <w:p w14:paraId="61477491" w14:textId="77777777" w:rsidR="00110480" w:rsidRDefault="00110480" w:rsidP="00110480">
      <w:r w:rsidRPr="00355CEC">
        <w:t xml:space="preserve">Sunshine Coast Council </w:t>
      </w:r>
      <w:r>
        <w:t>reported</w:t>
      </w:r>
      <w:r w:rsidRPr="00355CEC">
        <w:t xml:space="preserve"> that experience in engaging in human rights complaints procedures is still relatively new, and relevant officers continue to undertake professional development.</w:t>
      </w:r>
    </w:p>
    <w:p w14:paraId="126F6E8E" w14:textId="0D20DE45" w:rsidR="00207034" w:rsidRDefault="00207034" w:rsidP="00110480">
      <w:r>
        <w:t xml:space="preserve">At the Gold Coat City Council, </w:t>
      </w:r>
      <w:r w:rsidR="00704F46">
        <w:t xml:space="preserve">internal </w:t>
      </w:r>
      <w:r w:rsidR="007E2C37">
        <w:t>restructures</w:t>
      </w:r>
      <w:r w:rsidR="003F7FA1">
        <w:t xml:space="preserve"> have </w:t>
      </w:r>
      <w:r w:rsidR="004A3E37">
        <w:t xml:space="preserve">led to the human rights portfolio being </w:t>
      </w:r>
      <w:r w:rsidR="00B06A27">
        <w:t>reallocated</w:t>
      </w:r>
      <w:r w:rsidR="007E2C37">
        <w:t>,</w:t>
      </w:r>
      <w:r w:rsidR="004A3E37">
        <w:t xml:space="preserve"> </w:t>
      </w:r>
      <w:r w:rsidR="00821A28">
        <w:t>creating an</w:t>
      </w:r>
      <w:r w:rsidR="004A3E37">
        <w:t xml:space="preserve"> </w:t>
      </w:r>
      <w:r w:rsidR="002617D3">
        <w:t>opportunit</w:t>
      </w:r>
      <w:r w:rsidR="00821A28">
        <w:t>y</w:t>
      </w:r>
      <w:r w:rsidR="002617D3">
        <w:t xml:space="preserve"> to identify barriers </w:t>
      </w:r>
      <w:r w:rsidR="00821A28">
        <w:t xml:space="preserve">to addressing human rights complaints </w:t>
      </w:r>
      <w:r w:rsidR="00B06A27">
        <w:t xml:space="preserve">and training needs for staff. </w:t>
      </w:r>
      <w:r w:rsidR="00B06A27" w:rsidRPr="00B06A27">
        <w:t>The Council identified that the team responsible for making decisions w</w:t>
      </w:r>
      <w:r w:rsidR="005A4375">
        <w:t>as</w:t>
      </w:r>
      <w:r w:rsidR="00B06A27" w:rsidRPr="00B06A27">
        <w:t xml:space="preserve"> not documenting human rights consideration</w:t>
      </w:r>
      <w:r w:rsidR="009E0CBD">
        <w:t>s</w:t>
      </w:r>
      <w:r w:rsidR="00B06A27" w:rsidRPr="00B06A27">
        <w:t xml:space="preserve">. This has resulted </w:t>
      </w:r>
      <w:r w:rsidR="0087316C">
        <w:t>in</w:t>
      </w:r>
      <w:r w:rsidR="00B06A27" w:rsidRPr="00B06A27">
        <w:t xml:space="preserve"> training being provided to the team, as well as advice about how those considerations should be documented.</w:t>
      </w:r>
    </w:p>
    <w:p w14:paraId="0D4FC901" w14:textId="77777777" w:rsidR="00110480" w:rsidRDefault="00110480" w:rsidP="00110480">
      <w:r w:rsidRPr="00CB65AA">
        <w:t xml:space="preserve">Brisbane City Council </w:t>
      </w:r>
      <w:r>
        <w:t>reported</w:t>
      </w:r>
      <w:r w:rsidRPr="00CB65AA">
        <w:t xml:space="preserve"> that it </w:t>
      </w:r>
      <w:r>
        <w:t xml:space="preserve">continues to receive </w:t>
      </w:r>
      <w:r w:rsidRPr="00CB65AA">
        <w:t>a low volume of human rights complaints, which are managed in accordance with the Human Rights Complaints Procedure and broader governance framework.</w:t>
      </w:r>
    </w:p>
    <w:p w14:paraId="44F87199" w14:textId="1429650F" w:rsidR="004D4054" w:rsidRDefault="004D4054" w:rsidP="00D05633">
      <w:r w:rsidRPr="004D4054">
        <w:t xml:space="preserve">Ipswich City Council </w:t>
      </w:r>
      <w:r>
        <w:t>reported that</w:t>
      </w:r>
      <w:r w:rsidRPr="004D4054">
        <w:t xml:space="preserve"> when human rights elements are identified, they are progressed independently of the substantive complaint.</w:t>
      </w:r>
      <w:r w:rsidR="00F86D4C">
        <w:t xml:space="preserve"> As </w:t>
      </w:r>
      <w:r w:rsidR="00110480">
        <w:t>an</w:t>
      </w:r>
      <w:r w:rsidR="00F86D4C">
        <w:t xml:space="preserve"> example, Council reported that:</w:t>
      </w:r>
    </w:p>
    <w:p w14:paraId="05820647" w14:textId="18D6A31B" w:rsidR="00F86D4C" w:rsidRDefault="00F86D4C" w:rsidP="00F86D4C">
      <w:pPr>
        <w:pStyle w:val="Quote"/>
      </w:pPr>
      <w:r>
        <w:t>Council serviced a unit complex for waste removal,</w:t>
      </w:r>
      <w:r w:rsidR="0024684F">
        <w:t xml:space="preserve"> and</w:t>
      </w:r>
      <w:r>
        <w:t xml:space="preserve"> it was identified by the complaint handler that the current process was impacting adversely on older residents/residents with a disability at that complex, as they were unable to use the communal bins (that were provided by Council) due to the lid being too heavy for them to lift. Therefore, they were unable to place their waste in the communal bins for removal. To ameliorate this negative impact, a learning was provided from the </w:t>
      </w:r>
      <w:r w:rsidR="00F44A7A">
        <w:t>Complaints Management Unit</w:t>
      </w:r>
      <w:r>
        <w:t xml:space="preserve"> to the businesses area recommending consideration be given to the installation of bin lid lifts on large communal bins to ensure the safe and equitable use by all residents of the unit complex. </w:t>
      </w:r>
    </w:p>
    <w:p w14:paraId="65F3BEC3" w14:textId="77777777" w:rsidR="00B54C04" w:rsidRDefault="00355CEC" w:rsidP="00D05633">
      <w:r w:rsidRPr="00355CEC">
        <w:t>Logan City Council</w:t>
      </w:r>
      <w:r w:rsidR="007B06EC">
        <w:t xml:space="preserve"> reported that it</w:t>
      </w:r>
      <w:r w:rsidRPr="00355CEC">
        <w:t xml:space="preserve"> faces challenges due to its decentrali</w:t>
      </w:r>
      <w:r>
        <w:t>s</w:t>
      </w:r>
      <w:r w:rsidRPr="00355CEC">
        <w:t xml:space="preserve">ed </w:t>
      </w:r>
      <w:r w:rsidR="00816072" w:rsidRPr="00355CEC">
        <w:t>structure and</w:t>
      </w:r>
      <w:r w:rsidR="007B06EC">
        <w:t xml:space="preserve"> acknowledged a need to</w:t>
      </w:r>
      <w:r w:rsidRPr="00355CEC">
        <w:t xml:space="preserve"> enhance the understanding and knowledge levels of staff handling complaints.</w:t>
      </w:r>
      <w:r>
        <w:t xml:space="preserve"> </w:t>
      </w:r>
      <w:r w:rsidR="00677151" w:rsidRPr="00677151">
        <w:t>Logan City Council has been actively working to improve the identification and consideration of human rights issues within complaint management, especially through staff training and process improvements.</w:t>
      </w:r>
      <w:r w:rsidR="009A74EC">
        <w:t xml:space="preserve"> </w:t>
      </w:r>
    </w:p>
    <w:p w14:paraId="3D744455" w14:textId="48BC8237" w:rsidR="00492F08" w:rsidRDefault="00B54C04" w:rsidP="00D05633">
      <w:r>
        <w:t xml:space="preserve">Despite these challenges Logan City Council </w:t>
      </w:r>
      <w:r w:rsidR="009A74EC">
        <w:t xml:space="preserve">provided </w:t>
      </w:r>
      <w:r w:rsidR="00DC1324">
        <w:t>three</w:t>
      </w:r>
      <w:r>
        <w:t xml:space="preserve"> </w:t>
      </w:r>
      <w:r w:rsidR="00A67E65">
        <w:t>helpful</w:t>
      </w:r>
      <w:r w:rsidR="009A74EC">
        <w:t xml:space="preserve"> </w:t>
      </w:r>
      <w:r w:rsidR="00A67E65">
        <w:t>case studies</w:t>
      </w:r>
      <w:r w:rsidR="00706985">
        <w:t xml:space="preserve"> illustrating</w:t>
      </w:r>
      <w:r w:rsidR="009A74EC">
        <w:t xml:space="preserve"> </w:t>
      </w:r>
      <w:r>
        <w:t xml:space="preserve">where </w:t>
      </w:r>
      <w:r w:rsidR="00492F08">
        <w:t>human rights complaints</w:t>
      </w:r>
      <w:r>
        <w:t xml:space="preserve"> had resulted </w:t>
      </w:r>
      <w:r w:rsidR="00C75025">
        <w:t xml:space="preserve">further consideration </w:t>
      </w:r>
      <w:r w:rsidR="00923423">
        <w:t>for individuals and the development of new resources</w:t>
      </w:r>
      <w:r w:rsidR="00186D0A">
        <w:t>:</w:t>
      </w:r>
    </w:p>
    <w:p w14:paraId="03D8562A" w14:textId="73F9C0BF" w:rsidR="009D6AB3" w:rsidRDefault="009D6AB3" w:rsidP="00492F08">
      <w:pPr>
        <w:pStyle w:val="Quote"/>
      </w:pPr>
      <w:r>
        <w:t>Example 1:</w:t>
      </w:r>
    </w:p>
    <w:p w14:paraId="114A9784" w14:textId="15E6CC01" w:rsidR="00492F08" w:rsidRDefault="00492F08" w:rsidP="00492F08">
      <w:pPr>
        <w:pStyle w:val="Quote"/>
      </w:pPr>
      <w:r>
        <w:t>A complaint was lodged with Council regarding an ‘unsightly premises’ that had substantial human rights implications due to potential imposed punishments. Upon consultation with the Integrity and Information Program, the branch dealing with the complaint independently completed a human rights assessment to determine their next steps. This assessment was recommended to be implemented routinely with the branch.</w:t>
      </w:r>
    </w:p>
    <w:p w14:paraId="551C1EFC" w14:textId="1003C975" w:rsidR="009D6AB3" w:rsidRDefault="009D6AB3" w:rsidP="00235C29">
      <w:pPr>
        <w:pStyle w:val="Quote"/>
      </w:pPr>
      <w:r>
        <w:lastRenderedPageBreak/>
        <w:t>Example 2:</w:t>
      </w:r>
    </w:p>
    <w:p w14:paraId="1129F28C" w14:textId="11887885" w:rsidR="00492F08" w:rsidRDefault="00B6058F" w:rsidP="00235C29">
      <w:pPr>
        <w:pStyle w:val="Quote"/>
      </w:pPr>
      <w:r w:rsidRPr="00B6058F">
        <w:t xml:space="preserve">A human rights complaint involving a contractor was lodged with Council </w:t>
      </w:r>
      <w:r w:rsidR="00FB3431">
        <w:t>and</w:t>
      </w:r>
      <w:r w:rsidRPr="00B6058F">
        <w:t xml:space="preserve"> went to mediation. Working in conjunction with the complainant, Council put together a ‘lessons learned’ package which was delivered to the relevant branch. This package included relevant Human Rights Act provisions as well as the complainant</w:t>
      </w:r>
      <w:r w:rsidR="00EF2219">
        <w:t>’</w:t>
      </w:r>
      <w:r w:rsidRPr="00B6058F">
        <w:t>s experiences and how the situation impacted them. Additional resources were also born from this complaint and a further fact sheet was created to specifically address contractors’ obligations under the Human Rights Act.</w:t>
      </w:r>
    </w:p>
    <w:p w14:paraId="4608DD78" w14:textId="7593EB91" w:rsidR="009D6AB3" w:rsidRPr="009D6AB3" w:rsidRDefault="009D6AB3" w:rsidP="009D6AB3">
      <w:pPr>
        <w:pStyle w:val="Quote"/>
      </w:pPr>
      <w:r>
        <w:t>Example 3:</w:t>
      </w:r>
    </w:p>
    <w:p w14:paraId="6BF61E30" w14:textId="66C42791" w:rsidR="004079DB" w:rsidRPr="004079DB" w:rsidRDefault="00B54C04" w:rsidP="00B54C04">
      <w:pPr>
        <w:pStyle w:val="Quote"/>
      </w:pPr>
      <w:r>
        <w:t>A</w:t>
      </w:r>
      <w:r w:rsidR="004079DB" w:rsidRPr="004079DB">
        <w:t xml:space="preserve"> complaint was received by Council </w:t>
      </w:r>
      <w:proofErr w:type="gramStart"/>
      <w:r w:rsidR="004079DB" w:rsidRPr="004079DB">
        <w:t>with regard to</w:t>
      </w:r>
      <w:proofErr w:type="gramEnd"/>
      <w:r w:rsidR="004079DB" w:rsidRPr="004079DB">
        <w:t xml:space="preserve"> conditions placed on an individual attending certain premises. Upon review, the conditions placed on the individual were overturned. The complaint shed a light on the knowledge gaps within Council and resulted in additional resources and education being provided namely, the Human Rights Fact Sheet – Refusal to Speak with a Customer.</w:t>
      </w:r>
      <w:r w:rsidR="004079DB">
        <w:tab/>
      </w:r>
    </w:p>
    <w:p w14:paraId="12DF0B73" w14:textId="77777777" w:rsidR="00077811" w:rsidRPr="00EB18B1" w:rsidRDefault="00077811" w:rsidP="00887853">
      <w:pPr>
        <w:pStyle w:val="Heading2"/>
        <w:rPr>
          <w:color w:val="8D361E"/>
        </w:rPr>
      </w:pPr>
      <w:bookmarkStart w:id="336" w:name="_Toc56451605"/>
      <w:bookmarkStart w:id="337" w:name="_Toc56452179"/>
      <w:bookmarkStart w:id="338" w:name="_Toc84593908"/>
      <w:bookmarkStart w:id="339" w:name="_Toc85451785"/>
      <w:bookmarkStart w:id="340" w:name="_Toc85526715"/>
      <w:bookmarkStart w:id="341" w:name="_Toc85787130"/>
      <w:bookmarkStart w:id="342" w:name="_Toc117697189"/>
      <w:bookmarkStart w:id="343" w:name="_Toc117697896"/>
      <w:bookmarkStart w:id="344" w:name="_Toc147757336"/>
      <w:bookmarkStart w:id="345" w:name="_Toc148086957"/>
      <w:bookmarkStart w:id="346" w:name="_Toc435027998"/>
      <w:r w:rsidRPr="00EB18B1">
        <w:rPr>
          <w:color w:val="8D361E"/>
        </w:rPr>
        <w:t xml:space="preserve">Indicator 7: </w:t>
      </w:r>
      <w:proofErr w:type="gramStart"/>
      <w:r w:rsidRPr="00EB18B1">
        <w:rPr>
          <w:color w:val="8D361E"/>
        </w:rPr>
        <w:t>Future plans</w:t>
      </w:r>
      <w:bookmarkEnd w:id="336"/>
      <w:bookmarkEnd w:id="337"/>
      <w:bookmarkEnd w:id="338"/>
      <w:bookmarkEnd w:id="339"/>
      <w:bookmarkEnd w:id="340"/>
      <w:bookmarkEnd w:id="341"/>
      <w:bookmarkEnd w:id="342"/>
      <w:bookmarkEnd w:id="343"/>
      <w:bookmarkEnd w:id="344"/>
      <w:bookmarkEnd w:id="345"/>
      <w:proofErr w:type="gramEnd"/>
      <w:r w:rsidRPr="00EB18B1">
        <w:rPr>
          <w:color w:val="8D361E"/>
        </w:rPr>
        <w:t xml:space="preserve"> </w:t>
      </w:r>
      <w:bookmarkEnd w:id="346"/>
    </w:p>
    <w:p w14:paraId="53CAC6CB" w14:textId="34E1C351" w:rsidR="247185E2" w:rsidRDefault="00880E20" w:rsidP="4F6ACD06">
      <w:pPr>
        <w:rPr>
          <w:rFonts w:cs="Arial"/>
          <w:lang w:val="en-US"/>
        </w:rPr>
      </w:pPr>
      <w:r>
        <w:rPr>
          <w:rFonts w:cs="Arial"/>
          <w:lang w:val="en-US"/>
        </w:rPr>
        <w:t>The Commission</w:t>
      </w:r>
      <w:r w:rsidR="281E5189" w:rsidRPr="485B6A9F">
        <w:rPr>
          <w:rFonts w:cs="Arial"/>
          <w:lang w:val="en-US"/>
        </w:rPr>
        <w:t xml:space="preserve"> asked councils to report on </w:t>
      </w:r>
      <w:r w:rsidR="00843465">
        <w:rPr>
          <w:rFonts w:cs="Arial"/>
          <w:lang w:val="en-US"/>
        </w:rPr>
        <w:t xml:space="preserve">their </w:t>
      </w:r>
      <w:proofErr w:type="gramStart"/>
      <w:r w:rsidR="281E5189" w:rsidRPr="247185E2">
        <w:rPr>
          <w:rFonts w:cs="Arial"/>
          <w:lang w:val="en-US"/>
        </w:rPr>
        <w:t>future plans</w:t>
      </w:r>
      <w:proofErr w:type="gramEnd"/>
      <w:r w:rsidR="281E5189" w:rsidRPr="247185E2">
        <w:rPr>
          <w:rFonts w:cs="Arial"/>
          <w:lang w:val="en-US"/>
        </w:rPr>
        <w:t xml:space="preserve"> </w:t>
      </w:r>
      <w:r w:rsidR="281E5189" w:rsidRPr="485B6A9F">
        <w:rPr>
          <w:rFonts w:cs="Arial"/>
          <w:lang w:val="en-US"/>
        </w:rPr>
        <w:t xml:space="preserve">to </w:t>
      </w:r>
      <w:r w:rsidR="281E5189" w:rsidRPr="247185E2">
        <w:rPr>
          <w:rFonts w:cs="Arial"/>
          <w:lang w:val="en-US"/>
        </w:rPr>
        <w:t xml:space="preserve">achieve the </w:t>
      </w:r>
      <w:r w:rsidR="281E5189" w:rsidRPr="17ACC2AF">
        <w:rPr>
          <w:rFonts w:cs="Arial"/>
          <w:lang w:val="en-US"/>
        </w:rPr>
        <w:t xml:space="preserve">objects of </w:t>
      </w:r>
      <w:r w:rsidR="281E5189" w:rsidRPr="247185E2">
        <w:rPr>
          <w:rFonts w:cs="Arial"/>
          <w:lang w:val="en-US"/>
        </w:rPr>
        <w:t xml:space="preserve">the </w:t>
      </w:r>
      <w:r w:rsidR="281E5189" w:rsidRPr="17ACC2AF">
        <w:rPr>
          <w:rFonts w:cs="Arial"/>
          <w:lang w:val="en-US"/>
        </w:rPr>
        <w:t xml:space="preserve">Act. </w:t>
      </w:r>
    </w:p>
    <w:p w14:paraId="39B76E51" w14:textId="40FBB689" w:rsidR="006435B3" w:rsidRDefault="006435B3" w:rsidP="4F6ACD06">
      <w:pPr>
        <w:rPr>
          <w:rFonts w:eastAsia="Calibri" w:cs="Arial"/>
          <w:lang w:val="en-US"/>
        </w:rPr>
      </w:pPr>
      <w:r w:rsidRPr="006435B3">
        <w:rPr>
          <w:rFonts w:eastAsia="Calibri" w:cs="Arial"/>
          <w:lang w:val="en-US"/>
        </w:rPr>
        <w:t xml:space="preserve">While all councils </w:t>
      </w:r>
      <w:r>
        <w:rPr>
          <w:rFonts w:eastAsia="Calibri" w:cs="Arial"/>
          <w:lang w:val="en-US"/>
        </w:rPr>
        <w:t>indicated a commitment</w:t>
      </w:r>
      <w:r w:rsidRPr="006435B3">
        <w:rPr>
          <w:rFonts w:eastAsia="Calibri" w:cs="Arial"/>
          <w:lang w:val="en-US"/>
        </w:rPr>
        <w:t xml:space="preserve"> to protecting and promoting human rights, building a culture that respects and promotes human rights, their approaches and specific initiatives </w:t>
      </w:r>
      <w:r>
        <w:rPr>
          <w:rFonts w:eastAsia="Calibri" w:cs="Arial"/>
          <w:lang w:val="en-US"/>
        </w:rPr>
        <w:t>differed</w:t>
      </w:r>
      <w:r w:rsidRPr="006435B3">
        <w:rPr>
          <w:rFonts w:eastAsia="Calibri" w:cs="Arial"/>
          <w:lang w:val="en-US"/>
        </w:rPr>
        <w:t xml:space="preserve"> based on their </w:t>
      </w:r>
      <w:r>
        <w:rPr>
          <w:rFonts w:eastAsia="Calibri" w:cs="Arial"/>
          <w:lang w:val="en-US"/>
        </w:rPr>
        <w:t xml:space="preserve">priorities and </w:t>
      </w:r>
      <w:r w:rsidR="009324F1">
        <w:rPr>
          <w:rFonts w:eastAsia="Calibri" w:cs="Arial"/>
          <w:lang w:val="en-US"/>
        </w:rPr>
        <w:t>resourcing levels</w:t>
      </w:r>
      <w:r>
        <w:rPr>
          <w:rFonts w:eastAsia="Calibri" w:cs="Arial"/>
          <w:lang w:val="en-US"/>
        </w:rPr>
        <w:t>.</w:t>
      </w:r>
      <w:r w:rsidR="00380AFA">
        <w:rPr>
          <w:rFonts w:eastAsia="Calibri" w:cs="Arial"/>
          <w:lang w:val="en-US"/>
        </w:rPr>
        <w:t xml:space="preserve"> Future priorities were focused on staff training and </w:t>
      </w:r>
      <w:r w:rsidR="000B291E">
        <w:rPr>
          <w:rFonts w:eastAsia="Calibri" w:cs="Arial"/>
          <w:lang w:val="en-US"/>
        </w:rPr>
        <w:t>improving</w:t>
      </w:r>
      <w:r w:rsidR="00380AFA">
        <w:rPr>
          <w:rFonts w:eastAsia="Calibri" w:cs="Arial"/>
          <w:lang w:val="en-US"/>
        </w:rPr>
        <w:t xml:space="preserve"> the understanding of contractors.</w:t>
      </w:r>
    </w:p>
    <w:p w14:paraId="58181A12" w14:textId="7EF17E55" w:rsidR="002B0DAB" w:rsidRDefault="00566FDD" w:rsidP="002B0DAB">
      <w:r>
        <w:t xml:space="preserve">Brisbane City Council emphasised </w:t>
      </w:r>
      <w:r w:rsidR="00D60B2B">
        <w:t>the need for regular review</w:t>
      </w:r>
      <w:r w:rsidR="00462D7A">
        <w:t>s</w:t>
      </w:r>
      <w:r w:rsidR="00D60B2B">
        <w:t xml:space="preserve"> of systems and processes to embed a human rights culture and intend</w:t>
      </w:r>
      <w:r w:rsidR="00AE4725">
        <w:t>s</w:t>
      </w:r>
      <w:r w:rsidR="00D60B2B">
        <w:t xml:space="preserve"> to focus on </w:t>
      </w:r>
      <w:r w:rsidR="00D60B2B" w:rsidRPr="00D60B2B">
        <w:t>monitoring feedback to identify and incorporate improvements in awareness</w:t>
      </w:r>
      <w:r w:rsidR="00462D7A">
        <w:t>-</w:t>
      </w:r>
      <w:r w:rsidR="00D60B2B" w:rsidRPr="00D60B2B">
        <w:t>raising, training, and complaints management.</w:t>
      </w:r>
    </w:p>
    <w:p w14:paraId="4B2137DC" w14:textId="25007C3E" w:rsidR="00A563C8" w:rsidRDefault="00A563C8" w:rsidP="002B0DAB">
      <w:r>
        <w:t xml:space="preserve">Sunshine Coast </w:t>
      </w:r>
      <w:r w:rsidR="00FB6568">
        <w:t>C</w:t>
      </w:r>
      <w:r>
        <w:t xml:space="preserve">ouncil had addressed a resourcing gap by filling </w:t>
      </w:r>
      <w:r w:rsidR="00900ABF">
        <w:t xml:space="preserve">a </w:t>
      </w:r>
      <w:r>
        <w:t xml:space="preserve">previously vacant position and planned to progress a formal human rights policy position in the </w:t>
      </w:r>
      <w:r w:rsidR="00031873">
        <w:t>next</w:t>
      </w:r>
      <w:r>
        <w:t xml:space="preserve"> financial year.</w:t>
      </w:r>
    </w:p>
    <w:p w14:paraId="4AEF9513" w14:textId="4B6E5689" w:rsidR="00EF52B0" w:rsidRDefault="009324F1" w:rsidP="002B0DAB">
      <w:r>
        <w:t xml:space="preserve">Ipswich City Council intends to focus on </w:t>
      </w:r>
      <w:r w:rsidR="00D97E87">
        <w:t>practical tools and training for staff</w:t>
      </w:r>
      <w:r w:rsidR="00031873">
        <w:t>,</w:t>
      </w:r>
      <w:r w:rsidR="00D97E87">
        <w:t xml:space="preserve"> including </w:t>
      </w:r>
      <w:r w:rsidR="0097604F">
        <w:t>developing a</w:t>
      </w:r>
      <w:r w:rsidR="00D97E87">
        <w:t xml:space="preserve"> Human Rights Impact </w:t>
      </w:r>
      <w:r w:rsidR="0097604F">
        <w:t>Assessment</w:t>
      </w:r>
      <w:r w:rsidR="00D97E87">
        <w:t xml:space="preserve"> Checklist template library</w:t>
      </w:r>
      <w:r w:rsidR="00031873">
        <w:t>, a</w:t>
      </w:r>
      <w:r w:rsidR="0097604F">
        <w:t xml:space="preserve"> Human Rights and Procurement Procedure</w:t>
      </w:r>
      <w:r w:rsidR="00574A7C">
        <w:t>,</w:t>
      </w:r>
      <w:r w:rsidR="0097604F">
        <w:t xml:space="preserve"> and continued delivery of </w:t>
      </w:r>
      <w:r w:rsidR="00D97E87">
        <w:t>customised human rights training</w:t>
      </w:r>
      <w:r w:rsidR="0097604F">
        <w:t xml:space="preserve">. </w:t>
      </w:r>
    </w:p>
    <w:p w14:paraId="26A28DBF" w14:textId="62FAAAB2" w:rsidR="00E75DEA" w:rsidRDefault="00995034" w:rsidP="002B0DAB">
      <w:r>
        <w:t>Continuous</w:t>
      </w:r>
      <w:r w:rsidR="00E75DEA">
        <w:t xml:space="preserve"> improvement of training was also </w:t>
      </w:r>
      <w:r w:rsidR="005506BD">
        <w:t>a priority for</w:t>
      </w:r>
      <w:r w:rsidR="00E75DEA">
        <w:t xml:space="preserve"> Logan City Council</w:t>
      </w:r>
      <w:r w:rsidR="005506BD">
        <w:t xml:space="preserve">. The Council aims to improve training effectiveness, </w:t>
      </w:r>
      <w:r w:rsidR="005506BD" w:rsidRPr="005506BD">
        <w:t xml:space="preserve">identify areas where the Human Rights Act has </w:t>
      </w:r>
      <w:r w:rsidR="005506BD" w:rsidRPr="00D76CF4">
        <w:t xml:space="preserve">been </w:t>
      </w:r>
      <w:r w:rsidR="00C2328C" w:rsidRPr="00D76CF4">
        <w:t>‘</w:t>
      </w:r>
      <w:r w:rsidR="005506BD" w:rsidRPr="00D76CF4">
        <w:t>superficially</w:t>
      </w:r>
      <w:r w:rsidR="00C2328C" w:rsidRPr="00D76CF4">
        <w:t>’</w:t>
      </w:r>
      <w:r w:rsidR="005506BD" w:rsidRPr="00D76CF4">
        <w:t xml:space="preserve"> applied, and promote online resources.</w:t>
      </w:r>
      <w:r w:rsidR="00275BBD" w:rsidRPr="00D76CF4">
        <w:t xml:space="preserve"> </w:t>
      </w:r>
      <w:r w:rsidR="009D1010" w:rsidRPr="00D76CF4">
        <w:t>Further</w:t>
      </w:r>
      <w:r w:rsidR="005A11E7">
        <w:t xml:space="preserve"> planned</w:t>
      </w:r>
      <w:r w:rsidR="009D1010" w:rsidRPr="00D76CF4">
        <w:t xml:space="preserve"> improvements </w:t>
      </w:r>
      <w:r w:rsidR="009D1010">
        <w:t xml:space="preserve">include </w:t>
      </w:r>
      <w:r w:rsidR="00EA5B91">
        <w:t>an</w:t>
      </w:r>
      <w:r w:rsidR="00275BBD">
        <w:t xml:space="preserve"> overarching policy document </w:t>
      </w:r>
      <w:r w:rsidR="005A11E7">
        <w:t xml:space="preserve">to </w:t>
      </w:r>
      <w:r w:rsidR="00275BBD">
        <w:t xml:space="preserve">remind staff of their responsibilities under the Human Rights Act, and </w:t>
      </w:r>
      <w:r w:rsidR="00541335">
        <w:t xml:space="preserve">a ‘lessons learnt’ module </w:t>
      </w:r>
      <w:r w:rsidR="00C40CA6">
        <w:t xml:space="preserve">that </w:t>
      </w:r>
      <w:r w:rsidR="00541335">
        <w:t>includ</w:t>
      </w:r>
      <w:r w:rsidR="00C40CA6">
        <w:t>es</w:t>
      </w:r>
      <w:r w:rsidR="00541335">
        <w:t xml:space="preserve"> real-life examples to promote a deeper understanding of the issues</w:t>
      </w:r>
      <w:r w:rsidR="009D1010">
        <w:t xml:space="preserve"> for Council</w:t>
      </w:r>
      <w:r w:rsidR="00275BBD">
        <w:t>.</w:t>
      </w:r>
    </w:p>
    <w:p w14:paraId="4680254F" w14:textId="768B422C" w:rsidR="004D4C98" w:rsidRDefault="008E78A0" w:rsidP="002B0DAB">
      <w:r>
        <w:lastRenderedPageBreak/>
        <w:t xml:space="preserve">City of </w:t>
      </w:r>
      <w:r w:rsidR="004D4C98">
        <w:t xml:space="preserve">Gold Coast plans to continue regular training across all </w:t>
      </w:r>
      <w:r w:rsidR="00CC52AD">
        <w:t>a</w:t>
      </w:r>
      <w:r w:rsidR="004D4C98">
        <w:t>reas of the Council and ensure that template documents consistently reference the Act and the internal human rights decision-making checklist.</w:t>
      </w:r>
    </w:p>
    <w:p w14:paraId="2B898483" w14:textId="4DE824A7" w:rsidR="00EF52B0" w:rsidRDefault="003B076A" w:rsidP="00EF52B0">
      <w:r>
        <w:t>Two councils</w:t>
      </w:r>
      <w:r w:rsidR="00EF52B0">
        <w:t xml:space="preserve"> intend to turn their attention to </w:t>
      </w:r>
      <w:r>
        <w:t>contractors providing services on their behalf.</w:t>
      </w:r>
      <w:r w:rsidR="0097604F">
        <w:t xml:space="preserve"> </w:t>
      </w:r>
      <w:r>
        <w:t xml:space="preserve">Ipswich City Council </w:t>
      </w:r>
      <w:r w:rsidR="0097604F">
        <w:t>plans to conduct an audit of contractual arrangements to ensure human rights compliance</w:t>
      </w:r>
      <w:r>
        <w:t xml:space="preserve">, and Logan City Council </w:t>
      </w:r>
      <w:r w:rsidR="003727F3">
        <w:t xml:space="preserve">acknowledged the </w:t>
      </w:r>
      <w:r w:rsidR="00EF52B0">
        <w:t>need for further involvement with contractors and providers to address knowledge gaps and create meaningful resources</w:t>
      </w:r>
      <w:r w:rsidR="003727F3">
        <w:t xml:space="preserve"> to improve their understanding of human rights obligations</w:t>
      </w:r>
      <w:r w:rsidR="00EF52B0">
        <w:t>.</w:t>
      </w:r>
    </w:p>
    <w:p w14:paraId="73F48EB5" w14:textId="37773C7F" w:rsidR="00280C7F" w:rsidRDefault="00280C7F" w:rsidP="00EF52B0">
      <w:r>
        <w:t xml:space="preserve">While Mornington Shire Council had not taken any </w:t>
      </w:r>
      <w:r w:rsidR="003A1570">
        <w:t xml:space="preserve">activities related to building a human rights culture in the Council </w:t>
      </w:r>
      <w:r w:rsidR="00F064F3">
        <w:t>in the reporting period</w:t>
      </w:r>
      <w:r w:rsidR="00252D9E">
        <w:t xml:space="preserve">, the Commission’s correspondence regarding human rights indicators has prompted </w:t>
      </w:r>
      <w:r w:rsidR="004E48DB">
        <w:t>‘methodical and considered activities towards meaningful introduction of a human rights culture which suitably upholds the Human Rights Act</w:t>
      </w:r>
      <w:r w:rsidR="0097684C">
        <w:t xml:space="preserve">’. Mornington Shire Council has </w:t>
      </w:r>
      <w:r w:rsidR="00823F9D">
        <w:t>experienced</w:t>
      </w:r>
      <w:r w:rsidR="0097684C">
        <w:t xml:space="preserve"> challenges with </w:t>
      </w:r>
      <w:r w:rsidR="00823F9D">
        <w:t>‘</w:t>
      </w:r>
      <w:r w:rsidR="0097684C">
        <w:t>extremely high turnover</w:t>
      </w:r>
      <w:r w:rsidR="00823F9D">
        <w:t>’</w:t>
      </w:r>
      <w:r w:rsidR="0097684C">
        <w:t xml:space="preserve"> that had limited capacity to </w:t>
      </w:r>
      <w:r w:rsidR="00E97127">
        <w:t xml:space="preserve">implement the Human Rights Act. </w:t>
      </w:r>
      <w:r w:rsidR="000F3B49">
        <w:t xml:space="preserve"> </w:t>
      </w:r>
      <w:r w:rsidR="00E97127">
        <w:t>Prompted by the Commission’s request for information,</w:t>
      </w:r>
      <w:r w:rsidR="00335E96">
        <w:t xml:space="preserve"> the Council has </w:t>
      </w:r>
      <w:r w:rsidR="00494E21">
        <w:t xml:space="preserve">unanimously resolved to endorse a new Human Rights Policy and complaint management process, will </w:t>
      </w:r>
      <w:proofErr w:type="gramStart"/>
      <w:r w:rsidR="00494E21">
        <w:t>review</w:t>
      </w:r>
      <w:proofErr w:type="gramEnd"/>
      <w:r w:rsidR="00494E21">
        <w:t xml:space="preserve"> and strengthen their induction processes to include Human Rights legislation</w:t>
      </w:r>
      <w:r w:rsidR="0076174B">
        <w:t>,</w:t>
      </w:r>
      <w:r w:rsidR="00223081">
        <w:t xml:space="preserve"> make changes to contracts and new providers are engaged,</w:t>
      </w:r>
      <w:r w:rsidR="0076174B">
        <w:t xml:space="preserve"> and release a feature article pertaining to Council’s commitment towards a human rights culture.</w:t>
      </w:r>
      <w:r w:rsidR="000F3B49">
        <w:t xml:space="preserve"> </w:t>
      </w:r>
    </w:p>
    <w:p w14:paraId="425DB78D" w14:textId="77777777" w:rsidR="008C36BD" w:rsidRDefault="008C36BD">
      <w:pPr>
        <w:spacing w:after="160" w:line="259" w:lineRule="auto"/>
        <w:ind w:right="0"/>
        <w:rPr>
          <w:rFonts w:eastAsiaTheme="majorEastAsia" w:cstheme="majorBidi"/>
          <w:iCs/>
          <w:color w:val="8D361E"/>
          <w:sz w:val="48"/>
          <w:szCs w:val="32"/>
        </w:rPr>
      </w:pPr>
      <w:bookmarkStart w:id="347" w:name="_Toc717419745"/>
      <w:bookmarkStart w:id="348" w:name="_Toc117697190"/>
      <w:bookmarkStart w:id="349" w:name="_Toc147757337"/>
      <w:bookmarkStart w:id="350" w:name="_Toc148086958"/>
      <w:r>
        <w:rPr>
          <w:color w:val="8D361E"/>
        </w:rPr>
        <w:br w:type="page"/>
      </w:r>
    </w:p>
    <w:p w14:paraId="3C2CD999" w14:textId="36B46A45" w:rsidR="00D763BF" w:rsidRPr="00EB18B1" w:rsidRDefault="002F033B" w:rsidP="00EB18B1">
      <w:pPr>
        <w:pStyle w:val="Heading1"/>
        <w:rPr>
          <w:color w:val="8D361E"/>
        </w:rPr>
      </w:pPr>
      <w:r w:rsidRPr="00EB18B1">
        <w:rPr>
          <w:color w:val="8D361E"/>
        </w:rPr>
        <w:lastRenderedPageBreak/>
        <w:t xml:space="preserve">Human </w:t>
      </w:r>
      <w:r w:rsidRPr="00D64C4A">
        <w:rPr>
          <w:color w:val="8D361E"/>
        </w:rPr>
        <w:t>rights</w:t>
      </w:r>
      <w:r w:rsidRPr="00EB18B1">
        <w:rPr>
          <w:color w:val="8D361E"/>
        </w:rPr>
        <w:t xml:space="preserve"> </w:t>
      </w:r>
      <w:bookmarkEnd w:id="347"/>
      <w:r w:rsidR="70E86462" w:rsidRPr="00EB18B1">
        <w:rPr>
          <w:color w:val="8D361E"/>
        </w:rPr>
        <w:t>leadership</w:t>
      </w:r>
      <w:bookmarkEnd w:id="348"/>
      <w:bookmarkEnd w:id="349"/>
      <w:bookmarkEnd w:id="350"/>
    </w:p>
    <w:p w14:paraId="7B9221EA" w14:textId="717BB47A" w:rsidR="00A741DA" w:rsidRDefault="00BA5E00" w:rsidP="00174962">
      <w:r>
        <w:t xml:space="preserve">For the </w:t>
      </w:r>
      <w:r w:rsidR="00133F68">
        <w:t>third year</w:t>
      </w:r>
      <w:r>
        <w:t>, the</w:t>
      </w:r>
      <w:r w:rsidR="51BC5A74">
        <w:t xml:space="preserve"> Commission </w:t>
      </w:r>
      <w:r w:rsidR="00133F68">
        <w:t>surveyed</w:t>
      </w:r>
      <w:r w:rsidR="51BC5A74">
        <w:t xml:space="preserve"> public entities </w:t>
      </w:r>
      <w:r w:rsidR="2FC346CF">
        <w:t>(from both state and local government)</w:t>
      </w:r>
      <w:r w:rsidR="51BC5A74">
        <w:t xml:space="preserve"> about the leadership they had shown in </w:t>
      </w:r>
      <w:r w:rsidR="1439B597">
        <w:t xml:space="preserve">building </w:t>
      </w:r>
      <w:r w:rsidR="51BC5A74">
        <w:t>a human rights culture in their organisation</w:t>
      </w:r>
      <w:r w:rsidR="004550AB">
        <w:t>s</w:t>
      </w:r>
      <w:r w:rsidR="51BC5A74">
        <w:t xml:space="preserve">. </w:t>
      </w:r>
      <w:r w:rsidR="00055B6C" w:rsidRPr="00055B6C">
        <w:t xml:space="preserve">Senior leadership across various government agencies </w:t>
      </w:r>
      <w:r w:rsidR="00235B6B">
        <w:t xml:space="preserve">and councils </w:t>
      </w:r>
      <w:r w:rsidR="00174962">
        <w:t>indicated</w:t>
      </w:r>
      <w:r w:rsidR="00055B6C" w:rsidRPr="00055B6C">
        <w:t xml:space="preserve"> a</w:t>
      </w:r>
      <w:r w:rsidR="00055B6C">
        <w:t xml:space="preserve"> continuing</w:t>
      </w:r>
      <w:r w:rsidR="00055B6C" w:rsidRPr="00055B6C">
        <w:t xml:space="preserve"> commitment to embedding human rights. </w:t>
      </w:r>
    </w:p>
    <w:p w14:paraId="1633D310" w14:textId="07464176" w:rsidR="00783D90" w:rsidRPr="00D64C4A" w:rsidRDefault="00783D90" w:rsidP="00E35D82">
      <w:pPr>
        <w:pStyle w:val="Heading2"/>
        <w:rPr>
          <w:color w:val="8D361E"/>
        </w:rPr>
      </w:pPr>
      <w:bookmarkStart w:id="351" w:name="_Toc148086959"/>
      <w:r w:rsidRPr="00D64C4A">
        <w:rPr>
          <w:color w:val="8D361E"/>
        </w:rPr>
        <w:t>Awareness and communication</w:t>
      </w:r>
      <w:bookmarkEnd w:id="351"/>
    </w:p>
    <w:p w14:paraId="74D0FB67" w14:textId="1B1CFB56" w:rsidR="006C6721" w:rsidRDefault="00783D90" w:rsidP="00783D90">
      <w:r>
        <w:t>Human Rights Week continued to present a</w:t>
      </w:r>
      <w:r w:rsidR="006C6721">
        <w:t>n annual</w:t>
      </w:r>
      <w:r>
        <w:t xml:space="preserve"> opportunity for senior leaders to promote human rights culture within their organisations, such as through webinars</w:t>
      </w:r>
      <w:r w:rsidR="000F4AD0">
        <w:t xml:space="preserve">. In the </w:t>
      </w:r>
      <w:r>
        <w:t>Department of Health</w:t>
      </w:r>
      <w:r w:rsidR="006C6721">
        <w:t xml:space="preserve"> </w:t>
      </w:r>
      <w:r w:rsidR="000F4AD0">
        <w:t>these were</w:t>
      </w:r>
      <w:r>
        <w:t xml:space="preserve"> presented by </w:t>
      </w:r>
      <w:r w:rsidR="006C6721">
        <w:t>senior leaders</w:t>
      </w:r>
      <w:r>
        <w:t>.</w:t>
      </w:r>
    </w:p>
    <w:p w14:paraId="5D34D9B0" w14:textId="250DC61F" w:rsidR="00783D90" w:rsidRDefault="009B28B9" w:rsidP="00783D90">
      <w:r w:rsidRPr="009B28B9">
        <w:t>Ipswich City Council celebrated Human Rights Week</w:t>
      </w:r>
      <w:r>
        <w:t xml:space="preserve"> </w:t>
      </w:r>
      <w:r w:rsidR="006C6721">
        <w:t>and used the</w:t>
      </w:r>
      <w:r>
        <w:t xml:space="preserve"> opportunity to promote human rights by publishing </w:t>
      </w:r>
      <w:r w:rsidR="006C6721" w:rsidRPr="006C6721">
        <w:t>and displaying communications and materials (including intranet articles, posters</w:t>
      </w:r>
      <w:r w:rsidR="00BC2AD5">
        <w:t>,</w:t>
      </w:r>
      <w:r w:rsidR="006C6721" w:rsidRPr="006C6721">
        <w:t xml:space="preserve"> and email banners) about the importance of human rights and Council’s role in protecting and upholding the</w:t>
      </w:r>
      <w:r w:rsidR="006C6721">
        <w:t>m.</w:t>
      </w:r>
    </w:p>
    <w:p w14:paraId="4F901CB6" w14:textId="57D1D8FD" w:rsidR="00783D90" w:rsidRPr="0055634F" w:rsidRDefault="00783D90" w:rsidP="00783D90">
      <w:r>
        <w:t>Senior leaders in the Department of Education continue</w:t>
      </w:r>
      <w:r w:rsidR="002133E9">
        <w:t>d</w:t>
      </w:r>
      <w:r>
        <w:t xml:space="preserve"> to drive awareness and understanding by actively discussing human rights implications </w:t>
      </w:r>
      <w:r w:rsidR="002133E9">
        <w:t>in</w:t>
      </w:r>
      <w:r>
        <w:t xml:space="preserve"> the delivery of education services at executive, regional, and divisional meetings.</w:t>
      </w:r>
    </w:p>
    <w:p w14:paraId="66AA61E8" w14:textId="287E4C16" w:rsidR="00783D90" w:rsidRDefault="00783D90" w:rsidP="00783D90">
      <w:r w:rsidRPr="00783D90">
        <w:t>Several councils (Brisbane City, Ipswich City, and Logan City) reported that their senior leaders actively engage</w:t>
      </w:r>
      <w:r w:rsidR="002133E9">
        <w:t>d</w:t>
      </w:r>
      <w:r w:rsidRPr="00783D90">
        <w:t xml:space="preserve"> in meaningful discussions and communication </w:t>
      </w:r>
      <w:r w:rsidR="00A40E42">
        <w:t xml:space="preserve">with their teams </w:t>
      </w:r>
      <w:r w:rsidRPr="00783D90">
        <w:t>about human rights.</w:t>
      </w:r>
      <w:r w:rsidR="00C91A7A">
        <w:t xml:space="preserve"> For instance, Brisbane City Council reported that senior</w:t>
      </w:r>
      <w:r w:rsidR="00C91A7A" w:rsidRPr="00C91A7A">
        <w:t xml:space="preserve"> leaders used their own communication channels including emails, newsletters</w:t>
      </w:r>
      <w:r w:rsidR="00AC23FD">
        <w:t>,</w:t>
      </w:r>
      <w:r w:rsidR="00C91A7A" w:rsidRPr="00C91A7A">
        <w:t xml:space="preserve"> and meetings to keep their respective work areas up to date on human rights and to emphasise the importance of applying human rights consideration to relevant work</w:t>
      </w:r>
      <w:r w:rsidR="00C91A7A">
        <w:t>.</w:t>
      </w:r>
    </w:p>
    <w:p w14:paraId="7AF5767D" w14:textId="234C385D" w:rsidR="005B35A3" w:rsidRPr="00D64C4A" w:rsidRDefault="00751E2A" w:rsidP="00E35D82">
      <w:pPr>
        <w:pStyle w:val="Heading2"/>
        <w:rPr>
          <w:color w:val="8D361E"/>
        </w:rPr>
      </w:pPr>
      <w:bookmarkStart w:id="352" w:name="_Toc148086960"/>
      <w:r w:rsidRPr="00D64C4A">
        <w:rPr>
          <w:color w:val="8D361E"/>
        </w:rPr>
        <w:t>Cross-</w:t>
      </w:r>
      <w:r w:rsidR="005B35A3" w:rsidRPr="00D64C4A">
        <w:rPr>
          <w:color w:val="8D361E"/>
        </w:rPr>
        <w:t>collaboration</w:t>
      </w:r>
      <w:bookmarkEnd w:id="352"/>
    </w:p>
    <w:p w14:paraId="1A4EF772" w14:textId="1039AA3B" w:rsidR="00B82E2E" w:rsidRDefault="009664DB" w:rsidP="0054654A">
      <w:r>
        <w:t xml:space="preserve">Queensland Government departments </w:t>
      </w:r>
      <w:r w:rsidR="00A741DA">
        <w:t>noted their participation in the Department of Justice and Attorney-General’s Human Rights Interdepartmental Committee</w:t>
      </w:r>
      <w:r w:rsidR="00B82E2E">
        <w:t xml:space="preserve"> (HR IDC)</w:t>
      </w:r>
      <w:r w:rsidR="00A741DA">
        <w:t xml:space="preserve">, which recommenced </w:t>
      </w:r>
      <w:r w:rsidR="006A117A">
        <w:t xml:space="preserve">operation </w:t>
      </w:r>
      <w:r w:rsidR="00A741DA">
        <w:t>in the reporting period.</w:t>
      </w:r>
      <w:r w:rsidR="00F9335E">
        <w:t xml:space="preserve"> From the Commission’s experience, a collaborative inter-departmental approach </w:t>
      </w:r>
      <w:r w:rsidR="003C15C1">
        <w:t>increases</w:t>
      </w:r>
      <w:r w:rsidR="00F9335E">
        <w:t xml:space="preserve"> the involvement of senior leaders in developing a culture of human rights</w:t>
      </w:r>
      <w:r w:rsidR="003C15C1">
        <w:t xml:space="preserve"> and improves outcomes overall</w:t>
      </w:r>
      <w:r w:rsidR="00F9335E">
        <w:t>.</w:t>
      </w:r>
      <w:r w:rsidR="00B82E2E">
        <w:t xml:space="preserve"> </w:t>
      </w:r>
    </w:p>
    <w:p w14:paraId="1DE11887" w14:textId="4D8EB28D" w:rsidR="00B82E2E" w:rsidRDefault="00B82E2E" w:rsidP="0054654A">
      <w:r>
        <w:t>D</w:t>
      </w:r>
      <w:r w:rsidR="00D26C20">
        <w:t>Y</w:t>
      </w:r>
      <w:r>
        <w:t>JESBT reported positively on being part of the HR IDC</w:t>
      </w:r>
      <w:r w:rsidR="00985F9B">
        <w:t>,</w:t>
      </w:r>
      <w:r>
        <w:t xml:space="preserve"> </w:t>
      </w:r>
      <w:r w:rsidR="00985F9B">
        <w:t>s</w:t>
      </w:r>
      <w:r w:rsidR="0026551B">
        <w:t>tating</w:t>
      </w:r>
      <w:r>
        <w:t xml:space="preserve"> it is an ‘important forum to learn what other departments are doing and explore opportunities to leverage and reuse ideas and resources rather than reinvent solutions.’</w:t>
      </w:r>
    </w:p>
    <w:p w14:paraId="348FBBD3" w14:textId="11A7A112" w:rsidR="007D680A" w:rsidRDefault="00785187" w:rsidP="0054654A">
      <w:r>
        <w:t>Based on responses</w:t>
      </w:r>
      <w:r w:rsidR="006B5AE5">
        <w:t xml:space="preserve"> we received</w:t>
      </w:r>
      <w:r>
        <w:t>,</w:t>
      </w:r>
      <w:r w:rsidR="00751E2A">
        <w:t xml:space="preserve"> councils did not have the benefit of cross-collaboration through a formalised structure</w:t>
      </w:r>
      <w:r w:rsidR="00536483">
        <w:t>, such as the HR IDC,</w:t>
      </w:r>
      <w:r w:rsidR="00751E2A">
        <w:t xml:space="preserve"> which m</w:t>
      </w:r>
      <w:r w:rsidR="00E5737D">
        <w:t>ight</w:t>
      </w:r>
      <w:r w:rsidR="00751E2A">
        <w:t xml:space="preserve"> </w:t>
      </w:r>
      <w:r w:rsidR="00CB3C2F">
        <w:t>improve</w:t>
      </w:r>
      <w:r w:rsidR="00751E2A">
        <w:t xml:space="preserve"> practice</w:t>
      </w:r>
      <w:r w:rsidR="00CB3C2F">
        <w:t xml:space="preserve"> and </w:t>
      </w:r>
      <w:r w:rsidR="00CE453E">
        <w:t>consistency</w:t>
      </w:r>
      <w:r w:rsidR="00DD5CB5">
        <w:t xml:space="preserve"> between local government areas</w:t>
      </w:r>
      <w:r w:rsidR="00751E2A">
        <w:t>.</w:t>
      </w:r>
    </w:p>
    <w:p w14:paraId="10DA299B" w14:textId="75CAD3BC" w:rsidR="00D73016" w:rsidRPr="00D64C4A" w:rsidRDefault="00D73016" w:rsidP="00E35D82">
      <w:pPr>
        <w:pStyle w:val="Heading2"/>
        <w:rPr>
          <w:color w:val="8D361E"/>
        </w:rPr>
      </w:pPr>
      <w:bookmarkStart w:id="353" w:name="_Toc148086961"/>
      <w:r w:rsidRPr="00D64C4A">
        <w:rPr>
          <w:color w:val="8D361E"/>
        </w:rPr>
        <w:lastRenderedPageBreak/>
        <w:t>Training</w:t>
      </w:r>
      <w:r w:rsidR="00AE38B6" w:rsidRPr="00D64C4A">
        <w:rPr>
          <w:color w:val="8D361E"/>
        </w:rPr>
        <w:t xml:space="preserve"> and </w:t>
      </w:r>
      <w:r w:rsidR="00E11FD7" w:rsidRPr="00D64C4A">
        <w:rPr>
          <w:color w:val="8D361E"/>
        </w:rPr>
        <w:t>professional development</w:t>
      </w:r>
      <w:bookmarkEnd w:id="353"/>
    </w:p>
    <w:p w14:paraId="3A8B1D3D" w14:textId="24D481E3" w:rsidR="00123F09" w:rsidRDefault="00E0634E" w:rsidP="0054654A">
      <w:r>
        <w:t xml:space="preserve">Consistent with previous </w:t>
      </w:r>
      <w:r w:rsidR="003C333B">
        <w:t>years</w:t>
      </w:r>
      <w:r>
        <w:t>, p</w:t>
      </w:r>
      <w:r w:rsidR="00D45365">
        <w:t>ublic entities</w:t>
      </w:r>
      <w:r w:rsidR="00123F09">
        <w:t xml:space="preserve"> reported that </w:t>
      </w:r>
      <w:r w:rsidR="00370DCC">
        <w:t xml:space="preserve">a </w:t>
      </w:r>
      <w:r>
        <w:t>significant</w:t>
      </w:r>
      <w:r w:rsidR="00370DCC">
        <w:t xml:space="preserve"> way </w:t>
      </w:r>
      <w:r>
        <w:t>in which</w:t>
      </w:r>
      <w:r w:rsidR="00123F09">
        <w:t xml:space="preserve"> senior leaders support </w:t>
      </w:r>
      <w:r>
        <w:t xml:space="preserve">the </w:t>
      </w:r>
      <w:r w:rsidR="00123F09">
        <w:t xml:space="preserve">development of a human rights culture is by </w:t>
      </w:r>
      <w:r>
        <w:t xml:space="preserve">prioritising and </w:t>
      </w:r>
      <w:r w:rsidR="00123F09">
        <w:t xml:space="preserve">facilitating ongoing training and professional development for their staff. </w:t>
      </w:r>
      <w:r w:rsidR="00F548F4">
        <w:t>State public entities reported, for instance</w:t>
      </w:r>
      <w:r w:rsidR="00687ED6">
        <w:t>,</w:t>
      </w:r>
      <w:r w:rsidR="00F548F4">
        <w:t xml:space="preserve"> that:</w:t>
      </w:r>
    </w:p>
    <w:p w14:paraId="0F1C6930" w14:textId="7718C2F9" w:rsidR="00F76598" w:rsidRDefault="00BD3BCD" w:rsidP="002C65A2">
      <w:pPr>
        <w:pStyle w:val="Listparagraph-bulleted"/>
      </w:pPr>
      <w:r>
        <w:t>Queensland Corrective Services</w:t>
      </w:r>
      <w:r w:rsidR="002C65A2" w:rsidRPr="002C65A2">
        <w:t xml:space="preserve"> senior leadership have demonstrated a clear commitment to human rights by ensuring all staff have access to appropriate human rights training and tools.</w:t>
      </w:r>
    </w:p>
    <w:p w14:paraId="7F721E98" w14:textId="578D1730" w:rsidR="00F909EA" w:rsidRDefault="00B00EA0" w:rsidP="00CB0540">
      <w:pPr>
        <w:pStyle w:val="Listparagraph-bulleted"/>
      </w:pPr>
      <w:r>
        <w:t>Senior leaders at DTATSIPCA actively</w:t>
      </w:r>
      <w:r w:rsidRPr="00B00EA0">
        <w:t xml:space="preserve"> </w:t>
      </w:r>
      <w:r>
        <w:t>promoted</w:t>
      </w:r>
      <w:r w:rsidRPr="00B00EA0">
        <w:t xml:space="preserve"> staff participation in human rights training.</w:t>
      </w:r>
    </w:p>
    <w:p w14:paraId="375C91F9" w14:textId="50B7C193" w:rsidR="00F909EA" w:rsidRDefault="00F909EA" w:rsidP="001973CB">
      <w:r>
        <w:t xml:space="preserve">Brisbane City Council </w:t>
      </w:r>
      <w:r w:rsidR="00687ED6">
        <w:t>said</w:t>
      </w:r>
      <w:r>
        <w:t xml:space="preserve"> that</w:t>
      </w:r>
      <w:r w:rsidR="00E54738">
        <w:t xml:space="preserve"> </w:t>
      </w:r>
      <w:r w:rsidR="00FF7740">
        <w:t xml:space="preserve">staff </w:t>
      </w:r>
      <w:r w:rsidR="00CB0540">
        <w:t xml:space="preserve">in leadership positions have </w:t>
      </w:r>
      <w:r w:rsidR="004F51C8">
        <w:t>shown a commitment to</w:t>
      </w:r>
      <w:r w:rsidR="00CB0540">
        <w:t xml:space="preserve"> undertak</w:t>
      </w:r>
      <w:r w:rsidR="001729DE">
        <w:t>e</w:t>
      </w:r>
      <w:r w:rsidR="00CB0540">
        <w:t xml:space="preserve"> training </w:t>
      </w:r>
      <w:r w:rsidR="004F51C8">
        <w:t xml:space="preserve">themselves </w:t>
      </w:r>
      <w:r w:rsidR="00CB0540">
        <w:t>and engag</w:t>
      </w:r>
      <w:r w:rsidR="001729DE">
        <w:t>e</w:t>
      </w:r>
      <w:r w:rsidR="00CB0540">
        <w:t xml:space="preserve"> in </w:t>
      </w:r>
      <w:r w:rsidRPr="00CB0540">
        <w:t xml:space="preserve">meaningful discussions about how to provide awareness and </w:t>
      </w:r>
      <w:r w:rsidR="000F2408">
        <w:t xml:space="preserve">deliver </w:t>
      </w:r>
      <w:r w:rsidRPr="00CB0540">
        <w:t xml:space="preserve">training to staff at all levels. </w:t>
      </w:r>
    </w:p>
    <w:p w14:paraId="22DB3EC8" w14:textId="348A0CC7" w:rsidR="007A062C" w:rsidRDefault="00DA5D5B" w:rsidP="001973CB">
      <w:r>
        <w:t xml:space="preserve">City of </w:t>
      </w:r>
      <w:r w:rsidR="007A062C">
        <w:t xml:space="preserve">Gold Coast reported that their senior leadership team actively sought advice to improve their </w:t>
      </w:r>
      <w:r w:rsidR="000F2408">
        <w:t xml:space="preserve">own </w:t>
      </w:r>
      <w:r w:rsidR="007A062C">
        <w:t>understanding of human rights, and that they ‘</w:t>
      </w:r>
      <w:r w:rsidR="007A062C" w:rsidRPr="00B219B3">
        <w:t>encourage an open and understanding approach to human rights complaints lodged by individuals and seek to address those concerns with transparency, fairness and balance.</w:t>
      </w:r>
      <w:r w:rsidR="007A062C">
        <w:t>’</w:t>
      </w:r>
    </w:p>
    <w:p w14:paraId="1322171A" w14:textId="7A435A4B" w:rsidR="00F76598" w:rsidRPr="00D64C4A" w:rsidRDefault="00FB4255" w:rsidP="00E35D82">
      <w:pPr>
        <w:pStyle w:val="Heading2"/>
        <w:rPr>
          <w:color w:val="8D361E"/>
        </w:rPr>
      </w:pPr>
      <w:bookmarkStart w:id="354" w:name="_Toc148086962"/>
      <w:r w:rsidRPr="00D64C4A">
        <w:rPr>
          <w:color w:val="8D361E"/>
        </w:rPr>
        <w:t>Decision-making processes</w:t>
      </w:r>
      <w:bookmarkEnd w:id="354"/>
      <w:r w:rsidRPr="00D64C4A">
        <w:rPr>
          <w:color w:val="8D361E"/>
        </w:rPr>
        <w:t xml:space="preserve"> </w:t>
      </w:r>
    </w:p>
    <w:p w14:paraId="6A847E24" w14:textId="74D7069C" w:rsidR="00FB4255" w:rsidRPr="00567655" w:rsidRDefault="00567655" w:rsidP="00FB4255">
      <w:r w:rsidRPr="00567655">
        <w:t xml:space="preserve">The Department of Housing Executive Leadership Team </w:t>
      </w:r>
      <w:r>
        <w:t>reported that they have</w:t>
      </w:r>
      <w:r w:rsidRPr="00567655">
        <w:t xml:space="preserve"> embedded human rights consideration into all decision-making processes. This includes, but is not limited to, documented consideration of human rights in all briefing notes, inclusion of human rights complaints numbers and training information in Quarterly Performance Reports and working with the broader senior leadership team to </w:t>
      </w:r>
      <w:r w:rsidR="009D4E58">
        <w:t>improve</w:t>
      </w:r>
      <w:r w:rsidRPr="00567655">
        <w:t xml:space="preserve"> human rights capability across the department.</w:t>
      </w:r>
    </w:p>
    <w:p w14:paraId="39035561" w14:textId="206E6A26" w:rsidR="00986D6B" w:rsidRDefault="00986D6B" w:rsidP="00986D6B">
      <w:r>
        <w:t xml:space="preserve">City </w:t>
      </w:r>
      <w:r w:rsidR="002E01CA">
        <w:t xml:space="preserve">of </w:t>
      </w:r>
      <w:r>
        <w:t xml:space="preserve">Gold Coast </w:t>
      </w:r>
      <w:r w:rsidR="00A41FAA">
        <w:t xml:space="preserve">reported </w:t>
      </w:r>
      <w:r w:rsidR="00E841B4">
        <w:t xml:space="preserve">that Council’s delegations and </w:t>
      </w:r>
      <w:r w:rsidR="00292075">
        <w:t>administrative</w:t>
      </w:r>
      <w:r w:rsidR="00E841B4">
        <w:t xml:space="preserve"> approvals are designed in a way to ensure that senior leaders always take </w:t>
      </w:r>
      <w:r w:rsidR="009D4E58">
        <w:t>human rights</w:t>
      </w:r>
      <w:r w:rsidR="00E841B4">
        <w:t xml:space="preserve"> into account in their decision</w:t>
      </w:r>
      <w:r w:rsidR="009D4E58">
        <w:t>-</w:t>
      </w:r>
      <w:r w:rsidR="00E841B4">
        <w:t xml:space="preserve">making. </w:t>
      </w:r>
    </w:p>
    <w:p w14:paraId="4831FAD3" w14:textId="36AC17DF" w:rsidR="00D50932" w:rsidRDefault="00AE43FA" w:rsidP="0055634F">
      <w:r>
        <w:t xml:space="preserve">The Senior Leadership team </w:t>
      </w:r>
      <w:r w:rsidR="00DF64A1">
        <w:t>at</w:t>
      </w:r>
      <w:r>
        <w:t xml:space="preserve"> </w:t>
      </w:r>
      <w:r w:rsidR="008367B0" w:rsidRPr="008367B0">
        <w:t>DTATSIPCA</w:t>
      </w:r>
      <w:r w:rsidR="008367B0">
        <w:t xml:space="preserve"> </w:t>
      </w:r>
      <w:r w:rsidR="000077D7">
        <w:t xml:space="preserve">consider and </w:t>
      </w:r>
      <w:r w:rsidR="00C777E8">
        <w:t>apply</w:t>
      </w:r>
      <w:r w:rsidR="000077D7">
        <w:t xml:space="preserve"> human rights in departmental briefings, </w:t>
      </w:r>
      <w:r w:rsidR="00C777E8">
        <w:t>submission</w:t>
      </w:r>
      <w:r w:rsidR="00C044EC">
        <w:t>s,</w:t>
      </w:r>
      <w:r w:rsidR="000077D7">
        <w:t xml:space="preserve"> and materials that accompany </w:t>
      </w:r>
      <w:r w:rsidR="00911642">
        <w:t>legislation,</w:t>
      </w:r>
      <w:r w:rsidR="00C777E8">
        <w:t xml:space="preserve"> and the </w:t>
      </w:r>
      <w:r w:rsidR="00A83373" w:rsidRPr="00A83373">
        <w:t>Board of Management</w:t>
      </w:r>
      <w:r w:rsidR="00411B07">
        <w:t xml:space="preserve"> considers</w:t>
      </w:r>
      <w:r w:rsidR="00A83373" w:rsidRPr="00A83373">
        <w:t xml:space="preserve"> human rights reports and discussions on departmental progress in creating a human rights culture</w:t>
      </w:r>
      <w:r w:rsidR="00411B07">
        <w:t>.</w:t>
      </w:r>
    </w:p>
    <w:p w14:paraId="4A321B24" w14:textId="3AE44755" w:rsidR="0012235C" w:rsidRDefault="0012235C" w:rsidP="0055634F">
      <w:r w:rsidRPr="00567655">
        <w:t>Queens</w:t>
      </w:r>
      <w:r>
        <w:t>l</w:t>
      </w:r>
      <w:r w:rsidRPr="00567655">
        <w:t>and Health</w:t>
      </w:r>
      <w:r>
        <w:t xml:space="preserve"> also reported that </w:t>
      </w:r>
      <w:r w:rsidRPr="00567655">
        <w:t>senior leadership actively incorporates human rights considerations into briefing notes, onboarding materials, and legal advice.</w:t>
      </w:r>
    </w:p>
    <w:p w14:paraId="6EBA1013" w14:textId="0A4B1889" w:rsidR="002E168C" w:rsidRPr="00567655" w:rsidRDefault="00CF1A3F" w:rsidP="0055634F">
      <w:r w:rsidRPr="00CF1A3F">
        <w:t>DYJESBT</w:t>
      </w:r>
      <w:r>
        <w:t xml:space="preserve"> </w:t>
      </w:r>
      <w:r w:rsidR="00D026A5">
        <w:t>reported</w:t>
      </w:r>
      <w:r>
        <w:t xml:space="preserve"> that </w:t>
      </w:r>
      <w:r w:rsidR="00C61B36">
        <w:t>they have embedded human rights in policies and procedures, incident review</w:t>
      </w:r>
      <w:r w:rsidR="00D549A5">
        <w:t>s</w:t>
      </w:r>
      <w:r w:rsidR="00C61B36">
        <w:t>, complaints process and other governance mechanisms involving young people, and remain open to feedback and continuous improvement.</w:t>
      </w:r>
    </w:p>
    <w:p w14:paraId="04E85076" w14:textId="76B2C5EC" w:rsidR="2ECB6C98" w:rsidRPr="00D64C4A" w:rsidRDefault="7A84BAAE" w:rsidP="00E35D82">
      <w:pPr>
        <w:pStyle w:val="Heading2"/>
        <w:rPr>
          <w:rFonts w:eastAsia="Yu Gothic Light" w:cs="Times New Roman"/>
          <w:color w:val="8D361E"/>
        </w:rPr>
      </w:pPr>
      <w:r w:rsidRPr="00D64C4A">
        <w:rPr>
          <w:color w:val="8D361E"/>
        </w:rPr>
        <w:lastRenderedPageBreak/>
        <w:t xml:space="preserve">Strategic </w:t>
      </w:r>
      <w:r w:rsidR="00EF12CE" w:rsidRPr="00D64C4A">
        <w:rPr>
          <w:color w:val="8D361E"/>
        </w:rPr>
        <w:t xml:space="preserve">and operational </w:t>
      </w:r>
      <w:r w:rsidRPr="00D64C4A">
        <w:rPr>
          <w:color w:val="8D361E"/>
        </w:rPr>
        <w:t>plans</w:t>
      </w:r>
    </w:p>
    <w:p w14:paraId="4C64F9AA" w14:textId="0D62D6F9" w:rsidR="00442D58" w:rsidRDefault="00F6640F" w:rsidP="3F5255E3">
      <w:r>
        <w:t xml:space="preserve">Including human rights in strategic </w:t>
      </w:r>
      <w:r w:rsidR="00265EBB">
        <w:t>and operational</w:t>
      </w:r>
      <w:r>
        <w:t xml:space="preserve"> plan</w:t>
      </w:r>
      <w:r w:rsidR="00265EBB">
        <w:t>s</w:t>
      </w:r>
      <w:r>
        <w:t xml:space="preserve"> can keep the focus of leadership</w:t>
      </w:r>
      <w:r w:rsidR="00A0483D">
        <w:t>,</w:t>
      </w:r>
      <w:r>
        <w:t xml:space="preserve"> </w:t>
      </w:r>
      <w:r w:rsidR="00265EBB">
        <w:t xml:space="preserve">and </w:t>
      </w:r>
      <w:r w:rsidR="00C158FC">
        <w:t xml:space="preserve">staff </w:t>
      </w:r>
      <w:r w:rsidR="00345292">
        <w:t xml:space="preserve">more </w:t>
      </w:r>
      <w:r w:rsidR="00C158FC">
        <w:t>broad</w:t>
      </w:r>
      <w:r w:rsidR="00345292">
        <w:t>ly,</w:t>
      </w:r>
      <w:r w:rsidR="00C158FC">
        <w:t xml:space="preserve"> </w:t>
      </w:r>
      <w:r>
        <w:t>on human rights culture-building.</w:t>
      </w:r>
      <w:r w:rsidR="00442D58">
        <w:t xml:space="preserve"> </w:t>
      </w:r>
      <w:r w:rsidR="00C158FC">
        <w:t>State public</w:t>
      </w:r>
      <w:r w:rsidR="00442D58">
        <w:t xml:space="preserve"> entities reported that:</w:t>
      </w:r>
    </w:p>
    <w:p w14:paraId="270E1022" w14:textId="104E3E01" w:rsidR="45599E96" w:rsidRDefault="00A0483D" w:rsidP="3F5255E3">
      <w:pPr>
        <w:pStyle w:val="Listparagraph-bulleted"/>
      </w:pPr>
      <w:r>
        <w:t>T</w:t>
      </w:r>
      <w:r w:rsidR="00F258DE">
        <w:t xml:space="preserve">he </w:t>
      </w:r>
      <w:r w:rsidR="005C1E2B">
        <w:t>Queensland Police Service</w:t>
      </w:r>
      <w:r w:rsidR="005C1E2B" w:rsidRPr="005C1E2B">
        <w:t xml:space="preserve"> Strategic Plan 2023-2027 outlines the vision and goals to foster a human rights culture within the Service</w:t>
      </w:r>
      <w:r w:rsidR="00154033">
        <w:t xml:space="preserve">, emphasising </w:t>
      </w:r>
      <w:r w:rsidR="00154033" w:rsidRPr="00154033">
        <w:t>respecting, protecting</w:t>
      </w:r>
      <w:r w:rsidR="001527CA">
        <w:t>,</w:t>
      </w:r>
      <w:r w:rsidR="00154033" w:rsidRPr="00154033">
        <w:t xml:space="preserve"> and promoting human rights in all aspects of work and decision-making. The plan also identifies the key strategies and actions that will enable </w:t>
      </w:r>
      <w:r w:rsidR="00543E7A">
        <w:t>QPS</w:t>
      </w:r>
      <w:r w:rsidR="00543E7A" w:rsidRPr="00154033">
        <w:t xml:space="preserve"> </w:t>
      </w:r>
      <w:r w:rsidR="00154033" w:rsidRPr="00154033">
        <w:t xml:space="preserve">to achieve this vision and uphold </w:t>
      </w:r>
      <w:r w:rsidR="001527CA">
        <w:t>their</w:t>
      </w:r>
      <w:r w:rsidR="00154033" w:rsidRPr="00154033">
        <w:t xml:space="preserve"> human rights obligations.</w:t>
      </w:r>
    </w:p>
    <w:p w14:paraId="281E0C1C" w14:textId="24AD6636" w:rsidR="00442D58" w:rsidRPr="00255F09" w:rsidRDefault="001527CA" w:rsidP="3F5255E3">
      <w:pPr>
        <w:pStyle w:val="Listparagraph-bulleted"/>
      </w:pPr>
      <w:r>
        <w:rPr>
          <w:rFonts w:cs="Arial"/>
          <w:lang w:val="en-US"/>
        </w:rPr>
        <w:t>T</w:t>
      </w:r>
      <w:r w:rsidR="00C158FC">
        <w:rPr>
          <w:rFonts w:cs="Arial"/>
          <w:lang w:val="en-US"/>
        </w:rPr>
        <w:t xml:space="preserve">he </w:t>
      </w:r>
      <w:r w:rsidR="00442D58" w:rsidRPr="00A07DD9">
        <w:rPr>
          <w:rFonts w:cs="Arial"/>
          <w:lang w:val="en-US"/>
        </w:rPr>
        <w:t xml:space="preserve">Queensland Ambulance Service Strategy 2022-27 makes </w:t>
      </w:r>
      <w:r w:rsidR="007F1ED5">
        <w:rPr>
          <w:rFonts w:cs="Arial"/>
          <w:lang w:val="en-US"/>
        </w:rPr>
        <w:t xml:space="preserve">a </w:t>
      </w:r>
      <w:r w:rsidR="00442D58" w:rsidRPr="00A07DD9">
        <w:rPr>
          <w:rFonts w:cs="Arial"/>
          <w:lang w:val="en-US"/>
        </w:rPr>
        <w:t>human rights commitment.</w:t>
      </w:r>
    </w:p>
    <w:p w14:paraId="09445305" w14:textId="2B36E1C9" w:rsidR="007E026C" w:rsidRDefault="00B941FD" w:rsidP="007E026C">
      <w:pPr>
        <w:pStyle w:val="Listparagraph-bulleted"/>
      </w:pPr>
      <w:r>
        <w:rPr>
          <w:rFonts w:cs="Arial"/>
          <w:lang w:val="en-US"/>
        </w:rPr>
        <w:t>Queensland Health</w:t>
      </w:r>
      <w:r w:rsidR="001527CA">
        <w:rPr>
          <w:rFonts w:cs="Arial"/>
          <w:lang w:val="en-US"/>
        </w:rPr>
        <w:t>’s</w:t>
      </w:r>
      <w:r>
        <w:rPr>
          <w:rFonts w:cs="Arial"/>
          <w:lang w:val="en-US"/>
        </w:rPr>
        <w:t xml:space="preserve"> </w:t>
      </w:r>
      <w:r w:rsidR="007F1ED5">
        <w:rPr>
          <w:rFonts w:cs="Arial"/>
          <w:lang w:val="en-US"/>
        </w:rPr>
        <w:t>Hospital</w:t>
      </w:r>
      <w:r w:rsidR="00255F09">
        <w:rPr>
          <w:rFonts w:cs="Arial"/>
          <w:lang w:val="en-US"/>
        </w:rPr>
        <w:t xml:space="preserve"> and Health Services </w:t>
      </w:r>
      <w:r w:rsidR="001527CA">
        <w:rPr>
          <w:rFonts w:cs="Arial"/>
          <w:lang w:val="en-US"/>
        </w:rPr>
        <w:t>include</w:t>
      </w:r>
      <w:r w:rsidR="00255F09">
        <w:rPr>
          <w:rFonts w:cs="Arial"/>
          <w:lang w:val="en-US"/>
        </w:rPr>
        <w:t xml:space="preserve"> human rights commitments in some of their operational plans</w:t>
      </w:r>
      <w:r w:rsidR="00DF2913">
        <w:rPr>
          <w:rFonts w:cs="Arial"/>
          <w:lang w:val="en-US"/>
        </w:rPr>
        <w:t>.</w:t>
      </w:r>
    </w:p>
    <w:p w14:paraId="3E65D777" w14:textId="7380B063" w:rsidR="00D32661" w:rsidRDefault="001527CA" w:rsidP="007E026C">
      <w:pPr>
        <w:pStyle w:val="Listparagraph-bulleted"/>
      </w:pPr>
      <w:r>
        <w:t>T</w:t>
      </w:r>
      <w:r w:rsidR="00C158FC">
        <w:t xml:space="preserve">he </w:t>
      </w:r>
      <w:r w:rsidR="007F1ED5">
        <w:t xml:space="preserve">Department of Education </w:t>
      </w:r>
      <w:r w:rsidR="007E026C">
        <w:t>considers human rights when developing operational plans</w:t>
      </w:r>
      <w:r w:rsidR="00DF2913">
        <w:t>.</w:t>
      </w:r>
    </w:p>
    <w:p w14:paraId="4710986C" w14:textId="2AFBB409" w:rsidR="00DF2913" w:rsidRDefault="00631030" w:rsidP="007E026C">
      <w:pPr>
        <w:pStyle w:val="Listparagraph-bulleted"/>
      </w:pPr>
      <w:r>
        <w:t>H</w:t>
      </w:r>
      <w:r w:rsidR="00822FF3">
        <w:t xml:space="preserve">uman rights </w:t>
      </w:r>
      <w:proofErr w:type="gramStart"/>
      <w:r w:rsidR="00822FF3">
        <w:t>is</w:t>
      </w:r>
      <w:proofErr w:type="gramEnd"/>
      <w:r w:rsidR="00822FF3">
        <w:t xml:space="preserve"> referenced in key corporate documents of DTATSIPCA</w:t>
      </w:r>
      <w:r>
        <w:t>,</w:t>
      </w:r>
      <w:r w:rsidR="00822FF3">
        <w:t xml:space="preserve"> including their strategic plan.</w:t>
      </w:r>
    </w:p>
    <w:p w14:paraId="4F08856B" w14:textId="69403FEB" w:rsidR="00EF12CE" w:rsidRDefault="004F646A" w:rsidP="3F5255E3">
      <w:r>
        <w:t>F</w:t>
      </w:r>
      <w:r w:rsidRPr="004F646A">
        <w:t>linders Shire, Sunshine Coast, and Ipswich City</w:t>
      </w:r>
      <w:r>
        <w:t xml:space="preserve"> </w:t>
      </w:r>
      <w:r w:rsidR="00EF12CE">
        <w:t>Councils also reported a commitment to human rights through senior leadership endorsement of human rights policy and implementation plans.</w:t>
      </w:r>
    </w:p>
    <w:p w14:paraId="70423B3F" w14:textId="1181FCB3" w:rsidR="11762257" w:rsidRDefault="1AB2FFD6" w:rsidP="00257ABD">
      <w:pPr>
        <w:pStyle w:val="Heading1"/>
        <w:rPr>
          <w:color w:val="8D361E"/>
        </w:rPr>
      </w:pPr>
      <w:bookmarkStart w:id="355" w:name="_Toc308619191"/>
      <w:bookmarkStart w:id="356" w:name="_Toc117697193"/>
      <w:bookmarkStart w:id="357" w:name="_Toc147757340"/>
      <w:bookmarkStart w:id="358" w:name="_Toc148086964"/>
      <w:r w:rsidRPr="00EB18B1">
        <w:rPr>
          <w:color w:val="8D361E"/>
        </w:rPr>
        <w:t>Progress towards a human rights culture</w:t>
      </w:r>
      <w:bookmarkEnd w:id="355"/>
      <w:bookmarkEnd w:id="356"/>
      <w:bookmarkEnd w:id="357"/>
      <w:bookmarkEnd w:id="358"/>
    </w:p>
    <w:p w14:paraId="5272EFD9" w14:textId="33F4758A" w:rsidR="000D2B3B" w:rsidRPr="00D64C4A" w:rsidRDefault="000D2B3B" w:rsidP="000D2B3B">
      <w:pPr>
        <w:pStyle w:val="Heading2"/>
        <w:rPr>
          <w:color w:val="8D361E"/>
        </w:rPr>
      </w:pPr>
      <w:bookmarkStart w:id="359" w:name="_Toc148086965"/>
      <w:r w:rsidRPr="00D64C4A">
        <w:rPr>
          <w:color w:val="8D361E"/>
        </w:rPr>
        <w:t>State public entity progress</w:t>
      </w:r>
      <w:bookmarkEnd w:id="359"/>
    </w:p>
    <w:p w14:paraId="6E07BF9D" w14:textId="4B3D1613" w:rsidR="000137C1" w:rsidRDefault="00962D85" w:rsidP="00C9101A">
      <w:pPr>
        <w:rPr>
          <w:rFonts w:eastAsia="Calibri" w:cs="Arial"/>
        </w:rPr>
      </w:pPr>
      <w:r>
        <w:rPr>
          <w:rFonts w:eastAsia="Calibri" w:cs="Arial"/>
        </w:rPr>
        <w:t>B</w:t>
      </w:r>
      <w:r w:rsidRPr="00962D85">
        <w:rPr>
          <w:rFonts w:eastAsia="Calibri" w:cs="Arial"/>
        </w:rPr>
        <w:t xml:space="preserve">ased on responses to questions </w:t>
      </w:r>
      <w:r w:rsidR="007D3CB4">
        <w:rPr>
          <w:rFonts w:eastAsia="Calibri" w:cs="Arial"/>
        </w:rPr>
        <w:t>i</w:t>
      </w:r>
      <w:r w:rsidRPr="00962D85">
        <w:rPr>
          <w:rFonts w:eastAsia="Calibri" w:cs="Arial"/>
        </w:rPr>
        <w:t xml:space="preserve">n the Commission’s </w:t>
      </w:r>
      <w:r w:rsidRPr="00962D85">
        <w:rPr>
          <w:rFonts w:eastAsia="Calibri" w:cs="Arial"/>
          <w:i/>
          <w:iCs/>
        </w:rPr>
        <w:t>Indicators of a human rights culture</w:t>
      </w:r>
      <w:r w:rsidR="00C90568">
        <w:rPr>
          <w:rFonts w:eastAsia="Calibri" w:cs="Arial"/>
          <w:i/>
          <w:iCs/>
        </w:rPr>
        <w:t>,</w:t>
      </w:r>
      <w:r w:rsidR="000137C1">
        <w:rPr>
          <w:rFonts w:eastAsia="Calibri" w:cs="Arial"/>
        </w:rPr>
        <w:t xml:space="preserve"> steady progress appears to have been made by state public entities </w:t>
      </w:r>
      <w:r w:rsidR="006538B8">
        <w:rPr>
          <w:rFonts w:eastAsia="Calibri" w:cs="Arial"/>
        </w:rPr>
        <w:t xml:space="preserve">in the fourth year of </w:t>
      </w:r>
      <w:r w:rsidR="007D3CB4">
        <w:rPr>
          <w:rFonts w:eastAsia="Calibri" w:cs="Arial"/>
        </w:rPr>
        <w:t xml:space="preserve">operation of </w:t>
      </w:r>
      <w:r w:rsidR="006538B8">
        <w:rPr>
          <w:rFonts w:eastAsia="Calibri" w:cs="Arial"/>
        </w:rPr>
        <w:t>the Act</w:t>
      </w:r>
      <w:r w:rsidR="000137C1">
        <w:rPr>
          <w:rFonts w:eastAsia="Calibri" w:cs="Arial"/>
        </w:rPr>
        <w:t xml:space="preserve">. </w:t>
      </w:r>
      <w:r w:rsidR="000137C1" w:rsidRPr="000137C1">
        <w:rPr>
          <w:rFonts w:eastAsia="Calibri" w:cs="Arial"/>
        </w:rPr>
        <w:t>State public entities have actively work</w:t>
      </w:r>
      <w:r w:rsidR="002A40AE">
        <w:rPr>
          <w:rFonts w:eastAsia="Calibri" w:cs="Arial"/>
        </w:rPr>
        <w:t>ed</w:t>
      </w:r>
      <w:r w:rsidR="000137C1" w:rsidRPr="000137C1">
        <w:rPr>
          <w:rFonts w:eastAsia="Calibri" w:cs="Arial"/>
        </w:rPr>
        <w:t xml:space="preserve"> on increasing awareness and providing education and training to staff about the Human Rights Act. This includes </w:t>
      </w:r>
      <w:r w:rsidR="00B714D3">
        <w:rPr>
          <w:rFonts w:eastAsia="Calibri" w:cs="Arial"/>
        </w:rPr>
        <w:t>through</w:t>
      </w:r>
      <w:r w:rsidR="00C90568">
        <w:rPr>
          <w:rFonts w:eastAsia="Calibri" w:cs="Arial"/>
        </w:rPr>
        <w:t xml:space="preserve"> </w:t>
      </w:r>
      <w:r w:rsidR="000137C1" w:rsidRPr="000137C1">
        <w:rPr>
          <w:rFonts w:eastAsia="Calibri" w:cs="Arial"/>
        </w:rPr>
        <w:t xml:space="preserve">online training modules, face-to-face training, and a mix of both. Many departments have tailored </w:t>
      </w:r>
      <w:r w:rsidR="00B714D3">
        <w:rPr>
          <w:rFonts w:eastAsia="Calibri" w:cs="Arial"/>
        </w:rPr>
        <w:t xml:space="preserve">their </w:t>
      </w:r>
      <w:r w:rsidR="000137C1" w:rsidRPr="000137C1">
        <w:rPr>
          <w:rFonts w:eastAsia="Calibri" w:cs="Arial"/>
        </w:rPr>
        <w:t xml:space="preserve">training to </w:t>
      </w:r>
      <w:r w:rsidR="001D4F12">
        <w:rPr>
          <w:rFonts w:eastAsia="Calibri" w:cs="Arial"/>
        </w:rPr>
        <w:t xml:space="preserve">suit </w:t>
      </w:r>
      <w:r w:rsidR="000137C1" w:rsidRPr="000137C1">
        <w:rPr>
          <w:rFonts w:eastAsia="Calibri" w:cs="Arial"/>
        </w:rPr>
        <w:t>specific contexts and incorporated human rights principles in their induction training.</w:t>
      </w:r>
    </w:p>
    <w:p w14:paraId="6D7BCD53" w14:textId="462B3F8F" w:rsidR="000137C1" w:rsidRDefault="006538B8" w:rsidP="00C9101A">
      <w:pPr>
        <w:rPr>
          <w:rFonts w:eastAsia="Calibri" w:cs="Arial"/>
        </w:rPr>
      </w:pPr>
      <w:r>
        <w:rPr>
          <w:rFonts w:eastAsia="Calibri" w:cs="Arial"/>
        </w:rPr>
        <w:t>Departments reported that they</w:t>
      </w:r>
      <w:r w:rsidR="000137C1" w:rsidRPr="000137C1">
        <w:rPr>
          <w:rFonts w:eastAsia="Calibri" w:cs="Arial"/>
        </w:rPr>
        <w:t xml:space="preserve"> have engaged in community consultations and initiatives related to human rights</w:t>
      </w:r>
      <w:r>
        <w:rPr>
          <w:rFonts w:eastAsia="Calibri" w:cs="Arial"/>
        </w:rPr>
        <w:t>, with a particular focus this year</w:t>
      </w:r>
      <w:r w:rsidR="000137C1" w:rsidRPr="000137C1">
        <w:rPr>
          <w:rFonts w:eastAsia="Calibri" w:cs="Arial"/>
        </w:rPr>
        <w:t xml:space="preserve"> on First Nations engagement</w:t>
      </w:r>
      <w:r>
        <w:rPr>
          <w:rFonts w:eastAsia="Calibri" w:cs="Arial"/>
        </w:rPr>
        <w:t xml:space="preserve"> to promote</w:t>
      </w:r>
      <w:r w:rsidR="000137C1" w:rsidRPr="000137C1">
        <w:rPr>
          <w:rFonts w:eastAsia="Calibri" w:cs="Arial"/>
        </w:rPr>
        <w:t xml:space="preserve"> cultural rights under the Human Rights Act.</w:t>
      </w:r>
    </w:p>
    <w:p w14:paraId="2D5FF197" w14:textId="348F743D" w:rsidR="000137C1" w:rsidRDefault="000137C1" w:rsidP="00C9101A">
      <w:pPr>
        <w:rPr>
          <w:rFonts w:eastAsia="Calibri" w:cs="Arial"/>
        </w:rPr>
      </w:pPr>
      <w:r w:rsidRPr="000137C1">
        <w:rPr>
          <w:rFonts w:eastAsia="Calibri" w:cs="Arial"/>
        </w:rPr>
        <w:t>Government contracts increasingly include clauses requiring contractors to comply with the Human Rights Act. Procurement processes now embed human rights obligations, and departments have actively raised awareness of the Act among their contractors.</w:t>
      </w:r>
    </w:p>
    <w:p w14:paraId="113E6F99" w14:textId="3358E6E2" w:rsidR="000137C1" w:rsidDel="001D20B8" w:rsidRDefault="000137C1" w:rsidP="00C9101A">
      <w:pPr>
        <w:rPr>
          <w:rFonts w:eastAsia="Calibri" w:cs="Arial"/>
        </w:rPr>
      </w:pPr>
      <w:r>
        <w:rPr>
          <w:rFonts w:eastAsia="Calibri" w:cs="Arial"/>
        </w:rPr>
        <w:t xml:space="preserve">Human rights compatibility assessments seem to be well integrated into policy review and development processes, and because of the requirement to write statement of compatibility and human rights certificate when introducing laws and </w:t>
      </w:r>
      <w:r>
        <w:rPr>
          <w:rFonts w:eastAsia="Calibri" w:cs="Arial"/>
        </w:rPr>
        <w:lastRenderedPageBreak/>
        <w:t xml:space="preserve">regulations, this appears to be an established and routine practice for state public entities. However, while human rights compatibility analysis seems to be well integrated into these processes, few examples were provided this year of substantive changes being made to existing policies, or in the development of new policies, based on the Human Rights Act. </w:t>
      </w:r>
    </w:p>
    <w:p w14:paraId="5F89FEFF" w14:textId="4CBB0BFD" w:rsidR="000137C1" w:rsidRDefault="00FE7934" w:rsidP="008F0D63">
      <w:pPr>
        <w:rPr>
          <w:rFonts w:eastAsia="Calibri" w:cs="Arial"/>
        </w:rPr>
      </w:pPr>
      <w:r>
        <w:rPr>
          <w:rFonts w:eastAsia="Calibri" w:cs="Arial"/>
        </w:rPr>
        <w:t>O</w:t>
      </w:r>
      <w:r w:rsidR="008F0D63">
        <w:rPr>
          <w:rFonts w:eastAsia="Calibri" w:cs="Arial"/>
        </w:rPr>
        <w:t>f</w:t>
      </w:r>
      <w:r w:rsidR="001A72A8">
        <w:rPr>
          <w:rFonts w:eastAsia="Calibri" w:cs="Arial"/>
        </w:rPr>
        <w:t xml:space="preserve"> the </w:t>
      </w:r>
      <w:r w:rsidR="00CC15F3">
        <w:rPr>
          <w:rFonts w:eastAsia="Calibri" w:cs="Arial"/>
        </w:rPr>
        <w:t>80,000 public sector employees</w:t>
      </w:r>
      <w:r w:rsidR="008F0D63">
        <w:rPr>
          <w:rFonts w:eastAsia="Calibri" w:cs="Arial"/>
        </w:rPr>
        <w:t xml:space="preserve"> who completed the </w:t>
      </w:r>
      <w:r w:rsidR="00B3562A">
        <w:rPr>
          <w:rFonts w:eastAsia="Calibri" w:cs="Arial"/>
        </w:rPr>
        <w:t>2021</w:t>
      </w:r>
      <w:r>
        <w:rPr>
          <w:rFonts w:eastAsia="Calibri" w:cs="Arial"/>
        </w:rPr>
        <w:t xml:space="preserve"> </w:t>
      </w:r>
      <w:r w:rsidR="008F0D63">
        <w:rPr>
          <w:rFonts w:eastAsia="Calibri" w:cs="Arial"/>
        </w:rPr>
        <w:t>Working for Queensland survey, over 78%</w:t>
      </w:r>
      <w:r w:rsidR="00CC15F3">
        <w:rPr>
          <w:rFonts w:eastAsia="Calibri" w:cs="Arial"/>
        </w:rPr>
        <w:t xml:space="preserve"> </w:t>
      </w:r>
      <w:r w:rsidR="008F0D63">
        <w:rPr>
          <w:rFonts w:eastAsia="Calibri" w:cs="Arial"/>
        </w:rPr>
        <w:t xml:space="preserve">reported that they understood how the Human Rights Act applies to their work. </w:t>
      </w:r>
      <w:r w:rsidR="00A877A1">
        <w:rPr>
          <w:rFonts w:eastAsia="Calibri" w:cs="Arial"/>
        </w:rPr>
        <w:t>This year the figure was similar at 77%. The Commission will continue to monitor whether this figure remains stable, increases</w:t>
      </w:r>
      <w:r w:rsidR="00BC570A">
        <w:rPr>
          <w:rFonts w:eastAsia="Calibri" w:cs="Arial"/>
        </w:rPr>
        <w:t>,</w:t>
      </w:r>
      <w:r w:rsidR="00A877A1">
        <w:rPr>
          <w:rFonts w:eastAsia="Calibri" w:cs="Arial"/>
        </w:rPr>
        <w:t xml:space="preserve"> or decreases over the coming years.</w:t>
      </w:r>
    </w:p>
    <w:p w14:paraId="14995BCD" w14:textId="2096FA89" w:rsidR="000137C1" w:rsidRDefault="00777003" w:rsidP="008F0D63">
      <w:pPr>
        <w:rPr>
          <w:rFonts w:eastAsia="Calibri" w:cs="Arial"/>
        </w:rPr>
      </w:pPr>
      <w:r>
        <w:rPr>
          <w:rFonts w:eastAsia="Calibri" w:cs="Arial"/>
        </w:rPr>
        <w:t>In previous years</w:t>
      </w:r>
      <w:r w:rsidR="00B04144">
        <w:rPr>
          <w:rFonts w:eastAsia="Calibri" w:cs="Arial"/>
        </w:rPr>
        <w:t>,</w:t>
      </w:r>
      <w:r>
        <w:rPr>
          <w:rFonts w:eastAsia="Calibri" w:cs="Arial"/>
        </w:rPr>
        <w:t xml:space="preserve"> we </w:t>
      </w:r>
      <w:r w:rsidR="00B04144">
        <w:rPr>
          <w:rFonts w:eastAsia="Calibri" w:cs="Arial"/>
        </w:rPr>
        <w:t xml:space="preserve">have </w:t>
      </w:r>
      <w:r>
        <w:rPr>
          <w:rFonts w:eastAsia="Calibri" w:cs="Arial"/>
        </w:rPr>
        <w:t xml:space="preserve">observed </w:t>
      </w:r>
      <w:r w:rsidR="008570F0">
        <w:rPr>
          <w:rFonts w:eastAsia="Calibri" w:cs="Arial"/>
        </w:rPr>
        <w:t>that public entities encounter</w:t>
      </w:r>
      <w:r>
        <w:rPr>
          <w:rFonts w:eastAsia="Calibri" w:cs="Arial"/>
        </w:rPr>
        <w:t xml:space="preserve"> </w:t>
      </w:r>
      <w:r w:rsidR="008D0DA4">
        <w:rPr>
          <w:rFonts w:eastAsia="Calibri" w:cs="Arial"/>
        </w:rPr>
        <w:t xml:space="preserve">challenges in </w:t>
      </w:r>
      <w:r w:rsidR="00F93AD3">
        <w:rPr>
          <w:rFonts w:eastAsia="Calibri" w:cs="Arial"/>
        </w:rPr>
        <w:t>identifying human rights complaints, particularly where the complainant does not raise the Human Rights Act themsel</w:t>
      </w:r>
      <w:r w:rsidR="003F786D">
        <w:rPr>
          <w:rFonts w:eastAsia="Calibri" w:cs="Arial"/>
        </w:rPr>
        <w:t>f</w:t>
      </w:r>
      <w:r w:rsidR="00F93AD3">
        <w:rPr>
          <w:rFonts w:eastAsia="Calibri" w:cs="Arial"/>
        </w:rPr>
        <w:t xml:space="preserve">. </w:t>
      </w:r>
      <w:r w:rsidR="00F93AD3" w:rsidRPr="00F93AD3">
        <w:rPr>
          <w:rFonts w:eastAsia="Calibri" w:cs="Arial"/>
        </w:rPr>
        <w:t>These challenges seem to arise from a lack of staff capacity to recognise human rights issues as well as from complaints systems and recording issues, such as uncertainty about what constitutes a ‘complaint’ or where there is no consistency between different divisions of an organisation in complaint handling.</w:t>
      </w:r>
      <w:r w:rsidR="00F93AD3">
        <w:rPr>
          <w:rFonts w:eastAsia="Calibri" w:cs="Arial"/>
        </w:rPr>
        <w:t xml:space="preserve"> </w:t>
      </w:r>
    </w:p>
    <w:p w14:paraId="51802182" w14:textId="5B160BAC" w:rsidR="00777003" w:rsidRDefault="00187C65" w:rsidP="008F0D63">
      <w:pPr>
        <w:rPr>
          <w:rFonts w:eastAsia="Calibri" w:cs="Arial"/>
        </w:rPr>
      </w:pPr>
      <w:r>
        <w:rPr>
          <w:rFonts w:eastAsia="Calibri" w:cs="Arial"/>
        </w:rPr>
        <w:t>As acknowledged by some of the departments</w:t>
      </w:r>
      <w:r w:rsidR="00F324B0">
        <w:rPr>
          <w:rFonts w:eastAsia="Calibri" w:cs="Arial"/>
        </w:rPr>
        <w:t xml:space="preserve"> we surveyed</w:t>
      </w:r>
      <w:r>
        <w:rPr>
          <w:rFonts w:eastAsia="Calibri" w:cs="Arial"/>
        </w:rPr>
        <w:t xml:space="preserve">, challenges involving </w:t>
      </w:r>
      <w:r w:rsidR="00397D9F">
        <w:rPr>
          <w:rFonts w:eastAsia="Calibri" w:cs="Arial"/>
        </w:rPr>
        <w:t>effective</w:t>
      </w:r>
      <w:r w:rsidR="00A74344">
        <w:rPr>
          <w:rFonts w:eastAsia="Calibri" w:cs="Arial"/>
        </w:rPr>
        <w:t xml:space="preserve"> complaint identification and recording </w:t>
      </w:r>
      <w:r w:rsidR="00397D9F">
        <w:rPr>
          <w:rFonts w:eastAsia="Calibri" w:cs="Arial"/>
        </w:rPr>
        <w:t>remain</w:t>
      </w:r>
      <w:r w:rsidR="00A74344">
        <w:rPr>
          <w:rFonts w:eastAsia="Calibri" w:cs="Arial"/>
        </w:rPr>
        <w:t xml:space="preserve"> a concern.</w:t>
      </w:r>
      <w:r w:rsidR="00F93AD3">
        <w:rPr>
          <w:rFonts w:eastAsia="Calibri" w:cs="Arial"/>
        </w:rPr>
        <w:t xml:space="preserve"> </w:t>
      </w:r>
      <w:r w:rsidR="00A74344">
        <w:rPr>
          <w:rFonts w:eastAsia="Calibri" w:cs="Arial"/>
        </w:rPr>
        <w:t>This is r</w:t>
      </w:r>
      <w:r w:rsidR="00F93AD3">
        <w:rPr>
          <w:rFonts w:eastAsia="Calibri" w:cs="Arial"/>
        </w:rPr>
        <w:t xml:space="preserve">eflected in the </w:t>
      </w:r>
      <w:r>
        <w:rPr>
          <w:rFonts w:eastAsia="Calibri" w:cs="Arial"/>
        </w:rPr>
        <w:t>relatively</w:t>
      </w:r>
      <w:r w:rsidR="00F93AD3">
        <w:rPr>
          <w:rFonts w:eastAsia="Calibri" w:cs="Arial"/>
        </w:rPr>
        <w:t xml:space="preserve"> low numbers of complaints being identified and reported in annual reports for some agencies. See also </w:t>
      </w:r>
      <w:r w:rsidR="000137C1" w:rsidRPr="000137C1">
        <w:rPr>
          <w:rFonts w:eastAsia="Calibri" w:cs="Arial"/>
          <w:i/>
          <w:iCs/>
        </w:rPr>
        <w:t>Human rights complaints -</w:t>
      </w:r>
      <w:r w:rsidR="000137C1">
        <w:rPr>
          <w:rFonts w:eastAsia="Calibri" w:cs="Arial"/>
        </w:rPr>
        <w:t xml:space="preserve"> </w:t>
      </w:r>
      <w:r w:rsidR="00245D5B" w:rsidRPr="00245D5B">
        <w:rPr>
          <w:rFonts w:eastAsia="Calibri" w:cs="Arial"/>
          <w:i/>
          <w:iCs/>
        </w:rPr>
        <w:t>Complaints made directly to public entities</w:t>
      </w:r>
      <w:r w:rsidR="00245D5B">
        <w:rPr>
          <w:rFonts w:eastAsia="Calibri" w:cs="Arial"/>
        </w:rPr>
        <w:t xml:space="preserve"> </w:t>
      </w:r>
      <w:r w:rsidR="000137C1">
        <w:rPr>
          <w:rFonts w:eastAsia="Calibri" w:cs="Arial"/>
        </w:rPr>
        <w:t>section</w:t>
      </w:r>
      <w:r w:rsidR="00245D5B">
        <w:rPr>
          <w:rFonts w:eastAsia="Calibri" w:cs="Arial"/>
        </w:rPr>
        <w:t xml:space="preserve">. </w:t>
      </w:r>
    </w:p>
    <w:p w14:paraId="43760BD4" w14:textId="00D7CD63" w:rsidR="00187C65" w:rsidRDefault="00187C65" w:rsidP="008F0D63">
      <w:pPr>
        <w:rPr>
          <w:rFonts w:eastAsia="Calibri" w:cs="Arial"/>
        </w:rPr>
      </w:pPr>
      <w:r>
        <w:rPr>
          <w:rFonts w:eastAsia="Calibri" w:cs="Arial"/>
        </w:rPr>
        <w:t>Nonetheless, state public entities</w:t>
      </w:r>
      <w:r w:rsidRPr="000137C1">
        <w:rPr>
          <w:rFonts w:eastAsia="Calibri" w:cs="Arial"/>
        </w:rPr>
        <w:t xml:space="preserve"> have </w:t>
      </w:r>
      <w:r w:rsidR="004077B7">
        <w:rPr>
          <w:rFonts w:eastAsia="Calibri" w:cs="Arial"/>
        </w:rPr>
        <w:t>consistently</w:t>
      </w:r>
      <w:r>
        <w:rPr>
          <w:rFonts w:eastAsia="Calibri" w:cs="Arial"/>
        </w:rPr>
        <w:t xml:space="preserve"> </w:t>
      </w:r>
      <w:r w:rsidRPr="000137C1">
        <w:rPr>
          <w:rFonts w:eastAsia="Calibri" w:cs="Arial"/>
        </w:rPr>
        <w:t>work</w:t>
      </w:r>
      <w:r w:rsidR="004077B7">
        <w:rPr>
          <w:rFonts w:eastAsia="Calibri" w:cs="Arial"/>
        </w:rPr>
        <w:t>ed</w:t>
      </w:r>
      <w:r w:rsidRPr="000137C1">
        <w:rPr>
          <w:rFonts w:eastAsia="Calibri" w:cs="Arial"/>
        </w:rPr>
        <w:t xml:space="preserve"> on integrating human rights complaints into existing complaints processes</w:t>
      </w:r>
      <w:r w:rsidR="00B071E3">
        <w:rPr>
          <w:rFonts w:eastAsia="Calibri" w:cs="Arial"/>
        </w:rPr>
        <w:t xml:space="preserve"> and work</w:t>
      </w:r>
      <w:r w:rsidR="004077B7">
        <w:rPr>
          <w:rFonts w:eastAsia="Calibri" w:cs="Arial"/>
        </w:rPr>
        <w:t>ed</w:t>
      </w:r>
      <w:r w:rsidR="00B071E3">
        <w:rPr>
          <w:rFonts w:eastAsia="Calibri" w:cs="Arial"/>
        </w:rPr>
        <w:t xml:space="preserve"> with staff to</w:t>
      </w:r>
      <w:r w:rsidR="001A305E">
        <w:rPr>
          <w:rFonts w:eastAsia="Calibri" w:cs="Arial"/>
        </w:rPr>
        <w:t xml:space="preserve"> raise awareness and improve processes</w:t>
      </w:r>
      <w:r w:rsidRPr="000137C1">
        <w:rPr>
          <w:rFonts w:eastAsia="Calibri" w:cs="Arial"/>
        </w:rPr>
        <w:t>. These efforts have</w:t>
      </w:r>
      <w:r>
        <w:rPr>
          <w:rFonts w:eastAsia="Calibri" w:cs="Arial"/>
        </w:rPr>
        <w:t xml:space="preserve"> at times</w:t>
      </w:r>
      <w:r w:rsidRPr="000137C1">
        <w:rPr>
          <w:rFonts w:eastAsia="Calibri" w:cs="Arial"/>
        </w:rPr>
        <w:t xml:space="preserve"> led to </w:t>
      </w:r>
      <w:r w:rsidR="00FF5EF6">
        <w:rPr>
          <w:rFonts w:eastAsia="Calibri" w:cs="Arial"/>
        </w:rPr>
        <w:t xml:space="preserve">positive </w:t>
      </w:r>
      <w:r w:rsidRPr="000137C1">
        <w:rPr>
          <w:rFonts w:eastAsia="Calibri" w:cs="Arial"/>
        </w:rPr>
        <w:t xml:space="preserve">changes in policies, procedures, practices, and </w:t>
      </w:r>
      <w:r>
        <w:rPr>
          <w:rFonts w:eastAsia="Calibri" w:cs="Arial"/>
        </w:rPr>
        <w:t xml:space="preserve">improved </w:t>
      </w:r>
      <w:r w:rsidRPr="000137C1">
        <w:rPr>
          <w:rFonts w:eastAsia="Calibri" w:cs="Arial"/>
        </w:rPr>
        <w:t>service delivery in response to internal complaints.</w:t>
      </w:r>
    </w:p>
    <w:p w14:paraId="26E9C70B" w14:textId="4FDE9781" w:rsidR="000D2B3B" w:rsidRPr="00D64C4A" w:rsidRDefault="000D2B3B" w:rsidP="000D2B3B">
      <w:pPr>
        <w:pStyle w:val="Heading2"/>
        <w:rPr>
          <w:color w:val="8D361E"/>
        </w:rPr>
      </w:pPr>
      <w:bookmarkStart w:id="360" w:name="_Toc148086966"/>
      <w:r w:rsidRPr="00D64C4A">
        <w:rPr>
          <w:color w:val="8D361E"/>
        </w:rPr>
        <w:t>Progress in councils</w:t>
      </w:r>
      <w:bookmarkEnd w:id="360"/>
    </w:p>
    <w:p w14:paraId="218A4C6A" w14:textId="13AAEE22" w:rsidR="00E425B8" w:rsidRDefault="00A74344" w:rsidP="008F0D63">
      <w:pPr>
        <w:rPr>
          <w:rFonts w:eastAsia="Calibri" w:cs="Arial"/>
        </w:rPr>
      </w:pPr>
      <w:r>
        <w:rPr>
          <w:rFonts w:eastAsia="Calibri" w:cs="Arial"/>
        </w:rPr>
        <w:t xml:space="preserve">As previously reported, implementation of the Act </w:t>
      </w:r>
      <w:r w:rsidR="00CA3FCE">
        <w:rPr>
          <w:rFonts w:eastAsia="Calibri" w:cs="Arial"/>
        </w:rPr>
        <w:t>across Queensland’s</w:t>
      </w:r>
      <w:r>
        <w:rPr>
          <w:rFonts w:eastAsia="Calibri" w:cs="Arial"/>
        </w:rPr>
        <w:t xml:space="preserve"> councils lack</w:t>
      </w:r>
      <w:r w:rsidR="00EF3E32">
        <w:rPr>
          <w:rFonts w:eastAsia="Calibri" w:cs="Arial"/>
        </w:rPr>
        <w:t>s</w:t>
      </w:r>
      <w:r>
        <w:rPr>
          <w:rFonts w:eastAsia="Calibri" w:cs="Arial"/>
        </w:rPr>
        <w:t xml:space="preserve"> a coordinated and consistent approach, in part due to a lack of funding and resourcing from the outset. </w:t>
      </w:r>
      <w:r w:rsidR="00E425B8">
        <w:rPr>
          <w:rFonts w:eastAsia="Calibri" w:cs="Arial"/>
        </w:rPr>
        <w:t xml:space="preserve">The Commission has observed that this has created a delay in the effective implementation of the Human Rights Act compared with the progress </w:t>
      </w:r>
      <w:r w:rsidR="00EF3E32">
        <w:rPr>
          <w:rFonts w:eastAsia="Calibri" w:cs="Arial"/>
        </w:rPr>
        <w:t>in</w:t>
      </w:r>
      <w:r w:rsidR="00E425B8">
        <w:rPr>
          <w:rFonts w:eastAsia="Calibri" w:cs="Arial"/>
        </w:rPr>
        <w:t xml:space="preserve"> state public entities.</w:t>
      </w:r>
    </w:p>
    <w:p w14:paraId="3B7167E3" w14:textId="2496B301" w:rsidR="00A74344" w:rsidRDefault="00E425B8" w:rsidP="008F0D63">
      <w:pPr>
        <w:rPr>
          <w:rFonts w:eastAsia="Calibri" w:cs="Arial"/>
        </w:rPr>
      </w:pPr>
      <w:r>
        <w:rPr>
          <w:rFonts w:eastAsia="Calibri" w:cs="Arial"/>
        </w:rPr>
        <w:t>Nonetheless</w:t>
      </w:r>
      <w:r w:rsidR="00A74344">
        <w:rPr>
          <w:rFonts w:eastAsia="Calibri" w:cs="Arial"/>
        </w:rPr>
        <w:t xml:space="preserve">, there are promising signs of progress in the reporting period. Most of the councils </w:t>
      </w:r>
      <w:r w:rsidR="002A3220">
        <w:rPr>
          <w:rFonts w:eastAsia="Calibri" w:cs="Arial"/>
        </w:rPr>
        <w:t xml:space="preserve">we </w:t>
      </w:r>
      <w:r w:rsidR="00A74344">
        <w:rPr>
          <w:rFonts w:eastAsia="Calibri" w:cs="Arial"/>
        </w:rPr>
        <w:t xml:space="preserve">surveyed were building staff awareness through online training and awareness campaigns, and the only council that had not commenced training indicated a willingness to do this </w:t>
      </w:r>
      <w:proofErr w:type="gramStart"/>
      <w:r w:rsidR="00A74344">
        <w:rPr>
          <w:rFonts w:eastAsia="Calibri" w:cs="Arial"/>
        </w:rPr>
        <w:t>in the near future</w:t>
      </w:r>
      <w:proofErr w:type="gramEnd"/>
      <w:r w:rsidR="00A74344">
        <w:rPr>
          <w:rFonts w:eastAsia="Calibri" w:cs="Arial"/>
        </w:rPr>
        <w:t xml:space="preserve">. </w:t>
      </w:r>
      <w:r w:rsidR="00A74344" w:rsidRPr="00A74344">
        <w:rPr>
          <w:rFonts w:eastAsia="Calibri" w:cs="Arial"/>
        </w:rPr>
        <w:t xml:space="preserve">Most </w:t>
      </w:r>
      <w:r w:rsidR="00A74344">
        <w:rPr>
          <w:rFonts w:eastAsia="Calibri" w:cs="Arial"/>
        </w:rPr>
        <w:t>councils</w:t>
      </w:r>
      <w:r w:rsidR="00A74344" w:rsidRPr="00A74344">
        <w:rPr>
          <w:rFonts w:eastAsia="Calibri" w:cs="Arial"/>
        </w:rPr>
        <w:t xml:space="preserve"> incorporate human rights in induction training, with a preference for online delivery.</w:t>
      </w:r>
      <w:r w:rsidR="00A74344" w:rsidRPr="00A74344">
        <w:t xml:space="preserve"> </w:t>
      </w:r>
      <w:r w:rsidR="00A74344" w:rsidRPr="00A74344">
        <w:rPr>
          <w:rFonts w:eastAsia="Calibri" w:cs="Arial"/>
        </w:rPr>
        <w:t xml:space="preserve">While exact figures </w:t>
      </w:r>
      <w:r w:rsidR="002A3220">
        <w:rPr>
          <w:rFonts w:eastAsia="Calibri" w:cs="Arial"/>
        </w:rPr>
        <w:t>o</w:t>
      </w:r>
      <w:r w:rsidR="008732EB">
        <w:rPr>
          <w:rFonts w:eastAsia="Calibri" w:cs="Arial"/>
        </w:rPr>
        <w:t>n</w:t>
      </w:r>
      <w:r w:rsidR="00A74344" w:rsidRPr="00A74344">
        <w:rPr>
          <w:rFonts w:eastAsia="Calibri" w:cs="Arial"/>
        </w:rPr>
        <w:t xml:space="preserve"> staff training percentages </w:t>
      </w:r>
      <w:r w:rsidR="00A74344">
        <w:rPr>
          <w:rFonts w:eastAsia="Calibri" w:cs="Arial"/>
        </w:rPr>
        <w:t>were not</w:t>
      </w:r>
      <w:r w:rsidR="00A74344" w:rsidRPr="00A74344">
        <w:rPr>
          <w:rFonts w:eastAsia="Calibri" w:cs="Arial"/>
        </w:rPr>
        <w:t xml:space="preserve"> clear, </w:t>
      </w:r>
      <w:r w:rsidR="00A1524B">
        <w:rPr>
          <w:rFonts w:eastAsia="Calibri" w:cs="Arial"/>
        </w:rPr>
        <w:t>the</w:t>
      </w:r>
      <w:r w:rsidR="00A74344" w:rsidRPr="00A74344">
        <w:rPr>
          <w:rFonts w:eastAsia="Calibri" w:cs="Arial"/>
        </w:rPr>
        <w:t xml:space="preserve"> </w:t>
      </w:r>
      <w:r w:rsidR="00A74344">
        <w:rPr>
          <w:rFonts w:eastAsia="Calibri" w:cs="Arial"/>
        </w:rPr>
        <w:t xml:space="preserve">larger and better resourced councils </w:t>
      </w:r>
      <w:r w:rsidR="003702FC">
        <w:rPr>
          <w:rFonts w:eastAsia="Calibri" w:cs="Arial"/>
        </w:rPr>
        <w:t xml:space="preserve">at least </w:t>
      </w:r>
      <w:r w:rsidR="00A74344">
        <w:rPr>
          <w:rFonts w:eastAsia="Calibri" w:cs="Arial"/>
        </w:rPr>
        <w:t>are</w:t>
      </w:r>
      <w:r w:rsidR="00A74344" w:rsidRPr="00A74344">
        <w:rPr>
          <w:rFonts w:eastAsia="Calibri" w:cs="Arial"/>
        </w:rPr>
        <w:t xml:space="preserve"> offering regular training sessions</w:t>
      </w:r>
      <w:r w:rsidR="00A1524B">
        <w:rPr>
          <w:rFonts w:eastAsia="Calibri" w:cs="Arial"/>
        </w:rPr>
        <w:t xml:space="preserve"> to staff</w:t>
      </w:r>
      <w:r w:rsidR="00A74344">
        <w:rPr>
          <w:rFonts w:eastAsia="Calibri" w:cs="Arial"/>
        </w:rPr>
        <w:t>.</w:t>
      </w:r>
    </w:p>
    <w:p w14:paraId="50CB4018" w14:textId="0A335CB3" w:rsidR="00A74344" w:rsidRDefault="00A74344" w:rsidP="008F0D63">
      <w:pPr>
        <w:rPr>
          <w:rFonts w:eastAsia="Calibri" w:cs="Arial"/>
        </w:rPr>
      </w:pPr>
      <w:r>
        <w:rPr>
          <w:rFonts w:eastAsia="Calibri" w:cs="Arial"/>
        </w:rPr>
        <w:t xml:space="preserve">Most councils maintain </w:t>
      </w:r>
      <w:r w:rsidR="008F7975">
        <w:rPr>
          <w:rFonts w:eastAsia="Calibri" w:cs="Arial"/>
        </w:rPr>
        <w:t>a</w:t>
      </w:r>
      <w:r>
        <w:rPr>
          <w:rFonts w:eastAsia="Calibri" w:cs="Arial"/>
        </w:rPr>
        <w:t xml:space="preserve"> dedicated website or platform </w:t>
      </w:r>
      <w:r w:rsidR="00FD3115">
        <w:rPr>
          <w:rFonts w:eastAsia="Calibri" w:cs="Arial"/>
        </w:rPr>
        <w:t xml:space="preserve">through </w:t>
      </w:r>
      <w:r w:rsidR="00EE78C9">
        <w:rPr>
          <w:rFonts w:eastAsia="Calibri" w:cs="Arial"/>
        </w:rPr>
        <w:t>which</w:t>
      </w:r>
      <w:r>
        <w:rPr>
          <w:rFonts w:eastAsia="Calibri" w:cs="Arial"/>
        </w:rPr>
        <w:t xml:space="preserve"> information about human rights</w:t>
      </w:r>
      <w:r w:rsidR="00FD3115">
        <w:rPr>
          <w:rFonts w:eastAsia="Calibri" w:cs="Arial"/>
        </w:rPr>
        <w:t xml:space="preserve"> is disseminated</w:t>
      </w:r>
      <w:r>
        <w:rPr>
          <w:rFonts w:eastAsia="Calibri" w:cs="Arial"/>
        </w:rPr>
        <w:t xml:space="preserve"> to the public, i</w:t>
      </w:r>
      <w:r w:rsidRPr="00A74344">
        <w:rPr>
          <w:rFonts w:eastAsia="Calibri" w:cs="Arial"/>
        </w:rPr>
        <w:t xml:space="preserve">ncluding instructions on how to make </w:t>
      </w:r>
      <w:r w:rsidR="00913F17">
        <w:rPr>
          <w:rFonts w:eastAsia="Calibri" w:cs="Arial"/>
        </w:rPr>
        <w:t xml:space="preserve">a </w:t>
      </w:r>
      <w:r w:rsidRPr="00A74344">
        <w:rPr>
          <w:rFonts w:eastAsia="Calibri" w:cs="Arial"/>
        </w:rPr>
        <w:t>complaint and the purpose of human rights legislation.</w:t>
      </w:r>
      <w:r>
        <w:rPr>
          <w:rFonts w:eastAsia="Calibri" w:cs="Arial"/>
        </w:rPr>
        <w:t xml:space="preserve"> Increased engagement with contractors was also evident, with some councils taking steps to </w:t>
      </w:r>
      <w:r>
        <w:rPr>
          <w:rFonts w:eastAsia="Calibri" w:cs="Arial"/>
        </w:rPr>
        <w:lastRenderedPageBreak/>
        <w:t>develop information for their contractors about their human rights obligations to the community.</w:t>
      </w:r>
    </w:p>
    <w:p w14:paraId="060B91E8" w14:textId="2C10CB46" w:rsidR="00A74344" w:rsidRDefault="00A74344" w:rsidP="004110CD">
      <w:r>
        <w:t xml:space="preserve">For the first three years of the </w:t>
      </w:r>
      <w:r w:rsidR="00951753">
        <w:t>Act’s operation,</w:t>
      </w:r>
      <w:r w:rsidR="005E47AD">
        <w:t xml:space="preserve"> </w:t>
      </w:r>
      <w:r w:rsidR="00CA53D2">
        <w:t xml:space="preserve">the </w:t>
      </w:r>
      <w:r>
        <w:t xml:space="preserve">development </w:t>
      </w:r>
      <w:r w:rsidR="00CA53D2">
        <w:t xml:space="preserve">of local </w:t>
      </w:r>
      <w:r w:rsidR="00D84146">
        <w:t xml:space="preserve">laws seemed untouched by </w:t>
      </w:r>
      <w:r w:rsidR="00131BD8">
        <w:t xml:space="preserve">the </w:t>
      </w:r>
      <w:r w:rsidR="00D84146">
        <w:t>commencement of the Human Rights Act</w:t>
      </w:r>
      <w:r>
        <w:t xml:space="preserve">, but this shifted in 2022-23. One council provided an example </w:t>
      </w:r>
      <w:r w:rsidR="00131BD8">
        <w:t xml:space="preserve">of </w:t>
      </w:r>
      <w:r>
        <w:t xml:space="preserve">where their </w:t>
      </w:r>
      <w:r w:rsidR="000D2B3B">
        <w:t>human rights assessments</w:t>
      </w:r>
      <w:r>
        <w:t>, now a standard part of the law-making process, had</w:t>
      </w:r>
      <w:r w:rsidR="000D2B3B">
        <w:t xml:space="preserve"> </w:t>
      </w:r>
      <w:r w:rsidR="00553E46">
        <w:t xml:space="preserve">systematically </w:t>
      </w:r>
      <w:r w:rsidR="00B47931">
        <w:t xml:space="preserve">considered </w:t>
      </w:r>
      <w:r w:rsidR="004221D4">
        <w:t xml:space="preserve">human </w:t>
      </w:r>
      <w:r w:rsidR="000D2B3B">
        <w:t xml:space="preserve">rights </w:t>
      </w:r>
      <w:r w:rsidR="00B47931">
        <w:t>in</w:t>
      </w:r>
      <w:r w:rsidR="000D2B3B">
        <w:t xml:space="preserve"> </w:t>
      </w:r>
      <w:r w:rsidR="004221D4">
        <w:t>decision-making</w:t>
      </w:r>
      <w:r w:rsidR="000D2B3B">
        <w:t xml:space="preserve"> and</w:t>
      </w:r>
      <w:r>
        <w:t xml:space="preserve"> achieved a balanced outcome</w:t>
      </w:r>
      <w:r w:rsidR="00803F75">
        <w:t>. Some councils</w:t>
      </w:r>
      <w:r>
        <w:t xml:space="preserve"> </w:t>
      </w:r>
      <w:r w:rsidR="00DB5141">
        <w:t xml:space="preserve">also </w:t>
      </w:r>
      <w:r>
        <w:t xml:space="preserve">provided specific examples </w:t>
      </w:r>
      <w:r w:rsidR="005237E7">
        <w:t>of how</w:t>
      </w:r>
      <w:r>
        <w:t xml:space="preserve"> the Human Rights Act was directly influencing the review and development o</w:t>
      </w:r>
      <w:r w:rsidR="00803F75">
        <w:t xml:space="preserve">f council </w:t>
      </w:r>
      <w:r>
        <w:t>policies.</w:t>
      </w:r>
    </w:p>
    <w:p w14:paraId="7D8AF981" w14:textId="1E088706" w:rsidR="00A74344" w:rsidRDefault="005438DB" w:rsidP="008F0D63">
      <w:pPr>
        <w:rPr>
          <w:rFonts w:eastAsia="Calibri" w:cs="Arial"/>
        </w:rPr>
      </w:pPr>
      <w:r>
        <w:rPr>
          <w:rFonts w:eastAsia="Calibri" w:cs="Arial"/>
        </w:rPr>
        <w:t>L</w:t>
      </w:r>
      <w:r w:rsidR="00A74344" w:rsidRPr="00A74344">
        <w:rPr>
          <w:rFonts w:eastAsia="Calibri" w:cs="Arial"/>
        </w:rPr>
        <w:t>ast year</w:t>
      </w:r>
      <w:r>
        <w:rPr>
          <w:rFonts w:eastAsia="Calibri" w:cs="Arial"/>
        </w:rPr>
        <w:t>,</w:t>
      </w:r>
      <w:r w:rsidR="00A74344" w:rsidRPr="00A74344">
        <w:rPr>
          <w:rFonts w:eastAsia="Calibri" w:cs="Arial"/>
        </w:rPr>
        <w:t xml:space="preserve"> </w:t>
      </w:r>
      <w:r w:rsidR="00C25DD4">
        <w:rPr>
          <w:rFonts w:eastAsia="Calibri" w:cs="Arial"/>
        </w:rPr>
        <w:t>few</w:t>
      </w:r>
      <w:r w:rsidR="00573FD4">
        <w:rPr>
          <w:rFonts w:eastAsia="Calibri" w:cs="Arial"/>
        </w:rPr>
        <w:t xml:space="preserve"> </w:t>
      </w:r>
      <w:r w:rsidR="00A74344" w:rsidRPr="00A74344">
        <w:rPr>
          <w:rFonts w:eastAsia="Calibri" w:cs="Arial"/>
        </w:rPr>
        <w:t xml:space="preserve">complaints </w:t>
      </w:r>
      <w:r>
        <w:rPr>
          <w:rFonts w:eastAsia="Calibri" w:cs="Arial"/>
        </w:rPr>
        <w:t>were</w:t>
      </w:r>
      <w:r w:rsidR="00A74344" w:rsidRPr="00A74344">
        <w:rPr>
          <w:rFonts w:eastAsia="Calibri" w:cs="Arial"/>
        </w:rPr>
        <w:t xml:space="preserve"> </w:t>
      </w:r>
      <w:r w:rsidR="00DB5141">
        <w:rPr>
          <w:rFonts w:eastAsia="Calibri" w:cs="Arial"/>
        </w:rPr>
        <w:t>identified by councils</w:t>
      </w:r>
      <w:r w:rsidR="00A74344" w:rsidRPr="00A74344">
        <w:rPr>
          <w:rFonts w:eastAsia="Calibri" w:cs="Arial"/>
        </w:rPr>
        <w:t xml:space="preserve"> </w:t>
      </w:r>
      <w:r>
        <w:rPr>
          <w:rFonts w:eastAsia="Calibri" w:cs="Arial"/>
        </w:rPr>
        <w:t>with</w:t>
      </w:r>
      <w:r w:rsidR="00A74344" w:rsidRPr="00A74344">
        <w:rPr>
          <w:rFonts w:eastAsia="Calibri" w:cs="Arial"/>
        </w:rPr>
        <w:t xml:space="preserve"> limited </w:t>
      </w:r>
      <w:r w:rsidR="000D2B3B">
        <w:rPr>
          <w:rFonts w:eastAsia="Calibri" w:cs="Arial"/>
        </w:rPr>
        <w:t xml:space="preserve">systemic </w:t>
      </w:r>
      <w:r w:rsidR="00A74344" w:rsidRPr="00A74344">
        <w:rPr>
          <w:rFonts w:eastAsia="Calibri" w:cs="Arial"/>
        </w:rPr>
        <w:t>change</w:t>
      </w:r>
      <w:r w:rsidR="000D2B3B">
        <w:rPr>
          <w:rFonts w:eastAsia="Calibri" w:cs="Arial"/>
        </w:rPr>
        <w:t xml:space="preserve"> as a result</w:t>
      </w:r>
      <w:r w:rsidR="00CB6240">
        <w:rPr>
          <w:rFonts w:eastAsia="Calibri" w:cs="Arial"/>
        </w:rPr>
        <w:t>. But</w:t>
      </w:r>
      <w:r w:rsidR="00A74344" w:rsidRPr="00A74344">
        <w:rPr>
          <w:rFonts w:eastAsia="Calibri" w:cs="Arial"/>
        </w:rPr>
        <w:t xml:space="preserve"> this year councils </w:t>
      </w:r>
      <w:r w:rsidR="00DB5141">
        <w:rPr>
          <w:rFonts w:eastAsia="Calibri" w:cs="Arial"/>
        </w:rPr>
        <w:t>report</w:t>
      </w:r>
      <w:r w:rsidR="00A74344" w:rsidRPr="00A74344">
        <w:rPr>
          <w:rFonts w:eastAsia="Calibri" w:cs="Arial"/>
        </w:rPr>
        <w:t xml:space="preserve"> actively incorporating human rights considerations into their management</w:t>
      </w:r>
      <w:r w:rsidR="00CB6240">
        <w:rPr>
          <w:rFonts w:eastAsia="Calibri" w:cs="Arial"/>
        </w:rPr>
        <w:t xml:space="preserve"> o</w:t>
      </w:r>
      <w:r w:rsidR="009E228F">
        <w:rPr>
          <w:rFonts w:eastAsia="Calibri" w:cs="Arial"/>
        </w:rPr>
        <w:t>f</w:t>
      </w:r>
      <w:r w:rsidR="00CB6240">
        <w:rPr>
          <w:rFonts w:eastAsia="Calibri" w:cs="Arial"/>
        </w:rPr>
        <w:t xml:space="preserve"> complaints</w:t>
      </w:r>
      <w:r w:rsidR="00A74344" w:rsidRPr="00A74344">
        <w:rPr>
          <w:rFonts w:eastAsia="Calibri" w:cs="Arial"/>
        </w:rPr>
        <w:t>,</w:t>
      </w:r>
      <w:r w:rsidR="00B2032A">
        <w:rPr>
          <w:rFonts w:eastAsia="Calibri" w:cs="Arial"/>
        </w:rPr>
        <w:t xml:space="preserve"> with the</w:t>
      </w:r>
      <w:r w:rsidR="00A74344" w:rsidRPr="00A74344">
        <w:rPr>
          <w:rFonts w:eastAsia="Calibri" w:cs="Arial"/>
        </w:rPr>
        <w:t xml:space="preserve"> aim </w:t>
      </w:r>
      <w:r w:rsidR="00B2032A">
        <w:rPr>
          <w:rFonts w:eastAsia="Calibri" w:cs="Arial"/>
        </w:rPr>
        <w:t>of</w:t>
      </w:r>
      <w:r w:rsidR="00A74344" w:rsidRPr="00A74344">
        <w:rPr>
          <w:rFonts w:eastAsia="Calibri" w:cs="Arial"/>
        </w:rPr>
        <w:t xml:space="preserve"> identify and address</w:t>
      </w:r>
      <w:r w:rsidR="00B2032A">
        <w:rPr>
          <w:rFonts w:eastAsia="Calibri" w:cs="Arial"/>
        </w:rPr>
        <w:t>ing</w:t>
      </w:r>
      <w:r w:rsidR="00A74344" w:rsidRPr="00A74344">
        <w:rPr>
          <w:rFonts w:eastAsia="Calibri" w:cs="Arial"/>
        </w:rPr>
        <w:t xml:space="preserve"> human rights issues more effectively.</w:t>
      </w:r>
      <w:r w:rsidR="000D2B3B">
        <w:rPr>
          <w:rFonts w:eastAsia="Calibri" w:cs="Arial"/>
        </w:rPr>
        <w:t xml:space="preserve"> This was indicated by examples where internal complaints had led to policy and procedure improvements and </w:t>
      </w:r>
      <w:r w:rsidR="00DB5141">
        <w:rPr>
          <w:rFonts w:eastAsia="Calibri" w:cs="Arial"/>
        </w:rPr>
        <w:t>improved</w:t>
      </w:r>
      <w:r w:rsidR="000D2B3B">
        <w:rPr>
          <w:rFonts w:eastAsia="Calibri" w:cs="Arial"/>
        </w:rPr>
        <w:t xml:space="preserve"> service delivery</w:t>
      </w:r>
      <w:r w:rsidR="00DB5141">
        <w:rPr>
          <w:rFonts w:eastAsia="Calibri" w:cs="Arial"/>
        </w:rPr>
        <w:t xml:space="preserve"> as a result</w:t>
      </w:r>
      <w:r w:rsidR="000D2B3B">
        <w:rPr>
          <w:rFonts w:eastAsia="Calibri" w:cs="Arial"/>
        </w:rPr>
        <w:t>.</w:t>
      </w:r>
    </w:p>
    <w:p w14:paraId="67769C26" w14:textId="77777777" w:rsidR="00D71BC1" w:rsidRPr="00EB18B1" w:rsidRDefault="00D71BC1" w:rsidP="00D71BC1">
      <w:pPr>
        <w:pStyle w:val="Heading1"/>
        <w:rPr>
          <w:color w:val="8D361E"/>
        </w:rPr>
      </w:pPr>
      <w:bookmarkStart w:id="361" w:name="_Toc1813116860"/>
      <w:bookmarkStart w:id="362" w:name="_Toc117697195"/>
      <w:bookmarkStart w:id="363" w:name="_Toc147757341"/>
      <w:bookmarkStart w:id="364" w:name="_Toc148086967"/>
      <w:r w:rsidRPr="00EB18B1">
        <w:rPr>
          <w:color w:val="8D361E"/>
        </w:rPr>
        <w:t>Functional public entities</w:t>
      </w:r>
      <w:bookmarkEnd w:id="361"/>
      <w:bookmarkEnd w:id="362"/>
      <w:bookmarkEnd w:id="363"/>
      <w:bookmarkEnd w:id="364"/>
    </w:p>
    <w:p w14:paraId="589C5A07" w14:textId="0810FDDD" w:rsidR="002531F2" w:rsidRDefault="002531F2" w:rsidP="002531F2">
      <w:pPr>
        <w:rPr>
          <w:shd w:val="clear" w:color="auto" w:fill="FFFFFF"/>
        </w:rPr>
      </w:pPr>
      <w:r>
        <w:rPr>
          <w:shd w:val="clear" w:color="auto" w:fill="FFFFFF"/>
        </w:rPr>
        <w:t xml:space="preserve">Functional public entities are those </w:t>
      </w:r>
      <w:r w:rsidR="00531F58">
        <w:rPr>
          <w:shd w:val="clear" w:color="auto" w:fill="FFFFFF"/>
        </w:rPr>
        <w:t>that fall within the definition of ‘public entity</w:t>
      </w:r>
      <w:r w:rsidR="00F37FA8">
        <w:rPr>
          <w:shd w:val="clear" w:color="auto" w:fill="FFFFFF"/>
        </w:rPr>
        <w:t>’</w:t>
      </w:r>
      <w:r w:rsidR="003F261C">
        <w:rPr>
          <w:shd w:val="clear" w:color="auto" w:fill="FFFFFF"/>
        </w:rPr>
        <w:t xml:space="preserve"> </w:t>
      </w:r>
      <w:r w:rsidR="00557F17">
        <w:rPr>
          <w:shd w:val="clear" w:color="auto" w:fill="FFFFFF"/>
        </w:rPr>
        <w:t xml:space="preserve">only </w:t>
      </w:r>
      <w:r>
        <w:rPr>
          <w:shd w:val="clear" w:color="auto" w:fill="FFFFFF"/>
        </w:rPr>
        <w:t xml:space="preserve">when they are performing certain functions. Including these </w:t>
      </w:r>
      <w:r w:rsidR="00696D45">
        <w:rPr>
          <w:shd w:val="clear" w:color="auto" w:fill="FFFFFF"/>
        </w:rPr>
        <w:t xml:space="preserve">entities </w:t>
      </w:r>
      <w:r>
        <w:rPr>
          <w:shd w:val="clear" w:color="auto" w:fill="FFFFFF"/>
        </w:rPr>
        <w:t xml:space="preserve">under the Act reflects the modern operation of government, where non-government entities are engaged in various </w:t>
      </w:r>
      <w:r w:rsidR="0033264A">
        <w:rPr>
          <w:shd w:val="clear" w:color="auto" w:fill="FFFFFF"/>
        </w:rPr>
        <w:t>capacities</w:t>
      </w:r>
      <w:r>
        <w:rPr>
          <w:shd w:val="clear" w:color="auto" w:fill="FFFFFF"/>
        </w:rPr>
        <w:t xml:space="preserve"> to deliver services to the public on behalf of the government or another public entity. A private company </w:t>
      </w:r>
      <w:r w:rsidR="00DF1C52">
        <w:rPr>
          <w:shd w:val="clear" w:color="auto" w:fill="FFFFFF"/>
        </w:rPr>
        <w:t xml:space="preserve">that </w:t>
      </w:r>
      <w:r>
        <w:rPr>
          <w:shd w:val="clear" w:color="auto" w:fill="FFFFFF"/>
        </w:rPr>
        <w:t>manag</w:t>
      </w:r>
      <w:r w:rsidR="00E72B6D">
        <w:rPr>
          <w:shd w:val="clear" w:color="auto" w:fill="FFFFFF"/>
        </w:rPr>
        <w:t>es</w:t>
      </w:r>
      <w:r>
        <w:rPr>
          <w:shd w:val="clear" w:color="auto" w:fill="FFFFFF"/>
        </w:rPr>
        <w:t xml:space="preserve"> a </w:t>
      </w:r>
      <w:proofErr w:type="gramStart"/>
      <w:r>
        <w:rPr>
          <w:shd w:val="clear" w:color="auto" w:fill="FFFFFF"/>
        </w:rPr>
        <w:t>prison fall</w:t>
      </w:r>
      <w:r w:rsidR="0033264A">
        <w:rPr>
          <w:shd w:val="clear" w:color="auto" w:fill="FFFFFF"/>
        </w:rPr>
        <w:t>s</w:t>
      </w:r>
      <w:proofErr w:type="gramEnd"/>
      <w:r>
        <w:rPr>
          <w:shd w:val="clear" w:color="auto" w:fill="FFFFFF"/>
        </w:rPr>
        <w:t xml:space="preserve"> under this category</w:t>
      </w:r>
      <w:r w:rsidR="007244F5">
        <w:rPr>
          <w:shd w:val="clear" w:color="auto" w:fill="FFFFFF"/>
        </w:rPr>
        <w:t xml:space="preserve"> and</w:t>
      </w:r>
      <w:r>
        <w:rPr>
          <w:shd w:val="clear" w:color="auto" w:fill="FFFFFF"/>
        </w:rPr>
        <w:t xml:space="preserve"> would be a functional public entity when delivering their prison management services, but not for other work they may carry out as a private company not on behalf of the state.</w:t>
      </w:r>
    </w:p>
    <w:p w14:paraId="238B1543" w14:textId="6CE59E32" w:rsidR="008A5941" w:rsidRPr="00405061" w:rsidRDefault="002531F2" w:rsidP="00405061">
      <w:pPr>
        <w:rPr>
          <w:shd w:val="clear" w:color="auto" w:fill="FFFFFF"/>
        </w:rPr>
      </w:pPr>
      <w:r>
        <w:rPr>
          <w:shd w:val="clear" w:color="auto" w:fill="FFFFFF"/>
        </w:rPr>
        <w:t xml:space="preserve">Functional public entities </w:t>
      </w:r>
      <w:r w:rsidR="00A21605">
        <w:rPr>
          <w:shd w:val="clear" w:color="auto" w:fill="FFFFFF"/>
        </w:rPr>
        <w:t>contribute</w:t>
      </w:r>
      <w:r>
        <w:rPr>
          <w:shd w:val="clear" w:color="auto" w:fill="FFFFFF"/>
        </w:rPr>
        <w:t xml:space="preserve"> </w:t>
      </w:r>
      <w:r w:rsidR="003D3BDA">
        <w:rPr>
          <w:shd w:val="clear" w:color="auto" w:fill="FFFFFF"/>
        </w:rPr>
        <w:t>to</w:t>
      </w:r>
      <w:r>
        <w:rPr>
          <w:shd w:val="clear" w:color="auto" w:fill="FFFFFF"/>
        </w:rPr>
        <w:t xml:space="preserve"> building a </w:t>
      </w:r>
      <w:r w:rsidR="00E7768D">
        <w:rPr>
          <w:shd w:val="clear" w:color="auto" w:fill="FFFFFF"/>
        </w:rPr>
        <w:t xml:space="preserve">positive </w:t>
      </w:r>
      <w:r>
        <w:rPr>
          <w:shd w:val="clear" w:color="auto" w:fill="FFFFFF"/>
        </w:rPr>
        <w:t>human rights culture in Queensland, as many have a direct role in the delivery of essential services</w:t>
      </w:r>
      <w:r w:rsidR="00672EF9">
        <w:rPr>
          <w:shd w:val="clear" w:color="auto" w:fill="FFFFFF"/>
        </w:rPr>
        <w:t>,</w:t>
      </w:r>
      <w:r>
        <w:rPr>
          <w:shd w:val="clear" w:color="auto" w:fill="FFFFFF"/>
        </w:rPr>
        <w:t xml:space="preserve"> including disability services, aged care</w:t>
      </w:r>
      <w:r w:rsidR="00E7768D">
        <w:rPr>
          <w:shd w:val="clear" w:color="auto" w:fill="FFFFFF"/>
        </w:rPr>
        <w:t>,</w:t>
      </w:r>
      <w:r>
        <w:rPr>
          <w:shd w:val="clear" w:color="auto" w:fill="FFFFFF"/>
        </w:rPr>
        <w:t xml:space="preserve"> and housing.</w:t>
      </w:r>
    </w:p>
    <w:p w14:paraId="1EB8D4CE" w14:textId="000EAB6F" w:rsidR="00C33657" w:rsidRPr="00E13E25" w:rsidRDefault="00CB73AC" w:rsidP="00E13E25">
      <w:r>
        <w:rPr>
          <w:shd w:val="clear" w:color="auto" w:fill="FFFFFF"/>
        </w:rPr>
        <w:t>As Queensland’s peak body</w:t>
      </w:r>
      <w:r w:rsidR="00F75959">
        <w:rPr>
          <w:shd w:val="clear" w:color="auto" w:fill="FFFFFF"/>
        </w:rPr>
        <w:t xml:space="preserve"> for the social services sector, </w:t>
      </w:r>
      <w:r w:rsidR="006737C6">
        <w:rPr>
          <w:shd w:val="clear" w:color="auto" w:fill="FFFFFF"/>
        </w:rPr>
        <w:t xml:space="preserve">the </w:t>
      </w:r>
      <w:r w:rsidR="00904C0C">
        <w:rPr>
          <w:shd w:val="clear" w:color="auto" w:fill="FFFFFF"/>
        </w:rPr>
        <w:t>Queensland Council of Social Service (QCOSS)</w:t>
      </w:r>
      <w:r w:rsidR="00623D28">
        <w:rPr>
          <w:shd w:val="clear" w:color="auto" w:fill="FFFFFF"/>
        </w:rPr>
        <w:t xml:space="preserve"> </w:t>
      </w:r>
      <w:r w:rsidR="00A86714">
        <w:rPr>
          <w:shd w:val="clear" w:color="auto" w:fill="FFFFFF"/>
        </w:rPr>
        <w:t xml:space="preserve">works with </w:t>
      </w:r>
      <w:r w:rsidR="004213F7">
        <w:rPr>
          <w:shd w:val="clear" w:color="auto" w:fill="FFFFFF"/>
        </w:rPr>
        <w:t xml:space="preserve">functional </w:t>
      </w:r>
      <w:r w:rsidR="00A86714">
        <w:rPr>
          <w:shd w:val="clear" w:color="auto" w:fill="FFFFFF"/>
        </w:rPr>
        <w:t xml:space="preserve">public entities </w:t>
      </w:r>
      <w:r w:rsidR="00BA5093">
        <w:rPr>
          <w:shd w:val="clear" w:color="auto" w:fill="FFFFFF"/>
        </w:rPr>
        <w:t>in the sector</w:t>
      </w:r>
      <w:r w:rsidR="00A86714">
        <w:rPr>
          <w:shd w:val="clear" w:color="auto" w:fill="FFFFFF"/>
        </w:rPr>
        <w:t xml:space="preserve"> to </w:t>
      </w:r>
      <w:r w:rsidR="009A6D4B">
        <w:rPr>
          <w:shd w:val="clear" w:color="auto" w:fill="FFFFFF"/>
        </w:rPr>
        <w:t xml:space="preserve">raise awareness of their obligations under the </w:t>
      </w:r>
      <w:r w:rsidR="004213F7">
        <w:rPr>
          <w:shd w:val="clear" w:color="auto" w:fill="FFFFFF"/>
        </w:rPr>
        <w:t xml:space="preserve">Human Rights </w:t>
      </w:r>
      <w:r w:rsidR="009A6D4B">
        <w:rPr>
          <w:shd w:val="clear" w:color="auto" w:fill="FFFFFF"/>
        </w:rPr>
        <w:t xml:space="preserve">Act. </w:t>
      </w:r>
      <w:r w:rsidR="00FB73E0" w:rsidRPr="00E13E25">
        <w:t>In 2022-23,</w:t>
      </w:r>
      <w:r w:rsidR="00904C0C" w:rsidRPr="00E13E25">
        <w:t xml:space="preserve"> QCOSS</w:t>
      </w:r>
      <w:r w:rsidR="00623D28" w:rsidRPr="00E13E25">
        <w:t xml:space="preserve"> </w:t>
      </w:r>
      <w:r w:rsidR="00FB73E0" w:rsidRPr="00E13E25">
        <w:t>reported that 681 people registered to attend their Human Rights in Action events.</w:t>
      </w:r>
      <w:r w:rsidR="00085B2A" w:rsidRPr="00E13E25">
        <w:t xml:space="preserve"> </w:t>
      </w:r>
      <w:r w:rsidR="00C33657" w:rsidRPr="00E13E25">
        <w:t>These included:</w:t>
      </w:r>
    </w:p>
    <w:p w14:paraId="33C89D6E" w14:textId="16783AC0" w:rsidR="00C33657" w:rsidRPr="00E13E25" w:rsidRDefault="00C33657" w:rsidP="00E13E25">
      <w:pPr>
        <w:pStyle w:val="Listparagraph-bulleted"/>
      </w:pPr>
      <w:r w:rsidRPr="00E13E25">
        <w:t xml:space="preserve">Decriminalisation of </w:t>
      </w:r>
      <w:r w:rsidR="00E026A1">
        <w:t>p</w:t>
      </w:r>
      <w:r w:rsidRPr="00E13E25">
        <w:t xml:space="preserve">ublic </w:t>
      </w:r>
      <w:r w:rsidR="00E026A1">
        <w:t>o</w:t>
      </w:r>
      <w:r w:rsidRPr="00E13E25">
        <w:t>ffences</w:t>
      </w:r>
    </w:p>
    <w:p w14:paraId="324C6073" w14:textId="77777777" w:rsidR="00C33657" w:rsidRPr="00E13E25" w:rsidRDefault="00C33657" w:rsidP="00E13E25">
      <w:pPr>
        <w:pStyle w:val="Listparagraph-bulleted"/>
      </w:pPr>
      <w:r w:rsidRPr="00E13E25">
        <w:t>Discussing delegated authority in the Child Protection Act</w:t>
      </w:r>
    </w:p>
    <w:p w14:paraId="371CED4D" w14:textId="77777777" w:rsidR="00C33657" w:rsidRPr="00E13E25" w:rsidRDefault="00C33657" w:rsidP="00E13E25">
      <w:pPr>
        <w:pStyle w:val="Listparagraph-bulleted"/>
      </w:pPr>
      <w:r w:rsidRPr="00E13E25">
        <w:t>Supported decision making and the Public Trustee of Queensland</w:t>
      </w:r>
    </w:p>
    <w:p w14:paraId="6BC86E6C" w14:textId="77777777" w:rsidR="00C33657" w:rsidRPr="00E13E25" w:rsidRDefault="00C33657" w:rsidP="00E13E25">
      <w:pPr>
        <w:pStyle w:val="Listparagraph-bulleted"/>
      </w:pPr>
      <w:r w:rsidRPr="00E13E25">
        <w:t>Understanding the Inquiry into Australia’s Human Rights Framework with the Australian Human Rights Commission</w:t>
      </w:r>
    </w:p>
    <w:p w14:paraId="03412212" w14:textId="02AE11F1" w:rsidR="00C33657" w:rsidRPr="00E13E25" w:rsidRDefault="00C33657" w:rsidP="00E13E25">
      <w:pPr>
        <w:pStyle w:val="Listparagraph-bulleted"/>
      </w:pPr>
      <w:r w:rsidRPr="00E13E25">
        <w:t xml:space="preserve">Accidental </w:t>
      </w:r>
      <w:r w:rsidR="00E026A1">
        <w:t>a</w:t>
      </w:r>
      <w:r w:rsidRPr="00E13E25">
        <w:t>dvocates</w:t>
      </w:r>
    </w:p>
    <w:p w14:paraId="74C4B153" w14:textId="77777777" w:rsidR="00C33657" w:rsidRPr="00E13E25" w:rsidRDefault="00C33657" w:rsidP="00E13E25">
      <w:pPr>
        <w:pStyle w:val="Listparagraph-bulleted"/>
      </w:pPr>
      <w:r w:rsidRPr="00E13E25">
        <w:t>The role of a functional entity</w:t>
      </w:r>
    </w:p>
    <w:p w14:paraId="38D3C47A" w14:textId="77777777" w:rsidR="00C33657" w:rsidRPr="00E13E25" w:rsidRDefault="00C33657" w:rsidP="00E13E25">
      <w:pPr>
        <w:pStyle w:val="Listparagraph-bulleted"/>
      </w:pPr>
      <w:r w:rsidRPr="00E13E25">
        <w:t>How do you prepare and write a submission?</w:t>
      </w:r>
    </w:p>
    <w:p w14:paraId="2F254886" w14:textId="1E885049" w:rsidR="00C33657" w:rsidRPr="00E13E25" w:rsidRDefault="00C33657" w:rsidP="00E13E25">
      <w:pPr>
        <w:pStyle w:val="Listparagraph-bulleted"/>
      </w:pPr>
      <w:r w:rsidRPr="00E13E25">
        <w:t>Anti-Discrimination Act Review with the Queensland Human Rights Commission</w:t>
      </w:r>
      <w:r w:rsidR="00E026A1">
        <w:t>.</w:t>
      </w:r>
    </w:p>
    <w:p w14:paraId="7B4EFF85" w14:textId="0EE7C1A8" w:rsidR="000C1D09" w:rsidRPr="00E13E25" w:rsidRDefault="000C1D09" w:rsidP="00E13E25">
      <w:r w:rsidRPr="00E13E25">
        <w:lastRenderedPageBreak/>
        <w:t>In addition, QCOSS relaunched their Human Rights in Action newsletter, which w</w:t>
      </w:r>
      <w:r w:rsidR="00976810">
        <w:t>as</w:t>
      </w:r>
      <w:r w:rsidRPr="00E13E25">
        <w:t xml:space="preserve"> delivered to more than 2</w:t>
      </w:r>
      <w:r w:rsidR="00976810">
        <w:t>,</w:t>
      </w:r>
      <w:r w:rsidRPr="00E13E25">
        <w:t xml:space="preserve">300 </w:t>
      </w:r>
      <w:r w:rsidR="005E4550">
        <w:t>recipients</w:t>
      </w:r>
      <w:r w:rsidRPr="00E13E25" w:rsidDel="005E4550">
        <w:t>.</w:t>
      </w:r>
      <w:r w:rsidRPr="00E13E25" w:rsidDel="005E4550">
        <w:rPr>
          <w:vertAlign w:val="superscript"/>
        </w:rPr>
        <w:footnoteReference w:id="37"/>
      </w:r>
    </w:p>
    <w:p w14:paraId="287C7AF3" w14:textId="445C0C1B" w:rsidR="00025CD1" w:rsidRPr="00E13E25" w:rsidRDefault="00025CD1" w:rsidP="00E13E25"/>
    <w:p w14:paraId="4ACA2653" w14:textId="747491D8" w:rsidR="00C86FFE" w:rsidRDefault="00C86FFE">
      <w:pPr>
        <w:spacing w:after="160" w:line="259" w:lineRule="auto"/>
        <w:ind w:right="0"/>
        <w:rPr>
          <w:shd w:val="clear" w:color="auto" w:fill="FFFFFF"/>
        </w:rPr>
      </w:pPr>
      <w:r>
        <w:rPr>
          <w:shd w:val="clear" w:color="auto" w:fill="FFFFFF"/>
        </w:rPr>
        <w:br w:type="page"/>
      </w:r>
    </w:p>
    <w:p w14:paraId="40D2960B" w14:textId="7643803B" w:rsidR="00DF352B" w:rsidRDefault="00CB36EB" w:rsidP="00075645">
      <w:pPr>
        <w:rPr>
          <w:shd w:val="clear" w:color="auto" w:fill="FFFFFF"/>
        </w:rPr>
      </w:pPr>
      <w:r>
        <w:rPr>
          <w:noProof/>
          <w:color w:val="2B579A"/>
          <w:shd w:val="clear" w:color="auto" w:fill="FFFFFF"/>
          <w:lang w:eastAsia="en-AU"/>
        </w:rPr>
        <w:lastRenderedPageBreak/>
        <w:drawing>
          <wp:anchor distT="0" distB="0" distL="114300" distR="114300" simplePos="0" relativeHeight="251658245" behindDoc="1" locked="0" layoutInCell="1" allowOverlap="1" wp14:anchorId="05DD0B99" wp14:editId="624CA444">
            <wp:simplePos x="0" y="0"/>
            <wp:positionH relativeFrom="page">
              <wp:align>left</wp:align>
            </wp:positionH>
            <wp:positionV relativeFrom="paragraph">
              <wp:posOffset>-914400</wp:posOffset>
            </wp:positionV>
            <wp:extent cx="7581900" cy="10749280"/>
            <wp:effectExtent l="0" t="0" r="0" b="0"/>
            <wp:wrapNone/>
            <wp:docPr id="35" name="Picture 35" descr="Close up of two people sitting at a timber table. Only their hands, arms, and some of their torsos are visible, and the hands are gesturing as if in mid-conver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lose up of two people sitting at a timber table. Only their hands, arms, and some of their torsos are visible, and the hands are gesturing as if in mid-conversation."/>
                    <pic:cNvPicPr/>
                  </pic:nvPicPr>
                  <pic:blipFill rotWithShape="1">
                    <a:blip r:embed="rId16" cstate="print">
                      <a:extLst>
                        <a:ext uri="{28A0092B-C50C-407E-A947-70E740481C1C}">
                          <a14:useLocalDpi xmlns:a14="http://schemas.microsoft.com/office/drawing/2010/main" val="0"/>
                        </a:ext>
                      </a:extLst>
                    </a:blip>
                    <a:srcRect l="30496" r="22438"/>
                    <a:stretch/>
                  </pic:blipFill>
                  <pic:spPr bwMode="auto">
                    <a:xfrm>
                      <a:off x="0" y="0"/>
                      <a:ext cx="7589580" cy="107601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A5DA3" w:rsidRPr="00CA5DA3">
        <w:rPr>
          <w:noProof/>
          <w:color w:val="2B579A"/>
          <w:shd w:val="clear" w:color="auto" w:fill="E6E6E6"/>
          <w:lang w:eastAsia="en-AU"/>
        </w:rPr>
        <w:drawing>
          <wp:anchor distT="0" distB="0" distL="114300" distR="114300" simplePos="0" relativeHeight="251658263" behindDoc="1" locked="0" layoutInCell="1" allowOverlap="1" wp14:anchorId="1E851E6B" wp14:editId="3146A909">
            <wp:simplePos x="0" y="0"/>
            <wp:positionH relativeFrom="page">
              <wp:posOffset>7274560</wp:posOffset>
            </wp:positionH>
            <wp:positionV relativeFrom="paragraph">
              <wp:posOffset>-911225</wp:posOffset>
            </wp:positionV>
            <wp:extent cx="370687" cy="10725150"/>
            <wp:effectExtent l="0" t="0" r="0" b="0"/>
            <wp:wrapNone/>
            <wp:docPr id="28" name="Picture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0687" cy="10725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94B598" w14:textId="350E9F42" w:rsidR="00DF352B" w:rsidRDefault="00DF352B" w:rsidP="00075645">
      <w:pPr>
        <w:rPr>
          <w:shd w:val="clear" w:color="auto" w:fill="FFFFFF"/>
        </w:rPr>
      </w:pPr>
    </w:p>
    <w:p w14:paraId="12D32263" w14:textId="11B88858" w:rsidR="00DF352B" w:rsidRDefault="00DF352B" w:rsidP="00075645">
      <w:pPr>
        <w:rPr>
          <w:shd w:val="clear" w:color="auto" w:fill="FFFFFF"/>
        </w:rPr>
      </w:pPr>
    </w:p>
    <w:p w14:paraId="11318DC5" w14:textId="438DAA6D" w:rsidR="00DF352B" w:rsidRDefault="00DF352B" w:rsidP="00075645">
      <w:pPr>
        <w:rPr>
          <w:shd w:val="clear" w:color="auto" w:fill="FFFFFF"/>
        </w:rPr>
      </w:pPr>
    </w:p>
    <w:p w14:paraId="3C6DCE6E" w14:textId="07836A21" w:rsidR="00DF352B" w:rsidRDefault="00DF352B" w:rsidP="00075645">
      <w:pPr>
        <w:rPr>
          <w:shd w:val="clear" w:color="auto" w:fill="FFFFFF"/>
        </w:rPr>
      </w:pPr>
    </w:p>
    <w:p w14:paraId="3F7038DA" w14:textId="36CE3AB3" w:rsidR="00DF352B" w:rsidRDefault="00DF352B" w:rsidP="00075645">
      <w:pPr>
        <w:rPr>
          <w:shd w:val="clear" w:color="auto" w:fill="FFFFFF"/>
        </w:rPr>
      </w:pPr>
    </w:p>
    <w:p w14:paraId="2ED77C47" w14:textId="77777777" w:rsidR="00DF352B" w:rsidRDefault="00DF352B" w:rsidP="00075645">
      <w:pPr>
        <w:rPr>
          <w:shd w:val="clear" w:color="auto" w:fill="FFFFFF"/>
        </w:rPr>
      </w:pPr>
    </w:p>
    <w:p w14:paraId="4D1DE9E2" w14:textId="5AFBA79E" w:rsidR="00DF352B" w:rsidRDefault="00DF352B" w:rsidP="00075645">
      <w:pPr>
        <w:rPr>
          <w:shd w:val="clear" w:color="auto" w:fill="FFFFFF"/>
        </w:rPr>
      </w:pPr>
    </w:p>
    <w:p w14:paraId="043B146D" w14:textId="061FCA34" w:rsidR="00DF352B" w:rsidRDefault="00DF352B" w:rsidP="00075645">
      <w:pPr>
        <w:rPr>
          <w:shd w:val="clear" w:color="auto" w:fill="FFFFFF"/>
        </w:rPr>
      </w:pPr>
    </w:p>
    <w:p w14:paraId="1D97A06B" w14:textId="31A7325A" w:rsidR="00DF352B" w:rsidRDefault="00DF352B" w:rsidP="00075645">
      <w:pPr>
        <w:rPr>
          <w:shd w:val="clear" w:color="auto" w:fill="FFFFFF"/>
        </w:rPr>
      </w:pPr>
    </w:p>
    <w:p w14:paraId="454BB7C1" w14:textId="77777777" w:rsidR="00DF352B" w:rsidRDefault="00DF352B" w:rsidP="00075645">
      <w:pPr>
        <w:rPr>
          <w:shd w:val="clear" w:color="auto" w:fill="FFFFFF"/>
        </w:rPr>
      </w:pPr>
    </w:p>
    <w:p w14:paraId="06468178" w14:textId="77777777" w:rsidR="00DF352B" w:rsidRDefault="00DF352B" w:rsidP="00075645">
      <w:pPr>
        <w:rPr>
          <w:shd w:val="clear" w:color="auto" w:fill="FFFFFF"/>
        </w:rPr>
      </w:pPr>
    </w:p>
    <w:p w14:paraId="5F7F85ED" w14:textId="77777777" w:rsidR="00DF352B" w:rsidRDefault="00DF352B" w:rsidP="00075645">
      <w:pPr>
        <w:rPr>
          <w:shd w:val="clear" w:color="auto" w:fill="FFFFFF"/>
        </w:rPr>
      </w:pPr>
    </w:p>
    <w:p w14:paraId="04C1FB76" w14:textId="77777777" w:rsidR="00DF352B" w:rsidRDefault="00DF352B" w:rsidP="00075645">
      <w:pPr>
        <w:rPr>
          <w:shd w:val="clear" w:color="auto" w:fill="FFFFFF"/>
        </w:rPr>
      </w:pPr>
    </w:p>
    <w:p w14:paraId="370C1184" w14:textId="4C00A59A" w:rsidR="00075645" w:rsidRPr="000C5B46" w:rsidRDefault="00CA5DA3" w:rsidP="00075645">
      <w:pPr>
        <w:rPr>
          <w:shd w:val="clear" w:color="auto" w:fill="FFFFFF"/>
        </w:rPr>
      </w:pPr>
      <w:r w:rsidRPr="00CA5DA3">
        <w:rPr>
          <w:noProof/>
          <w:color w:val="2B579A"/>
          <w:shd w:val="clear" w:color="auto" w:fill="E6E6E6"/>
          <w:lang w:eastAsia="en-AU"/>
        </w:rPr>
        <mc:AlternateContent>
          <mc:Choice Requires="wps">
            <w:drawing>
              <wp:anchor distT="0" distB="0" distL="114300" distR="114300" simplePos="0" relativeHeight="251658256" behindDoc="1" locked="0" layoutInCell="1" allowOverlap="1" wp14:anchorId="33F7B867" wp14:editId="6161EE3B">
                <wp:simplePos x="0" y="0"/>
                <wp:positionH relativeFrom="page">
                  <wp:posOffset>0</wp:posOffset>
                </wp:positionH>
                <wp:positionV relativeFrom="paragraph">
                  <wp:posOffset>341630</wp:posOffset>
                </wp:positionV>
                <wp:extent cx="4933950" cy="723900"/>
                <wp:effectExtent l="0" t="0" r="0" b="0"/>
                <wp:wrapNone/>
                <wp:docPr id="27" name="Rectangle 2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4933950" cy="723900"/>
                        </a:xfrm>
                        <a:prstGeom prst="rect">
                          <a:avLst/>
                        </a:prstGeom>
                        <a:solidFill>
                          <a:srgbClr val="E66A37"/>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0E1CEF39" id="Rectangle 27" o:spid="_x0000_s1026" alt="&quot;&quot;" style="position:absolute;margin-left:0;margin-top:26.9pt;width:388.5pt;height:57pt;z-index:-251658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" fillcolor="#e66a37" stroked="f" strokeweight="1pt">
                <w10:wrap anchorx="page"/>
              </v:rect>
            </w:pict>
          </mc:Fallback>
        </mc:AlternateContent>
      </w:r>
    </w:p>
    <w:bookmarkStart w:id="365" w:name="_Toc710507232"/>
    <w:bookmarkStart w:id="366" w:name="_Toc117697197"/>
    <w:bookmarkStart w:id="367" w:name="_Toc147757342"/>
    <w:bookmarkStart w:id="368" w:name="_Toc148086968"/>
    <w:p w14:paraId="27B27708" w14:textId="4FDDDCD6" w:rsidR="001D3B63" w:rsidRDefault="00DF352B" w:rsidP="00CF219C">
      <w:pPr>
        <w:pStyle w:val="Sectiontitle"/>
      </w:pPr>
      <w:r w:rsidRPr="005D211A">
        <w:rPr>
          <w:noProof/>
          <w:color w:val="2B579A"/>
          <w:shd w:val="clear" w:color="auto" w:fill="E6E6E6"/>
          <w:lang w:eastAsia="en-AU"/>
        </w:rPr>
        <mc:AlternateContent>
          <mc:Choice Requires="wps">
            <w:drawing>
              <wp:anchor distT="0" distB="0" distL="114300" distR="114300" simplePos="0" relativeHeight="251658255" behindDoc="1" locked="0" layoutInCell="1" allowOverlap="1" wp14:anchorId="6059645D" wp14:editId="05BF2BE0">
                <wp:simplePos x="0" y="0"/>
                <wp:positionH relativeFrom="page">
                  <wp:posOffset>0</wp:posOffset>
                </wp:positionH>
                <wp:positionV relativeFrom="paragraph">
                  <wp:posOffset>836295</wp:posOffset>
                </wp:positionV>
                <wp:extent cx="4343400" cy="723900"/>
                <wp:effectExtent l="0" t="0" r="0" b="0"/>
                <wp:wrapNone/>
                <wp:docPr id="26" name="Rectangle 2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4343400" cy="723900"/>
                        </a:xfrm>
                        <a:prstGeom prst="rect">
                          <a:avLst/>
                        </a:prstGeom>
                        <a:solidFill>
                          <a:srgbClr val="E66A37"/>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5640EE05" id="Rectangle 26" o:spid="_x0000_s1026" alt="&quot;&quot;" style="position:absolute;margin-left:0;margin-top:65.85pt;width:342pt;height:57pt;z-index:-25165822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" fillcolor="#e66a37" stroked="f" strokeweight="1pt">
                <w10:wrap anchorx="page"/>
              </v:rect>
            </w:pict>
          </mc:Fallback>
        </mc:AlternateContent>
      </w:r>
      <w:r w:rsidR="00CF219C">
        <w:t>Human rights complaints</w:t>
      </w:r>
      <w:bookmarkEnd w:id="365"/>
      <w:bookmarkEnd w:id="366"/>
      <w:bookmarkEnd w:id="367"/>
      <w:bookmarkEnd w:id="368"/>
    </w:p>
    <w:p w14:paraId="0A3F6B0A" w14:textId="4AD08DBC" w:rsidR="001D3B63" w:rsidRDefault="001D3B63">
      <w:pPr>
        <w:spacing w:after="160" w:line="259" w:lineRule="auto"/>
        <w:ind w:right="0"/>
        <w:rPr>
          <w:rFonts w:eastAsiaTheme="majorEastAsia" w:cstheme="majorBidi"/>
          <w:color w:val="347B9F"/>
          <w:sz w:val="72"/>
          <w:szCs w:val="72"/>
        </w:rPr>
      </w:pPr>
      <w:r>
        <w:br w:type="page"/>
      </w:r>
    </w:p>
    <w:p w14:paraId="4E0F3E0D" w14:textId="0279FA87" w:rsidR="00B05606" w:rsidRPr="00DF352B" w:rsidRDefault="003D114D" w:rsidP="00B05606">
      <w:pPr>
        <w:pStyle w:val="Heading1"/>
        <w:rPr>
          <w:color w:val="E66A37"/>
        </w:rPr>
      </w:pPr>
      <w:bookmarkStart w:id="369" w:name="_Toc85526726"/>
      <w:bookmarkStart w:id="370" w:name="_Toc85787141"/>
      <w:bookmarkStart w:id="371" w:name="_Toc221077455"/>
      <w:bookmarkStart w:id="372" w:name="_Toc117697198"/>
      <w:bookmarkStart w:id="373" w:name="_Toc147757343"/>
      <w:bookmarkStart w:id="374" w:name="_Toc148086969"/>
      <w:r w:rsidRPr="00DF352B">
        <w:rPr>
          <w:color w:val="E66A37"/>
        </w:rPr>
        <w:lastRenderedPageBreak/>
        <w:t>About</w:t>
      </w:r>
      <w:r w:rsidR="00B05606" w:rsidRPr="00DF352B">
        <w:rPr>
          <w:color w:val="E66A37"/>
        </w:rPr>
        <w:t xml:space="preserve"> human rights complaints</w:t>
      </w:r>
      <w:bookmarkEnd w:id="369"/>
      <w:bookmarkEnd w:id="370"/>
      <w:bookmarkEnd w:id="371"/>
      <w:bookmarkEnd w:id="372"/>
      <w:bookmarkEnd w:id="373"/>
      <w:bookmarkEnd w:id="374"/>
    </w:p>
    <w:p w14:paraId="28AB7828" w14:textId="5C01A32B" w:rsidR="001F16BB" w:rsidRDefault="00A66DEE" w:rsidP="001F16BB">
      <w:r>
        <w:t xml:space="preserve">Before making </w:t>
      </w:r>
      <w:r w:rsidR="00A03BD9">
        <w:t xml:space="preserve">a complaint to the Commission under the </w:t>
      </w:r>
      <w:r w:rsidR="001F16BB">
        <w:t xml:space="preserve">Human Rights </w:t>
      </w:r>
      <w:r w:rsidR="001F16BB" w:rsidRPr="008A00EB">
        <w:t>Act</w:t>
      </w:r>
      <w:r w:rsidR="00D46846">
        <w:t>,</w:t>
      </w:r>
      <w:r w:rsidR="001F16BB" w:rsidRPr="008A00EB">
        <w:t xml:space="preserve"> a person </w:t>
      </w:r>
      <w:r w:rsidR="00BE14D7">
        <w:t>must</w:t>
      </w:r>
      <w:r w:rsidR="001F16BB" w:rsidRPr="008A00EB">
        <w:t xml:space="preserve"> make a </w:t>
      </w:r>
      <w:r w:rsidR="001F16BB">
        <w:t>complaint to the public entity about the alleged contravention of the Act</w:t>
      </w:r>
      <w:r w:rsidR="00602A25">
        <w:t xml:space="preserve"> firs</w:t>
      </w:r>
      <w:r w:rsidR="0016695D">
        <w:t>t.</w:t>
      </w:r>
      <w:r w:rsidR="001F16BB">
        <w:t xml:space="preserve"> </w:t>
      </w:r>
      <w:r w:rsidR="0016695D">
        <w:t>A</w:t>
      </w:r>
      <w:r w:rsidR="001F16BB">
        <w:t xml:space="preserve">t least </w:t>
      </w:r>
      <w:r w:rsidR="001F16BB" w:rsidRPr="008A00EB">
        <w:t xml:space="preserve">45 business days </w:t>
      </w:r>
      <w:r w:rsidR="001A0C6F">
        <w:t xml:space="preserve">must </w:t>
      </w:r>
      <w:r w:rsidR="001F16BB" w:rsidRPr="008A00EB">
        <w:t>elapse</w:t>
      </w:r>
      <w:r w:rsidR="001F16BB" w:rsidRPr="008A00EB" w:rsidDel="002B7731">
        <w:t xml:space="preserve"> </w:t>
      </w:r>
      <w:r w:rsidR="002B7731">
        <w:t>after</w:t>
      </w:r>
      <w:r w:rsidR="002B7731" w:rsidRPr="008A00EB">
        <w:t xml:space="preserve"> </w:t>
      </w:r>
      <w:r w:rsidR="00005EAC">
        <w:t>the person ma</w:t>
      </w:r>
      <w:r w:rsidR="002B7731">
        <w:t>k</w:t>
      </w:r>
      <w:r w:rsidR="00005EAC">
        <w:t>e</w:t>
      </w:r>
      <w:r w:rsidR="002B7731">
        <w:t>s</w:t>
      </w:r>
      <w:r w:rsidR="00005EAC">
        <w:t xml:space="preserve"> the </w:t>
      </w:r>
      <w:r w:rsidR="001F16BB">
        <w:t>complaint</w:t>
      </w:r>
      <w:r w:rsidR="00F478AE">
        <w:t xml:space="preserve"> </w:t>
      </w:r>
      <w:r w:rsidR="006B1CA9">
        <w:t xml:space="preserve">to the public entity </w:t>
      </w:r>
      <w:r w:rsidR="00F478AE">
        <w:t xml:space="preserve">and </w:t>
      </w:r>
      <w:r w:rsidR="003A190D">
        <w:t xml:space="preserve">either </w:t>
      </w:r>
      <w:r w:rsidR="00F478AE">
        <w:t xml:space="preserve">they </w:t>
      </w:r>
      <w:r w:rsidR="001F16BB" w:rsidRPr="008A00EB">
        <w:t xml:space="preserve">have </w:t>
      </w:r>
      <w:r w:rsidR="00F478AE">
        <w:t xml:space="preserve">not received a </w:t>
      </w:r>
      <w:proofErr w:type="gramStart"/>
      <w:r w:rsidR="00F478AE">
        <w:t>response</w:t>
      </w:r>
      <w:proofErr w:type="gramEnd"/>
      <w:r w:rsidR="00F478AE">
        <w:t xml:space="preserve"> </w:t>
      </w:r>
      <w:r w:rsidR="0051663E">
        <w:t>or they consider the response inadequate</w:t>
      </w:r>
      <w:r w:rsidR="001F16BB" w:rsidRPr="008A00EB">
        <w:t>.</w:t>
      </w:r>
      <w:r w:rsidR="006200D9">
        <w:rPr>
          <w:rStyle w:val="FootnoteReference"/>
        </w:rPr>
        <w:footnoteReference w:id="38"/>
      </w:r>
      <w:r w:rsidR="001F16BB" w:rsidRPr="008A00EB">
        <w:t xml:space="preserve"> This process encourages direct resolution of complaints at the earliest possible stage.</w:t>
      </w:r>
    </w:p>
    <w:p w14:paraId="653A6961" w14:textId="6FEC1E63" w:rsidR="00A17181" w:rsidDel="007B3DFF" w:rsidRDefault="00F01BCB" w:rsidP="006761A6">
      <w:r>
        <w:t xml:space="preserve">This section of the report </w:t>
      </w:r>
      <w:r w:rsidR="00B123F8">
        <w:t>reviews</w:t>
      </w:r>
      <w:r>
        <w:t xml:space="preserve"> human rights complaints received by specific public entities as reported to the Commission and complaints made </w:t>
      </w:r>
      <w:r w:rsidR="004473AF">
        <w:t xml:space="preserve">directly to the Commission. </w:t>
      </w:r>
    </w:p>
    <w:p w14:paraId="11F80728" w14:textId="5FA76603" w:rsidR="00C64FFE" w:rsidRPr="00DF352B" w:rsidRDefault="00084B5F" w:rsidP="00C64FFE">
      <w:pPr>
        <w:pStyle w:val="Heading1"/>
        <w:rPr>
          <w:color w:val="E66A37"/>
        </w:rPr>
      </w:pPr>
      <w:bookmarkStart w:id="375" w:name="_Toc1521152034"/>
      <w:bookmarkStart w:id="376" w:name="_Toc117697199"/>
      <w:bookmarkStart w:id="377" w:name="_Toc147757344"/>
      <w:bookmarkStart w:id="378" w:name="_Toc148086970"/>
      <w:r w:rsidRPr="00DF352B">
        <w:rPr>
          <w:color w:val="E66A37"/>
        </w:rPr>
        <w:t>C</w:t>
      </w:r>
      <w:r w:rsidR="00C64FFE" w:rsidRPr="00DF352B">
        <w:rPr>
          <w:color w:val="E66A37"/>
        </w:rPr>
        <w:t>omplaints made</w:t>
      </w:r>
      <w:r w:rsidRPr="00DF352B">
        <w:rPr>
          <w:color w:val="E66A37"/>
        </w:rPr>
        <w:t xml:space="preserve"> directly</w:t>
      </w:r>
      <w:r w:rsidR="00C64FFE" w:rsidRPr="00DF352B">
        <w:rPr>
          <w:color w:val="E66A37"/>
        </w:rPr>
        <w:t xml:space="preserve"> to public entities</w:t>
      </w:r>
      <w:bookmarkEnd w:id="375"/>
      <w:bookmarkEnd w:id="376"/>
      <w:bookmarkEnd w:id="377"/>
      <w:bookmarkEnd w:id="378"/>
    </w:p>
    <w:p w14:paraId="0FD21C43" w14:textId="3718C1ED" w:rsidR="00C071D9" w:rsidDel="001F16BB" w:rsidRDefault="00C071D9" w:rsidP="00C071D9">
      <w:r w:rsidRPr="008A00EB" w:rsidDel="001F16BB">
        <w:t xml:space="preserve">Public entities must ensure </w:t>
      </w:r>
      <w:r w:rsidR="008F58D7">
        <w:t xml:space="preserve">they have </w:t>
      </w:r>
      <w:r w:rsidRPr="008A00EB" w:rsidDel="001F16BB">
        <w:t>an appropriate complaint handling procedure in place for early resolution of complaints.</w:t>
      </w:r>
    </w:p>
    <w:p w14:paraId="0A92E459" w14:textId="4BD47ADD" w:rsidR="00C071D9" w:rsidRPr="008A00EB" w:rsidRDefault="003F58BF" w:rsidP="00C071D9">
      <w:r>
        <w:t>T</w:t>
      </w:r>
      <w:r w:rsidR="00C071D9">
        <w:t xml:space="preserve">he Act requires the </w:t>
      </w:r>
      <w:r w:rsidR="00994E98">
        <w:t>C</w:t>
      </w:r>
      <w:r w:rsidR="00C071D9">
        <w:t xml:space="preserve">ommissioner to report on </w:t>
      </w:r>
      <w:r w:rsidR="00670934">
        <w:t xml:space="preserve">the number of </w:t>
      </w:r>
      <w:r w:rsidR="00C071D9">
        <w:t xml:space="preserve">human rights complaints </w:t>
      </w:r>
      <w:r w:rsidR="00670934">
        <w:t>received by</w:t>
      </w:r>
      <w:r w:rsidR="00C071D9">
        <w:t xml:space="preserve"> </w:t>
      </w:r>
      <w:proofErr w:type="gramStart"/>
      <w:r w:rsidR="00C071D9">
        <w:t>particular entities</w:t>
      </w:r>
      <w:proofErr w:type="gramEnd"/>
      <w:r w:rsidR="00C071D9">
        <w:t xml:space="preserve"> and allows the </w:t>
      </w:r>
      <w:r w:rsidR="00670934">
        <w:t>C</w:t>
      </w:r>
      <w:r w:rsidR="00C071D9">
        <w:t xml:space="preserve">ommissioner discretion to decide which public entities’ complaints to report on </w:t>
      </w:r>
      <w:r w:rsidR="003C1E30">
        <w:t>under this provision</w:t>
      </w:r>
      <w:r w:rsidR="00C071D9">
        <w:t>.</w:t>
      </w:r>
      <w:r w:rsidR="00A73D2C">
        <w:rPr>
          <w:rStyle w:val="FootnoteReference"/>
        </w:rPr>
        <w:footnoteReference w:id="39"/>
      </w:r>
    </w:p>
    <w:p w14:paraId="17E343DA" w14:textId="03D6A79A" w:rsidR="00221439" w:rsidRDefault="00A3583F" w:rsidP="00843051">
      <w:r>
        <w:t>T</w:t>
      </w:r>
      <w:r w:rsidR="00D34C4A">
        <w:t xml:space="preserve">he Act </w:t>
      </w:r>
      <w:r w:rsidR="00B82B28">
        <w:t xml:space="preserve">requires public entities </w:t>
      </w:r>
      <w:r w:rsidR="00221439">
        <w:t xml:space="preserve">to </w:t>
      </w:r>
      <w:r w:rsidR="00824BA3">
        <w:t xml:space="preserve">prepare an annual </w:t>
      </w:r>
      <w:r w:rsidR="00221439">
        <w:t xml:space="preserve">report </w:t>
      </w:r>
      <w:r w:rsidR="004D7B1C">
        <w:t>providing</w:t>
      </w:r>
      <w:r w:rsidR="00221439">
        <w:t xml:space="preserve"> details of human rights complaints received including</w:t>
      </w:r>
      <w:r w:rsidR="007E58A1">
        <w:t xml:space="preserve"> the</w:t>
      </w:r>
      <w:r w:rsidR="00144551">
        <w:t>:</w:t>
      </w:r>
    </w:p>
    <w:p w14:paraId="0305386A" w14:textId="5CE87D22" w:rsidR="00221439" w:rsidRPr="00144551" w:rsidRDefault="00221439" w:rsidP="00843051">
      <w:pPr>
        <w:pStyle w:val="Listparagraph-bulleted"/>
      </w:pPr>
      <w:r w:rsidRPr="00144551">
        <w:t>number received</w:t>
      </w:r>
    </w:p>
    <w:p w14:paraId="49648735" w14:textId="766B8ACA" w:rsidR="00221439" w:rsidRDefault="00221439" w:rsidP="00144551">
      <w:pPr>
        <w:pStyle w:val="Listparagraph-bulleted"/>
      </w:pPr>
      <w:r w:rsidRPr="00144551">
        <w:t>outcome of complaints</w:t>
      </w:r>
      <w:r w:rsidR="00144551" w:rsidRPr="00144551">
        <w:t>.</w:t>
      </w:r>
      <w:r w:rsidR="00A3583F">
        <w:rPr>
          <w:rStyle w:val="FootnoteReference"/>
        </w:rPr>
        <w:footnoteReference w:id="40"/>
      </w:r>
    </w:p>
    <w:p w14:paraId="69B505AA" w14:textId="77777777" w:rsidR="00E441E6" w:rsidRDefault="00E441E6" w:rsidP="00E441E6">
      <w:pPr>
        <w:pStyle w:val="Listparagraph-bulleted"/>
        <w:numPr>
          <w:ilvl w:val="0"/>
          <w:numId w:val="0"/>
        </w:numPr>
        <w:ind w:left="720"/>
      </w:pPr>
    </w:p>
    <w:p w14:paraId="26272511" w14:textId="442FF00C" w:rsidR="00DA5B24" w:rsidRDefault="00B05488" w:rsidP="00DA5B24">
      <w:pPr>
        <w:pStyle w:val="Listparagraph-bulleted"/>
        <w:numPr>
          <w:ilvl w:val="0"/>
          <w:numId w:val="0"/>
        </w:numPr>
      </w:pPr>
      <w:r w:rsidRPr="007B4202">
        <w:t xml:space="preserve">For this section </w:t>
      </w:r>
      <w:r w:rsidR="00CC5B48" w:rsidRPr="007B4202">
        <w:t>we have used</w:t>
      </w:r>
      <w:r w:rsidR="00DA5B24" w:rsidRPr="007B4202">
        <w:t xml:space="preserve"> the same state public entities that </w:t>
      </w:r>
      <w:r w:rsidR="0020626E" w:rsidRPr="007B4202">
        <w:t xml:space="preserve">were </w:t>
      </w:r>
      <w:r w:rsidR="008C7499" w:rsidRPr="007B4202">
        <w:t>discussed</w:t>
      </w:r>
      <w:r w:rsidR="00DA5B24" w:rsidRPr="007B4202">
        <w:t xml:space="preserve"> in the </w:t>
      </w:r>
      <w:r w:rsidR="00EB0331" w:rsidRPr="00E441E6">
        <w:rPr>
          <w:i/>
          <w:iCs/>
        </w:rPr>
        <w:t>Human</w:t>
      </w:r>
      <w:r w:rsidR="00DA5B24" w:rsidRPr="00E441E6">
        <w:rPr>
          <w:i/>
          <w:iCs/>
        </w:rPr>
        <w:t xml:space="preserve"> rights </w:t>
      </w:r>
      <w:r w:rsidR="00EB0331" w:rsidRPr="00E441E6">
        <w:rPr>
          <w:i/>
          <w:iCs/>
        </w:rPr>
        <w:t>and the public sector</w:t>
      </w:r>
      <w:r w:rsidR="00EB0331" w:rsidRPr="007B4202">
        <w:t xml:space="preserve"> </w:t>
      </w:r>
      <w:r w:rsidR="00803570" w:rsidRPr="007B4202">
        <w:t xml:space="preserve">chapter </w:t>
      </w:r>
      <w:r w:rsidR="00DA5B24" w:rsidRPr="007B4202">
        <w:t>of this report</w:t>
      </w:r>
      <w:r w:rsidR="00E441E6">
        <w:t>. The</w:t>
      </w:r>
      <w:r w:rsidR="00583F6C">
        <w:t xml:space="preserve"> </w:t>
      </w:r>
      <w:r w:rsidR="00DA5B24">
        <w:t xml:space="preserve">information </w:t>
      </w:r>
      <w:r w:rsidR="00E441E6">
        <w:t>has been drawn from</w:t>
      </w:r>
      <w:r w:rsidR="00DA5B24">
        <w:t xml:space="preserve"> the annual reports of those public entities.</w:t>
      </w:r>
    </w:p>
    <w:p w14:paraId="51B3BBF1" w14:textId="7C1BC6E4" w:rsidR="00082EA3" w:rsidRPr="00144551" w:rsidRDefault="00082EA3" w:rsidP="00843051">
      <w:pPr>
        <w:pStyle w:val="Listparagraph-bulleted"/>
        <w:numPr>
          <w:ilvl w:val="0"/>
          <w:numId w:val="0"/>
        </w:numPr>
      </w:pPr>
      <w:r>
        <w:br/>
      </w:r>
      <w:r w:rsidR="000C623E" w:rsidRPr="001B163E">
        <w:t>Table</w:t>
      </w:r>
      <w:r w:rsidR="000C623E">
        <w:t xml:space="preserve"> </w:t>
      </w:r>
      <w:r w:rsidR="00B132DB">
        <w:t>5</w:t>
      </w:r>
      <w:r w:rsidR="00F822C9">
        <w:t xml:space="preserve"> </w:t>
      </w:r>
      <w:r w:rsidR="004B70C1">
        <w:t>provides</w:t>
      </w:r>
      <w:r>
        <w:t xml:space="preserve"> the number of complaints reported </w:t>
      </w:r>
      <w:r w:rsidR="0052215C">
        <w:t xml:space="preserve">by selected entities </w:t>
      </w:r>
      <w:r>
        <w:t xml:space="preserve">in </w:t>
      </w:r>
      <w:r w:rsidR="00630D7B">
        <w:t xml:space="preserve">their </w:t>
      </w:r>
      <w:r>
        <w:t xml:space="preserve">annual reports </w:t>
      </w:r>
      <w:r w:rsidR="00B92105">
        <w:t>for</w:t>
      </w:r>
      <w:r w:rsidR="00081D15">
        <w:t xml:space="preserve"> </w:t>
      </w:r>
      <w:r w:rsidR="004327F1">
        <w:t>2022</w:t>
      </w:r>
      <w:r w:rsidR="00B92105">
        <w:t>-</w:t>
      </w:r>
      <w:r w:rsidR="00B92105" w:rsidRPr="007D589E">
        <w:t>2</w:t>
      </w:r>
      <w:r w:rsidR="004327F1" w:rsidRPr="007D589E">
        <w:t>3</w:t>
      </w:r>
      <w:r w:rsidR="00B92105">
        <w:t xml:space="preserve"> and the previous year</w:t>
      </w:r>
      <w:r>
        <w:t xml:space="preserve">. </w:t>
      </w:r>
      <w:r w:rsidR="00B92105">
        <w:t>T</w:t>
      </w:r>
      <w:r>
        <w:t>he Commission has included details</w:t>
      </w:r>
      <w:r w:rsidR="00B92105">
        <w:t>, where they have been</w:t>
      </w:r>
      <w:r>
        <w:t xml:space="preserve"> provided</w:t>
      </w:r>
      <w:r w:rsidR="00ED0D0C">
        <w:t>,</w:t>
      </w:r>
      <w:r>
        <w:t xml:space="preserve"> of outcomes of human rights complaints.</w:t>
      </w:r>
    </w:p>
    <w:p w14:paraId="3EED927B" w14:textId="77777777" w:rsidR="00114C09" w:rsidRDefault="00114C09">
      <w:pPr>
        <w:spacing w:after="160" w:line="259" w:lineRule="auto"/>
        <w:ind w:right="0"/>
        <w:rPr>
          <w:i/>
          <w:iCs/>
          <w:color w:val="000000" w:themeColor="text1"/>
          <w:szCs w:val="18"/>
        </w:rPr>
      </w:pPr>
      <w:r>
        <w:br w:type="page"/>
      </w:r>
    </w:p>
    <w:p w14:paraId="36D0B1BB" w14:textId="111A7455" w:rsidR="000339CC" w:rsidRPr="007C10E4" w:rsidRDefault="000339CC" w:rsidP="000339CC">
      <w:pPr>
        <w:pStyle w:val="Caption"/>
      </w:pPr>
      <w:r>
        <w:lastRenderedPageBreak/>
        <w:t xml:space="preserve">Table </w:t>
      </w:r>
      <w:r w:rsidR="00B132DB">
        <w:t>5</w:t>
      </w:r>
      <w:r>
        <w:t xml:space="preserve">: Internal human rights complaints made to </w:t>
      </w:r>
      <w:r w:rsidRPr="007C10E4">
        <w:t xml:space="preserve">public entities, </w:t>
      </w:r>
      <w:r w:rsidR="007D27F7" w:rsidRPr="007C10E4">
        <w:t>2022-23</w:t>
      </w:r>
    </w:p>
    <w:tbl>
      <w:tblPr>
        <w:tblpPr w:leftFromText="180" w:rightFromText="180" w:vertAnchor="text" w:tblpXSpec="right" w:tblpY="1"/>
        <w:tblOverlap w:val="never"/>
        <w:tblW w:w="9000" w:type="dxa"/>
        <w:tblBorders>
          <w:top w:val="single" w:sz="4" w:space="0" w:color="D46228"/>
          <w:bottom w:val="single" w:sz="4" w:space="0" w:color="D46228"/>
          <w:insideH w:val="single" w:sz="4" w:space="0" w:color="D46228"/>
        </w:tblBorders>
        <w:tblLook w:val="04A0" w:firstRow="1" w:lastRow="0" w:firstColumn="1" w:lastColumn="0" w:noHBand="0" w:noVBand="1"/>
      </w:tblPr>
      <w:tblGrid>
        <w:gridCol w:w="2127"/>
        <w:gridCol w:w="1701"/>
        <w:gridCol w:w="5172"/>
      </w:tblGrid>
      <w:tr w:rsidR="006B7022" w:rsidRPr="007C10E4" w14:paraId="408C62B9" w14:textId="77777777" w:rsidTr="007E34BF">
        <w:trPr>
          <w:tblHeader/>
        </w:trPr>
        <w:tc>
          <w:tcPr>
            <w:tcW w:w="2127" w:type="dxa"/>
          </w:tcPr>
          <w:p w14:paraId="65F62142" w14:textId="77777777" w:rsidR="006B7022" w:rsidRPr="007C10E4" w:rsidRDefault="006B7022" w:rsidP="006232A0">
            <w:pPr>
              <w:pStyle w:val="Tableheading"/>
              <w:rPr>
                <w:color w:val="E66A37"/>
              </w:rPr>
            </w:pPr>
            <w:r w:rsidRPr="007C10E4">
              <w:rPr>
                <w:color w:val="E66A37"/>
              </w:rPr>
              <w:t>Public entity</w:t>
            </w:r>
          </w:p>
        </w:tc>
        <w:tc>
          <w:tcPr>
            <w:tcW w:w="1701" w:type="dxa"/>
          </w:tcPr>
          <w:p w14:paraId="2E66BE6A" w14:textId="77777777" w:rsidR="006B7022" w:rsidRPr="007C10E4" w:rsidRDefault="006B7022" w:rsidP="006232A0">
            <w:pPr>
              <w:pStyle w:val="Tableheading"/>
              <w:rPr>
                <w:color w:val="E66A37"/>
              </w:rPr>
            </w:pPr>
            <w:r w:rsidRPr="007C10E4">
              <w:rPr>
                <w:color w:val="E66A37"/>
              </w:rPr>
              <w:t>Number of complaints</w:t>
            </w:r>
          </w:p>
        </w:tc>
        <w:tc>
          <w:tcPr>
            <w:tcW w:w="5172" w:type="dxa"/>
          </w:tcPr>
          <w:p w14:paraId="36A3AF64" w14:textId="77777777" w:rsidR="006B7022" w:rsidRPr="007C10E4" w:rsidRDefault="006B7022" w:rsidP="006232A0">
            <w:pPr>
              <w:pStyle w:val="Tableheading"/>
              <w:rPr>
                <w:color w:val="E66A37"/>
              </w:rPr>
            </w:pPr>
            <w:r w:rsidRPr="007C10E4">
              <w:rPr>
                <w:color w:val="E66A37"/>
              </w:rPr>
              <w:t>Outcomes</w:t>
            </w:r>
          </w:p>
        </w:tc>
      </w:tr>
      <w:tr w:rsidR="006B7022" w:rsidRPr="008A00EB" w14:paraId="79E783F1" w14:textId="77777777" w:rsidTr="007E34BF">
        <w:tc>
          <w:tcPr>
            <w:tcW w:w="2127" w:type="dxa"/>
          </w:tcPr>
          <w:p w14:paraId="64B4336A" w14:textId="77777777" w:rsidR="006B7022" w:rsidRPr="007C10E4" w:rsidRDefault="006B7022" w:rsidP="00843051">
            <w:pPr>
              <w:pStyle w:val="Tabletext"/>
              <w:rPr>
                <w:b/>
              </w:rPr>
            </w:pPr>
            <w:r w:rsidRPr="007C10E4">
              <w:t>Department of Education</w:t>
            </w:r>
            <w:r w:rsidRPr="007C10E4">
              <w:rPr>
                <w:rStyle w:val="FootnoteReference"/>
              </w:rPr>
              <w:footnoteReference w:id="41"/>
            </w:r>
          </w:p>
        </w:tc>
        <w:tc>
          <w:tcPr>
            <w:tcW w:w="1701" w:type="dxa"/>
          </w:tcPr>
          <w:p w14:paraId="6918C71A" w14:textId="315BEE90" w:rsidR="006B7022" w:rsidRPr="007C10E4" w:rsidRDefault="00042C0F" w:rsidP="00843051">
            <w:pPr>
              <w:pStyle w:val="Tabletext"/>
            </w:pPr>
            <w:r w:rsidRPr="007C10E4">
              <w:t>1</w:t>
            </w:r>
            <w:r w:rsidR="00D509FF" w:rsidRPr="007C10E4">
              <w:t>4</w:t>
            </w:r>
            <w:r w:rsidR="006B7022" w:rsidRPr="007C10E4">
              <w:t xml:space="preserve"> complaints</w:t>
            </w:r>
            <w:r w:rsidR="00FF62D1" w:rsidRPr="007C10E4">
              <w:t xml:space="preserve"> upheld </w:t>
            </w:r>
            <w:r w:rsidR="00555B6D" w:rsidRPr="007C10E4">
              <w:t>or substantiated either in fu</w:t>
            </w:r>
            <w:r w:rsidR="004E2BE7" w:rsidRPr="007C10E4">
              <w:t>ll or in part</w:t>
            </w:r>
          </w:p>
          <w:p w14:paraId="70254C09" w14:textId="162F9BA9" w:rsidR="00BE14FA" w:rsidRPr="007C10E4" w:rsidRDefault="00BE14FA" w:rsidP="00843051">
            <w:pPr>
              <w:pStyle w:val="Tabletext"/>
            </w:pPr>
            <w:r w:rsidRPr="007C10E4">
              <w:t>(</w:t>
            </w:r>
            <w:r w:rsidR="00E022CC" w:rsidRPr="007C10E4">
              <w:t>6</w:t>
            </w:r>
            <w:r w:rsidR="00082EA3" w:rsidRPr="007C10E4">
              <w:t xml:space="preserve"> in 202</w:t>
            </w:r>
            <w:r w:rsidR="00EB291E" w:rsidRPr="007C10E4">
              <w:t>1</w:t>
            </w:r>
            <w:r w:rsidR="00082EA3" w:rsidRPr="007C10E4">
              <w:t>-2</w:t>
            </w:r>
            <w:r w:rsidR="00EB291E" w:rsidRPr="007C10E4">
              <w:t>2</w:t>
            </w:r>
            <w:r w:rsidRPr="007C10E4">
              <w:t>)</w:t>
            </w:r>
          </w:p>
        </w:tc>
        <w:tc>
          <w:tcPr>
            <w:tcW w:w="5172" w:type="dxa"/>
          </w:tcPr>
          <w:p w14:paraId="61E2F000" w14:textId="3951026E" w:rsidR="006B7022" w:rsidRPr="007C10E4" w:rsidRDefault="006B7022" w:rsidP="00843051">
            <w:pPr>
              <w:pStyle w:val="Tabletext"/>
            </w:pPr>
            <w:r w:rsidRPr="007C10E4">
              <w:t xml:space="preserve">These complaints were managed </w:t>
            </w:r>
            <w:r w:rsidR="00A0390E" w:rsidRPr="007C10E4">
              <w:t xml:space="preserve">in accordance </w:t>
            </w:r>
            <w:r w:rsidR="0071027E" w:rsidRPr="007C10E4">
              <w:t xml:space="preserve">with complaints </w:t>
            </w:r>
            <w:r w:rsidR="002778F6" w:rsidRPr="007C10E4">
              <w:t>policie</w:t>
            </w:r>
            <w:r w:rsidR="00DA7104" w:rsidRPr="007C10E4">
              <w:t xml:space="preserve">s and procedures. </w:t>
            </w:r>
          </w:p>
          <w:p w14:paraId="507A2B9A" w14:textId="77777777" w:rsidR="006B7022" w:rsidRPr="008A00EB" w:rsidRDefault="006B7022" w:rsidP="00843051">
            <w:pPr>
              <w:pStyle w:val="Tabletext"/>
            </w:pPr>
            <w:r w:rsidRPr="007C10E4">
              <w:t>Action taken for substantiated complaints may include the department overturning a decision, giving an apology, changing a practice or process, providing a service not previously provided or addressing or referring the issue for system improvement.</w:t>
            </w:r>
          </w:p>
        </w:tc>
      </w:tr>
      <w:tr w:rsidR="006B7022" w:rsidRPr="008A00EB" w14:paraId="0582FAB2" w14:textId="77777777" w:rsidTr="007E34BF">
        <w:tc>
          <w:tcPr>
            <w:tcW w:w="2127" w:type="dxa"/>
          </w:tcPr>
          <w:p w14:paraId="41BD9BF4" w14:textId="4D25A07F" w:rsidR="006B7022" w:rsidRPr="008A00EB" w:rsidRDefault="006B7022" w:rsidP="00843051">
            <w:pPr>
              <w:pStyle w:val="Tabletext"/>
            </w:pPr>
            <w:r>
              <w:t>Department of Housing</w:t>
            </w:r>
            <w:r w:rsidRPr="6301ADE9">
              <w:rPr>
                <w:rStyle w:val="FootnoteReference"/>
              </w:rPr>
              <w:footnoteReference w:id="42"/>
            </w:r>
          </w:p>
        </w:tc>
        <w:tc>
          <w:tcPr>
            <w:tcW w:w="1701" w:type="dxa"/>
          </w:tcPr>
          <w:p w14:paraId="2214AC98" w14:textId="38AED7B4" w:rsidR="00BE14FA" w:rsidRPr="008A00EB" w:rsidRDefault="00EA17E9" w:rsidP="00843051">
            <w:pPr>
              <w:pStyle w:val="Tabletext"/>
            </w:pPr>
            <w:r>
              <w:t>25</w:t>
            </w:r>
            <w:r w:rsidR="006B7022">
              <w:t xml:space="preserve"> complaints</w:t>
            </w:r>
          </w:p>
        </w:tc>
        <w:tc>
          <w:tcPr>
            <w:tcW w:w="5172" w:type="dxa"/>
          </w:tcPr>
          <w:p w14:paraId="3453A017" w14:textId="77777777" w:rsidR="0048571B" w:rsidRPr="00781014" w:rsidRDefault="0048571B" w:rsidP="00586574">
            <w:pPr>
              <w:pStyle w:val="Tabletext"/>
              <w:spacing w:before="0"/>
            </w:pPr>
            <w:r w:rsidRPr="00781014">
              <w:t xml:space="preserve">The nature of the complaints </w:t>
            </w:r>
            <w:proofErr w:type="gramStart"/>
            <w:r w:rsidRPr="00781014">
              <w:t>were</w:t>
            </w:r>
            <w:proofErr w:type="gramEnd"/>
            <w:r w:rsidRPr="00781014">
              <w:t>:</w:t>
            </w:r>
          </w:p>
          <w:p w14:paraId="08C90B6C" w14:textId="6F8B2AA1" w:rsidR="0048571B" w:rsidRPr="00781014" w:rsidRDefault="0092751B" w:rsidP="00586574">
            <w:pPr>
              <w:pStyle w:val="Tabletext"/>
              <w:numPr>
                <w:ilvl w:val="0"/>
                <w:numId w:val="38"/>
              </w:numPr>
              <w:spacing w:before="0" w:after="0"/>
            </w:pPr>
            <w:r w:rsidRPr="00781014">
              <w:t>6 were about eligibility or wait times</w:t>
            </w:r>
          </w:p>
          <w:p w14:paraId="02B30A2C" w14:textId="2DE39BFA" w:rsidR="0092751B" w:rsidRPr="00781014" w:rsidRDefault="0092751B" w:rsidP="00586574">
            <w:pPr>
              <w:pStyle w:val="Tabletext"/>
              <w:numPr>
                <w:ilvl w:val="0"/>
                <w:numId w:val="38"/>
              </w:numPr>
              <w:spacing w:before="0" w:after="0"/>
            </w:pPr>
            <w:r w:rsidRPr="00781014">
              <w:t>6 were about staff conduct</w:t>
            </w:r>
          </w:p>
          <w:p w14:paraId="2BF41EE6" w14:textId="0C001B2E" w:rsidR="0092751B" w:rsidRPr="00781014" w:rsidRDefault="0092751B" w:rsidP="00586574">
            <w:pPr>
              <w:pStyle w:val="Tabletext"/>
              <w:numPr>
                <w:ilvl w:val="0"/>
                <w:numId w:val="38"/>
              </w:numPr>
              <w:spacing w:before="0" w:after="0"/>
            </w:pPr>
            <w:r w:rsidRPr="00781014">
              <w:t>4 were about the level of service provided</w:t>
            </w:r>
          </w:p>
          <w:p w14:paraId="0FBFD6A7" w14:textId="01C8039A" w:rsidR="008808A6" w:rsidRPr="00781014" w:rsidRDefault="008808A6" w:rsidP="00586574">
            <w:pPr>
              <w:pStyle w:val="Tabletext"/>
              <w:numPr>
                <w:ilvl w:val="0"/>
                <w:numId w:val="38"/>
              </w:numPr>
              <w:spacing w:before="0" w:after="0"/>
            </w:pPr>
            <w:r w:rsidRPr="00781014">
              <w:t xml:space="preserve">3 were about property </w:t>
            </w:r>
            <w:r w:rsidR="00020314" w:rsidRPr="00781014">
              <w:t>maintenance</w:t>
            </w:r>
          </w:p>
          <w:p w14:paraId="53C4FE69" w14:textId="560D6431" w:rsidR="008808A6" w:rsidRPr="00781014" w:rsidRDefault="00F90EB6" w:rsidP="00586574">
            <w:pPr>
              <w:pStyle w:val="Tabletext"/>
              <w:numPr>
                <w:ilvl w:val="0"/>
                <w:numId w:val="38"/>
              </w:numPr>
              <w:spacing w:before="0" w:after="0"/>
            </w:pPr>
            <w:r w:rsidRPr="00781014">
              <w:t>1 was about staff skill/knowledge</w:t>
            </w:r>
          </w:p>
          <w:p w14:paraId="2B7F3AB2" w14:textId="3CB3D539" w:rsidR="00F90EB6" w:rsidRPr="00781014" w:rsidRDefault="00F90EB6" w:rsidP="00586574">
            <w:pPr>
              <w:pStyle w:val="Tabletext"/>
              <w:numPr>
                <w:ilvl w:val="0"/>
                <w:numId w:val="38"/>
              </w:numPr>
              <w:spacing w:before="0" w:after="0"/>
            </w:pPr>
            <w:r w:rsidRPr="00781014">
              <w:t>1 was about privacy</w:t>
            </w:r>
          </w:p>
          <w:p w14:paraId="3AE20C85" w14:textId="3559AC26" w:rsidR="00F90EB6" w:rsidRPr="00781014" w:rsidRDefault="00F90EB6" w:rsidP="00586574">
            <w:pPr>
              <w:pStyle w:val="Tabletext"/>
              <w:numPr>
                <w:ilvl w:val="0"/>
                <w:numId w:val="38"/>
              </w:numPr>
              <w:spacing w:before="0" w:after="0"/>
            </w:pPr>
            <w:r w:rsidRPr="00781014">
              <w:t xml:space="preserve">1 was </w:t>
            </w:r>
            <w:r w:rsidR="00020314" w:rsidRPr="00781014">
              <w:t>about treatment by a funded housing provide</w:t>
            </w:r>
            <w:r w:rsidR="00E44D22">
              <w:t>r</w:t>
            </w:r>
          </w:p>
          <w:p w14:paraId="001AC2D2" w14:textId="7ADF7C12" w:rsidR="00020314" w:rsidRPr="00781014" w:rsidRDefault="00020314" w:rsidP="00830F4F">
            <w:pPr>
              <w:pStyle w:val="Tabletext"/>
              <w:numPr>
                <w:ilvl w:val="0"/>
                <w:numId w:val="38"/>
              </w:numPr>
              <w:spacing w:before="0"/>
            </w:pPr>
            <w:r w:rsidRPr="00781014">
              <w:t>1</w:t>
            </w:r>
            <w:r w:rsidR="00E44D22">
              <w:t xml:space="preserve"> was</w:t>
            </w:r>
            <w:r w:rsidRPr="00781014">
              <w:t xml:space="preserve"> about the handling of the complaint. </w:t>
            </w:r>
          </w:p>
          <w:p w14:paraId="019AC4EE" w14:textId="77777777" w:rsidR="006B7022" w:rsidRDefault="00020314" w:rsidP="00586574">
            <w:pPr>
              <w:pStyle w:val="Tabletext"/>
              <w:spacing w:before="0"/>
            </w:pPr>
            <w:r>
              <w:t xml:space="preserve">The outcome of the complaints </w:t>
            </w:r>
            <w:proofErr w:type="gramStart"/>
            <w:r>
              <w:t>were</w:t>
            </w:r>
            <w:proofErr w:type="gramEnd"/>
            <w:r>
              <w:t>:</w:t>
            </w:r>
          </w:p>
          <w:p w14:paraId="10E9DDE8" w14:textId="77777777" w:rsidR="00020314" w:rsidRDefault="00012952" w:rsidP="00586574">
            <w:pPr>
              <w:pStyle w:val="Tabletext"/>
              <w:numPr>
                <w:ilvl w:val="0"/>
                <w:numId w:val="39"/>
              </w:numPr>
              <w:spacing w:before="0" w:after="0"/>
            </w:pPr>
            <w:r>
              <w:t>12 customers were provided with an explanation</w:t>
            </w:r>
          </w:p>
          <w:p w14:paraId="530DA54B" w14:textId="77777777" w:rsidR="00551FD7" w:rsidRDefault="00551FD7" w:rsidP="00586574">
            <w:pPr>
              <w:pStyle w:val="Tabletext"/>
              <w:numPr>
                <w:ilvl w:val="0"/>
                <w:numId w:val="39"/>
              </w:numPr>
              <w:spacing w:before="0" w:after="0"/>
            </w:pPr>
            <w:r>
              <w:t>7 complaints could not be substantiated</w:t>
            </w:r>
          </w:p>
          <w:p w14:paraId="50F338E6" w14:textId="33CB08A4" w:rsidR="00551FD7" w:rsidRDefault="00551FD7" w:rsidP="00586574">
            <w:pPr>
              <w:pStyle w:val="Tabletext"/>
              <w:numPr>
                <w:ilvl w:val="0"/>
                <w:numId w:val="39"/>
              </w:numPr>
              <w:spacing w:before="0" w:after="0"/>
            </w:pPr>
            <w:r>
              <w:t xml:space="preserve">3 received an </w:t>
            </w:r>
            <w:r w:rsidR="00781014" w:rsidRPr="00781014">
              <w:t>apology</w:t>
            </w:r>
          </w:p>
          <w:p w14:paraId="00B7D48A" w14:textId="77777777" w:rsidR="00551FD7" w:rsidRDefault="00551FD7" w:rsidP="00586574">
            <w:pPr>
              <w:pStyle w:val="Tabletext"/>
              <w:numPr>
                <w:ilvl w:val="0"/>
                <w:numId w:val="39"/>
              </w:numPr>
              <w:spacing w:before="0" w:after="0"/>
            </w:pPr>
            <w:r>
              <w:t>2 re</w:t>
            </w:r>
            <w:r w:rsidR="00274020">
              <w:t>sulted in staff training</w:t>
            </w:r>
          </w:p>
          <w:p w14:paraId="4AA70BF8" w14:textId="06202DF2" w:rsidR="006B7022" w:rsidRPr="008A00EB" w:rsidRDefault="00274020" w:rsidP="00586574">
            <w:pPr>
              <w:pStyle w:val="Tabletext"/>
              <w:numPr>
                <w:ilvl w:val="0"/>
                <w:numId w:val="39"/>
              </w:numPr>
              <w:spacing w:before="0" w:after="0"/>
            </w:pPr>
            <w:r w:rsidRPr="00781014">
              <w:t xml:space="preserve">1 </w:t>
            </w:r>
            <w:r w:rsidR="00781014" w:rsidRPr="00781014">
              <w:t>was a provision for housing</w:t>
            </w:r>
          </w:p>
        </w:tc>
      </w:tr>
      <w:tr w:rsidR="006B7022" w:rsidRPr="008A00EB" w14:paraId="22E4F1FB" w14:textId="77777777" w:rsidTr="007E34BF">
        <w:tc>
          <w:tcPr>
            <w:tcW w:w="2127" w:type="dxa"/>
          </w:tcPr>
          <w:p w14:paraId="0CD82ABA" w14:textId="77777777" w:rsidR="006B7022" w:rsidRPr="008A00EB" w:rsidRDefault="006B7022" w:rsidP="00843051">
            <w:pPr>
              <w:pStyle w:val="Tabletext"/>
            </w:pPr>
            <w:r w:rsidRPr="008A00EB">
              <w:t>Queensland Police Service</w:t>
            </w:r>
            <w:r w:rsidRPr="494896AF">
              <w:rPr>
                <w:rStyle w:val="FootnoteReference"/>
              </w:rPr>
              <w:footnoteReference w:id="43"/>
            </w:r>
          </w:p>
        </w:tc>
        <w:tc>
          <w:tcPr>
            <w:tcW w:w="1701" w:type="dxa"/>
          </w:tcPr>
          <w:p w14:paraId="42A99353" w14:textId="71800335" w:rsidR="006B7022" w:rsidRDefault="000C1F3D" w:rsidP="00843051">
            <w:pPr>
              <w:pStyle w:val="Tabletext"/>
            </w:pPr>
            <w:r>
              <w:t>1,366</w:t>
            </w:r>
            <w:r w:rsidR="006B7022">
              <w:t xml:space="preserve"> complaints </w:t>
            </w:r>
          </w:p>
          <w:p w14:paraId="5BEBCD8D" w14:textId="12607814" w:rsidR="00BE14FA" w:rsidRPr="008A00EB" w:rsidRDefault="00BE14FA" w:rsidP="00843051">
            <w:pPr>
              <w:pStyle w:val="Tabletext"/>
            </w:pPr>
            <w:r w:rsidRPr="000F2FFF">
              <w:t>(</w:t>
            </w:r>
            <w:r w:rsidR="00C60F48" w:rsidRPr="000F2FFF">
              <w:t xml:space="preserve">1,184 </w:t>
            </w:r>
            <w:r w:rsidR="00D85473" w:rsidRPr="000F2FFF">
              <w:t>in 202</w:t>
            </w:r>
            <w:r w:rsidR="00C60F48" w:rsidRPr="000F2FFF">
              <w:t>1</w:t>
            </w:r>
            <w:r w:rsidR="00D85473" w:rsidRPr="000F2FFF">
              <w:t>-2</w:t>
            </w:r>
            <w:r w:rsidR="00C60F48" w:rsidRPr="000F2FFF">
              <w:t>2</w:t>
            </w:r>
            <w:r w:rsidRPr="000F2FFF">
              <w:t>)</w:t>
            </w:r>
          </w:p>
        </w:tc>
        <w:tc>
          <w:tcPr>
            <w:tcW w:w="5172" w:type="dxa"/>
          </w:tcPr>
          <w:p w14:paraId="00398BF8" w14:textId="644CD07D" w:rsidR="006B7022" w:rsidRPr="008A00EB" w:rsidRDefault="00992CF5" w:rsidP="00843051">
            <w:pPr>
              <w:pStyle w:val="Tabletext"/>
            </w:pPr>
            <w:r>
              <w:t>1,366</w:t>
            </w:r>
            <w:r w:rsidR="006B7022">
              <w:t xml:space="preserve"> complaints where it was </w:t>
            </w:r>
            <w:r w:rsidR="00207350">
              <w:t>alleged</w:t>
            </w:r>
            <w:r w:rsidR="006B7022">
              <w:t xml:space="preserve"> that one or more human rights </w:t>
            </w:r>
            <w:r w:rsidR="00D43EFE">
              <w:t>had</w:t>
            </w:r>
            <w:r w:rsidR="006B7022">
              <w:t xml:space="preserve"> been unreasonably limited</w:t>
            </w:r>
            <w:r w:rsidR="00050E24">
              <w:t>.</w:t>
            </w:r>
            <w:r w:rsidR="0043289B">
              <w:t xml:space="preserve"> </w:t>
            </w:r>
          </w:p>
          <w:p w14:paraId="6B7C65AA" w14:textId="79DD92AF" w:rsidR="00D41DC0" w:rsidRPr="008A00EB" w:rsidRDefault="00D34DF2" w:rsidP="00843051">
            <w:pPr>
              <w:pStyle w:val="Tabletext"/>
            </w:pPr>
            <w:r>
              <w:t>1,788</w:t>
            </w:r>
            <w:r w:rsidR="00FC0C0B">
              <w:t xml:space="preserve"> possible human rights </w:t>
            </w:r>
            <w:r w:rsidR="00654717">
              <w:t>limitations (one</w:t>
            </w:r>
            <w:r w:rsidR="00A84B45">
              <w:t xml:space="preserve"> complaint can include more than one human rights limitation)</w:t>
            </w:r>
            <w:r w:rsidR="00050E24">
              <w:t>.</w:t>
            </w:r>
          </w:p>
          <w:p w14:paraId="3ABB523B" w14:textId="78AA1C8C" w:rsidR="006B7022" w:rsidRPr="008A00EB" w:rsidRDefault="00A1228C" w:rsidP="00843051">
            <w:pPr>
              <w:pStyle w:val="Tabletext"/>
            </w:pPr>
            <w:r>
              <w:t>752</w:t>
            </w:r>
            <w:r w:rsidR="006B7022">
              <w:t xml:space="preserve"> (of the </w:t>
            </w:r>
            <w:r>
              <w:t>1,184</w:t>
            </w:r>
            <w:r w:rsidR="006B7022">
              <w:t xml:space="preserve">) complaints were finalised as </w:t>
            </w:r>
            <w:proofErr w:type="gramStart"/>
            <w:r w:rsidR="006B7022">
              <w:t>at</w:t>
            </w:r>
            <w:proofErr w:type="gramEnd"/>
            <w:r w:rsidR="006B7022">
              <w:t xml:space="preserve"> 30 June </w:t>
            </w:r>
            <w:r w:rsidR="006B7022" w:rsidRPr="000F2FFF">
              <w:t>202</w:t>
            </w:r>
            <w:r w:rsidR="000F2FFF" w:rsidRPr="000F2FFF">
              <w:t>3</w:t>
            </w:r>
            <w:r w:rsidR="006B7022">
              <w:t>.</w:t>
            </w:r>
          </w:p>
          <w:p w14:paraId="3B82C5A4" w14:textId="541E2261" w:rsidR="006B7022" w:rsidRPr="008A00EB" w:rsidRDefault="00FE3F13" w:rsidP="00843051">
            <w:pPr>
              <w:pStyle w:val="Tabletext"/>
            </w:pPr>
            <w:r>
              <w:t>35</w:t>
            </w:r>
            <w:r w:rsidR="006B7022">
              <w:t xml:space="preserve"> instances where human rights were unreasonably limited result</w:t>
            </w:r>
            <w:r w:rsidR="0083034D">
              <w:t>ed</w:t>
            </w:r>
            <w:r w:rsidR="006B7022">
              <w:t xml:space="preserve"> in</w:t>
            </w:r>
            <w:r w:rsidR="00A854F1">
              <w:t xml:space="preserve">: </w:t>
            </w:r>
            <w:r>
              <w:t>8</w:t>
            </w:r>
            <w:r w:rsidR="00A854F1">
              <w:t xml:space="preserve"> apologies</w:t>
            </w:r>
            <w:r w:rsidR="00F039F1">
              <w:t xml:space="preserve">, </w:t>
            </w:r>
            <w:r w:rsidR="0088644D">
              <w:t>3</w:t>
            </w:r>
            <w:r w:rsidR="00F039F1">
              <w:t xml:space="preserve"> managerial resolution, </w:t>
            </w:r>
            <w:r w:rsidR="0088644D">
              <w:t>9</w:t>
            </w:r>
            <w:r w:rsidR="00F039F1">
              <w:t xml:space="preserve"> explanations</w:t>
            </w:r>
            <w:r w:rsidR="00303DDD">
              <w:t xml:space="preserve">, </w:t>
            </w:r>
            <w:r w:rsidR="0088644D">
              <w:t>12</w:t>
            </w:r>
            <w:r w:rsidR="00303DDD">
              <w:t xml:space="preserve"> disciplinary actions.</w:t>
            </w:r>
            <w:r w:rsidR="006B7022">
              <w:t xml:space="preserve"> However, in most cases, there was no further action taken as no human rights limitations were detected, or an explanation was provided to the complainant as the officers’ actions were identified as being lawful and reasonable.</w:t>
            </w:r>
          </w:p>
        </w:tc>
      </w:tr>
      <w:tr w:rsidR="006B7022" w:rsidRPr="008A00EB" w14:paraId="7D9EE92E" w14:textId="77777777" w:rsidTr="007E34BF">
        <w:tc>
          <w:tcPr>
            <w:tcW w:w="2127" w:type="dxa"/>
          </w:tcPr>
          <w:p w14:paraId="4423F603" w14:textId="7DED72CA" w:rsidR="006B7022" w:rsidRPr="008A00EB" w:rsidRDefault="006B7022" w:rsidP="00843051">
            <w:pPr>
              <w:pStyle w:val="Tabletext"/>
            </w:pPr>
            <w:r w:rsidRPr="008A00EB">
              <w:lastRenderedPageBreak/>
              <w:t xml:space="preserve">Department of </w:t>
            </w:r>
            <w:r w:rsidR="00F8430B">
              <w:t xml:space="preserve">Child Safety, </w:t>
            </w:r>
            <w:proofErr w:type="gramStart"/>
            <w:r w:rsidR="00F8430B">
              <w:t>Seniors</w:t>
            </w:r>
            <w:proofErr w:type="gramEnd"/>
            <w:r w:rsidR="00F8430B">
              <w:t xml:space="preserve"> and Disability Services</w:t>
            </w:r>
            <w:r w:rsidRPr="4DDC3D88">
              <w:rPr>
                <w:rStyle w:val="FootnoteReference"/>
              </w:rPr>
              <w:footnoteReference w:id="44"/>
            </w:r>
          </w:p>
        </w:tc>
        <w:tc>
          <w:tcPr>
            <w:tcW w:w="1701" w:type="dxa"/>
          </w:tcPr>
          <w:p w14:paraId="7F026495" w14:textId="1E044B7D" w:rsidR="006B7022" w:rsidRDefault="002355A9" w:rsidP="00843051">
            <w:pPr>
              <w:pStyle w:val="Tabletext"/>
            </w:pPr>
            <w:r>
              <w:t>1</w:t>
            </w:r>
            <w:r w:rsidR="00AC661F">
              <w:t>04</w:t>
            </w:r>
            <w:r w:rsidR="006B7022">
              <w:t xml:space="preserve"> </w:t>
            </w:r>
            <w:r w:rsidR="00A13116">
              <w:t>complaints</w:t>
            </w:r>
          </w:p>
          <w:p w14:paraId="32A1A409" w14:textId="57DC659F" w:rsidR="00BE14FA" w:rsidRPr="008A00EB" w:rsidRDefault="00BE14FA" w:rsidP="00843051">
            <w:pPr>
              <w:pStyle w:val="Tabletext"/>
            </w:pPr>
          </w:p>
        </w:tc>
        <w:tc>
          <w:tcPr>
            <w:tcW w:w="5172" w:type="dxa"/>
          </w:tcPr>
          <w:p w14:paraId="7E3969CC" w14:textId="73AC0FBF" w:rsidR="006B7022" w:rsidRDefault="00946F33" w:rsidP="00843051">
            <w:pPr>
              <w:pStyle w:val="Tabletext"/>
              <w:rPr>
                <w:rFonts w:cs="Arial"/>
              </w:rPr>
            </w:pPr>
            <w:r>
              <w:rPr>
                <w:rFonts w:cs="Arial"/>
              </w:rPr>
              <w:t>104</w:t>
            </w:r>
            <w:r w:rsidR="00862D74">
              <w:rPr>
                <w:rFonts w:cs="Arial"/>
              </w:rPr>
              <w:t xml:space="preserve"> complaints</w:t>
            </w:r>
            <w:r w:rsidR="006B7022" w:rsidRPr="77300253">
              <w:rPr>
                <w:rFonts w:cs="Arial"/>
              </w:rPr>
              <w:t xml:space="preserve"> </w:t>
            </w:r>
            <w:r w:rsidR="00BB696E">
              <w:rPr>
                <w:rFonts w:cs="Arial"/>
              </w:rPr>
              <w:t>that</w:t>
            </w:r>
            <w:r w:rsidR="001B26A2">
              <w:rPr>
                <w:rFonts w:cs="Arial"/>
              </w:rPr>
              <w:t xml:space="preserve"> </w:t>
            </w:r>
            <w:r w:rsidR="00BB696E">
              <w:rPr>
                <w:rFonts w:cs="Arial"/>
              </w:rPr>
              <w:t>contained</w:t>
            </w:r>
            <w:r w:rsidR="006B7022" w:rsidRPr="77300253">
              <w:rPr>
                <w:rFonts w:cs="Arial"/>
              </w:rPr>
              <w:t xml:space="preserve"> </w:t>
            </w:r>
            <w:r>
              <w:rPr>
                <w:rFonts w:cs="Arial"/>
              </w:rPr>
              <w:t>206</w:t>
            </w:r>
            <w:r w:rsidR="006B7022" w:rsidRPr="77300253">
              <w:rPr>
                <w:rFonts w:cs="Arial"/>
              </w:rPr>
              <w:t xml:space="preserve"> allegations</w:t>
            </w:r>
            <w:r w:rsidR="00F538A7">
              <w:rPr>
                <w:rFonts w:cs="Arial"/>
              </w:rPr>
              <w:t>.</w:t>
            </w:r>
            <w:r w:rsidR="001B26A2">
              <w:rPr>
                <w:rFonts w:cs="Arial"/>
              </w:rPr>
              <w:t xml:space="preserve"> </w:t>
            </w:r>
            <w:r w:rsidR="00F538A7">
              <w:rPr>
                <w:rFonts w:cs="Arial"/>
              </w:rPr>
              <w:t xml:space="preserve">Of these allegations, </w:t>
            </w:r>
            <w:r w:rsidR="00F61508">
              <w:rPr>
                <w:rFonts w:cs="Arial"/>
              </w:rPr>
              <w:t>186</w:t>
            </w:r>
            <w:r w:rsidR="00F538A7">
              <w:rPr>
                <w:rFonts w:cs="Arial"/>
              </w:rPr>
              <w:t xml:space="preserve"> </w:t>
            </w:r>
            <w:r w:rsidR="00070813">
              <w:rPr>
                <w:rFonts w:cs="Arial"/>
              </w:rPr>
              <w:t>have been finalised, with the following outcomes:</w:t>
            </w:r>
          </w:p>
          <w:p w14:paraId="30B29B61" w14:textId="660C2692" w:rsidR="006247A1" w:rsidRDefault="00D21F8A" w:rsidP="005215CD">
            <w:pPr>
              <w:pStyle w:val="Listparagraph-bulleted"/>
              <w:ind w:right="0"/>
            </w:pPr>
            <w:r>
              <w:t>87</w:t>
            </w:r>
            <w:r w:rsidR="0041427E">
              <w:t xml:space="preserve"> were unsubstantiated (rights not limited)</w:t>
            </w:r>
          </w:p>
          <w:p w14:paraId="6BA9D8E2" w14:textId="77777777" w:rsidR="00024CD7" w:rsidRDefault="00024CD7" w:rsidP="00D96C52">
            <w:pPr>
              <w:pStyle w:val="Listparagraph-bulleted"/>
              <w:ind w:right="0"/>
            </w:pPr>
            <w:r>
              <w:t>66</w:t>
            </w:r>
            <w:r w:rsidR="00D57467">
              <w:t xml:space="preserve"> were unsubstantiated (rights limited, </w:t>
            </w:r>
            <w:r w:rsidR="00731C8C">
              <w:t xml:space="preserve">but </w:t>
            </w:r>
            <w:r w:rsidR="00D57467">
              <w:t>justified and reasonable)</w:t>
            </w:r>
          </w:p>
          <w:p w14:paraId="78841177" w14:textId="11FF880E" w:rsidR="006B7022" w:rsidRPr="00A34BF8" w:rsidRDefault="00A67DDB" w:rsidP="00D96C52">
            <w:pPr>
              <w:pStyle w:val="Listparagraph-bulleted"/>
              <w:ind w:right="0"/>
            </w:pPr>
            <w:r>
              <w:t>33</w:t>
            </w:r>
            <w:r w:rsidR="00CA3D82">
              <w:t xml:space="preserve"> were substantiated (limited, not </w:t>
            </w:r>
            <w:proofErr w:type="gramStart"/>
            <w:r w:rsidR="00CA3D82">
              <w:t>justified</w:t>
            </w:r>
            <w:proofErr w:type="gramEnd"/>
            <w:r w:rsidR="00CA3D82">
              <w:t xml:space="preserve"> and unreasonable)</w:t>
            </w:r>
            <w:r w:rsidR="00A75AA5">
              <w:t>.</w:t>
            </w:r>
          </w:p>
        </w:tc>
      </w:tr>
      <w:tr w:rsidR="006B7022" w:rsidRPr="008A00EB" w14:paraId="19265DE6" w14:textId="77777777" w:rsidTr="007E34BF">
        <w:tc>
          <w:tcPr>
            <w:tcW w:w="2127" w:type="dxa"/>
          </w:tcPr>
          <w:p w14:paraId="546479BA" w14:textId="77777777" w:rsidR="006B7022" w:rsidRPr="008A00EB" w:rsidRDefault="006B7022" w:rsidP="00843051">
            <w:pPr>
              <w:pStyle w:val="Tabletext"/>
            </w:pPr>
            <w:r w:rsidRPr="008A00EB">
              <w:t>Queensland Corrective Services</w:t>
            </w:r>
            <w:r w:rsidRPr="494896AF">
              <w:rPr>
                <w:rStyle w:val="FootnoteReference"/>
              </w:rPr>
              <w:footnoteReference w:id="45"/>
            </w:r>
          </w:p>
        </w:tc>
        <w:tc>
          <w:tcPr>
            <w:tcW w:w="1701" w:type="dxa"/>
          </w:tcPr>
          <w:p w14:paraId="57E7D67C" w14:textId="29D638C8" w:rsidR="006B7022" w:rsidRDefault="00E061C3" w:rsidP="00843051">
            <w:pPr>
              <w:pStyle w:val="Tabletext"/>
            </w:pPr>
            <w:r>
              <w:t>1</w:t>
            </w:r>
            <w:r w:rsidR="006B4B8E">
              <w:t>38</w:t>
            </w:r>
            <w:r w:rsidR="002510B3">
              <w:t xml:space="preserve"> c</w:t>
            </w:r>
            <w:r w:rsidR="006B7022">
              <w:t>omplaints</w:t>
            </w:r>
          </w:p>
          <w:p w14:paraId="3EC61F17" w14:textId="468AB10D" w:rsidR="00BE14FA" w:rsidRPr="008A00EB" w:rsidRDefault="00BE14FA" w:rsidP="00843051">
            <w:pPr>
              <w:pStyle w:val="Tabletext"/>
            </w:pPr>
            <w:r>
              <w:t>(</w:t>
            </w:r>
            <w:r w:rsidR="000603BA" w:rsidRPr="007D589E">
              <w:t>693</w:t>
            </w:r>
            <w:r w:rsidR="00D85473">
              <w:t xml:space="preserve"> in </w:t>
            </w:r>
            <w:r w:rsidR="00D85473" w:rsidRPr="007D589E">
              <w:t>202</w:t>
            </w:r>
            <w:r w:rsidR="007D589E">
              <w:t>1</w:t>
            </w:r>
            <w:r w:rsidR="00D85473" w:rsidRPr="007D589E">
              <w:t>-2</w:t>
            </w:r>
            <w:r w:rsidR="007D589E">
              <w:t>2</w:t>
            </w:r>
            <w:r>
              <w:t>)</w:t>
            </w:r>
          </w:p>
        </w:tc>
        <w:tc>
          <w:tcPr>
            <w:tcW w:w="5172" w:type="dxa"/>
          </w:tcPr>
          <w:p w14:paraId="51A37B43" w14:textId="58F23F03" w:rsidR="006B7022" w:rsidRPr="008A00EB" w:rsidRDefault="006B7022" w:rsidP="00843051">
            <w:pPr>
              <w:pStyle w:val="Tabletext"/>
              <w:rPr>
                <w:rFonts w:cs="Arial"/>
              </w:rPr>
            </w:pPr>
            <w:r w:rsidRPr="3453ED97">
              <w:rPr>
                <w:rFonts w:cs="Arial"/>
              </w:rPr>
              <w:t xml:space="preserve">QCS received </w:t>
            </w:r>
            <w:r w:rsidR="0098104E">
              <w:rPr>
                <w:rFonts w:cs="Arial"/>
              </w:rPr>
              <w:t>1</w:t>
            </w:r>
            <w:r w:rsidR="00957493">
              <w:rPr>
                <w:rFonts w:cs="Arial"/>
              </w:rPr>
              <w:t>,</w:t>
            </w:r>
            <w:r w:rsidR="0098104E">
              <w:rPr>
                <w:rFonts w:cs="Arial"/>
              </w:rPr>
              <w:t>0</w:t>
            </w:r>
            <w:r w:rsidR="001735A0">
              <w:rPr>
                <w:rFonts w:cs="Arial"/>
              </w:rPr>
              <w:t xml:space="preserve">32 </w:t>
            </w:r>
            <w:r w:rsidRPr="3453ED97">
              <w:rPr>
                <w:rFonts w:cs="Arial"/>
              </w:rPr>
              <w:t xml:space="preserve">complaints, including </w:t>
            </w:r>
            <w:r w:rsidR="00F86415">
              <w:rPr>
                <w:rFonts w:cs="Arial"/>
              </w:rPr>
              <w:t>138</w:t>
            </w:r>
            <w:r w:rsidRPr="3453ED97">
              <w:rPr>
                <w:rFonts w:cs="Arial"/>
              </w:rPr>
              <w:t xml:space="preserve"> complaints which raised a human rights issue. </w:t>
            </w:r>
          </w:p>
          <w:p w14:paraId="065CD7DB" w14:textId="77777777" w:rsidR="00683DCD" w:rsidRDefault="00683DCD" w:rsidP="00843051">
            <w:pPr>
              <w:pStyle w:val="Tabletext"/>
              <w:rPr>
                <w:rFonts w:cs="Arial"/>
              </w:rPr>
            </w:pPr>
            <w:r>
              <w:rPr>
                <w:rFonts w:cs="Arial"/>
              </w:rPr>
              <w:t>The complaints with a human rights component were about:</w:t>
            </w:r>
          </w:p>
          <w:p w14:paraId="5573CB7A" w14:textId="19D969D6" w:rsidR="00985748" w:rsidRDefault="00985748" w:rsidP="00843051">
            <w:pPr>
              <w:pStyle w:val="Tabletext"/>
              <w:rPr>
                <w:rFonts w:cs="Arial"/>
              </w:rPr>
            </w:pPr>
            <w:r>
              <w:rPr>
                <w:rFonts w:cs="Arial"/>
              </w:rPr>
              <w:t xml:space="preserve">Of the </w:t>
            </w:r>
            <w:r w:rsidR="00046CF6">
              <w:rPr>
                <w:rFonts w:cs="Arial"/>
              </w:rPr>
              <w:t xml:space="preserve">138 </w:t>
            </w:r>
            <w:r w:rsidR="0035682D">
              <w:rPr>
                <w:rFonts w:cs="Arial"/>
              </w:rPr>
              <w:t>complaints</w:t>
            </w:r>
            <w:r w:rsidR="00046CF6">
              <w:rPr>
                <w:rFonts w:cs="Arial"/>
              </w:rPr>
              <w:t xml:space="preserve"> with a human rights component the outcomes were as follows:</w:t>
            </w:r>
          </w:p>
          <w:p w14:paraId="78906872" w14:textId="77777777" w:rsidR="00321431" w:rsidRPr="00211C54" w:rsidRDefault="0035682D" w:rsidP="00321431">
            <w:pPr>
              <w:pStyle w:val="Listparagraph-bulleted"/>
              <w:ind w:right="-195"/>
            </w:pPr>
            <w:r>
              <w:t xml:space="preserve">10 were partially </w:t>
            </w:r>
            <w:r w:rsidR="007B0D50">
              <w:t>substantiated</w:t>
            </w:r>
          </w:p>
          <w:p w14:paraId="35274798" w14:textId="2F893A15" w:rsidR="00321431" w:rsidRPr="00211C54" w:rsidRDefault="00B3022C" w:rsidP="00321431">
            <w:pPr>
              <w:pStyle w:val="Listparagraph-bulleted"/>
              <w:ind w:right="-195"/>
            </w:pPr>
            <w:r w:rsidRPr="00211C54">
              <w:t>78</w:t>
            </w:r>
            <w:r w:rsidR="00321431" w:rsidRPr="00211C54">
              <w:t xml:space="preserve"> were not substantiated</w:t>
            </w:r>
          </w:p>
          <w:p w14:paraId="3EF27533" w14:textId="1F016355" w:rsidR="00321431" w:rsidRPr="00211C54" w:rsidRDefault="00FD4BB7" w:rsidP="00321431">
            <w:pPr>
              <w:pStyle w:val="Listparagraph-bulleted"/>
              <w:ind w:right="-195"/>
            </w:pPr>
            <w:r w:rsidRPr="00211C54">
              <w:t>17</w:t>
            </w:r>
            <w:r w:rsidR="00321431" w:rsidRPr="00211C54">
              <w:t xml:space="preserve"> were referred or made to another agency</w:t>
            </w:r>
          </w:p>
          <w:p w14:paraId="34F9CAB6" w14:textId="21988565" w:rsidR="00FD14CC" w:rsidRPr="00211C54" w:rsidRDefault="00FD14CC" w:rsidP="00321431">
            <w:pPr>
              <w:pStyle w:val="Listparagraph-bulleted"/>
              <w:ind w:right="-195"/>
            </w:pPr>
            <w:r w:rsidRPr="00211C54">
              <w:t xml:space="preserve">31 </w:t>
            </w:r>
            <w:r w:rsidR="00C77C9C" w:rsidRPr="00211C54">
              <w:t>are still open/ongoing</w:t>
            </w:r>
          </w:p>
          <w:p w14:paraId="0229D03D" w14:textId="6D693E2D" w:rsidR="006B7022" w:rsidRPr="004114ED" w:rsidRDefault="00252E00" w:rsidP="00790794">
            <w:pPr>
              <w:pStyle w:val="Listparagraph-bulleted"/>
            </w:pPr>
            <w:r w:rsidRPr="00211C54">
              <w:t xml:space="preserve">2 </w:t>
            </w:r>
            <w:r w:rsidR="00321431" w:rsidRPr="00211C54">
              <w:t>were listed as</w:t>
            </w:r>
            <w:r w:rsidR="00437BCA" w:rsidRPr="00211C54">
              <w:t xml:space="preserve"> </w:t>
            </w:r>
            <w:r w:rsidR="00321431" w:rsidRPr="00211C54">
              <w:t>other’</w:t>
            </w:r>
            <w:r w:rsidR="004114ED">
              <w:t>.</w:t>
            </w:r>
          </w:p>
        </w:tc>
      </w:tr>
      <w:tr w:rsidR="006B7022" w:rsidRPr="008A00EB" w14:paraId="3AF582F9" w14:textId="77777777" w:rsidTr="007E34BF">
        <w:tc>
          <w:tcPr>
            <w:tcW w:w="2127" w:type="dxa"/>
          </w:tcPr>
          <w:p w14:paraId="6FECFAB3" w14:textId="34B43521" w:rsidR="006B7022" w:rsidRPr="008A00EB" w:rsidRDefault="006B7022" w:rsidP="00843051">
            <w:pPr>
              <w:pStyle w:val="Tabletext"/>
            </w:pPr>
            <w:r>
              <w:t xml:space="preserve">Department of </w:t>
            </w:r>
            <w:r w:rsidR="00F8430B">
              <w:t xml:space="preserve">Treaty, Aboriginal and Torres Strait Islander Partnerships, </w:t>
            </w:r>
            <w:r w:rsidR="00867382">
              <w:t>Communities,</w:t>
            </w:r>
            <w:r w:rsidR="00F8430B">
              <w:t xml:space="preserve"> and the Arts</w:t>
            </w:r>
            <w:r w:rsidRPr="61539BFA">
              <w:rPr>
                <w:rStyle w:val="FootnoteReference"/>
              </w:rPr>
              <w:footnoteReference w:id="46"/>
            </w:r>
          </w:p>
        </w:tc>
        <w:tc>
          <w:tcPr>
            <w:tcW w:w="1701" w:type="dxa"/>
          </w:tcPr>
          <w:p w14:paraId="72E85E37" w14:textId="02208904" w:rsidR="006B7022" w:rsidRDefault="00767CA4" w:rsidP="00843051">
            <w:pPr>
              <w:pStyle w:val="Tabletext"/>
            </w:pPr>
            <w:r>
              <w:t>3</w:t>
            </w:r>
            <w:r w:rsidR="006B7022">
              <w:t xml:space="preserve"> </w:t>
            </w:r>
            <w:r w:rsidR="00134A99">
              <w:t xml:space="preserve">customer </w:t>
            </w:r>
            <w:r w:rsidR="006B7022">
              <w:t>complaints</w:t>
            </w:r>
          </w:p>
          <w:p w14:paraId="48D8A411" w14:textId="4169BB6D" w:rsidR="006B7022" w:rsidRDefault="003E1D31" w:rsidP="00843051">
            <w:pPr>
              <w:pStyle w:val="Tabletext"/>
            </w:pPr>
            <w:r>
              <w:t>4</w:t>
            </w:r>
            <w:r w:rsidR="00012258">
              <w:t xml:space="preserve"> staff</w:t>
            </w:r>
            <w:r w:rsidR="006B7022">
              <w:t xml:space="preserve"> complaints</w:t>
            </w:r>
          </w:p>
          <w:p w14:paraId="715A9412" w14:textId="29C0A20A" w:rsidR="00BE14FA" w:rsidRPr="008A00EB" w:rsidRDefault="00BE14FA" w:rsidP="00843051">
            <w:pPr>
              <w:pStyle w:val="Tabletext"/>
            </w:pPr>
          </w:p>
        </w:tc>
        <w:tc>
          <w:tcPr>
            <w:tcW w:w="5172" w:type="dxa"/>
          </w:tcPr>
          <w:p w14:paraId="3AEF57DF" w14:textId="079A1EA0" w:rsidR="006B7022" w:rsidRPr="008A00EB" w:rsidRDefault="00B1319C" w:rsidP="00843051">
            <w:pPr>
              <w:pStyle w:val="Tabletext"/>
            </w:pPr>
            <w:r>
              <w:t>3</w:t>
            </w:r>
            <w:r w:rsidR="00762A4B">
              <w:t xml:space="preserve"> </w:t>
            </w:r>
            <w:r w:rsidR="006C2B03">
              <w:t xml:space="preserve">customer </w:t>
            </w:r>
            <w:r w:rsidR="008006C0">
              <w:t xml:space="preserve">complaints </w:t>
            </w:r>
            <w:r w:rsidR="006C2B03">
              <w:t xml:space="preserve">were identified as </w:t>
            </w:r>
            <w:r w:rsidR="00F77801">
              <w:t>containing multiple</w:t>
            </w:r>
            <w:r w:rsidR="006C2B03">
              <w:t xml:space="preserve"> human rights</w:t>
            </w:r>
            <w:r w:rsidR="00840A49">
              <w:t xml:space="preserve"> </w:t>
            </w:r>
            <w:r w:rsidR="00F77801">
              <w:t xml:space="preserve">issues. </w:t>
            </w:r>
            <w:r w:rsidR="008555C0">
              <w:t xml:space="preserve">Concerns about </w:t>
            </w:r>
            <w:r w:rsidR="00E441B9">
              <w:t>1</w:t>
            </w:r>
            <w:r w:rsidR="008555C0">
              <w:t xml:space="preserve"> human </w:t>
            </w:r>
            <w:proofErr w:type="gramStart"/>
            <w:r w:rsidR="008555C0">
              <w:t>rights</w:t>
            </w:r>
            <w:proofErr w:type="gramEnd"/>
            <w:r w:rsidR="008555C0">
              <w:t xml:space="preserve"> were resolved as not substantiated</w:t>
            </w:r>
            <w:r w:rsidR="000179B3">
              <w:t xml:space="preserve">, and concerns about the remaining </w:t>
            </w:r>
            <w:r w:rsidR="00E441B9">
              <w:t>2</w:t>
            </w:r>
            <w:r w:rsidR="000179B3">
              <w:t xml:space="preserve"> human rights </w:t>
            </w:r>
            <w:r w:rsidR="006A2B11">
              <w:t>are not yet finalised.</w:t>
            </w:r>
            <w:r w:rsidR="006B7022">
              <w:t xml:space="preserve"> </w:t>
            </w:r>
          </w:p>
          <w:p w14:paraId="0B0ADE0E" w14:textId="76213B3B" w:rsidR="006B7022" w:rsidRPr="008A00EB" w:rsidRDefault="00E64322" w:rsidP="00843051">
            <w:pPr>
              <w:pStyle w:val="Tabletext"/>
            </w:pPr>
            <w:r>
              <w:t xml:space="preserve">Of the </w:t>
            </w:r>
            <w:r w:rsidR="009D315E">
              <w:t>staff complaints received, none directly referred to the Act</w:t>
            </w:r>
            <w:r w:rsidR="004C4514">
              <w:t xml:space="preserve">, but </w:t>
            </w:r>
            <w:r w:rsidR="00BB57C7">
              <w:t>4</w:t>
            </w:r>
            <w:r w:rsidR="004C4514">
              <w:t xml:space="preserve"> matters were assessed as containing identified human rights that may have been engaged.</w:t>
            </w:r>
            <w:r w:rsidR="00DF5C98">
              <w:t xml:space="preserve"> Some matters contained multiple human rights issues.</w:t>
            </w:r>
            <w:r w:rsidR="00815E16">
              <w:t xml:space="preserve"> </w:t>
            </w:r>
            <w:r w:rsidR="000354E8">
              <w:t xml:space="preserve">All 4 complaints were finalised with no further action. </w:t>
            </w:r>
          </w:p>
        </w:tc>
      </w:tr>
      <w:tr w:rsidR="006B7022" w:rsidRPr="008A00EB" w14:paraId="20BC82B6" w14:textId="77777777" w:rsidTr="007E34BF">
        <w:tc>
          <w:tcPr>
            <w:tcW w:w="2127" w:type="dxa"/>
          </w:tcPr>
          <w:p w14:paraId="1016E0B4" w14:textId="77777777" w:rsidR="006B7022" w:rsidRPr="0032027E" w:rsidRDefault="006B7022" w:rsidP="00843051">
            <w:pPr>
              <w:pStyle w:val="Tabletext"/>
            </w:pPr>
            <w:r w:rsidRPr="0032027E">
              <w:t>Department of Health</w:t>
            </w:r>
            <w:r w:rsidRPr="0032027E">
              <w:rPr>
                <w:rStyle w:val="FootnoteReference"/>
              </w:rPr>
              <w:footnoteReference w:id="47"/>
            </w:r>
            <w:r w:rsidRPr="0032027E">
              <w:br/>
            </w:r>
          </w:p>
        </w:tc>
        <w:tc>
          <w:tcPr>
            <w:tcW w:w="1701" w:type="dxa"/>
          </w:tcPr>
          <w:p w14:paraId="01154D2E" w14:textId="60CC0A04" w:rsidR="006B7022" w:rsidRPr="0032027E" w:rsidRDefault="00562BEF" w:rsidP="00843051">
            <w:pPr>
              <w:pStyle w:val="Tabletext"/>
            </w:pPr>
            <w:r w:rsidRPr="0032027E">
              <w:t>558</w:t>
            </w:r>
            <w:r w:rsidR="006B7022" w:rsidRPr="0032027E">
              <w:t xml:space="preserve"> complaints</w:t>
            </w:r>
          </w:p>
          <w:p w14:paraId="58B70406" w14:textId="5BD8DDC4" w:rsidR="00E951A1" w:rsidRPr="0032027E" w:rsidRDefault="00E951A1" w:rsidP="00843051">
            <w:pPr>
              <w:pStyle w:val="Tabletext"/>
            </w:pPr>
            <w:r w:rsidRPr="0032027E">
              <w:t>(</w:t>
            </w:r>
            <w:r w:rsidR="007D589E" w:rsidRPr="0032027E">
              <w:t>435</w:t>
            </w:r>
            <w:r w:rsidR="00D85473" w:rsidRPr="0032027E">
              <w:t xml:space="preserve"> in </w:t>
            </w:r>
            <w:r w:rsidR="00D85473" w:rsidRPr="0032027E">
              <w:rPr>
                <w:shd w:val="clear" w:color="auto" w:fill="E6E6E6"/>
              </w:rPr>
              <w:t>202</w:t>
            </w:r>
            <w:r w:rsidR="007D589E" w:rsidRPr="0032027E">
              <w:t>1</w:t>
            </w:r>
            <w:r w:rsidR="00D85473" w:rsidRPr="0032027E">
              <w:t>-</w:t>
            </w:r>
            <w:r w:rsidR="00D85473" w:rsidRPr="0032027E">
              <w:rPr>
                <w:shd w:val="clear" w:color="auto" w:fill="E6E6E6"/>
              </w:rPr>
              <w:t>2</w:t>
            </w:r>
            <w:r w:rsidR="007D589E" w:rsidRPr="0032027E">
              <w:t>2</w:t>
            </w:r>
            <w:r w:rsidRPr="0032027E">
              <w:t>)</w:t>
            </w:r>
          </w:p>
        </w:tc>
        <w:tc>
          <w:tcPr>
            <w:tcW w:w="5172" w:type="dxa"/>
          </w:tcPr>
          <w:p w14:paraId="0E872AA2" w14:textId="7BEEB6FE" w:rsidR="003C6B3C" w:rsidRDefault="00804AFE" w:rsidP="00843051">
            <w:pPr>
              <w:pStyle w:val="Tabletext"/>
            </w:pPr>
            <w:r>
              <w:t xml:space="preserve">Of the </w:t>
            </w:r>
            <w:r w:rsidR="00264397">
              <w:t xml:space="preserve">558 </w:t>
            </w:r>
            <w:r w:rsidR="00A9032F">
              <w:t>complaints received,</w:t>
            </w:r>
            <w:r w:rsidR="003C6B3C">
              <w:t xml:space="preserve"> the outcomes were:</w:t>
            </w:r>
          </w:p>
          <w:p w14:paraId="00224196" w14:textId="77841A8E" w:rsidR="006B7022" w:rsidRPr="008A00EB" w:rsidRDefault="00254251" w:rsidP="00A35856">
            <w:pPr>
              <w:pStyle w:val="Tabletext"/>
              <w:numPr>
                <w:ilvl w:val="0"/>
                <w:numId w:val="41"/>
              </w:numPr>
              <w:spacing w:after="0"/>
              <w:ind w:hanging="318"/>
            </w:pPr>
            <w:r>
              <w:t>471</w:t>
            </w:r>
            <w:r w:rsidR="006B7022">
              <w:t xml:space="preserve"> complaints </w:t>
            </w:r>
            <w:r w:rsidR="003403A9">
              <w:t xml:space="preserve">were </w:t>
            </w:r>
            <w:r w:rsidR="006B7022">
              <w:t xml:space="preserve">resolved by the </w:t>
            </w:r>
            <w:r w:rsidR="007D589E">
              <w:t>D</w:t>
            </w:r>
            <w:r w:rsidR="006B7022">
              <w:t>epartment</w:t>
            </w:r>
          </w:p>
          <w:p w14:paraId="3D3ABE15" w14:textId="12A8EB6B" w:rsidR="006B7022" w:rsidRPr="008A00EB" w:rsidRDefault="00776CFF" w:rsidP="00A35856">
            <w:pPr>
              <w:pStyle w:val="Listparagraph-bulleted"/>
              <w:ind w:right="0" w:hanging="318"/>
            </w:pPr>
            <w:r>
              <w:t>67</w:t>
            </w:r>
            <w:r w:rsidR="006B7022">
              <w:t xml:space="preserve"> complaints remain ongoing/open</w:t>
            </w:r>
          </w:p>
          <w:p w14:paraId="008FEACA" w14:textId="6B0C8EA3" w:rsidR="006B7022" w:rsidRPr="008A00EB" w:rsidRDefault="00776CFF" w:rsidP="00A35856">
            <w:pPr>
              <w:pStyle w:val="Listparagraph-bulleted"/>
              <w:ind w:right="0" w:hanging="318"/>
            </w:pPr>
            <w:r>
              <w:t>7</w:t>
            </w:r>
            <w:r w:rsidR="006B7022">
              <w:t xml:space="preserve"> complaints were referred to the QIRC for conciliation</w:t>
            </w:r>
          </w:p>
          <w:p w14:paraId="12B5050A" w14:textId="77777777" w:rsidR="00933C6B" w:rsidRDefault="00776CFF" w:rsidP="00A35856">
            <w:pPr>
              <w:pStyle w:val="Listparagraph-bulleted"/>
              <w:ind w:right="0" w:hanging="318"/>
            </w:pPr>
            <w:r>
              <w:t>11</w:t>
            </w:r>
            <w:r w:rsidR="006B7022">
              <w:t xml:space="preserve"> complaints were unresolved (including closed or lapsed)</w:t>
            </w:r>
          </w:p>
          <w:p w14:paraId="2C2EF6BD" w14:textId="143A32FC" w:rsidR="006B7022" w:rsidRPr="008A00EB" w:rsidRDefault="00933C6B" w:rsidP="005B304E">
            <w:pPr>
              <w:pStyle w:val="Listparagraph-bulleted"/>
              <w:ind w:right="0"/>
            </w:pPr>
            <w:r>
              <w:lastRenderedPageBreak/>
              <w:t>2 were identified as ‘other’</w:t>
            </w:r>
            <w:r w:rsidR="006B7022">
              <w:t xml:space="preserve">. </w:t>
            </w:r>
          </w:p>
        </w:tc>
      </w:tr>
      <w:tr w:rsidR="00E275A3" w:rsidRPr="008A00EB" w14:paraId="59B0E0D6" w14:textId="77777777" w:rsidTr="007E34BF">
        <w:tc>
          <w:tcPr>
            <w:tcW w:w="2127" w:type="dxa"/>
          </w:tcPr>
          <w:p w14:paraId="59DF62B9" w14:textId="0FA553C7" w:rsidR="00E275A3" w:rsidRDefault="00E275A3" w:rsidP="00843051">
            <w:pPr>
              <w:pStyle w:val="Tabletext"/>
            </w:pPr>
            <w:r>
              <w:t xml:space="preserve">Department of Youth Justice, </w:t>
            </w:r>
            <w:r w:rsidR="00673254">
              <w:t xml:space="preserve">Employment, </w:t>
            </w:r>
            <w:r>
              <w:t>Small Business and Training</w:t>
            </w:r>
            <w:r w:rsidR="00673254">
              <w:rPr>
                <w:rStyle w:val="FootnoteReference"/>
              </w:rPr>
              <w:footnoteReference w:id="48"/>
            </w:r>
          </w:p>
        </w:tc>
        <w:tc>
          <w:tcPr>
            <w:tcW w:w="1701" w:type="dxa"/>
          </w:tcPr>
          <w:p w14:paraId="69DB3F2D" w14:textId="13A30845" w:rsidR="00E275A3" w:rsidRDefault="09DC896A" w:rsidP="00843051">
            <w:pPr>
              <w:pStyle w:val="Tabletext"/>
            </w:pPr>
            <w:r>
              <w:t xml:space="preserve">152 </w:t>
            </w:r>
            <w:r w:rsidR="007718EE">
              <w:t>complaints</w:t>
            </w:r>
          </w:p>
        </w:tc>
        <w:tc>
          <w:tcPr>
            <w:tcW w:w="5172" w:type="dxa"/>
          </w:tcPr>
          <w:p w14:paraId="6412722A" w14:textId="4ACC6D0A" w:rsidR="00E275A3" w:rsidRDefault="00663694" w:rsidP="00843051">
            <w:pPr>
              <w:pStyle w:val="Tabletext"/>
            </w:pPr>
            <w:r>
              <w:t xml:space="preserve">There were 152 complaints which were received where human rights were engaged. </w:t>
            </w:r>
          </w:p>
          <w:p w14:paraId="1D5B7341" w14:textId="77777777" w:rsidR="00663694" w:rsidRDefault="00663694" w:rsidP="00843051">
            <w:pPr>
              <w:pStyle w:val="Tabletext"/>
            </w:pPr>
            <w:r>
              <w:t xml:space="preserve">Of the 152 complaints </w:t>
            </w:r>
            <w:r w:rsidR="00C477CE">
              <w:t>received:</w:t>
            </w:r>
          </w:p>
          <w:p w14:paraId="3744940B" w14:textId="77777777" w:rsidR="00C477CE" w:rsidRDefault="00C477CE" w:rsidP="00C477CE">
            <w:pPr>
              <w:pStyle w:val="Tabletext"/>
              <w:numPr>
                <w:ilvl w:val="0"/>
                <w:numId w:val="37"/>
              </w:numPr>
            </w:pPr>
            <w:r>
              <w:t>56 were investigated and unsubstantiated</w:t>
            </w:r>
          </w:p>
          <w:p w14:paraId="669208A0" w14:textId="77777777" w:rsidR="00457E40" w:rsidRDefault="00457E40" w:rsidP="00C477CE">
            <w:pPr>
              <w:pStyle w:val="Tabletext"/>
              <w:numPr>
                <w:ilvl w:val="0"/>
                <w:numId w:val="37"/>
              </w:numPr>
            </w:pPr>
            <w:r>
              <w:t>42 were resolved through a local management action</w:t>
            </w:r>
          </w:p>
          <w:p w14:paraId="332DC7E6" w14:textId="77777777" w:rsidR="00457E40" w:rsidRDefault="00457E40" w:rsidP="00C477CE">
            <w:pPr>
              <w:pStyle w:val="Tabletext"/>
              <w:numPr>
                <w:ilvl w:val="0"/>
                <w:numId w:val="37"/>
              </w:numPr>
            </w:pPr>
            <w:r>
              <w:t>33 are still being investigated</w:t>
            </w:r>
          </w:p>
          <w:p w14:paraId="33C8135B" w14:textId="457A5CD6" w:rsidR="00F65E79" w:rsidRDefault="00F65E79" w:rsidP="00C477CE">
            <w:pPr>
              <w:pStyle w:val="Tabletext"/>
              <w:numPr>
                <w:ilvl w:val="0"/>
                <w:numId w:val="37"/>
              </w:numPr>
            </w:pPr>
            <w:r>
              <w:t xml:space="preserve">17 were investigated and identified as frivolous or insufficient evidence to support </w:t>
            </w:r>
            <w:r w:rsidR="001F5CF2">
              <w:t>allegation</w:t>
            </w:r>
          </w:p>
          <w:p w14:paraId="1B1397BD" w14:textId="57914CD1" w:rsidR="00E275A3" w:rsidRDefault="001F5CF2" w:rsidP="00C477CE">
            <w:pPr>
              <w:pStyle w:val="Tabletext"/>
              <w:numPr>
                <w:ilvl w:val="0"/>
                <w:numId w:val="37"/>
              </w:numPr>
            </w:pPr>
            <w:r>
              <w:t xml:space="preserve">4 were investigated and unsubstantiated. </w:t>
            </w:r>
          </w:p>
        </w:tc>
      </w:tr>
    </w:tbl>
    <w:p w14:paraId="02C1B030" w14:textId="64614386" w:rsidR="00225662" w:rsidRPr="00225662" w:rsidRDefault="00225662" w:rsidP="00225662">
      <w:bookmarkStart w:id="379" w:name="_Toc759784472"/>
      <w:bookmarkStart w:id="380" w:name="_Toc117697201"/>
      <w:r>
        <w:rPr>
          <w:color w:val="E66A37"/>
        </w:rPr>
        <w:br w:type="page"/>
      </w:r>
    </w:p>
    <w:p w14:paraId="49998758" w14:textId="333BFB04" w:rsidR="0063035A" w:rsidRPr="007E34BF" w:rsidRDefault="0063035A" w:rsidP="0063035A">
      <w:pPr>
        <w:pStyle w:val="Heading1"/>
        <w:rPr>
          <w:color w:val="E66A37"/>
        </w:rPr>
      </w:pPr>
      <w:bookmarkStart w:id="381" w:name="_Toc147757345"/>
      <w:bookmarkStart w:id="382" w:name="_Toc148086971"/>
      <w:r w:rsidRPr="007E34BF">
        <w:rPr>
          <w:color w:val="E66A37"/>
        </w:rPr>
        <w:lastRenderedPageBreak/>
        <w:t xml:space="preserve">Complaints </w:t>
      </w:r>
      <w:r w:rsidR="00DF65C6">
        <w:rPr>
          <w:color w:val="E66A37"/>
        </w:rPr>
        <w:t xml:space="preserve">made </w:t>
      </w:r>
      <w:r w:rsidRPr="007E34BF">
        <w:rPr>
          <w:color w:val="E66A37"/>
        </w:rPr>
        <w:t>to the Commission</w:t>
      </w:r>
      <w:bookmarkEnd w:id="379"/>
      <w:bookmarkEnd w:id="380"/>
      <w:bookmarkEnd w:id="381"/>
      <w:bookmarkEnd w:id="382"/>
    </w:p>
    <w:p w14:paraId="64C3CA7B" w14:textId="21EC3DDA" w:rsidR="007B3DFF" w:rsidRDefault="007B3DFF" w:rsidP="007B3DFF">
      <w:r>
        <w:t xml:space="preserve">The Commission receives complaints </w:t>
      </w:r>
      <w:r w:rsidR="009E4A36">
        <w:t xml:space="preserve">from </w:t>
      </w:r>
      <w:r w:rsidR="00FB4AAF">
        <w:t>people</w:t>
      </w:r>
      <w:r w:rsidR="009E4A36">
        <w:t xml:space="preserve"> who believe</w:t>
      </w:r>
      <w:r>
        <w:t xml:space="preserve"> that a public entity has not given proper consideration to their human rights when making a </w:t>
      </w:r>
      <w:proofErr w:type="gramStart"/>
      <w:r>
        <w:t>decision, or</w:t>
      </w:r>
      <w:proofErr w:type="gramEnd"/>
      <w:r>
        <w:t xml:space="preserve"> acted in a way that is not compatible with human rights.</w:t>
      </w:r>
    </w:p>
    <w:p w14:paraId="463BC1C0" w14:textId="08226925" w:rsidR="007B3DFF" w:rsidRPr="000F7EEB" w:rsidRDefault="007B3DFF" w:rsidP="007B3DFF">
      <w:pPr>
        <w:rPr>
          <w:rFonts w:eastAsia="Times New Roman" w:cs="Arial"/>
          <w:lang w:eastAsia="en-AU"/>
        </w:rPr>
      </w:pPr>
      <w:r w:rsidRPr="000F7EEB">
        <w:rPr>
          <w:rFonts w:eastAsia="Times New Roman" w:cs="Arial"/>
          <w:lang w:eastAsia="en-AU"/>
        </w:rPr>
        <w:t xml:space="preserve">The Commission is impartial and </w:t>
      </w:r>
      <w:r>
        <w:rPr>
          <w:rFonts w:eastAsia="Times New Roman" w:cs="Arial"/>
          <w:lang w:eastAsia="en-AU"/>
        </w:rPr>
        <w:t>does</w:t>
      </w:r>
      <w:r w:rsidRPr="000F7EEB">
        <w:rPr>
          <w:rFonts w:eastAsia="Times New Roman" w:cs="Arial"/>
          <w:lang w:eastAsia="en-AU"/>
        </w:rPr>
        <w:t xml:space="preserve"> not take sides</w:t>
      </w:r>
      <w:r w:rsidR="009032E5">
        <w:rPr>
          <w:rFonts w:eastAsia="Times New Roman" w:cs="Arial"/>
          <w:lang w:eastAsia="en-AU"/>
        </w:rPr>
        <w:t xml:space="preserve"> when assessing and resolving complaints</w:t>
      </w:r>
      <w:r w:rsidRPr="000F7EEB">
        <w:rPr>
          <w:rFonts w:eastAsia="Times New Roman" w:cs="Arial"/>
          <w:lang w:eastAsia="en-AU"/>
        </w:rPr>
        <w:t xml:space="preserve">. </w:t>
      </w:r>
      <w:r w:rsidR="005215CD">
        <w:rPr>
          <w:rFonts w:eastAsia="Times New Roman" w:cs="Arial"/>
          <w:lang w:eastAsia="en-AU"/>
        </w:rPr>
        <w:t>The Commission’s</w:t>
      </w:r>
      <w:r w:rsidRPr="000F7EEB">
        <w:rPr>
          <w:rFonts w:eastAsia="Times New Roman" w:cs="Arial"/>
          <w:lang w:eastAsia="en-AU"/>
        </w:rPr>
        <w:t xml:space="preserve"> role is not to decide </w:t>
      </w:r>
      <w:r w:rsidR="00A16D4E">
        <w:rPr>
          <w:rFonts w:eastAsia="Times New Roman" w:cs="Arial"/>
          <w:lang w:eastAsia="en-AU"/>
        </w:rPr>
        <w:t>whether a breach of human rights has occurred</w:t>
      </w:r>
      <w:r w:rsidRPr="000F7EEB">
        <w:rPr>
          <w:rFonts w:eastAsia="Times New Roman" w:cs="Arial"/>
          <w:lang w:eastAsia="en-AU"/>
        </w:rPr>
        <w:t xml:space="preserve"> or </w:t>
      </w:r>
      <w:r w:rsidR="00A16D4E">
        <w:rPr>
          <w:rFonts w:eastAsia="Times New Roman" w:cs="Arial"/>
          <w:lang w:eastAsia="en-AU"/>
        </w:rPr>
        <w:t>not</w:t>
      </w:r>
      <w:r>
        <w:rPr>
          <w:rFonts w:eastAsia="Times New Roman" w:cs="Arial"/>
          <w:lang w:eastAsia="en-AU"/>
        </w:rPr>
        <w:t>,</w:t>
      </w:r>
      <w:r w:rsidRPr="000F7EEB">
        <w:rPr>
          <w:rFonts w:eastAsia="Times New Roman" w:cs="Arial"/>
          <w:lang w:eastAsia="en-AU"/>
        </w:rPr>
        <w:t xml:space="preserve"> but to help people resolve complaints.</w:t>
      </w:r>
    </w:p>
    <w:p w14:paraId="7D84C042" w14:textId="77777777" w:rsidR="007B3DFF" w:rsidRPr="000F7EEB" w:rsidRDefault="007B3DFF" w:rsidP="007B3DFF">
      <w:pPr>
        <w:shd w:val="clear" w:color="auto" w:fill="FFFFFF"/>
        <w:spacing w:before="100" w:beforeAutospacing="1" w:after="100" w:afterAutospacing="1" w:line="240" w:lineRule="auto"/>
        <w:ind w:right="0"/>
        <w:textAlignment w:val="baseline"/>
        <w:rPr>
          <w:rFonts w:eastAsia="Times New Roman" w:cs="Arial"/>
          <w:lang w:eastAsia="en-AU"/>
        </w:rPr>
      </w:pPr>
      <w:r w:rsidRPr="000F7EEB">
        <w:rPr>
          <w:rFonts w:eastAsia="Times New Roman" w:cs="Arial"/>
          <w:lang w:eastAsia="en-AU"/>
        </w:rPr>
        <w:t>The Commission’s role is to:</w:t>
      </w:r>
    </w:p>
    <w:p w14:paraId="68D09830" w14:textId="2B28621F" w:rsidR="007B3DFF" w:rsidRPr="00432F57" w:rsidRDefault="007B3DFF" w:rsidP="007B3DFF">
      <w:pPr>
        <w:pStyle w:val="Listparagraph-bulleted"/>
      </w:pPr>
      <w:r>
        <w:t xml:space="preserve">work to ensure that everyone </w:t>
      </w:r>
      <w:proofErr w:type="gramStart"/>
      <w:r w:rsidR="00531C2C">
        <w:t>is able to</w:t>
      </w:r>
      <w:proofErr w:type="gramEnd"/>
      <w:r w:rsidR="00531C2C">
        <w:t xml:space="preserve"> </w:t>
      </w:r>
      <w:r>
        <w:t>put forward their point of view, is listened to, and feels safe</w:t>
      </w:r>
    </w:p>
    <w:p w14:paraId="256B5F27" w14:textId="77777777" w:rsidR="007B3DFF" w:rsidRPr="00374AB8" w:rsidRDefault="007B3DFF" w:rsidP="007B3DFF">
      <w:pPr>
        <w:pStyle w:val="Listparagraph-bulleted"/>
      </w:pPr>
      <w:r>
        <w:t>assist everyone reach agreement about how to resolve the complaint, and</w:t>
      </w:r>
    </w:p>
    <w:p w14:paraId="607E2F94" w14:textId="322AEDF6" w:rsidR="009775FC" w:rsidRDefault="007B3DFF" w:rsidP="00FB2D0E">
      <w:pPr>
        <w:pStyle w:val="Listparagraph-bulleted"/>
      </w:pPr>
      <w:r>
        <w:t>ensure the process is fair.</w:t>
      </w:r>
    </w:p>
    <w:p w14:paraId="2B10C1EE" w14:textId="0E7510B4" w:rsidR="007B3DFF" w:rsidRDefault="007B3DFF" w:rsidP="007B3DFF">
      <w:r>
        <w:t>This section contains</w:t>
      </w:r>
      <w:r w:rsidR="00FD6EC1">
        <w:t xml:space="preserve"> information on human rights complaints finalised by the Commission in </w:t>
      </w:r>
      <w:r w:rsidR="007D27F7">
        <w:t>2022-23</w:t>
      </w:r>
      <w:r w:rsidR="00DF65C6">
        <w:t xml:space="preserve">. </w:t>
      </w:r>
      <w:r>
        <w:t>More detailed information</w:t>
      </w:r>
      <w:r w:rsidR="00DF65C6">
        <w:t xml:space="preserve"> on the data represented in graphs</w:t>
      </w:r>
      <w:r>
        <w:t xml:space="preserve"> is provided in data tables in </w:t>
      </w:r>
      <w:r w:rsidRPr="00C73315">
        <w:t>Appendix C</w:t>
      </w:r>
      <w:r>
        <w:t>.</w:t>
      </w:r>
    </w:p>
    <w:p w14:paraId="1E699C80" w14:textId="77777777" w:rsidR="00FD3276" w:rsidRPr="007E34BF" w:rsidRDefault="00FD3276" w:rsidP="00FD3276">
      <w:pPr>
        <w:pStyle w:val="Heading2"/>
        <w:rPr>
          <w:color w:val="E66A37"/>
        </w:rPr>
      </w:pPr>
      <w:bookmarkStart w:id="383" w:name="_Toc85526731"/>
      <w:bookmarkStart w:id="384" w:name="_Toc85787146"/>
      <w:bookmarkStart w:id="385" w:name="_Toc117697202"/>
      <w:bookmarkStart w:id="386" w:name="_Toc117697909"/>
      <w:bookmarkStart w:id="387" w:name="_Toc147757346"/>
      <w:bookmarkStart w:id="388" w:name="_Toc148086972"/>
      <w:bookmarkStart w:id="389" w:name="_Toc1192883021"/>
      <w:r w:rsidRPr="007E34BF">
        <w:rPr>
          <w:color w:val="E66A37"/>
        </w:rPr>
        <w:t>Complaints processes and terminology</w:t>
      </w:r>
      <w:bookmarkEnd w:id="383"/>
      <w:bookmarkEnd w:id="384"/>
      <w:bookmarkEnd w:id="385"/>
      <w:bookmarkEnd w:id="386"/>
      <w:bookmarkEnd w:id="387"/>
      <w:bookmarkEnd w:id="388"/>
      <w:r w:rsidRPr="007E34BF">
        <w:rPr>
          <w:color w:val="E66A37"/>
        </w:rPr>
        <w:t xml:space="preserve"> </w:t>
      </w:r>
      <w:bookmarkEnd w:id="389"/>
    </w:p>
    <w:p w14:paraId="54A5951F" w14:textId="6C4A2BD9" w:rsidR="00FD3276" w:rsidRPr="007E34BF" w:rsidRDefault="00450768" w:rsidP="00FD3276">
      <w:pPr>
        <w:pStyle w:val="Heading3"/>
        <w:rPr>
          <w:color w:val="E66A37"/>
        </w:rPr>
      </w:pPr>
      <w:bookmarkStart w:id="390" w:name="_Toc184079945"/>
      <w:r>
        <w:rPr>
          <w:color w:val="E66A37"/>
        </w:rPr>
        <w:t>P</w:t>
      </w:r>
      <w:r w:rsidR="00FD3276" w:rsidRPr="007E34BF">
        <w:rPr>
          <w:color w:val="E66A37"/>
        </w:rPr>
        <w:t>iggy-back complaint</w:t>
      </w:r>
      <w:r>
        <w:rPr>
          <w:color w:val="E66A37"/>
        </w:rPr>
        <w:t>s</w:t>
      </w:r>
      <w:r w:rsidR="00ED143A">
        <w:rPr>
          <w:color w:val="E66A37"/>
        </w:rPr>
        <w:t xml:space="preserve"> </w:t>
      </w:r>
      <w:r w:rsidR="00350C47">
        <w:rPr>
          <w:color w:val="E66A37"/>
        </w:rPr>
        <w:t>a</w:t>
      </w:r>
      <w:r w:rsidR="00FD3276" w:rsidRPr="007E34BF">
        <w:rPr>
          <w:color w:val="E66A37"/>
        </w:rPr>
        <w:t xml:space="preserve">nd human rights only </w:t>
      </w:r>
      <w:bookmarkEnd w:id="390"/>
      <w:r w:rsidR="00FD3276" w:rsidRPr="007E34BF">
        <w:rPr>
          <w:color w:val="E66A37"/>
        </w:rPr>
        <w:t>complaint</w:t>
      </w:r>
      <w:r>
        <w:rPr>
          <w:color w:val="E66A37"/>
        </w:rPr>
        <w:t>s</w:t>
      </w:r>
    </w:p>
    <w:p w14:paraId="6F56A92A" w14:textId="6A0E02A8" w:rsidR="00FD3276" w:rsidRDefault="62A97E60" w:rsidP="00FD3276">
      <w:pPr>
        <w:rPr>
          <w:i/>
        </w:rPr>
      </w:pPr>
      <w:r>
        <w:t xml:space="preserve">Some complaints raise issues that might be covered by </w:t>
      </w:r>
      <w:r w:rsidR="39B90020">
        <w:t>both</w:t>
      </w:r>
      <w:r w:rsidR="00FD3276">
        <w:t xml:space="preserve"> the </w:t>
      </w:r>
      <w:r w:rsidR="00FD3276" w:rsidRPr="00B70C22">
        <w:rPr>
          <w:i/>
        </w:rPr>
        <w:t xml:space="preserve">Anti-Discrimination Act 1991 </w:t>
      </w:r>
      <w:r w:rsidR="00FD3276">
        <w:t xml:space="preserve">and the </w:t>
      </w:r>
      <w:r w:rsidR="00FD3276" w:rsidRPr="00B70C22">
        <w:rPr>
          <w:i/>
        </w:rPr>
        <w:t>Human Rights Act 2019</w:t>
      </w:r>
      <w:r w:rsidR="61B635D6" w:rsidRPr="27274A20">
        <w:rPr>
          <w:i/>
          <w:iCs/>
        </w:rPr>
        <w:t>.</w:t>
      </w:r>
    </w:p>
    <w:p w14:paraId="27E8A9D8" w14:textId="0433E346" w:rsidR="0070565F" w:rsidRPr="008A00EB" w:rsidRDefault="00FD3276" w:rsidP="00FD3276">
      <w:r w:rsidRPr="008A00EB">
        <w:t xml:space="preserve">Under </w:t>
      </w:r>
      <w:r w:rsidRPr="009A3E77">
        <w:t>the Human Rights Act,</w:t>
      </w:r>
      <w:r w:rsidRPr="008A00EB">
        <w:t xml:space="preserve"> </w:t>
      </w:r>
      <w:r w:rsidR="00A81B6D">
        <w:t xml:space="preserve">if the Commissioner considers that </w:t>
      </w:r>
      <w:r w:rsidR="00D8026C">
        <w:t>a</w:t>
      </w:r>
      <w:r w:rsidR="00A81B6D">
        <w:t xml:space="preserve"> human rights complaint would be more appropriately dealt </w:t>
      </w:r>
      <w:r w:rsidR="00D8026C">
        <w:t xml:space="preserve">with </w:t>
      </w:r>
      <w:r w:rsidR="00A81B6D">
        <w:t xml:space="preserve">as an alleged contravention of the </w:t>
      </w:r>
      <w:r w:rsidR="00A81B6D" w:rsidRPr="009A3E77">
        <w:t>Anti-Discrimination Act,</w:t>
      </w:r>
      <w:r w:rsidR="00A81B6D">
        <w:t xml:space="preserve"> </w:t>
      </w:r>
      <w:r w:rsidR="0002742B">
        <w:t xml:space="preserve">the Commission may deal with </w:t>
      </w:r>
      <w:r w:rsidR="00A96D43">
        <w:t xml:space="preserve">the complaint under that Act, </w:t>
      </w:r>
      <w:r w:rsidR="00B1323A" w:rsidRPr="00455B1F">
        <w:rPr>
          <w:iCs/>
        </w:rPr>
        <w:t>with the consent of the complainant</w:t>
      </w:r>
      <w:r w:rsidR="00A96D43">
        <w:rPr>
          <w:iCs/>
        </w:rPr>
        <w:t>.</w:t>
      </w:r>
      <w:r w:rsidR="00703E19">
        <w:rPr>
          <w:rStyle w:val="FootnoteReference"/>
          <w:iCs/>
        </w:rPr>
        <w:footnoteReference w:id="49"/>
      </w:r>
      <w:r w:rsidR="00A81B6D">
        <w:rPr>
          <w:iCs/>
        </w:rPr>
        <w:t xml:space="preserve"> </w:t>
      </w:r>
    </w:p>
    <w:p w14:paraId="37207CE7" w14:textId="58C0FD47" w:rsidR="000B7168" w:rsidRDefault="00FD3276" w:rsidP="00FD3276">
      <w:r w:rsidRPr="008A00EB">
        <w:t>A ‘</w:t>
      </w:r>
      <w:r>
        <w:t>piggy-back’ complaint</w:t>
      </w:r>
      <w:r w:rsidRPr="008A00EB">
        <w:t xml:space="preserve"> </w:t>
      </w:r>
      <w:r w:rsidR="005F01FC">
        <w:t xml:space="preserve">at the Commission </w:t>
      </w:r>
      <w:r w:rsidRPr="008A00EB">
        <w:t xml:space="preserve">is where </w:t>
      </w:r>
      <w:r w:rsidR="4B276998">
        <w:t xml:space="preserve">a </w:t>
      </w:r>
      <w:r w:rsidRPr="008A00EB">
        <w:t xml:space="preserve">complaint </w:t>
      </w:r>
      <w:r w:rsidR="1D58B29C">
        <w:t xml:space="preserve">is dealt with </w:t>
      </w:r>
      <w:r w:rsidRPr="008A00EB">
        <w:t xml:space="preserve">under the </w:t>
      </w:r>
      <w:r w:rsidRPr="009A3E77">
        <w:t xml:space="preserve">Anti-Discrimination Act </w:t>
      </w:r>
      <w:r w:rsidRPr="008A00EB">
        <w:t xml:space="preserve">(such as </w:t>
      </w:r>
      <w:r w:rsidR="00035517">
        <w:t xml:space="preserve">a </w:t>
      </w:r>
      <w:r w:rsidRPr="008A00EB">
        <w:t>discrimination</w:t>
      </w:r>
      <w:r w:rsidR="00035517">
        <w:t xml:space="preserve"> complaint</w:t>
      </w:r>
      <w:r w:rsidRPr="008A00EB">
        <w:t xml:space="preserve">) but </w:t>
      </w:r>
      <w:r w:rsidR="2C54BDFD">
        <w:t xml:space="preserve">is against a public entity and therefore </w:t>
      </w:r>
      <w:r w:rsidRPr="008A00EB">
        <w:t xml:space="preserve">raises human rights issues </w:t>
      </w:r>
      <w:r>
        <w:t xml:space="preserve">under </w:t>
      </w:r>
      <w:r w:rsidRPr="008A00EB">
        <w:t xml:space="preserve">the </w:t>
      </w:r>
      <w:r w:rsidRPr="009A3E77">
        <w:rPr>
          <w:iCs/>
        </w:rPr>
        <w:t>Human Rights A</w:t>
      </w:r>
      <w:r w:rsidR="009A3E77">
        <w:rPr>
          <w:iCs/>
        </w:rPr>
        <w:t>ct</w:t>
      </w:r>
      <w:r w:rsidRPr="008A00EB">
        <w:t>.</w:t>
      </w:r>
      <w:r w:rsidR="009E526C">
        <w:t xml:space="preserve"> The human rights aspects of the complaint are ‘piggy-backed’ onto the discrimination claim.</w:t>
      </w:r>
      <w:r w:rsidRPr="008A00EB">
        <w:t xml:space="preserve"> The complaint parties</w:t>
      </w:r>
      <w:r w:rsidR="00EA7F76">
        <w:t xml:space="preserve"> usually</w:t>
      </w:r>
      <w:r w:rsidRPr="008A00EB">
        <w:t xml:space="preserve"> proceed through </w:t>
      </w:r>
      <w:r w:rsidR="00C20B5D">
        <w:t xml:space="preserve">a </w:t>
      </w:r>
      <w:r w:rsidRPr="008A00EB">
        <w:t xml:space="preserve">conciliation </w:t>
      </w:r>
      <w:r w:rsidR="00C20B5D">
        <w:t xml:space="preserve">conference </w:t>
      </w:r>
      <w:r w:rsidRPr="008A00EB">
        <w:t xml:space="preserve">for these matters </w:t>
      </w:r>
      <w:r w:rsidR="00BE374A">
        <w:t>i</w:t>
      </w:r>
      <w:r w:rsidR="00543118">
        <w:t xml:space="preserve">n </w:t>
      </w:r>
      <w:r w:rsidR="00A941AC">
        <w:t>which</w:t>
      </w:r>
      <w:r w:rsidR="00543118" w:rsidRPr="008A00EB">
        <w:t xml:space="preserve"> an impartial conciliator assists the parties to resolve the complaint, </w:t>
      </w:r>
      <w:r w:rsidRPr="008A00EB">
        <w:t xml:space="preserve">and the complainant has the option of referring their complaint to the </w:t>
      </w:r>
      <w:r>
        <w:t xml:space="preserve">relevant </w:t>
      </w:r>
      <w:r w:rsidR="00EA7F76">
        <w:t>t</w:t>
      </w:r>
      <w:r w:rsidRPr="008A00EB">
        <w:t xml:space="preserve">ribunal </w:t>
      </w:r>
      <w:r w:rsidR="00EA7F76">
        <w:t>if</w:t>
      </w:r>
      <w:r w:rsidR="00EA7F76" w:rsidRPr="008A00EB">
        <w:t xml:space="preserve"> </w:t>
      </w:r>
      <w:r w:rsidRPr="008A00EB">
        <w:t xml:space="preserve">it </w:t>
      </w:r>
      <w:r w:rsidR="000B7168">
        <w:t xml:space="preserve">does </w:t>
      </w:r>
      <w:r w:rsidRPr="008A00EB">
        <w:t xml:space="preserve">not resolve. </w:t>
      </w:r>
    </w:p>
    <w:p w14:paraId="5FCF6DD2" w14:textId="7EC16534" w:rsidR="00460F54" w:rsidRDefault="000C15A3" w:rsidP="00FD3276">
      <w:r>
        <w:t>A ‘h</w:t>
      </w:r>
      <w:r w:rsidR="0057128F">
        <w:t>uman rights only</w:t>
      </w:r>
      <w:r>
        <w:t>’</w:t>
      </w:r>
      <w:r w:rsidR="00D968C0">
        <w:t xml:space="preserve"> complaint </w:t>
      </w:r>
      <w:r>
        <w:t>is</w:t>
      </w:r>
      <w:r w:rsidR="00C70A96">
        <w:t xml:space="preserve"> confined </w:t>
      </w:r>
      <w:r w:rsidR="00BE6EF4">
        <w:t xml:space="preserve">to </w:t>
      </w:r>
      <w:r>
        <w:t xml:space="preserve">a </w:t>
      </w:r>
      <w:r w:rsidR="00BE6EF4">
        <w:t xml:space="preserve">complaint about </w:t>
      </w:r>
      <w:r>
        <w:t xml:space="preserve">a </w:t>
      </w:r>
      <w:r w:rsidR="00BE6EF4">
        <w:t>public entit</w:t>
      </w:r>
      <w:r>
        <w:t>y</w:t>
      </w:r>
      <w:r w:rsidR="00BE6EF4">
        <w:t xml:space="preserve"> in relation to an act or decision of the public entity </w:t>
      </w:r>
      <w:r w:rsidR="000A11CD">
        <w:t xml:space="preserve">that is not compatible with </w:t>
      </w:r>
      <w:r w:rsidR="005129B0">
        <w:t xml:space="preserve">the </w:t>
      </w:r>
      <w:r w:rsidR="005129B0">
        <w:lastRenderedPageBreak/>
        <w:t xml:space="preserve">person’s </w:t>
      </w:r>
      <w:r w:rsidR="000A11CD">
        <w:t xml:space="preserve">human rights, or that proper consideration </w:t>
      </w:r>
      <w:r w:rsidR="00933310">
        <w:t>of</w:t>
      </w:r>
      <w:r w:rsidR="000A11CD">
        <w:t xml:space="preserve"> a human right relevant to a decision</w:t>
      </w:r>
      <w:r w:rsidR="008D6DDF">
        <w:t xml:space="preserve"> was lacking.</w:t>
      </w:r>
      <w:r w:rsidR="0057128F">
        <w:t xml:space="preserve"> </w:t>
      </w:r>
    </w:p>
    <w:p w14:paraId="2FC01999" w14:textId="47A325FF" w:rsidR="00460F54" w:rsidRPr="008A00EB" w:rsidRDefault="00460F54" w:rsidP="00460F54">
      <w:r>
        <w:t>The complaint</w:t>
      </w:r>
      <w:r w:rsidR="00B112A6">
        <w:t xml:space="preserve"> resolution</w:t>
      </w:r>
      <w:r>
        <w:t xml:space="preserve"> process for</w:t>
      </w:r>
      <w:r w:rsidRPr="008A00EB">
        <w:t xml:space="preserve"> human rights only complaints occur</w:t>
      </w:r>
      <w:r w:rsidR="00BD310D">
        <w:t>s</w:t>
      </w:r>
      <w:r w:rsidRPr="008A00EB">
        <w:t xml:space="preserve"> either through a conciliation conference or by early intervention, </w:t>
      </w:r>
      <w:r w:rsidR="0016747A">
        <w:t xml:space="preserve">in </w:t>
      </w:r>
      <w:r w:rsidRPr="008A00EB">
        <w:t xml:space="preserve">which the matter is </w:t>
      </w:r>
      <w:r w:rsidR="00783904">
        <w:t>managed</w:t>
      </w:r>
      <w:r w:rsidR="00783904" w:rsidRPr="008A00EB">
        <w:t xml:space="preserve"> </w:t>
      </w:r>
      <w:r w:rsidR="00631C3C">
        <w:t xml:space="preserve">using a </w:t>
      </w:r>
      <w:r w:rsidR="009C6C94" w:rsidRPr="008A00EB">
        <w:t>shuttle negotiation</w:t>
      </w:r>
      <w:r w:rsidR="009C6C94">
        <w:t xml:space="preserve"> </w:t>
      </w:r>
      <w:r w:rsidR="00631C3C">
        <w:t xml:space="preserve">process </w:t>
      </w:r>
      <w:r w:rsidR="00CA65BA">
        <w:t>in which</w:t>
      </w:r>
      <w:r w:rsidRPr="008A00EB">
        <w:t xml:space="preserve"> the conciliator speaks with the parties separately </w:t>
      </w:r>
      <w:r w:rsidR="00E75BC1">
        <w:t>t</w:t>
      </w:r>
      <w:r w:rsidR="00783904">
        <w:t xml:space="preserve">o </w:t>
      </w:r>
      <w:r w:rsidR="00E75BC1">
        <w:t xml:space="preserve">reach a resolution of </w:t>
      </w:r>
      <w:r w:rsidR="00783904">
        <w:t>the matter</w:t>
      </w:r>
      <w:r w:rsidRPr="008A00EB">
        <w:t xml:space="preserve">. </w:t>
      </w:r>
    </w:p>
    <w:p w14:paraId="6AA4A777" w14:textId="14C056D6" w:rsidR="00FD3276" w:rsidRPr="008A00EB" w:rsidRDefault="00FD3276" w:rsidP="00FD3276">
      <w:r w:rsidRPr="008A00EB">
        <w:t xml:space="preserve">If a complaint is </w:t>
      </w:r>
      <w:r w:rsidR="00D0667D">
        <w:t xml:space="preserve">a </w:t>
      </w:r>
      <w:proofErr w:type="gramStart"/>
      <w:r w:rsidRPr="008A00EB">
        <w:t>human rights</w:t>
      </w:r>
      <w:proofErr w:type="gramEnd"/>
      <w:r w:rsidRPr="008A00EB">
        <w:t xml:space="preserve"> only complaint, there is no right of referral </w:t>
      </w:r>
      <w:r w:rsidR="00D0667D">
        <w:t xml:space="preserve">to </w:t>
      </w:r>
      <w:r w:rsidR="00873693">
        <w:t xml:space="preserve">a tribunal </w:t>
      </w:r>
      <w:r w:rsidR="07E73B7D">
        <w:t>for a decision on the complaint</w:t>
      </w:r>
      <w:r w:rsidR="00B702C9">
        <w:t xml:space="preserve"> if it does not resolve at the Commission</w:t>
      </w:r>
      <w:r w:rsidR="00873693">
        <w:t xml:space="preserve">, </w:t>
      </w:r>
      <w:r w:rsidRPr="008A00EB">
        <w:t>and</w:t>
      </w:r>
      <w:r>
        <w:t xml:space="preserve"> </w:t>
      </w:r>
      <w:r w:rsidRPr="008A00EB">
        <w:t>no</w:t>
      </w:r>
      <w:r>
        <w:t xml:space="preserve"> right to</w:t>
      </w:r>
      <w:r w:rsidRPr="008A00EB">
        <w:t xml:space="preserve"> compensation</w:t>
      </w:r>
      <w:r>
        <w:t>.</w:t>
      </w:r>
      <w:r w:rsidRPr="008A00EB">
        <w:t xml:space="preserve"> </w:t>
      </w:r>
    </w:p>
    <w:p w14:paraId="7103AF76" w14:textId="77777777" w:rsidR="00FD3276" w:rsidRPr="007E34BF" w:rsidRDefault="00FD3276" w:rsidP="00FD3276">
      <w:pPr>
        <w:pStyle w:val="Heading3"/>
        <w:rPr>
          <w:color w:val="E66A37"/>
        </w:rPr>
      </w:pPr>
      <w:bookmarkStart w:id="391" w:name="_Toc286320886"/>
      <w:r w:rsidRPr="007E34BF">
        <w:rPr>
          <w:color w:val="E66A37"/>
        </w:rPr>
        <w:t>Who can make a complaint?</w:t>
      </w:r>
      <w:bookmarkEnd w:id="391"/>
    </w:p>
    <w:p w14:paraId="536B5C42" w14:textId="63AB897E" w:rsidR="00181D05" w:rsidRDefault="00FD3276" w:rsidP="00FD3276">
      <w:r w:rsidRPr="008A00EB">
        <w:t xml:space="preserve">A complaint </w:t>
      </w:r>
      <w:r w:rsidR="006A032C">
        <w:t>may</w:t>
      </w:r>
      <w:r w:rsidRPr="008A00EB">
        <w:t xml:space="preserve"> be made by </w:t>
      </w:r>
      <w:r w:rsidR="00423D51">
        <w:t>a person</w:t>
      </w:r>
      <w:r w:rsidRPr="008A00EB">
        <w:t xml:space="preserve"> who </w:t>
      </w:r>
      <w:r w:rsidR="0012487B">
        <w:t>alleges that they</w:t>
      </w:r>
      <w:r w:rsidR="008F4E5D">
        <w:t xml:space="preserve"> have</w:t>
      </w:r>
      <w:r w:rsidRPr="008A00EB" w:rsidDel="000A5E87">
        <w:t xml:space="preserve"> </w:t>
      </w:r>
      <w:r w:rsidR="000A5E87">
        <w:t>been</w:t>
      </w:r>
      <w:r w:rsidR="000A5E87" w:rsidRPr="008A00EB">
        <w:t xml:space="preserve"> </w:t>
      </w:r>
      <w:r w:rsidRPr="008A00EB">
        <w:t>subject</w:t>
      </w:r>
      <w:r w:rsidR="000A5E87">
        <w:t>ed</w:t>
      </w:r>
      <w:r w:rsidRPr="008A00EB">
        <w:t xml:space="preserve"> </w:t>
      </w:r>
      <w:r w:rsidR="000A5E87">
        <w:t>to</w:t>
      </w:r>
      <w:r w:rsidR="000A5E87" w:rsidRPr="008A00EB">
        <w:t xml:space="preserve"> </w:t>
      </w:r>
      <w:r w:rsidRPr="008A00EB">
        <w:t xml:space="preserve">a </w:t>
      </w:r>
      <w:r w:rsidR="00423D51">
        <w:t>limitation</w:t>
      </w:r>
      <w:r w:rsidRPr="008A00EB">
        <w:t xml:space="preserve"> of </w:t>
      </w:r>
      <w:r w:rsidR="00423D51">
        <w:t xml:space="preserve">their </w:t>
      </w:r>
      <w:r w:rsidRPr="008A00EB">
        <w:t xml:space="preserve">human rights </w:t>
      </w:r>
      <w:r w:rsidR="000039B4">
        <w:t>by a public entity</w:t>
      </w:r>
      <w:r w:rsidRPr="008A00EB">
        <w:t>. That is, the</w:t>
      </w:r>
      <w:r w:rsidRPr="008A00EB" w:rsidDel="003D2B48">
        <w:t xml:space="preserve"> </w:t>
      </w:r>
      <w:r w:rsidR="003D2B48">
        <w:t>person</w:t>
      </w:r>
      <w:r w:rsidRPr="008A00EB">
        <w:t xml:space="preserve"> alleges that a public entity has acted or </w:t>
      </w:r>
      <w:proofErr w:type="gramStart"/>
      <w:r w:rsidRPr="008A00EB">
        <w:t>made a decision</w:t>
      </w:r>
      <w:proofErr w:type="gramEnd"/>
      <w:r w:rsidRPr="008A00EB">
        <w:t xml:space="preserve"> in a way that is not compatible with their human </w:t>
      </w:r>
      <w:r w:rsidR="00C44BF6" w:rsidRPr="008A00EB">
        <w:t>rights or</w:t>
      </w:r>
      <w:r w:rsidRPr="008A00EB">
        <w:t xml:space="preserve"> has failed to give proper consideration to a human right relevant to a decision that </w:t>
      </w:r>
      <w:r w:rsidR="00CE5E60">
        <w:t>affects</w:t>
      </w:r>
      <w:r w:rsidRPr="008A00EB">
        <w:t xml:space="preserve"> them. </w:t>
      </w:r>
    </w:p>
    <w:p w14:paraId="356F3508" w14:textId="48FE902C" w:rsidR="00FD3276" w:rsidRDefault="00FD3276" w:rsidP="00FD3276">
      <w:r w:rsidRPr="008A00EB">
        <w:t xml:space="preserve">The </w:t>
      </w:r>
      <w:r w:rsidR="003D2B48">
        <w:t>person</w:t>
      </w:r>
      <w:r w:rsidRPr="008A00EB">
        <w:t xml:space="preserve"> can appoint an agent, or the Commission can authorise another person to make a complaint for the</w:t>
      </w:r>
      <w:r w:rsidR="00FC1E12">
        <w:t>m</w:t>
      </w:r>
      <w:r w:rsidRPr="008A00EB">
        <w:t>. Two or more persons can make a joint complaint.</w:t>
      </w:r>
      <w:r w:rsidRPr="008A00EB">
        <w:rPr>
          <w:rStyle w:val="FootnoteReference"/>
        </w:rPr>
        <w:footnoteReference w:id="50"/>
      </w:r>
    </w:p>
    <w:p w14:paraId="065254CB" w14:textId="77777777" w:rsidR="00FD3276" w:rsidRPr="007E34BF" w:rsidRDefault="00FD3276" w:rsidP="00FD3276">
      <w:pPr>
        <w:pStyle w:val="Heading3"/>
        <w:rPr>
          <w:color w:val="E66A37"/>
        </w:rPr>
      </w:pPr>
      <w:bookmarkStart w:id="392" w:name="_Toc1384754327"/>
      <w:r w:rsidRPr="007E34BF">
        <w:rPr>
          <w:color w:val="E66A37"/>
        </w:rPr>
        <w:t>What is an accepted complaint?</w:t>
      </w:r>
      <w:bookmarkEnd w:id="392"/>
    </w:p>
    <w:p w14:paraId="1F8B9DE7" w14:textId="03A46ADB" w:rsidR="00FD3276" w:rsidRPr="008A00EB" w:rsidRDefault="00FD3276" w:rsidP="00FD3276">
      <w:r w:rsidRPr="008A00EB">
        <w:t>The Commission assesses each complaint received and records which human rights are relevant based on the allegations raised by the complaint</w:t>
      </w:r>
      <w:r w:rsidR="00E670C2">
        <w:t>,</w:t>
      </w:r>
      <w:r w:rsidRPr="008A00EB">
        <w:t xml:space="preserve"> as well as which type of public entity is involved (</w:t>
      </w:r>
      <w:r w:rsidR="00E670C2">
        <w:t>for example</w:t>
      </w:r>
      <w:r w:rsidR="004E4E9F">
        <w:t>,</w:t>
      </w:r>
      <w:r w:rsidRPr="008A00EB">
        <w:t xml:space="preserve"> state government, </w:t>
      </w:r>
      <w:r>
        <w:t>local government</w:t>
      </w:r>
      <w:r w:rsidRPr="008A00EB">
        <w:t>, or functional entity) and in which sector (</w:t>
      </w:r>
      <w:r w:rsidR="004E4E9F">
        <w:t>for example,</w:t>
      </w:r>
      <w:r w:rsidRPr="008A00EB">
        <w:t xml:space="preserve"> health, education, court services etc.). </w:t>
      </w:r>
    </w:p>
    <w:p w14:paraId="4A357C90" w14:textId="0555E7CC" w:rsidR="00FD3276" w:rsidRPr="008A00EB" w:rsidRDefault="00FD3276" w:rsidP="00FD3276">
      <w:pPr>
        <w:rPr>
          <w:rFonts w:cs="Arial"/>
          <w:lang w:val="en-US"/>
        </w:rPr>
      </w:pPr>
      <w:r w:rsidRPr="008A00EB">
        <w:rPr>
          <w:rFonts w:cs="Arial"/>
          <w:lang w:val="en-US"/>
        </w:rPr>
        <w:t xml:space="preserve">An ‘accepted complaint’ means that the Commission has assessed the complaint and decided that the matter should proceed to a dispute resolution process (conciliation or early intervention) to try to resolve the issues. </w:t>
      </w:r>
    </w:p>
    <w:p w14:paraId="00F86B65" w14:textId="1D2580CB" w:rsidR="00FD3276" w:rsidRPr="008A00EB" w:rsidRDefault="00022343" w:rsidP="00FD3276">
      <w:pPr>
        <w:rPr>
          <w:rFonts w:cs="Arial"/>
        </w:rPr>
      </w:pPr>
      <w:r>
        <w:rPr>
          <w:rFonts w:cs="Arial"/>
          <w:lang w:val="en-US"/>
        </w:rPr>
        <w:t xml:space="preserve">Under the Human Rights Act, a </w:t>
      </w:r>
      <w:r w:rsidR="00FD3276" w:rsidRPr="008A00EB">
        <w:rPr>
          <w:rFonts w:cs="Arial"/>
          <w:lang w:val="en-US"/>
        </w:rPr>
        <w:t>complaint can only be accepted if it is made in writing and includes enough details to indicate the alleged contravention to which the complaint relates</w:t>
      </w:r>
      <w:r w:rsidR="00FD3276" w:rsidRPr="00022343">
        <w:rPr>
          <w:rFonts w:cs="Arial"/>
          <w:iCs/>
          <w:lang w:val="en-US"/>
        </w:rPr>
        <w:t>.</w:t>
      </w:r>
      <w:r>
        <w:rPr>
          <w:rStyle w:val="FootnoteReference"/>
          <w:rFonts w:cs="Arial"/>
          <w:iCs/>
          <w:lang w:val="en-US"/>
        </w:rPr>
        <w:footnoteReference w:id="51"/>
      </w:r>
      <w:r w:rsidR="00FD3276" w:rsidRPr="00022343">
        <w:rPr>
          <w:rFonts w:cs="Arial"/>
          <w:iCs/>
          <w:lang w:val="en-US"/>
        </w:rPr>
        <w:t xml:space="preserve"> </w:t>
      </w:r>
      <w:r w:rsidR="00FD3276" w:rsidRPr="008A00EB">
        <w:rPr>
          <w:rFonts w:cs="Arial"/>
          <w:lang w:val="en-US"/>
        </w:rPr>
        <w:t xml:space="preserve">When deciding whether to accept a complaint, the complaint handler will consider </w:t>
      </w:r>
      <w:r w:rsidR="00776CAF">
        <w:rPr>
          <w:rFonts w:cs="Arial"/>
          <w:lang w:val="en-US"/>
        </w:rPr>
        <w:t>whether</w:t>
      </w:r>
      <w:r w:rsidR="00FD3276" w:rsidRPr="008A00EB">
        <w:rPr>
          <w:rFonts w:cs="Arial"/>
          <w:lang w:val="en-US"/>
        </w:rPr>
        <w:t xml:space="preserve"> there </w:t>
      </w:r>
      <w:r w:rsidR="00776CAF">
        <w:rPr>
          <w:rFonts w:cs="Arial"/>
          <w:lang w:val="en-US"/>
        </w:rPr>
        <w:t>may have</w:t>
      </w:r>
      <w:r w:rsidR="00776CAF" w:rsidRPr="008A00EB">
        <w:rPr>
          <w:rFonts w:cs="Arial"/>
          <w:lang w:val="en-US"/>
        </w:rPr>
        <w:t xml:space="preserve"> </w:t>
      </w:r>
      <w:r w:rsidR="00FD3276" w:rsidRPr="008A00EB">
        <w:rPr>
          <w:rFonts w:cs="Arial"/>
          <w:lang w:val="en-US"/>
        </w:rPr>
        <w:t xml:space="preserve">been an </w:t>
      </w:r>
      <w:r w:rsidR="00FD3276" w:rsidRPr="008A00EB">
        <w:rPr>
          <w:rFonts w:cs="Arial"/>
        </w:rPr>
        <w:t>unreasonable limitation of human rights.</w:t>
      </w:r>
    </w:p>
    <w:p w14:paraId="553CB551" w14:textId="1277C162" w:rsidR="00FD3276" w:rsidRPr="008A00EB" w:rsidRDefault="00FD3276" w:rsidP="00FD3276">
      <w:r w:rsidRPr="008A00EB">
        <w:rPr>
          <w:rFonts w:cs="Arial"/>
        </w:rPr>
        <w:t>By accepting a complaint</w:t>
      </w:r>
      <w:r w:rsidR="00EF0ABC">
        <w:rPr>
          <w:rFonts w:cs="Arial"/>
        </w:rPr>
        <w:t>,</w:t>
      </w:r>
      <w:r w:rsidRPr="008A00EB">
        <w:rPr>
          <w:rFonts w:cs="Arial"/>
        </w:rPr>
        <w:t xml:space="preserve"> the Commission has not decided that there has been </w:t>
      </w:r>
      <w:r w:rsidR="00EF0ABC" w:rsidRPr="008A00EB">
        <w:rPr>
          <w:rFonts w:cs="Arial"/>
          <w:lang w:val="en-US"/>
        </w:rPr>
        <w:t xml:space="preserve">an </w:t>
      </w:r>
      <w:r w:rsidR="00EF0ABC" w:rsidRPr="008A00EB">
        <w:rPr>
          <w:rFonts w:cs="Arial"/>
        </w:rPr>
        <w:t>unreasonable limitation</w:t>
      </w:r>
      <w:r w:rsidRPr="008A00EB">
        <w:rPr>
          <w:rFonts w:cs="Arial"/>
        </w:rPr>
        <w:t xml:space="preserve"> of human rights. </w:t>
      </w:r>
    </w:p>
    <w:p w14:paraId="66A13634" w14:textId="77777777" w:rsidR="00FD2F87" w:rsidRDefault="00FD2F87">
      <w:pPr>
        <w:spacing w:after="160" w:line="259" w:lineRule="auto"/>
        <w:ind w:right="0"/>
        <w:rPr>
          <w:rFonts w:eastAsiaTheme="majorEastAsia" w:cstheme="majorBidi"/>
          <w:color w:val="E66A37"/>
          <w:sz w:val="28"/>
          <w:szCs w:val="24"/>
        </w:rPr>
      </w:pPr>
      <w:bookmarkStart w:id="393" w:name="_Toc1779582620"/>
      <w:r>
        <w:rPr>
          <w:color w:val="E66A37"/>
        </w:rPr>
        <w:br w:type="page"/>
      </w:r>
    </w:p>
    <w:p w14:paraId="1504C40A" w14:textId="77777777" w:rsidR="00FD3276" w:rsidRPr="007E34BF" w:rsidRDefault="00FD3276" w:rsidP="00FD3276">
      <w:pPr>
        <w:pStyle w:val="Heading3"/>
        <w:rPr>
          <w:color w:val="E66A37"/>
        </w:rPr>
      </w:pPr>
      <w:r w:rsidRPr="007E34BF">
        <w:rPr>
          <w:color w:val="E66A37"/>
        </w:rPr>
        <w:lastRenderedPageBreak/>
        <w:t>What is a finalised complaint?</w:t>
      </w:r>
      <w:bookmarkEnd w:id="393"/>
    </w:p>
    <w:p w14:paraId="72E169E1" w14:textId="17427C8F" w:rsidR="00FD3276" w:rsidRPr="008A00EB" w:rsidRDefault="00D72C7A" w:rsidP="00FD3276">
      <w:pPr>
        <w:rPr>
          <w:i/>
        </w:rPr>
      </w:pPr>
      <w:r>
        <w:rPr>
          <w:rFonts w:cs="Arial"/>
          <w:lang w:eastAsia="en-AU"/>
        </w:rPr>
        <w:t xml:space="preserve">A finalised complaint is one which has been dealt with to conclusion, either through </w:t>
      </w:r>
      <w:r w:rsidR="009D5710">
        <w:rPr>
          <w:rFonts w:cs="Arial"/>
          <w:lang w:eastAsia="en-AU"/>
        </w:rPr>
        <w:t>the Commission’s</w:t>
      </w:r>
      <w:r>
        <w:rPr>
          <w:rFonts w:cs="Arial"/>
          <w:lang w:eastAsia="en-AU"/>
        </w:rPr>
        <w:t xml:space="preserve"> dispute resolution process</w:t>
      </w:r>
      <w:r w:rsidR="0002429D">
        <w:rPr>
          <w:rFonts w:cs="Arial"/>
          <w:lang w:eastAsia="en-AU"/>
        </w:rPr>
        <w:t>,</w:t>
      </w:r>
      <w:r>
        <w:rPr>
          <w:rFonts w:cs="Arial"/>
          <w:lang w:eastAsia="en-AU"/>
        </w:rPr>
        <w:t xml:space="preserve"> or through rejection and closure of the complaint file. </w:t>
      </w:r>
      <w:r w:rsidR="00FD3276" w:rsidRPr="008A00EB">
        <w:rPr>
          <w:lang w:val="en-US"/>
        </w:rPr>
        <w:t xml:space="preserve">For more detailed information see the section </w:t>
      </w:r>
      <w:r w:rsidR="00FD3276" w:rsidRPr="008A00EB">
        <w:rPr>
          <w:i/>
        </w:rPr>
        <w:t>Outcomes of finalised complaints.</w:t>
      </w:r>
    </w:p>
    <w:p w14:paraId="4CA7CA0F" w14:textId="77777777" w:rsidR="00FD3276" w:rsidRPr="007E34BF" w:rsidRDefault="00FD3276" w:rsidP="00FD3276">
      <w:pPr>
        <w:pStyle w:val="Heading3"/>
        <w:rPr>
          <w:color w:val="E66A37"/>
        </w:rPr>
      </w:pPr>
      <w:bookmarkStart w:id="394" w:name="_Toc1925606602"/>
      <w:r w:rsidRPr="007E34BF">
        <w:rPr>
          <w:color w:val="E66A37"/>
        </w:rPr>
        <w:t>What is an accepted and finalised complaint?</w:t>
      </w:r>
      <w:bookmarkEnd w:id="394"/>
    </w:p>
    <w:p w14:paraId="5BFF7BE3" w14:textId="12C7E319" w:rsidR="00FD3276" w:rsidRPr="008A00EB" w:rsidRDefault="00FD3276" w:rsidP="00FD3276">
      <w:r w:rsidRPr="008A00EB">
        <w:t>This means a complaint that has been accepted</w:t>
      </w:r>
      <w:r>
        <w:t xml:space="preserve"> (in any period)</w:t>
      </w:r>
      <w:r w:rsidRPr="008A00EB">
        <w:t xml:space="preserve"> by the Commission and has been finalised in the period </w:t>
      </w:r>
      <w:r w:rsidR="007D27F7">
        <w:t>2022-23</w:t>
      </w:r>
      <w:r w:rsidRPr="008A00EB">
        <w:t>.</w:t>
      </w:r>
    </w:p>
    <w:p w14:paraId="73409684" w14:textId="77777777" w:rsidR="00FD3276" w:rsidRPr="007E34BF" w:rsidRDefault="00FD3276" w:rsidP="00FD3276">
      <w:pPr>
        <w:pStyle w:val="Heading3"/>
        <w:rPr>
          <w:color w:val="E66A37"/>
        </w:rPr>
      </w:pPr>
      <w:bookmarkStart w:id="395" w:name="_Toc268539218"/>
      <w:r w:rsidRPr="007E34BF">
        <w:rPr>
          <w:color w:val="E66A37"/>
        </w:rPr>
        <w:t>What is a resolved complaint?</w:t>
      </w:r>
      <w:bookmarkEnd w:id="395"/>
    </w:p>
    <w:p w14:paraId="054DB97F" w14:textId="77777777" w:rsidR="00FD2F87" w:rsidRDefault="00FD3276" w:rsidP="00F47DB3">
      <w:r w:rsidRPr="008A00EB">
        <w:t>‘</w:t>
      </w:r>
      <w:r w:rsidRPr="009E266F">
        <w:t xml:space="preserve">Resolved’ means that </w:t>
      </w:r>
      <w:r w:rsidR="00776CAF" w:rsidRPr="009E266F">
        <w:t>a complaint</w:t>
      </w:r>
      <w:r w:rsidRPr="009E266F">
        <w:t xml:space="preserve"> has been through a </w:t>
      </w:r>
      <w:r w:rsidR="0044173C">
        <w:t>dispute resolution</w:t>
      </w:r>
      <w:r w:rsidR="0044173C" w:rsidRPr="009E266F">
        <w:t xml:space="preserve"> </w:t>
      </w:r>
      <w:r w:rsidRPr="009E266F">
        <w:t xml:space="preserve">process and </w:t>
      </w:r>
      <w:r w:rsidR="009E266F" w:rsidRPr="009E266F">
        <w:t xml:space="preserve">either the parties have reached an </w:t>
      </w:r>
      <w:proofErr w:type="gramStart"/>
      <w:r w:rsidR="009E266F" w:rsidRPr="009E266F">
        <w:t>agreement</w:t>
      </w:r>
      <w:proofErr w:type="gramEnd"/>
      <w:r w:rsidR="009E266F" w:rsidRPr="009E266F">
        <w:t xml:space="preserve"> or the Commission considers that </w:t>
      </w:r>
      <w:r w:rsidRPr="009E266F">
        <w:t>the matter has been resolved</w:t>
      </w:r>
      <w:r w:rsidR="009E266F" w:rsidRPr="009E266F">
        <w:t>.</w:t>
      </w:r>
    </w:p>
    <w:p w14:paraId="5C768447" w14:textId="55A3F5C9" w:rsidR="00CA7295" w:rsidRDefault="00CA7295" w:rsidP="00CA7295">
      <w:bookmarkStart w:id="396" w:name="_Toc1607650139"/>
      <w:bookmarkStart w:id="397" w:name="_Toc117697203"/>
      <w:bookmarkStart w:id="398" w:name="_Toc117697910"/>
      <w:bookmarkStart w:id="399" w:name="_Toc147757347"/>
    </w:p>
    <w:p w14:paraId="33BB8749" w14:textId="77777777" w:rsidR="00A7300C" w:rsidRDefault="00A7300C">
      <w:pPr>
        <w:spacing w:after="160" w:line="259" w:lineRule="auto"/>
        <w:ind w:right="0"/>
        <w:rPr>
          <w:rFonts w:eastAsiaTheme="majorEastAsia" w:cstheme="majorBidi"/>
          <w:color w:val="E66A37"/>
          <w:sz w:val="36"/>
          <w:szCs w:val="26"/>
        </w:rPr>
      </w:pPr>
      <w:r>
        <w:rPr>
          <w:color w:val="E66A37"/>
        </w:rPr>
        <w:br w:type="page"/>
      </w:r>
    </w:p>
    <w:p w14:paraId="0D81E51D" w14:textId="12BB3A62" w:rsidR="00670F4F" w:rsidRPr="00670F4F" w:rsidRDefault="00670F4F" w:rsidP="00670F4F">
      <w:pPr>
        <w:pStyle w:val="Heading2"/>
        <w:rPr>
          <w:color w:val="E66A37"/>
        </w:rPr>
      </w:pPr>
      <w:bookmarkStart w:id="400" w:name="_Toc148086973"/>
      <w:r w:rsidRPr="25DCDBA1">
        <w:rPr>
          <w:color w:val="E66A37"/>
        </w:rPr>
        <w:lastRenderedPageBreak/>
        <w:t>Human rights complaints snapshot</w:t>
      </w:r>
      <w:bookmarkEnd w:id="396"/>
      <w:bookmarkEnd w:id="397"/>
      <w:bookmarkEnd w:id="398"/>
      <w:bookmarkEnd w:id="399"/>
      <w:bookmarkEnd w:id="400"/>
    </w:p>
    <w:p w14:paraId="49168688" w14:textId="2FBC5CAB" w:rsidR="009D2E52" w:rsidRPr="008A00EB" w:rsidRDefault="009D2E52" w:rsidP="009D2E52">
      <w:r w:rsidRPr="008A00EB">
        <w:t xml:space="preserve">By the end of the </w:t>
      </w:r>
      <w:r>
        <w:t>202</w:t>
      </w:r>
      <w:r w:rsidR="0084587C">
        <w:t>2</w:t>
      </w:r>
      <w:r>
        <w:t>–2</w:t>
      </w:r>
      <w:r w:rsidR="0084587C">
        <w:t>3</w:t>
      </w:r>
      <w:r w:rsidRPr="008A00EB">
        <w:t xml:space="preserve"> financial year:</w:t>
      </w:r>
    </w:p>
    <w:p w14:paraId="0033E547" w14:textId="7228248E" w:rsidR="009D2E52" w:rsidRDefault="000610FD" w:rsidP="009D2E52">
      <w:pPr>
        <w:ind w:left="720"/>
      </w:pPr>
      <w:r>
        <w:rPr>
          <w:b/>
          <w:bCs/>
        </w:rPr>
        <w:t>56</w:t>
      </w:r>
      <w:r w:rsidR="0085570F">
        <w:rPr>
          <w:b/>
          <w:bCs/>
        </w:rPr>
        <w:t>1</w:t>
      </w:r>
      <w:r w:rsidR="009D2E52">
        <w:rPr>
          <w:b/>
        </w:rPr>
        <w:t xml:space="preserve"> </w:t>
      </w:r>
      <w:r w:rsidR="009D2E52">
        <w:t>human</w:t>
      </w:r>
      <w:r w:rsidR="009D2E52" w:rsidRPr="008A00EB">
        <w:t xml:space="preserve"> </w:t>
      </w:r>
      <w:r w:rsidR="00A140FB">
        <w:t xml:space="preserve">rights </w:t>
      </w:r>
      <w:r w:rsidR="009D2E52" w:rsidRPr="008A00EB">
        <w:t>complaints had been finalised</w:t>
      </w:r>
      <w:r w:rsidR="009D2E52">
        <w:t xml:space="preserve"> in that year</w:t>
      </w:r>
      <w:r w:rsidR="009D2E52" w:rsidRPr="008A00EB">
        <w:t xml:space="preserve">. </w:t>
      </w:r>
      <w:r w:rsidR="00993DCA">
        <w:t xml:space="preserve">209 </w:t>
      </w:r>
      <w:r w:rsidR="009D2E52" w:rsidRPr="008A00EB">
        <w:t xml:space="preserve">were human rights only complaints and </w:t>
      </w:r>
      <w:r w:rsidR="00993DCA">
        <w:t>35</w:t>
      </w:r>
      <w:r w:rsidR="00512DA9">
        <w:t>2</w:t>
      </w:r>
      <w:r w:rsidR="00C36BF4">
        <w:t xml:space="preserve"> </w:t>
      </w:r>
      <w:r w:rsidR="009D2E52" w:rsidRPr="008A00EB">
        <w:t xml:space="preserve">were </w:t>
      </w:r>
      <w:r w:rsidR="009D2E52">
        <w:t>piggy-back complaint</w:t>
      </w:r>
      <w:r w:rsidR="009D2E52" w:rsidRPr="008A00EB">
        <w:t>s.</w:t>
      </w:r>
    </w:p>
    <w:p w14:paraId="61EF8E69" w14:textId="0BE7FB30" w:rsidR="009D2E52" w:rsidRPr="008A00EB" w:rsidRDefault="00BE4DE8" w:rsidP="009D2E52">
      <w:pPr>
        <w:ind w:left="720"/>
      </w:pPr>
      <w:r>
        <w:rPr>
          <w:b/>
        </w:rPr>
        <w:t>24</w:t>
      </w:r>
      <w:r w:rsidR="00EF45C4">
        <w:rPr>
          <w:b/>
        </w:rPr>
        <w:t>1</w:t>
      </w:r>
      <w:r w:rsidR="009D2E52" w:rsidRPr="008A00EB">
        <w:rPr>
          <w:b/>
        </w:rPr>
        <w:t xml:space="preserve"> </w:t>
      </w:r>
      <w:r w:rsidR="009D2E52" w:rsidRPr="008A00EB">
        <w:t>of these</w:t>
      </w:r>
      <w:r w:rsidR="009D2E52">
        <w:t xml:space="preserve"> finalised</w:t>
      </w:r>
      <w:r w:rsidR="009D2E52" w:rsidRPr="008A00EB">
        <w:t xml:space="preserve"> complaints had been </w:t>
      </w:r>
      <w:r w:rsidR="009D2E52">
        <w:t>accepted</w:t>
      </w:r>
      <w:r w:rsidR="009D2E52" w:rsidRPr="008A00EB">
        <w:t xml:space="preserve">. </w:t>
      </w:r>
      <w:r>
        <w:t>6</w:t>
      </w:r>
      <w:r w:rsidR="001726DE">
        <w:t>8</w:t>
      </w:r>
      <w:r w:rsidR="009D2E52" w:rsidRPr="008A00EB">
        <w:t xml:space="preserve"> of these were</w:t>
      </w:r>
      <w:r w:rsidR="009D2E52" w:rsidRPr="008A00EB">
        <w:rPr>
          <w:rStyle w:val="CommentReference"/>
          <w:rFonts w:eastAsia="Times New Roman" w:cs="Times New Roman"/>
          <w:lang w:eastAsia="en-AU"/>
        </w:rPr>
        <w:t xml:space="preserve"> </w:t>
      </w:r>
      <w:r w:rsidR="009D2E52" w:rsidRPr="008A00EB">
        <w:t xml:space="preserve">human rights only complaints and </w:t>
      </w:r>
      <w:r>
        <w:t>17</w:t>
      </w:r>
      <w:r w:rsidR="002615FD">
        <w:t>3</w:t>
      </w:r>
      <w:r>
        <w:t xml:space="preserve"> </w:t>
      </w:r>
      <w:r w:rsidR="009D2E52" w:rsidRPr="008A00EB">
        <w:t xml:space="preserve">were </w:t>
      </w:r>
      <w:r w:rsidR="005A63F6">
        <w:t>piggy-back</w:t>
      </w:r>
      <w:r w:rsidR="009D2E52">
        <w:t xml:space="preserve"> complaint</w:t>
      </w:r>
      <w:r w:rsidR="009D2E52" w:rsidRPr="008A00EB">
        <w:t>s.</w:t>
      </w:r>
    </w:p>
    <w:p w14:paraId="3E374623" w14:textId="4641FA5D" w:rsidR="009D2E52" w:rsidRPr="008A00EB" w:rsidRDefault="00CD1A5F" w:rsidP="009D2E52">
      <w:pPr>
        <w:ind w:left="720"/>
      </w:pPr>
      <w:r>
        <w:rPr>
          <w:b/>
          <w:bCs/>
        </w:rPr>
        <w:t>5</w:t>
      </w:r>
      <w:r w:rsidR="001B27C8">
        <w:rPr>
          <w:b/>
          <w:bCs/>
        </w:rPr>
        <w:t>7</w:t>
      </w:r>
      <w:r w:rsidR="009D2E52" w:rsidRPr="008A00EB">
        <w:t xml:space="preserve"> complaints</w:t>
      </w:r>
      <w:r w:rsidR="009D2E52">
        <w:t xml:space="preserve"> were</w:t>
      </w:r>
      <w:r w:rsidR="009D2E52" w:rsidRPr="008A00EB">
        <w:t xml:space="preserve"> resolved</w:t>
      </w:r>
      <w:r w:rsidR="009D2E52">
        <w:t xml:space="preserve"> in the </w:t>
      </w:r>
      <w:r w:rsidR="00950F2B">
        <w:t>202</w:t>
      </w:r>
      <w:r w:rsidR="0084587C">
        <w:t>2</w:t>
      </w:r>
      <w:r w:rsidR="00A140FB">
        <w:t>–</w:t>
      </w:r>
      <w:r w:rsidR="00950F2B">
        <w:t>2</w:t>
      </w:r>
      <w:r w:rsidR="0084587C">
        <w:t>3</w:t>
      </w:r>
      <w:r w:rsidR="009D2E52">
        <w:t xml:space="preserve"> financial year</w:t>
      </w:r>
      <w:r w:rsidR="009D2E52" w:rsidRPr="008A00EB">
        <w:t xml:space="preserve">. </w:t>
      </w:r>
      <w:r>
        <w:t>2</w:t>
      </w:r>
      <w:r w:rsidR="003D1C18">
        <w:t>2</w:t>
      </w:r>
      <w:r w:rsidR="009D2E52" w:rsidRPr="008A00EB">
        <w:t xml:space="preserve"> of the resolved complaints were human rights only complaints and </w:t>
      </w:r>
      <w:r w:rsidR="00D871FD">
        <w:t>3</w:t>
      </w:r>
      <w:r w:rsidR="003D1C18">
        <w:t>5</w:t>
      </w:r>
      <w:r w:rsidR="009D2E52" w:rsidRPr="008A00EB">
        <w:t xml:space="preserve"> were </w:t>
      </w:r>
      <w:r w:rsidR="005A63F6">
        <w:t>piggy-back</w:t>
      </w:r>
      <w:r w:rsidR="009D2E52">
        <w:t xml:space="preserve"> complaint</w:t>
      </w:r>
      <w:r w:rsidR="009D2E52" w:rsidRPr="008A00EB">
        <w:t xml:space="preserve">s. </w:t>
      </w:r>
    </w:p>
    <w:p w14:paraId="3A7C6E58" w14:textId="3A2BCBFF" w:rsidR="00FD2F87" w:rsidRDefault="00E62A69" w:rsidP="00A7300C">
      <w:pPr>
        <w:ind w:left="720"/>
        <w:rPr>
          <w:color w:val="E66A37"/>
        </w:rPr>
      </w:pPr>
      <w:r>
        <w:rPr>
          <w:b/>
          <w:bCs/>
        </w:rPr>
        <w:t>73</w:t>
      </w:r>
      <w:r w:rsidR="009D2E52" w:rsidRPr="43FC7218">
        <w:rPr>
          <w:b/>
          <w:bCs/>
        </w:rPr>
        <w:t xml:space="preserve"> </w:t>
      </w:r>
      <w:r w:rsidR="009D2E52" w:rsidRPr="008A00EB">
        <w:t>complaints</w:t>
      </w:r>
      <w:r w:rsidR="009D2E52" w:rsidRPr="43FC7218">
        <w:rPr>
          <w:b/>
          <w:bCs/>
        </w:rPr>
        <w:t xml:space="preserve"> </w:t>
      </w:r>
      <w:r w:rsidR="009D2E52" w:rsidRPr="008A00EB">
        <w:t>(</w:t>
      </w:r>
      <w:r w:rsidR="009D2E52">
        <w:t>all</w:t>
      </w:r>
      <w:r w:rsidR="009D2E52" w:rsidRPr="008A00EB">
        <w:t xml:space="preserve"> </w:t>
      </w:r>
      <w:r w:rsidR="009D2E52">
        <w:t>piggy-back complaint</w:t>
      </w:r>
      <w:r w:rsidR="009D2E52" w:rsidRPr="008A00EB">
        <w:t>s) were ref</w:t>
      </w:r>
      <w:r w:rsidR="009D2E52">
        <w:t>erred to tribunals (</w:t>
      </w:r>
      <w:r w:rsidR="001B2148">
        <w:t>41</w:t>
      </w:r>
      <w:r w:rsidR="009D2E52" w:rsidRPr="008A00EB">
        <w:t xml:space="preserve"> to QCAT</w:t>
      </w:r>
      <w:r w:rsidR="009D2E52" w:rsidRPr="008A00EB">
        <w:rPr>
          <w:rStyle w:val="FootnoteReference"/>
        </w:rPr>
        <w:footnoteReference w:id="52"/>
      </w:r>
      <w:r w:rsidR="009D2E52">
        <w:t xml:space="preserve"> and </w:t>
      </w:r>
      <w:r w:rsidR="001B2148">
        <w:t>32 t</w:t>
      </w:r>
      <w:r w:rsidR="009D2E52" w:rsidRPr="008A00EB">
        <w:t>o the QIRC</w:t>
      </w:r>
      <w:r w:rsidR="009D2E52" w:rsidRPr="008A00EB">
        <w:rPr>
          <w:rStyle w:val="FootnoteReference"/>
        </w:rPr>
        <w:footnoteReference w:id="53"/>
      </w:r>
      <w:r w:rsidR="009D2E52" w:rsidRPr="008A00EB">
        <w:t>).</w:t>
      </w:r>
      <w:bookmarkStart w:id="401" w:name="_Toc1143821220"/>
    </w:p>
    <w:p w14:paraId="2AD9E5A4" w14:textId="623F7B39" w:rsidR="00FD2F87" w:rsidRDefault="00FD2F87" w:rsidP="00B47E3E">
      <w:pPr>
        <w:pStyle w:val="Caption"/>
      </w:pPr>
      <w:r>
        <w:t xml:space="preserve">Figure </w:t>
      </w:r>
      <w:r w:rsidR="00B132DB">
        <w:t>4</w:t>
      </w:r>
      <w:r>
        <w:t xml:space="preserve">: </w:t>
      </w:r>
      <w:r w:rsidR="00B47E3E">
        <w:t>Human rights complaint snapshot, 2022-23</w:t>
      </w:r>
    </w:p>
    <w:p w14:paraId="666346BD" w14:textId="52A1F8FD" w:rsidR="00FD2F87" w:rsidRDefault="00FD2F87">
      <w:pPr>
        <w:spacing w:after="160" w:line="259" w:lineRule="auto"/>
        <w:ind w:right="0"/>
        <w:rPr>
          <w:color w:val="E66A37"/>
        </w:rPr>
      </w:pPr>
      <w:r>
        <w:rPr>
          <w:rFonts w:eastAsiaTheme="majorEastAsia" w:cstheme="majorBidi"/>
          <w:noProof/>
          <w:color w:val="E66A37"/>
          <w:sz w:val="28"/>
          <w:szCs w:val="24"/>
          <w:shd w:val="clear" w:color="auto" w:fill="E6E6E6"/>
        </w:rPr>
        <w:drawing>
          <wp:inline distT="0" distB="0" distL="0" distR="0" wp14:anchorId="4F03B15C" wp14:editId="6423E096">
            <wp:extent cx="4504837" cy="4689043"/>
            <wp:effectExtent l="0" t="0" r="0" b="0"/>
            <wp:docPr id="11" name="Picture 11" descr="Flowchart showing the outcomes of human rights complaints dealt with by the Commission in 2022-23.&#10;&#10;Of 561 finalised complaints, 241 were accepted and 320 were not. &#10;&#10;Of the accepted complaints, 57 resolved (51 through conciliation and 6 via early intervention), 45 were withdrawn, and the remaining 139 were unable to be resolved. Of these, 41 were referred to QCAT, 32 referred to QIRC, and the remaining 66 had no referral to a tribunal. &#10;&#10;Of the 320 not accepted, 261 gave insufficient detail to allege a contravention of the Act. 34 could not be accepted because no prior internal complaint had been made, 9 were withdrawn, and 16 rejected - 15 of these were dealt with elsewhere and 1 was lacking in substa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lowchart showing the outcomes of human rights complaints dealt with by the Commission in 2022-23.&#10;&#10;Of 561 finalised complaints, 241 were accepted and 320 were not. &#10;&#10;Of the accepted complaints, 57 resolved (51 through conciliation and 6 via early intervention), 45 were withdrawn, and the remaining 139 were unable to be resolved. Of these, 41 were referred to QCAT, 32 referred to QIRC, and the remaining 66 had no referral to a tribunal. &#10;&#10;Of the 320 not accepted, 261 gave insufficient detail to allege a contravention of the Act. 34 could not be accepted because no prior internal complaint had been made, 9 were withdrawn, and 16 rejected - 15 of these were dealt with elsewhere and 1 was lacking in substance. "/>
                    <pic:cNvPicPr/>
                  </pic:nvPicPr>
                  <pic:blipFill rotWithShape="1">
                    <a:blip r:embed="rId17" cstate="print">
                      <a:extLst>
                        <a:ext uri="{28A0092B-C50C-407E-A947-70E740481C1C}">
                          <a14:useLocalDpi xmlns:a14="http://schemas.microsoft.com/office/drawing/2010/main" val="0"/>
                        </a:ext>
                      </a:extLst>
                    </a:blip>
                    <a:srcRect l="3351" t="3310" r="1940" b="22735"/>
                    <a:stretch/>
                  </pic:blipFill>
                  <pic:spPr bwMode="auto">
                    <a:xfrm>
                      <a:off x="0" y="0"/>
                      <a:ext cx="4515814" cy="4700469"/>
                    </a:xfrm>
                    <a:prstGeom prst="rect">
                      <a:avLst/>
                    </a:prstGeom>
                    <a:ln>
                      <a:noFill/>
                    </a:ln>
                    <a:extLst>
                      <a:ext uri="{53640926-AAD7-44D8-BBD7-CCE9431645EC}">
                        <a14:shadowObscured xmlns:a14="http://schemas.microsoft.com/office/drawing/2010/main"/>
                      </a:ext>
                    </a:extLst>
                  </pic:spPr>
                </pic:pic>
              </a:graphicData>
            </a:graphic>
          </wp:inline>
        </w:drawing>
      </w:r>
    </w:p>
    <w:p w14:paraId="0A7FF0B1" w14:textId="081C7CF1" w:rsidR="00D208F1" w:rsidRPr="00B142C0" w:rsidRDefault="00A7300C" w:rsidP="00D208F1">
      <w:pPr>
        <w:pStyle w:val="Heading2"/>
        <w:rPr>
          <w:color w:val="E66A37"/>
        </w:rPr>
      </w:pPr>
      <w:bookmarkStart w:id="402" w:name="_Toc148086974"/>
      <w:r w:rsidRPr="00A7300C">
        <w:rPr>
          <w:color w:val="E66A37"/>
        </w:rPr>
        <w:lastRenderedPageBreak/>
        <w:softHyphen/>
      </w:r>
      <w:r w:rsidR="00D208F1" w:rsidRPr="00A7300C">
        <w:rPr>
          <w:color w:val="E66A37"/>
        </w:rPr>
        <w:t>Outcomes</w:t>
      </w:r>
      <w:bookmarkStart w:id="403" w:name="_Toc56452192"/>
      <w:bookmarkStart w:id="404" w:name="_Toc84593925"/>
      <w:bookmarkStart w:id="405" w:name="_Toc85451802"/>
      <w:bookmarkStart w:id="406" w:name="_Toc85526733"/>
      <w:bookmarkStart w:id="407" w:name="_Toc85787148"/>
      <w:bookmarkStart w:id="408" w:name="_Toc1343027561"/>
      <w:bookmarkStart w:id="409" w:name="_Toc117697204"/>
      <w:bookmarkStart w:id="410" w:name="_Toc117697911"/>
      <w:bookmarkStart w:id="411" w:name="_Toc147757348"/>
      <w:bookmarkEnd w:id="401"/>
      <w:r w:rsidR="00D208F1" w:rsidRPr="00B142C0">
        <w:rPr>
          <w:color w:val="E66A37"/>
        </w:rPr>
        <w:t xml:space="preserve"> of finalised complaints</w:t>
      </w:r>
      <w:bookmarkEnd w:id="402"/>
      <w:bookmarkEnd w:id="403"/>
      <w:bookmarkEnd w:id="404"/>
      <w:bookmarkEnd w:id="405"/>
      <w:bookmarkEnd w:id="406"/>
      <w:bookmarkEnd w:id="407"/>
      <w:bookmarkEnd w:id="408"/>
      <w:bookmarkEnd w:id="409"/>
      <w:bookmarkEnd w:id="410"/>
      <w:bookmarkEnd w:id="411"/>
    </w:p>
    <w:p w14:paraId="69415EAF" w14:textId="4564720B" w:rsidR="00D208F1" w:rsidRDefault="002E567B" w:rsidP="00D208F1">
      <w:r>
        <w:t>O</w:t>
      </w:r>
      <w:r w:rsidR="007370EA">
        <w:t xml:space="preserve">f the human rights </w:t>
      </w:r>
      <w:r w:rsidR="006C2378">
        <w:t xml:space="preserve">complaints </w:t>
      </w:r>
      <w:r w:rsidR="00D208F1">
        <w:t xml:space="preserve">finalised in the </w:t>
      </w:r>
      <w:r w:rsidR="000064FF">
        <w:t>reporting period</w:t>
      </w:r>
      <w:r>
        <w:t>, 320 (approximately 57%)</w:t>
      </w:r>
      <w:r w:rsidR="00D208F1">
        <w:t xml:space="preserve"> were not accepted by the Commission. </w:t>
      </w:r>
      <w:r w:rsidR="00937E28">
        <w:t>C</w:t>
      </w:r>
      <w:r w:rsidR="00D208F1">
        <w:t xml:space="preserve">omplaints </w:t>
      </w:r>
      <w:r w:rsidR="00937E28">
        <w:t>that did</w:t>
      </w:r>
      <w:r w:rsidR="00D208F1">
        <w:t xml:space="preserve"> not indicat</w:t>
      </w:r>
      <w:r w:rsidR="00937E28">
        <w:t>e</w:t>
      </w:r>
      <w:r w:rsidR="00D208F1">
        <w:t xml:space="preserve"> an unreasonable limitation on a human right</w:t>
      </w:r>
      <w:r w:rsidR="00482E43">
        <w:t xml:space="preserve"> </w:t>
      </w:r>
      <w:r w:rsidR="00937E28">
        <w:t xml:space="preserve">made up the bulk of this </w:t>
      </w:r>
      <w:r w:rsidR="00463DEB">
        <w:t>number</w:t>
      </w:r>
      <w:r w:rsidR="000C73F3">
        <w:t>,</w:t>
      </w:r>
      <w:r w:rsidR="00463DEB">
        <w:t xml:space="preserve"> and</w:t>
      </w:r>
      <w:r w:rsidR="00482E43">
        <w:t xml:space="preserve"> </w:t>
      </w:r>
      <w:r w:rsidR="002027E7" w:rsidRPr="00C02A55">
        <w:t>15</w:t>
      </w:r>
      <w:r w:rsidR="00482E43">
        <w:t xml:space="preserve"> complaints</w:t>
      </w:r>
      <w:r w:rsidR="00546F13">
        <w:t xml:space="preserve"> </w:t>
      </w:r>
      <w:r w:rsidR="00482E43">
        <w:t xml:space="preserve">were not accepted because </w:t>
      </w:r>
      <w:r w:rsidR="00331AB0">
        <w:t>the Commission</w:t>
      </w:r>
      <w:r w:rsidR="001C2012">
        <w:t xml:space="preserve"> determined that the complaint ha</w:t>
      </w:r>
      <w:r w:rsidR="000E334F">
        <w:t>d</w:t>
      </w:r>
      <w:r w:rsidR="00EC33B6">
        <w:t xml:space="preserve"> already</w:t>
      </w:r>
      <w:r w:rsidR="001C2012">
        <w:t xml:space="preserve"> been or would be better dealt with </w:t>
      </w:r>
      <w:r w:rsidR="00BE2598">
        <w:t xml:space="preserve">by </w:t>
      </w:r>
      <w:r w:rsidR="007F2980">
        <w:t>another body, such as</w:t>
      </w:r>
      <w:r w:rsidR="00FA11B6">
        <w:t xml:space="preserve"> through</w:t>
      </w:r>
      <w:r w:rsidR="007F2980">
        <w:t xml:space="preserve"> a court or another specific complaints</w:t>
      </w:r>
      <w:r w:rsidR="00EC33B6">
        <w:t xml:space="preserve"> or oversight</w:t>
      </w:r>
      <w:r w:rsidR="007F2980">
        <w:t xml:space="preserve"> </w:t>
      </w:r>
      <w:r w:rsidR="00EC33B6">
        <w:t>agency</w:t>
      </w:r>
      <w:r w:rsidR="001C2012">
        <w:t>.</w:t>
      </w:r>
    </w:p>
    <w:p w14:paraId="49C5106F" w14:textId="6D5E58CD" w:rsidR="000C501F" w:rsidRDefault="00265D60" w:rsidP="12F114BE">
      <w:pPr>
        <w:rPr>
          <w:rFonts w:eastAsia="Calibri" w:cs="Arial"/>
          <w:lang w:val="en-US"/>
        </w:rPr>
      </w:pPr>
      <w:r>
        <w:t>Thirty-four</w:t>
      </w:r>
      <w:r w:rsidR="00EB4D88">
        <w:t xml:space="preserve"> complaints were finalised because the requirement to make an internal complaint to the public entity and wait 45 days for a </w:t>
      </w:r>
      <w:r w:rsidR="00835BB3">
        <w:t xml:space="preserve">response </w:t>
      </w:r>
      <w:r w:rsidR="00EB4D88">
        <w:t>w</w:t>
      </w:r>
      <w:r w:rsidR="00457876">
        <w:t>as</w:t>
      </w:r>
      <w:r w:rsidR="00EB4D88">
        <w:t xml:space="preserve"> not complied with</w:t>
      </w:r>
      <w:r w:rsidR="30221D10" w:rsidRPr="12F114BE">
        <w:rPr>
          <w:rFonts w:eastAsia="Calibri" w:cs="Arial"/>
          <w:lang w:val="en-US"/>
        </w:rPr>
        <w:t>.</w:t>
      </w:r>
      <w:r w:rsidR="00AE5E48" w:rsidRPr="12F114BE">
        <w:rPr>
          <w:rStyle w:val="FootnoteReference"/>
          <w:rFonts w:eastAsia="Calibri" w:cs="Arial"/>
          <w:lang w:val="en-US"/>
        </w:rPr>
        <w:footnoteReference w:id="54"/>
      </w:r>
      <w:r w:rsidR="006F1D0F">
        <w:rPr>
          <w:rFonts w:eastAsia="Calibri" w:cs="Arial"/>
          <w:lang w:val="en-US"/>
        </w:rPr>
        <w:t xml:space="preserve"> The number of complaints closed under this category has reduced </w:t>
      </w:r>
      <w:r w:rsidR="002B4384">
        <w:rPr>
          <w:rFonts w:eastAsia="Calibri" w:cs="Arial"/>
          <w:lang w:val="en-US"/>
        </w:rPr>
        <w:t>from 9% last year</w:t>
      </w:r>
      <w:r w:rsidR="007138E7">
        <w:rPr>
          <w:rFonts w:eastAsia="Calibri" w:cs="Arial"/>
          <w:lang w:val="en-US"/>
        </w:rPr>
        <w:t xml:space="preserve"> and</w:t>
      </w:r>
      <w:r w:rsidR="006F1D0F">
        <w:rPr>
          <w:rFonts w:eastAsia="Calibri" w:cs="Arial"/>
          <w:lang w:val="en-US"/>
        </w:rPr>
        <w:t xml:space="preserve"> now represent</w:t>
      </w:r>
      <w:r w:rsidR="007138E7">
        <w:rPr>
          <w:rFonts w:eastAsia="Calibri" w:cs="Arial"/>
          <w:lang w:val="en-US"/>
        </w:rPr>
        <w:t>s</w:t>
      </w:r>
      <w:r w:rsidR="006F1D0F">
        <w:rPr>
          <w:rFonts w:eastAsia="Calibri" w:cs="Arial"/>
          <w:lang w:val="en-US"/>
        </w:rPr>
        <w:t xml:space="preserve"> only 6% of complaints </w:t>
      </w:r>
      <w:proofErr w:type="spellStart"/>
      <w:r w:rsidR="002B4384">
        <w:rPr>
          <w:rFonts w:eastAsia="Calibri" w:cs="Arial"/>
          <w:lang w:val="en-US"/>
        </w:rPr>
        <w:t>finalised</w:t>
      </w:r>
      <w:proofErr w:type="spellEnd"/>
      <w:r w:rsidR="006F1D0F">
        <w:rPr>
          <w:rFonts w:eastAsia="Calibri" w:cs="Arial"/>
          <w:lang w:val="en-US"/>
        </w:rPr>
        <w:t xml:space="preserve">, </w:t>
      </w:r>
      <w:r w:rsidR="007138E7">
        <w:rPr>
          <w:rFonts w:eastAsia="Calibri" w:cs="Arial"/>
          <w:lang w:val="en-US"/>
        </w:rPr>
        <w:t>compared</w:t>
      </w:r>
      <w:r w:rsidR="006F1D0F">
        <w:rPr>
          <w:rFonts w:eastAsia="Calibri" w:cs="Arial"/>
          <w:lang w:val="en-US"/>
        </w:rPr>
        <w:t xml:space="preserve"> with 27% in the first year and 21% in the second year</w:t>
      </w:r>
      <w:r w:rsidR="007138E7">
        <w:rPr>
          <w:rFonts w:eastAsia="Calibri" w:cs="Arial"/>
          <w:lang w:val="en-US"/>
        </w:rPr>
        <w:t xml:space="preserve"> of operation of the Act</w:t>
      </w:r>
      <w:r w:rsidR="007E3572">
        <w:rPr>
          <w:rFonts w:eastAsia="Calibri" w:cs="Arial"/>
          <w:lang w:val="en-US"/>
        </w:rPr>
        <w:t xml:space="preserve">. </w:t>
      </w:r>
      <w:r w:rsidR="000C501F" w:rsidRPr="000C501F">
        <w:rPr>
          <w:rFonts w:eastAsia="Calibri" w:cs="Arial"/>
          <w:lang w:val="en-US"/>
        </w:rPr>
        <w:t xml:space="preserve">This statistic suggests that the revisions made to the Commission's complaints information </w:t>
      </w:r>
      <w:r w:rsidR="000C501F">
        <w:rPr>
          <w:rFonts w:eastAsia="Calibri" w:cs="Arial"/>
          <w:lang w:val="en-US"/>
        </w:rPr>
        <w:t xml:space="preserve">on its website </w:t>
      </w:r>
      <w:r w:rsidR="000C501F" w:rsidRPr="000C501F">
        <w:rPr>
          <w:rFonts w:eastAsia="Calibri" w:cs="Arial"/>
          <w:lang w:val="en-US"/>
        </w:rPr>
        <w:t xml:space="preserve">during the second year </w:t>
      </w:r>
      <w:r w:rsidR="0047554D">
        <w:rPr>
          <w:rFonts w:eastAsia="Calibri" w:cs="Arial"/>
          <w:lang w:val="en-US"/>
        </w:rPr>
        <w:t>of the Act</w:t>
      </w:r>
      <w:r w:rsidR="000C501F" w:rsidRPr="000C501F">
        <w:rPr>
          <w:rFonts w:eastAsia="Calibri" w:cs="Arial"/>
          <w:lang w:val="en-US"/>
        </w:rPr>
        <w:t xml:space="preserve"> enhanced complainants' </w:t>
      </w:r>
      <w:r w:rsidR="000C501F">
        <w:rPr>
          <w:rFonts w:eastAsia="Calibri" w:cs="Arial"/>
          <w:lang w:val="en-US"/>
        </w:rPr>
        <w:t>understanding</w:t>
      </w:r>
      <w:r w:rsidR="000C501F" w:rsidRPr="000C501F">
        <w:rPr>
          <w:rFonts w:eastAsia="Calibri" w:cs="Arial"/>
          <w:lang w:val="en-US"/>
        </w:rPr>
        <w:t xml:space="preserve"> of the </w:t>
      </w:r>
      <w:r w:rsidR="00EF3AAB">
        <w:rPr>
          <w:rFonts w:eastAsia="Calibri" w:cs="Arial"/>
          <w:lang w:val="en-US"/>
        </w:rPr>
        <w:t>mandatory requirements</w:t>
      </w:r>
      <w:r w:rsidR="000C501F" w:rsidRPr="000C501F">
        <w:rPr>
          <w:rFonts w:eastAsia="Calibri" w:cs="Arial"/>
          <w:lang w:val="en-US"/>
        </w:rPr>
        <w:t>.</w:t>
      </w:r>
    </w:p>
    <w:p w14:paraId="0BDA5C1C" w14:textId="1B2AA31C" w:rsidR="00D208F1" w:rsidRDefault="00D208F1" w:rsidP="00D208F1">
      <w:r>
        <w:t xml:space="preserve">Of the </w:t>
      </w:r>
      <w:r w:rsidR="00D74D60">
        <w:t>241</w:t>
      </w:r>
      <w:r>
        <w:t xml:space="preserve"> complaints that were accepted, </w:t>
      </w:r>
      <w:r w:rsidR="00A543E1">
        <w:t>57</w:t>
      </w:r>
      <w:r>
        <w:t xml:space="preserve"> complaints were resolved in the </w:t>
      </w:r>
      <w:r w:rsidR="007138E7">
        <w:t>reporting period</w:t>
      </w:r>
      <w:r w:rsidR="00380ABD">
        <w:t xml:space="preserve"> and</w:t>
      </w:r>
      <w:r w:rsidR="00005EAE">
        <w:t xml:space="preserve"> </w:t>
      </w:r>
      <w:r w:rsidR="00380ABD">
        <w:t>a</w:t>
      </w:r>
      <w:r w:rsidR="00005EAE">
        <w:t xml:space="preserve"> further</w:t>
      </w:r>
      <w:r>
        <w:t xml:space="preserve"> </w:t>
      </w:r>
      <w:r w:rsidR="00A543E1">
        <w:t>73</w:t>
      </w:r>
      <w:r>
        <w:t xml:space="preserve"> complaints, some of which had been received in the previous financial year, were referred to </w:t>
      </w:r>
      <w:r w:rsidR="00297A3A">
        <w:t>t</w:t>
      </w:r>
      <w:r>
        <w:t xml:space="preserve">ribunals (QCAT or </w:t>
      </w:r>
      <w:r w:rsidR="00380ABD">
        <w:t xml:space="preserve">the </w:t>
      </w:r>
      <w:r>
        <w:t>QIRC).</w:t>
      </w:r>
    </w:p>
    <w:p w14:paraId="1C4A102A" w14:textId="24F70517" w:rsidR="00755619" w:rsidRDefault="00755619" w:rsidP="00755619">
      <w:pPr>
        <w:pStyle w:val="Caption"/>
      </w:pPr>
      <w:r>
        <w:t xml:space="preserve">Figure </w:t>
      </w:r>
      <w:r w:rsidR="001D5577">
        <w:t>5</w:t>
      </w:r>
      <w:r>
        <w:t xml:space="preserve">: Outcomes of all complaints finalised in </w:t>
      </w:r>
      <w:r w:rsidR="007D27F7" w:rsidRPr="001A5DE5">
        <w:t>2022-23</w:t>
      </w:r>
      <w:r>
        <w:t xml:space="preserve"> </w:t>
      </w:r>
    </w:p>
    <w:p w14:paraId="06290B87" w14:textId="339E23A7" w:rsidR="006300CF" w:rsidRPr="006300CF" w:rsidRDefault="006300CF" w:rsidP="006300CF">
      <w:r>
        <w:rPr>
          <w:noProof/>
        </w:rPr>
        <w:drawing>
          <wp:inline distT="0" distB="0" distL="0" distR="0" wp14:anchorId="54CA7B55" wp14:editId="3CCC13AC">
            <wp:extent cx="5731510" cy="2588895"/>
            <wp:effectExtent l="0" t="0" r="0" b="1905"/>
            <wp:docPr id="16" name="Picture 16" descr="Donut chart showing some more detailed analysis of the outcomes of human rights complaints dealt with by the Commission in 2022-23. &#10;&#10;57 were accepted and resolved. 41 accepted but unconciliable complaints were referred to QCAT, 32 to QIRC, and 1 referred elsewhere. There were 65 accepted complaints where no referral was made: 34 of these were piggy-back complaints and 31 human rights only complaints. &#10;&#10;34 complaints weren't accepted because no prior internal complaint had been made. One was rejected as lacking substance, and 15 were or could have been better dealt with elsewhere. 261 were not accepted because there was insufficient detail to indicate a breach of the Ac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onut chart showing some more detailed analysis of the outcomes of human rights complaints dealt with by the Commission in 2022-23. &#10;&#10;57 were accepted and resolved. 41 accepted but unconciliable complaints were referred to QCAT, 32 to QIRC, and 1 referred elsewhere. There were 65 accepted complaints where no referral was made: 34 of these were piggy-back complaints and 31 human rights only complaints. &#10;&#10;34 complaints weren't accepted because no prior internal complaint had been made. One was rejected as lacking substance, and 15 were or could have been better dealt with elsewhere. 261 were not accepted because there was insufficient detail to indicate a breach of the Act. "/>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588895"/>
                    </a:xfrm>
                    <a:prstGeom prst="rect">
                      <a:avLst/>
                    </a:prstGeom>
                  </pic:spPr>
                </pic:pic>
              </a:graphicData>
            </a:graphic>
          </wp:inline>
        </w:drawing>
      </w:r>
    </w:p>
    <w:p w14:paraId="638B2E37" w14:textId="0D3014FF" w:rsidR="00234F7B" w:rsidRPr="00234F7B" w:rsidRDefault="00234F7B" w:rsidP="00234F7B"/>
    <w:p w14:paraId="28909D49" w14:textId="77777777" w:rsidR="00B132DB" w:rsidRDefault="00B132DB" w:rsidP="00B132DB">
      <w:pPr>
        <w:rPr>
          <w:rFonts w:eastAsia="Calibri" w:cs="Arial"/>
        </w:rPr>
      </w:pPr>
      <w:r>
        <w:rPr>
          <w:rFonts w:eastAsia="Calibri" w:cs="Arial"/>
        </w:rPr>
        <w:t xml:space="preserve">Of complaints </w:t>
      </w:r>
      <w:r w:rsidRPr="27274A20">
        <w:rPr>
          <w:rFonts w:eastAsia="Calibri" w:cs="Arial"/>
        </w:rPr>
        <w:t xml:space="preserve">that were </w:t>
      </w:r>
      <w:r>
        <w:rPr>
          <w:rFonts w:eastAsia="Calibri" w:cs="Arial"/>
        </w:rPr>
        <w:t>resolved</w:t>
      </w:r>
      <w:r w:rsidRPr="27274A20">
        <w:rPr>
          <w:rFonts w:eastAsia="Calibri" w:cs="Arial"/>
        </w:rPr>
        <w:t xml:space="preserve"> through </w:t>
      </w:r>
      <w:r>
        <w:rPr>
          <w:rFonts w:eastAsia="Calibri" w:cs="Arial"/>
        </w:rPr>
        <w:t>dispute</w:t>
      </w:r>
      <w:r w:rsidRPr="27274A20">
        <w:rPr>
          <w:rFonts w:eastAsia="Calibri" w:cs="Arial"/>
        </w:rPr>
        <w:t xml:space="preserve"> </w:t>
      </w:r>
      <w:r>
        <w:rPr>
          <w:rFonts w:eastAsia="Calibri" w:cs="Arial"/>
        </w:rPr>
        <w:t>resolution</w:t>
      </w:r>
      <w:r w:rsidRPr="27274A20">
        <w:rPr>
          <w:rFonts w:eastAsia="Calibri" w:cs="Arial"/>
        </w:rPr>
        <w:t xml:space="preserve"> at the Commission, an apology </w:t>
      </w:r>
      <w:r>
        <w:rPr>
          <w:rFonts w:eastAsia="Calibri" w:cs="Arial"/>
        </w:rPr>
        <w:t>was</w:t>
      </w:r>
      <w:r w:rsidRPr="27274A20">
        <w:rPr>
          <w:rFonts w:eastAsia="Calibri" w:cs="Arial"/>
        </w:rPr>
        <w:t xml:space="preserve"> the most common </w:t>
      </w:r>
      <w:r>
        <w:rPr>
          <w:rFonts w:eastAsia="Calibri" w:cs="Arial"/>
        </w:rPr>
        <w:t xml:space="preserve">agreed </w:t>
      </w:r>
      <w:r w:rsidRPr="27274A20">
        <w:rPr>
          <w:rFonts w:eastAsia="Calibri" w:cs="Arial"/>
        </w:rPr>
        <w:t>outcome, followed by an agreement that one or more respondents to the complaint would receive training about their obligations.</w:t>
      </w:r>
    </w:p>
    <w:p w14:paraId="66DB6B1A" w14:textId="77777777" w:rsidR="00A7300C" w:rsidRDefault="00A7300C">
      <w:pPr>
        <w:spacing w:after="160" w:line="259" w:lineRule="auto"/>
        <w:ind w:right="0"/>
        <w:rPr>
          <w:i/>
          <w:color w:val="000000" w:themeColor="text1"/>
          <w:szCs w:val="18"/>
        </w:rPr>
      </w:pPr>
      <w:r>
        <w:br w:type="page"/>
      </w:r>
    </w:p>
    <w:p w14:paraId="1D01DB70" w14:textId="0B2007E4" w:rsidR="008E197F" w:rsidRPr="005A4D47" w:rsidRDefault="008E197F" w:rsidP="008E197F">
      <w:pPr>
        <w:pStyle w:val="Caption"/>
      </w:pPr>
      <w:r>
        <w:lastRenderedPageBreak/>
        <w:t xml:space="preserve">Table </w:t>
      </w:r>
      <w:r w:rsidR="00B132DB">
        <w:t>6</w:t>
      </w:r>
      <w:r>
        <w:t xml:space="preserve">: Specific outcomes achieved through the Commission’s complaints process </w:t>
      </w:r>
      <w:r w:rsidR="007D27F7">
        <w:t>2022-23</w:t>
      </w:r>
      <w:r w:rsidR="005A4D47">
        <w:t xml:space="preserve"> (including </w:t>
      </w:r>
      <w:r w:rsidR="345D2BA5">
        <w:t>piggy</w:t>
      </w:r>
      <w:r w:rsidR="00D21120">
        <w:t>-</w:t>
      </w:r>
      <w:r w:rsidR="345D2BA5">
        <w:t>back</w:t>
      </w:r>
      <w:r w:rsidR="005A4D47">
        <w:t xml:space="preserve"> complaints)</w:t>
      </w:r>
    </w:p>
    <w:tbl>
      <w:tblPr>
        <w:tblW w:w="0" w:type="auto"/>
        <w:tblBorders>
          <w:top w:val="single" w:sz="4" w:space="0" w:color="D46228"/>
          <w:bottom w:val="single" w:sz="4" w:space="0" w:color="D46228"/>
          <w:insideH w:val="single" w:sz="4" w:space="0" w:color="D46228"/>
        </w:tblBorders>
        <w:tblLook w:val="0620" w:firstRow="1" w:lastRow="0" w:firstColumn="0" w:lastColumn="0" w:noHBand="1" w:noVBand="1"/>
      </w:tblPr>
      <w:tblGrid>
        <w:gridCol w:w="4770"/>
        <w:gridCol w:w="2700"/>
      </w:tblGrid>
      <w:tr w:rsidR="007E34BF" w:rsidRPr="007E34BF" w14:paraId="59F2167E" w14:textId="77777777" w:rsidTr="00DB2856">
        <w:tc>
          <w:tcPr>
            <w:tcW w:w="4770" w:type="dxa"/>
          </w:tcPr>
          <w:p w14:paraId="4C6C4EEE" w14:textId="77777777" w:rsidR="000F48AD" w:rsidRPr="007E34BF" w:rsidRDefault="000F48AD" w:rsidP="000F48AD">
            <w:pPr>
              <w:pStyle w:val="Tableheading"/>
              <w:rPr>
                <w:color w:val="E66A37"/>
              </w:rPr>
            </w:pPr>
            <w:r w:rsidRPr="007E34BF">
              <w:rPr>
                <w:color w:val="E66A37"/>
              </w:rPr>
              <w:t xml:space="preserve">Outcome </w:t>
            </w:r>
          </w:p>
        </w:tc>
        <w:tc>
          <w:tcPr>
            <w:tcW w:w="2700" w:type="dxa"/>
          </w:tcPr>
          <w:p w14:paraId="721CE7B6" w14:textId="77777777" w:rsidR="000F48AD" w:rsidRPr="007E34BF" w:rsidRDefault="000F48AD" w:rsidP="000F48AD">
            <w:pPr>
              <w:pStyle w:val="Tableheading"/>
              <w:rPr>
                <w:color w:val="E66A37"/>
              </w:rPr>
            </w:pPr>
            <w:r w:rsidRPr="007E34BF">
              <w:rPr>
                <w:color w:val="E66A37"/>
              </w:rPr>
              <w:t xml:space="preserve">Number </w:t>
            </w:r>
          </w:p>
        </w:tc>
      </w:tr>
      <w:tr w:rsidR="000F48AD" w14:paraId="1E948381" w14:textId="77777777" w:rsidTr="00DB2856">
        <w:tc>
          <w:tcPr>
            <w:tcW w:w="4770" w:type="dxa"/>
          </w:tcPr>
          <w:p w14:paraId="3755D6D6" w14:textId="77777777" w:rsidR="000F48AD" w:rsidRDefault="000F48AD" w:rsidP="000F48AD">
            <w:pPr>
              <w:pStyle w:val="Tabletext"/>
            </w:pPr>
            <w:r>
              <w:t>Apology</w:t>
            </w:r>
          </w:p>
        </w:tc>
        <w:tc>
          <w:tcPr>
            <w:tcW w:w="2700" w:type="dxa"/>
          </w:tcPr>
          <w:p w14:paraId="731F9B44" w14:textId="0CC69876" w:rsidR="000F48AD" w:rsidRDefault="00E05722" w:rsidP="000F48AD">
            <w:pPr>
              <w:pStyle w:val="Tabletext"/>
            </w:pPr>
            <w:r>
              <w:t>14</w:t>
            </w:r>
          </w:p>
        </w:tc>
      </w:tr>
      <w:tr w:rsidR="00955E00" w14:paraId="164F57D2" w14:textId="77777777" w:rsidTr="000D0207">
        <w:tc>
          <w:tcPr>
            <w:tcW w:w="4770" w:type="dxa"/>
          </w:tcPr>
          <w:p w14:paraId="1D8ABBCE" w14:textId="77777777" w:rsidR="00955E00" w:rsidRDefault="00955E00" w:rsidP="000D0207">
            <w:pPr>
              <w:pStyle w:val="Tabletext"/>
            </w:pPr>
            <w:r>
              <w:t>Respondents’ explanation accepted</w:t>
            </w:r>
          </w:p>
        </w:tc>
        <w:tc>
          <w:tcPr>
            <w:tcW w:w="2700" w:type="dxa"/>
          </w:tcPr>
          <w:p w14:paraId="6E538CD9" w14:textId="77777777" w:rsidR="00955E00" w:rsidRDefault="00955E00" w:rsidP="000D0207">
            <w:pPr>
              <w:pStyle w:val="Tabletext"/>
            </w:pPr>
            <w:r>
              <w:t>8</w:t>
            </w:r>
          </w:p>
        </w:tc>
      </w:tr>
      <w:tr w:rsidR="00955E00" w14:paraId="10C8DEF8" w14:textId="77777777" w:rsidTr="000D0207">
        <w:tc>
          <w:tcPr>
            <w:tcW w:w="4770" w:type="dxa"/>
          </w:tcPr>
          <w:p w14:paraId="2919389F" w14:textId="77777777" w:rsidR="00955E00" w:rsidRDefault="00955E00" w:rsidP="000D0207">
            <w:pPr>
              <w:pStyle w:val="Tabletext"/>
            </w:pPr>
            <w:r>
              <w:t>Policy change / review</w:t>
            </w:r>
          </w:p>
        </w:tc>
        <w:tc>
          <w:tcPr>
            <w:tcW w:w="2700" w:type="dxa"/>
          </w:tcPr>
          <w:p w14:paraId="479DEE39" w14:textId="77777777" w:rsidR="00955E00" w:rsidRDefault="00955E00" w:rsidP="000D0207">
            <w:pPr>
              <w:pStyle w:val="Tabletext"/>
            </w:pPr>
            <w:r>
              <w:t>7</w:t>
            </w:r>
          </w:p>
        </w:tc>
      </w:tr>
      <w:tr w:rsidR="00955E00" w14:paraId="39DD3C3B" w14:textId="77777777" w:rsidTr="000D0207">
        <w:tc>
          <w:tcPr>
            <w:tcW w:w="4770" w:type="dxa"/>
          </w:tcPr>
          <w:p w14:paraId="2155497D" w14:textId="77777777" w:rsidR="00955E00" w:rsidRDefault="00955E00" w:rsidP="000D0207">
            <w:pPr>
              <w:pStyle w:val="Tabletext"/>
            </w:pPr>
            <w:r>
              <w:t>Service improvement</w:t>
            </w:r>
          </w:p>
        </w:tc>
        <w:tc>
          <w:tcPr>
            <w:tcW w:w="2700" w:type="dxa"/>
          </w:tcPr>
          <w:p w14:paraId="5FF0F469" w14:textId="77777777" w:rsidR="00955E00" w:rsidRDefault="00955E00" w:rsidP="000D0207">
            <w:pPr>
              <w:pStyle w:val="Tabletext"/>
            </w:pPr>
            <w:r>
              <w:t>6</w:t>
            </w:r>
          </w:p>
        </w:tc>
      </w:tr>
      <w:tr w:rsidR="00955E00" w14:paraId="633313B3" w14:textId="77777777" w:rsidTr="000D0207">
        <w:tc>
          <w:tcPr>
            <w:tcW w:w="4770" w:type="dxa"/>
          </w:tcPr>
          <w:p w14:paraId="7964CC31" w14:textId="77777777" w:rsidR="00955E00" w:rsidRDefault="00955E00" w:rsidP="000D0207">
            <w:pPr>
              <w:pStyle w:val="Tabletext"/>
            </w:pPr>
            <w:r>
              <w:t>Agreement to train individuals / workforce</w:t>
            </w:r>
          </w:p>
        </w:tc>
        <w:tc>
          <w:tcPr>
            <w:tcW w:w="2700" w:type="dxa"/>
          </w:tcPr>
          <w:p w14:paraId="2AFA664B" w14:textId="77777777" w:rsidR="00955E00" w:rsidRDefault="00955E00" w:rsidP="000D0207">
            <w:pPr>
              <w:pStyle w:val="Tabletext"/>
            </w:pPr>
            <w:r>
              <w:t>5</w:t>
            </w:r>
          </w:p>
        </w:tc>
      </w:tr>
      <w:tr w:rsidR="00955E00" w14:paraId="7C3573AA" w14:textId="77777777" w:rsidTr="000D0207">
        <w:tc>
          <w:tcPr>
            <w:tcW w:w="4770" w:type="dxa"/>
          </w:tcPr>
          <w:p w14:paraId="61E6B860" w14:textId="77777777" w:rsidR="00955E00" w:rsidRDefault="00955E00" w:rsidP="000D0207">
            <w:pPr>
              <w:pStyle w:val="Tabletext"/>
            </w:pPr>
            <w:r>
              <w:t xml:space="preserve">Agreement for compensation </w:t>
            </w:r>
          </w:p>
        </w:tc>
        <w:tc>
          <w:tcPr>
            <w:tcW w:w="2700" w:type="dxa"/>
          </w:tcPr>
          <w:p w14:paraId="6B3C1D1B" w14:textId="77777777" w:rsidR="00955E00" w:rsidRDefault="00955E00" w:rsidP="000D0207">
            <w:pPr>
              <w:pStyle w:val="Tabletext"/>
            </w:pPr>
            <w:r>
              <w:t>5</w:t>
            </w:r>
          </w:p>
        </w:tc>
      </w:tr>
      <w:tr w:rsidR="00955E00" w14:paraId="720FA660" w14:textId="77777777" w:rsidTr="000D0207">
        <w:tc>
          <w:tcPr>
            <w:tcW w:w="4770" w:type="dxa"/>
          </w:tcPr>
          <w:p w14:paraId="0C618856" w14:textId="77777777" w:rsidR="00955E00" w:rsidRDefault="00955E00" w:rsidP="000D0207">
            <w:pPr>
              <w:pStyle w:val="Tabletext"/>
            </w:pPr>
            <w:r>
              <w:t>Job reference / Statement of service</w:t>
            </w:r>
          </w:p>
        </w:tc>
        <w:tc>
          <w:tcPr>
            <w:tcW w:w="2700" w:type="dxa"/>
          </w:tcPr>
          <w:p w14:paraId="14B8011E" w14:textId="77777777" w:rsidR="00955E00" w:rsidRDefault="00955E00" w:rsidP="000D0207">
            <w:pPr>
              <w:pStyle w:val="Tabletext"/>
            </w:pPr>
            <w:r>
              <w:t>5</w:t>
            </w:r>
          </w:p>
        </w:tc>
      </w:tr>
      <w:tr w:rsidR="00955E00" w14:paraId="3572D9FA" w14:textId="77777777" w:rsidTr="000D0207">
        <w:tc>
          <w:tcPr>
            <w:tcW w:w="4770" w:type="dxa"/>
          </w:tcPr>
          <w:p w14:paraId="1DC3E4EB" w14:textId="77777777" w:rsidR="00955E00" w:rsidRDefault="00955E00" w:rsidP="000D0207">
            <w:pPr>
              <w:pStyle w:val="Tabletext"/>
            </w:pPr>
            <w:r>
              <w:t>Change original decision</w:t>
            </w:r>
          </w:p>
        </w:tc>
        <w:tc>
          <w:tcPr>
            <w:tcW w:w="2700" w:type="dxa"/>
          </w:tcPr>
          <w:p w14:paraId="7F31D2D9" w14:textId="77777777" w:rsidR="00955E00" w:rsidRDefault="00955E00" w:rsidP="000D0207">
            <w:pPr>
              <w:pStyle w:val="Tabletext"/>
            </w:pPr>
            <w:r>
              <w:t>4</w:t>
            </w:r>
          </w:p>
        </w:tc>
      </w:tr>
      <w:tr w:rsidR="00955E00" w14:paraId="73617645" w14:textId="77777777" w:rsidTr="000D0207">
        <w:tc>
          <w:tcPr>
            <w:tcW w:w="4770" w:type="dxa"/>
          </w:tcPr>
          <w:p w14:paraId="12210B23" w14:textId="77777777" w:rsidR="00955E00" w:rsidRDefault="00955E00" w:rsidP="000D0207">
            <w:pPr>
              <w:pStyle w:val="Tabletext"/>
            </w:pPr>
            <w:r>
              <w:t>Policy development / implementation</w:t>
            </w:r>
          </w:p>
        </w:tc>
        <w:tc>
          <w:tcPr>
            <w:tcW w:w="2700" w:type="dxa"/>
          </w:tcPr>
          <w:p w14:paraId="18B503DA" w14:textId="77777777" w:rsidR="00955E00" w:rsidRDefault="00955E00" w:rsidP="000D0207">
            <w:pPr>
              <w:pStyle w:val="Tabletext"/>
            </w:pPr>
            <w:r>
              <w:t>3</w:t>
            </w:r>
          </w:p>
        </w:tc>
      </w:tr>
      <w:tr w:rsidR="00955E00" w14:paraId="622F2965" w14:textId="77777777" w:rsidTr="000D0207">
        <w:tc>
          <w:tcPr>
            <w:tcW w:w="4770" w:type="dxa"/>
          </w:tcPr>
          <w:p w14:paraId="7D03181E" w14:textId="77777777" w:rsidR="00955E00" w:rsidRDefault="00955E00" w:rsidP="000D0207">
            <w:pPr>
              <w:pStyle w:val="Tabletext"/>
            </w:pPr>
            <w:r>
              <w:t xml:space="preserve">Promotion / transfer of job role </w:t>
            </w:r>
          </w:p>
        </w:tc>
        <w:tc>
          <w:tcPr>
            <w:tcW w:w="2700" w:type="dxa"/>
          </w:tcPr>
          <w:p w14:paraId="7AC13C31" w14:textId="77777777" w:rsidR="00955E00" w:rsidRDefault="00955E00" w:rsidP="000D0207">
            <w:pPr>
              <w:pStyle w:val="Tabletext"/>
            </w:pPr>
            <w:r>
              <w:t>2</w:t>
            </w:r>
          </w:p>
        </w:tc>
      </w:tr>
      <w:tr w:rsidR="00955E00" w14:paraId="29C9B01C" w14:textId="77777777" w:rsidTr="000D0207">
        <w:tc>
          <w:tcPr>
            <w:tcW w:w="4770" w:type="dxa"/>
          </w:tcPr>
          <w:p w14:paraId="465402CC" w14:textId="77777777" w:rsidR="00955E00" w:rsidRDefault="00955E00" w:rsidP="000D0207">
            <w:pPr>
              <w:pStyle w:val="Tabletext"/>
            </w:pPr>
            <w:r>
              <w:t>Modifications to improve accessibility</w:t>
            </w:r>
          </w:p>
        </w:tc>
        <w:tc>
          <w:tcPr>
            <w:tcW w:w="2700" w:type="dxa"/>
          </w:tcPr>
          <w:p w14:paraId="1FFC36A9" w14:textId="77777777" w:rsidR="00955E00" w:rsidRDefault="00955E00" w:rsidP="000D0207">
            <w:pPr>
              <w:pStyle w:val="Tabletext"/>
            </w:pPr>
            <w:r>
              <w:t>1</w:t>
            </w:r>
          </w:p>
        </w:tc>
      </w:tr>
      <w:tr w:rsidR="00955E00" w14:paraId="766FAA5E" w14:textId="77777777" w:rsidTr="000D0207">
        <w:tc>
          <w:tcPr>
            <w:tcW w:w="4770" w:type="dxa"/>
          </w:tcPr>
          <w:p w14:paraId="3975FD49" w14:textId="77777777" w:rsidR="00955E00" w:rsidRDefault="00955E00" w:rsidP="000D0207">
            <w:pPr>
              <w:pStyle w:val="Tabletext"/>
            </w:pPr>
            <w:r>
              <w:t>Display of posters / information</w:t>
            </w:r>
          </w:p>
        </w:tc>
        <w:tc>
          <w:tcPr>
            <w:tcW w:w="2700" w:type="dxa"/>
          </w:tcPr>
          <w:p w14:paraId="7E82AE8F" w14:textId="1C7F7E6C" w:rsidR="00955E00" w:rsidRDefault="00955E00" w:rsidP="000D0207">
            <w:pPr>
              <w:pStyle w:val="Tabletext"/>
            </w:pPr>
            <w:r>
              <w:t>1</w:t>
            </w:r>
          </w:p>
        </w:tc>
      </w:tr>
      <w:tr w:rsidR="00955E00" w14:paraId="6D0C9CD7" w14:textId="77777777" w:rsidTr="000D0207">
        <w:tc>
          <w:tcPr>
            <w:tcW w:w="4770" w:type="dxa"/>
          </w:tcPr>
          <w:p w14:paraId="34E7D342" w14:textId="77777777" w:rsidR="00955E00" w:rsidRDefault="00955E00" w:rsidP="000D0207">
            <w:pPr>
              <w:pStyle w:val="Tabletext"/>
            </w:pPr>
            <w:r>
              <w:t xml:space="preserve">Free goods or services </w:t>
            </w:r>
          </w:p>
        </w:tc>
        <w:tc>
          <w:tcPr>
            <w:tcW w:w="2700" w:type="dxa"/>
          </w:tcPr>
          <w:p w14:paraId="3CA04F3D" w14:textId="77777777" w:rsidR="00955E00" w:rsidRDefault="00955E00" w:rsidP="000D0207">
            <w:pPr>
              <w:pStyle w:val="Tabletext"/>
            </w:pPr>
            <w:r>
              <w:t>1</w:t>
            </w:r>
          </w:p>
        </w:tc>
      </w:tr>
      <w:tr w:rsidR="00955E00" w14:paraId="2DBE6621" w14:textId="77777777" w:rsidTr="00DB2856">
        <w:tc>
          <w:tcPr>
            <w:tcW w:w="4770" w:type="dxa"/>
          </w:tcPr>
          <w:p w14:paraId="4077789B" w14:textId="234FF1E7" w:rsidR="00955E00" w:rsidRDefault="00955E00" w:rsidP="000F48AD">
            <w:pPr>
              <w:pStyle w:val="Tabletext"/>
            </w:pPr>
            <w:r>
              <w:t xml:space="preserve">Other </w:t>
            </w:r>
          </w:p>
        </w:tc>
        <w:tc>
          <w:tcPr>
            <w:tcW w:w="2700" w:type="dxa"/>
          </w:tcPr>
          <w:p w14:paraId="425ABAD5" w14:textId="102E8CEB" w:rsidR="00955E00" w:rsidRDefault="00955E00" w:rsidP="000F48AD">
            <w:pPr>
              <w:pStyle w:val="Tabletext"/>
            </w:pPr>
            <w:r>
              <w:t>17</w:t>
            </w:r>
          </w:p>
        </w:tc>
      </w:tr>
    </w:tbl>
    <w:p w14:paraId="15D5F6DE" w14:textId="77777777" w:rsidR="000F48AD" w:rsidRPr="000F48AD" w:rsidRDefault="000F48AD" w:rsidP="000F48AD"/>
    <w:p w14:paraId="494D8680" w14:textId="55A84A78" w:rsidR="00884866" w:rsidRPr="00575F9D" w:rsidRDefault="00A05EB5" w:rsidP="00884866">
      <w:pPr>
        <w:pStyle w:val="Heading2"/>
        <w:rPr>
          <w:color w:val="E66A37"/>
        </w:rPr>
      </w:pPr>
      <w:bookmarkStart w:id="412" w:name="_Toc147757349"/>
      <w:bookmarkStart w:id="413" w:name="_Toc148086975"/>
      <w:bookmarkStart w:id="414" w:name="_Toc85451803"/>
      <w:bookmarkStart w:id="415" w:name="_Toc85526734"/>
      <w:bookmarkStart w:id="416" w:name="_Toc85787149"/>
      <w:bookmarkStart w:id="417" w:name="_Toc311719488"/>
      <w:bookmarkStart w:id="418" w:name="_Toc117697205"/>
      <w:bookmarkStart w:id="419" w:name="_Toc117697912"/>
      <w:bookmarkStart w:id="420" w:name="_Toc84593927"/>
      <w:r>
        <w:rPr>
          <w:color w:val="E66A37"/>
        </w:rPr>
        <w:t>R</w:t>
      </w:r>
      <w:r w:rsidR="00884866">
        <w:rPr>
          <w:color w:val="E66A37"/>
        </w:rPr>
        <w:t>epresentation</w:t>
      </w:r>
      <w:r>
        <w:rPr>
          <w:color w:val="E66A37"/>
        </w:rPr>
        <w:t xml:space="preserve"> by lawyers or advocates</w:t>
      </w:r>
      <w:bookmarkEnd w:id="412"/>
      <w:bookmarkEnd w:id="413"/>
    </w:p>
    <w:p w14:paraId="6CEE33C0" w14:textId="52320503" w:rsidR="00347122" w:rsidRDefault="00FD3288" w:rsidP="00884866">
      <w:r>
        <w:t>T</w:t>
      </w:r>
      <w:r w:rsidR="000423A3">
        <w:t xml:space="preserve">his year the Commission </w:t>
      </w:r>
      <w:r w:rsidR="00894607">
        <w:t xml:space="preserve">monitored </w:t>
      </w:r>
      <w:proofErr w:type="gramStart"/>
      <w:r w:rsidR="00F800BE">
        <w:t>whether or not</w:t>
      </w:r>
      <w:proofErr w:type="gramEnd"/>
      <w:r w:rsidR="00AE0C31">
        <w:t xml:space="preserve"> </w:t>
      </w:r>
      <w:r w:rsidR="00B4514F">
        <w:t>complainants</w:t>
      </w:r>
      <w:r w:rsidR="00F800BE">
        <w:t xml:space="preserve"> </w:t>
      </w:r>
      <w:r w:rsidR="0080270B">
        <w:t>whose matters</w:t>
      </w:r>
      <w:r w:rsidR="00F800BE">
        <w:t xml:space="preserve"> were accepted for </w:t>
      </w:r>
      <w:r w:rsidR="009709E5">
        <w:t>dispute</w:t>
      </w:r>
      <w:r w:rsidR="00F800BE">
        <w:t xml:space="preserve"> resolution</w:t>
      </w:r>
      <w:r w:rsidR="00B44A75">
        <w:t xml:space="preserve"> </w:t>
      </w:r>
      <w:r w:rsidR="0080270B">
        <w:t>were</w:t>
      </w:r>
      <w:r w:rsidR="00B44A75">
        <w:t xml:space="preserve"> </w:t>
      </w:r>
      <w:r w:rsidR="009B15A3">
        <w:t>legal</w:t>
      </w:r>
      <w:r w:rsidR="0080270B">
        <w:t>ly</w:t>
      </w:r>
      <w:r w:rsidR="009B15A3">
        <w:t xml:space="preserve"> represent</w:t>
      </w:r>
      <w:r w:rsidR="0080270B">
        <w:t>ed</w:t>
      </w:r>
      <w:r w:rsidR="00A44EAC">
        <w:t>.</w:t>
      </w:r>
      <w:r w:rsidR="0076185E">
        <w:t xml:space="preserve"> Most complainants</w:t>
      </w:r>
      <w:r w:rsidR="00B30DA7">
        <w:t xml:space="preserve"> were self-represented</w:t>
      </w:r>
      <w:r w:rsidR="0076185E">
        <w:t xml:space="preserve">, whether </w:t>
      </w:r>
      <w:r w:rsidR="00B30DA7">
        <w:t xml:space="preserve">they were </w:t>
      </w:r>
      <w:r w:rsidR="0076185E">
        <w:t>complaining under the Anti-Discrimination</w:t>
      </w:r>
      <w:r w:rsidR="00740F83">
        <w:t xml:space="preserve"> Act</w:t>
      </w:r>
      <w:r w:rsidR="0076185E">
        <w:t>, the Human Rights Act</w:t>
      </w:r>
      <w:r w:rsidR="00740F83">
        <w:t>,</w:t>
      </w:r>
      <w:r w:rsidR="0076185E">
        <w:t xml:space="preserve"> or both (</w:t>
      </w:r>
      <w:r w:rsidR="005A63F6">
        <w:t>piggy-back</w:t>
      </w:r>
      <w:r w:rsidR="0076185E">
        <w:t xml:space="preserve"> complaints)</w:t>
      </w:r>
      <w:r w:rsidR="00306696">
        <w:t>.</w:t>
      </w:r>
      <w:r w:rsidR="00B3263B">
        <w:t xml:space="preserve"> </w:t>
      </w:r>
    </w:p>
    <w:p w14:paraId="65001650" w14:textId="77777777" w:rsidR="00E52808" w:rsidRDefault="00B1139E" w:rsidP="00884866">
      <w:r>
        <w:t xml:space="preserve">Where the complaint </w:t>
      </w:r>
      <w:r w:rsidR="0034261F">
        <w:t xml:space="preserve">only </w:t>
      </w:r>
      <w:r>
        <w:t>involved the Anti-Discrimination Act</w:t>
      </w:r>
      <w:r w:rsidR="00AC04AD">
        <w:t>,</w:t>
      </w:r>
      <w:r w:rsidR="002E0BA0">
        <w:t xml:space="preserve"> around </w:t>
      </w:r>
      <w:r w:rsidR="007645D3">
        <w:t>3</w:t>
      </w:r>
      <w:r w:rsidR="00E01B20">
        <w:t>0</w:t>
      </w:r>
      <w:r w:rsidR="002E0BA0">
        <w:t>% of complainants were assisted by a lawyer</w:t>
      </w:r>
      <w:r w:rsidR="00CD3610">
        <w:t xml:space="preserve"> or </w:t>
      </w:r>
      <w:r w:rsidR="009454F1">
        <w:t>advocate</w:t>
      </w:r>
      <w:r w:rsidR="00A46F40">
        <w:t>.</w:t>
      </w:r>
      <w:r w:rsidR="00A7300C">
        <w:t xml:space="preserve"> </w:t>
      </w:r>
    </w:p>
    <w:p w14:paraId="70BA8040" w14:textId="1D016594" w:rsidR="007906D8" w:rsidRDefault="007645D3" w:rsidP="007906D8">
      <w:r>
        <w:t xml:space="preserve">For </w:t>
      </w:r>
      <w:r w:rsidR="005A63F6">
        <w:t>piggy-back</w:t>
      </w:r>
      <w:r>
        <w:t xml:space="preserve"> complaints, </w:t>
      </w:r>
      <w:r w:rsidR="002C394D">
        <w:t>21</w:t>
      </w:r>
      <w:r w:rsidR="001D46A4">
        <w:t xml:space="preserve">% </w:t>
      </w:r>
      <w:r w:rsidR="0034261F">
        <w:t xml:space="preserve">of </w:t>
      </w:r>
      <w:r w:rsidR="009B2EB3">
        <w:t xml:space="preserve">complainants </w:t>
      </w:r>
      <w:r w:rsidR="001D46A4">
        <w:t>had a lawyer or advocate assisting them.</w:t>
      </w:r>
      <w:r w:rsidR="00E52808">
        <w:t xml:space="preserve"> </w:t>
      </w:r>
      <w:r w:rsidR="00463AA2">
        <w:t xml:space="preserve">For human rights only complaints, </w:t>
      </w:r>
      <w:r w:rsidR="00162897">
        <w:t>the</w:t>
      </w:r>
      <w:r w:rsidR="00463AA2">
        <w:t xml:space="preserve"> level of legal </w:t>
      </w:r>
      <w:r w:rsidR="00654696">
        <w:t xml:space="preserve">or advocacy </w:t>
      </w:r>
      <w:r w:rsidR="00463AA2">
        <w:t xml:space="preserve">representation was </w:t>
      </w:r>
      <w:r w:rsidR="001D46A4">
        <w:t>significantly lower, at only</w:t>
      </w:r>
      <w:r w:rsidR="00463AA2">
        <w:t xml:space="preserve"> </w:t>
      </w:r>
      <w:r w:rsidR="002E0BA0">
        <w:t>7%</w:t>
      </w:r>
      <w:r w:rsidR="00A14B7B">
        <w:t xml:space="preserve"> of complainants</w:t>
      </w:r>
      <w:r w:rsidR="00463AA2">
        <w:t xml:space="preserve">. </w:t>
      </w:r>
      <w:r w:rsidR="001D46A4">
        <w:t>Of these,</w:t>
      </w:r>
      <w:r w:rsidR="002434CB">
        <w:t xml:space="preserve"> </w:t>
      </w:r>
      <w:r w:rsidR="00C413AF">
        <w:t>3</w:t>
      </w:r>
      <w:r w:rsidR="002434CB">
        <w:t xml:space="preserve">% were represented by Legal Aid Queensland or a community legal centre, </w:t>
      </w:r>
      <w:r w:rsidR="004C6C4D">
        <w:t>3</w:t>
      </w:r>
      <w:r w:rsidR="00755AD2">
        <w:t>% had a private lawyer</w:t>
      </w:r>
      <w:r w:rsidR="00C502DC">
        <w:t>, and 1% had a non-legal advocate</w:t>
      </w:r>
      <w:r w:rsidR="00755AD2">
        <w:t>.</w:t>
      </w:r>
      <w:r w:rsidR="00AF1DFE">
        <w:t xml:space="preserve"> </w:t>
      </w:r>
    </w:p>
    <w:p w14:paraId="31B16AA2" w14:textId="62AA6E01" w:rsidR="00B43C95" w:rsidRDefault="00C502DC" w:rsidP="007906D8">
      <w:r>
        <w:t xml:space="preserve">While it is too early to </w:t>
      </w:r>
      <w:r w:rsidR="0061188F">
        <w:t xml:space="preserve">detect any trends from this data, the Commission will continue to monitor the extent </w:t>
      </w:r>
      <w:r w:rsidR="007A2FF6">
        <w:t>of</w:t>
      </w:r>
      <w:r w:rsidR="0061188F">
        <w:t xml:space="preserve"> this disparity </w:t>
      </w:r>
      <w:r w:rsidR="006068CD">
        <w:t>in legal representation</w:t>
      </w:r>
      <w:r w:rsidR="0061188F">
        <w:t>.</w:t>
      </w:r>
    </w:p>
    <w:p w14:paraId="5C26CCF9" w14:textId="3D79D690" w:rsidR="00012A6E" w:rsidRPr="00575F9D" w:rsidRDefault="00012A6E" w:rsidP="00012A6E">
      <w:pPr>
        <w:pStyle w:val="Heading2"/>
        <w:rPr>
          <w:color w:val="E66A37"/>
        </w:rPr>
      </w:pPr>
      <w:bookmarkStart w:id="421" w:name="_Toc147757350"/>
      <w:bookmarkStart w:id="422" w:name="_Toc148086976"/>
      <w:r w:rsidRPr="00575F9D">
        <w:rPr>
          <w:color w:val="E66A37"/>
        </w:rPr>
        <w:lastRenderedPageBreak/>
        <w:t>Resolution rate for complaints</w:t>
      </w:r>
      <w:bookmarkEnd w:id="414"/>
      <w:bookmarkEnd w:id="415"/>
      <w:bookmarkEnd w:id="416"/>
      <w:bookmarkEnd w:id="417"/>
      <w:bookmarkEnd w:id="418"/>
      <w:bookmarkEnd w:id="419"/>
      <w:bookmarkEnd w:id="421"/>
      <w:bookmarkEnd w:id="422"/>
    </w:p>
    <w:bookmarkEnd w:id="420"/>
    <w:p w14:paraId="69302AF8" w14:textId="7CE55BFA" w:rsidR="007E32E4" w:rsidRDefault="007E32E4" w:rsidP="007E32E4">
      <w:pPr>
        <w:rPr>
          <w:rFonts w:eastAsia="Calibri"/>
        </w:rPr>
      </w:pPr>
      <w:r w:rsidRPr="27274A20">
        <w:t xml:space="preserve">This year </w:t>
      </w:r>
      <w:r>
        <w:t>44</w:t>
      </w:r>
      <w:r w:rsidRPr="27274A20">
        <w:t xml:space="preserve">% of Anti-Discrimination Act only complaints were resolved compared with </w:t>
      </w:r>
      <w:r>
        <w:t>20</w:t>
      </w:r>
      <w:r w:rsidRPr="27274A20">
        <w:t xml:space="preserve">% of piggy-back complaints and </w:t>
      </w:r>
      <w:r>
        <w:t>32</w:t>
      </w:r>
      <w:r w:rsidRPr="27274A20">
        <w:t>% of Human Rights Act only complaints.</w:t>
      </w:r>
      <w:r>
        <w:t xml:space="preserve"> </w:t>
      </w:r>
    </w:p>
    <w:p w14:paraId="319C75D3" w14:textId="71E1C27D" w:rsidR="007E32E4" w:rsidRDefault="003B0B24" w:rsidP="00012A6E">
      <w:r>
        <w:t>As noted in previous annual reports, the rate of resolution of complaints through conciliation is</w:t>
      </w:r>
      <w:r w:rsidR="009B42F7">
        <w:t xml:space="preserve"> </w:t>
      </w:r>
      <w:r>
        <w:t xml:space="preserve">lower for </w:t>
      </w:r>
      <w:r w:rsidR="00620A5A">
        <w:t xml:space="preserve">human rights complaints, whether </w:t>
      </w:r>
      <w:r w:rsidR="00AE4AF4">
        <w:t xml:space="preserve">the complaint is a </w:t>
      </w:r>
      <w:proofErr w:type="gramStart"/>
      <w:r w:rsidR="00620A5A">
        <w:t>human rights</w:t>
      </w:r>
      <w:proofErr w:type="gramEnd"/>
      <w:r w:rsidR="00620A5A">
        <w:t xml:space="preserve"> only complaint or </w:t>
      </w:r>
      <w:r w:rsidR="00797F1A">
        <w:t xml:space="preserve">a </w:t>
      </w:r>
      <w:r w:rsidR="00620A5A">
        <w:t xml:space="preserve">piggy-back complaint. </w:t>
      </w:r>
    </w:p>
    <w:p w14:paraId="4FC5D2D9" w14:textId="662DDD20" w:rsidR="00DC3918" w:rsidRDefault="00741719" w:rsidP="00012A6E">
      <w:r>
        <w:t>W</w:t>
      </w:r>
      <w:r w:rsidR="00AE4AF4">
        <w:t xml:space="preserve">here </w:t>
      </w:r>
      <w:r w:rsidR="00D70D6B">
        <w:t xml:space="preserve">a </w:t>
      </w:r>
      <w:r w:rsidR="00AE4AF4">
        <w:t>complain</w:t>
      </w:r>
      <w:r w:rsidR="001C6B08">
        <w:t>t</w:t>
      </w:r>
      <w:r w:rsidR="00AE4AF4">
        <w:t xml:space="preserve"> </w:t>
      </w:r>
      <w:r w:rsidR="00B540EC">
        <w:t>under the</w:t>
      </w:r>
      <w:r w:rsidR="00AE4AF4">
        <w:t xml:space="preserve"> </w:t>
      </w:r>
      <w:r w:rsidR="00B540EC">
        <w:t>A</w:t>
      </w:r>
      <w:r w:rsidR="00AE4AF4">
        <w:t>nti-</w:t>
      </w:r>
      <w:r w:rsidR="00B540EC">
        <w:t>D</w:t>
      </w:r>
      <w:r w:rsidR="00AE4AF4">
        <w:t xml:space="preserve">iscrimination </w:t>
      </w:r>
      <w:r w:rsidR="00B540EC">
        <w:t>Act</w:t>
      </w:r>
      <w:r w:rsidR="008A7468">
        <w:t xml:space="preserve"> </w:t>
      </w:r>
      <w:r w:rsidR="00AE4AF4">
        <w:t>involv</w:t>
      </w:r>
      <w:r w:rsidR="008A7468">
        <w:t>es</w:t>
      </w:r>
      <w:r w:rsidR="00AE4AF4">
        <w:t xml:space="preserve"> a public entity</w:t>
      </w:r>
      <w:r w:rsidR="00FE2CA4">
        <w:t xml:space="preserve"> and</w:t>
      </w:r>
      <w:r w:rsidR="00D70D6B">
        <w:t xml:space="preserve"> </w:t>
      </w:r>
      <w:r w:rsidR="003E5290">
        <w:t>engages</w:t>
      </w:r>
      <w:r w:rsidDel="00FE2CA4">
        <w:t xml:space="preserve"> </w:t>
      </w:r>
      <w:r>
        <w:t>the Human Rights Act</w:t>
      </w:r>
      <w:r w:rsidR="00AE4AF4">
        <w:t xml:space="preserve">, the chance of resolution </w:t>
      </w:r>
      <w:r w:rsidR="007E32E4">
        <w:t>was</w:t>
      </w:r>
      <w:r w:rsidR="00AE4AF4">
        <w:t xml:space="preserve"> </w:t>
      </w:r>
      <w:r w:rsidR="0029648A">
        <w:t>1</w:t>
      </w:r>
      <w:r w:rsidR="007E32E4">
        <w:t>2</w:t>
      </w:r>
      <w:r w:rsidR="0029648A">
        <w:t xml:space="preserve">% </w:t>
      </w:r>
      <w:r w:rsidR="00756F14">
        <w:t xml:space="preserve">less </w:t>
      </w:r>
      <w:r w:rsidR="00FE2CA4">
        <w:t>than</w:t>
      </w:r>
      <w:r w:rsidR="0029648A">
        <w:t xml:space="preserve"> </w:t>
      </w:r>
      <w:r w:rsidR="003E5290">
        <w:t xml:space="preserve">for </w:t>
      </w:r>
      <w:r w:rsidR="0029648A">
        <w:t xml:space="preserve">human rights </w:t>
      </w:r>
      <w:r w:rsidR="00502E0E">
        <w:t xml:space="preserve">only </w:t>
      </w:r>
      <w:r w:rsidR="0029648A">
        <w:t>complaints</w:t>
      </w:r>
      <w:r w:rsidR="00502E0E">
        <w:t>.</w:t>
      </w:r>
    </w:p>
    <w:p w14:paraId="29651319" w14:textId="2B2D0980" w:rsidR="001121FC" w:rsidRDefault="001121FC" w:rsidP="001121FC">
      <w:r>
        <w:t xml:space="preserve">Under the Human Rights Act, a </w:t>
      </w:r>
      <w:proofErr w:type="gramStart"/>
      <w:r>
        <w:t>human rights</w:t>
      </w:r>
      <w:proofErr w:type="gramEnd"/>
      <w:r>
        <w:t xml:space="preserve"> only complaint can be </w:t>
      </w:r>
      <w:r w:rsidR="00E203CD">
        <w:t>deemed</w:t>
      </w:r>
      <w:r>
        <w:t xml:space="preserve"> ‘resolved’ in the absence of a settlement agreement between the parties in circumstances where the Commission</w:t>
      </w:r>
      <w:r w:rsidR="00BD6020">
        <w:t>er</w:t>
      </w:r>
      <w:r>
        <w:t xml:space="preserve"> considers the matter to be resolved.</w:t>
      </w:r>
      <w:r>
        <w:rPr>
          <w:rStyle w:val="FootnoteReference"/>
        </w:rPr>
        <w:footnoteReference w:id="55"/>
      </w:r>
      <w:r>
        <w:t xml:space="preserve"> This may explain the disparity between human rights only and piggy-back complaints.</w:t>
      </w:r>
    </w:p>
    <w:p w14:paraId="4E354F68" w14:textId="401351FC" w:rsidR="007E32E4" w:rsidRDefault="007E32E4" w:rsidP="00012A6E">
      <w:r>
        <w:t xml:space="preserve">The Commission is </w:t>
      </w:r>
      <w:r w:rsidR="00A813D5">
        <w:t xml:space="preserve">continuing to monitor </w:t>
      </w:r>
      <w:r w:rsidR="00CD1F87">
        <w:t>these trends</w:t>
      </w:r>
      <w:r w:rsidR="00A813D5">
        <w:t xml:space="preserve"> as it collects </w:t>
      </w:r>
      <w:r w:rsidR="00BA0BBC">
        <w:t>more</w:t>
      </w:r>
      <w:r w:rsidR="00A813D5">
        <w:t xml:space="preserve"> complaint data.</w:t>
      </w:r>
      <w:r w:rsidR="001F269E">
        <w:t xml:space="preserve"> </w:t>
      </w:r>
    </w:p>
    <w:p w14:paraId="2493A145" w14:textId="3638524C" w:rsidR="00012A6E" w:rsidRPr="00AA2071" w:rsidRDefault="00012A6E" w:rsidP="004771A3">
      <w:pPr>
        <w:pStyle w:val="Caption"/>
      </w:pPr>
      <w:r>
        <w:t xml:space="preserve">Figure </w:t>
      </w:r>
      <w:r w:rsidR="001D5577">
        <w:t>6</w:t>
      </w:r>
      <w:r>
        <w:t xml:space="preserve">: Resolution rates by complaint type </w:t>
      </w:r>
      <w:r w:rsidR="007D27F7">
        <w:t>2022-23</w:t>
      </w:r>
    </w:p>
    <w:p w14:paraId="38AD89CB" w14:textId="37A4FA86" w:rsidR="0069706A" w:rsidRDefault="0069706A" w:rsidP="008C369C">
      <w:pPr>
        <w:rPr>
          <w:rStyle w:val="Heading2Char"/>
          <w:color w:val="E66A37"/>
        </w:rPr>
      </w:pPr>
      <w:bookmarkStart w:id="423" w:name="_Toc147757351"/>
      <w:bookmarkStart w:id="424" w:name="_Toc1776067959"/>
      <w:bookmarkStart w:id="425" w:name="_Toc117697206"/>
      <w:bookmarkStart w:id="426" w:name="_Toc117697913"/>
      <w:r>
        <w:rPr>
          <w:noProof/>
          <w:shd w:val="clear" w:color="auto" w:fill="E6E6E6"/>
        </w:rPr>
        <w:drawing>
          <wp:inline distT="0" distB="0" distL="0" distR="0" wp14:anchorId="4F2BBA39" wp14:editId="5111AF88">
            <wp:extent cx="3239860" cy="1740465"/>
            <wp:effectExtent l="0" t="0" r="0" b="0"/>
            <wp:docPr id="6" name="Picture 6" descr="Three bar charts showing the resolution rates of complaints by complaint type in 2022-23. It shows Anti-Discrimination Act only complaints have a resolution rate of 44.8%, compared to 20.1% for piggy-back complaints and 32.4% for Human Rights Act only complai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hree bar charts showing the resolution rates of complaints by complaint type in 2022-23. It shows Anti-Discrimination Act only complaints have a resolution rate of 44.8%, compared to 20.1% for piggy-back complaints and 32.4% for Human Rights Act only complaints. "/>
                    <pic:cNvPicPr/>
                  </pic:nvPicPr>
                  <pic:blipFill rotWithShape="1">
                    <a:blip r:embed="rId19">
                      <a:extLst>
                        <a:ext uri="{28A0092B-C50C-407E-A947-70E740481C1C}">
                          <a14:useLocalDpi xmlns:a14="http://schemas.microsoft.com/office/drawing/2010/main" val="0"/>
                        </a:ext>
                      </a:extLst>
                    </a:blip>
                    <a:srcRect l="2857" t="6189"/>
                    <a:stretch/>
                  </pic:blipFill>
                  <pic:spPr bwMode="auto">
                    <a:xfrm>
                      <a:off x="0" y="0"/>
                      <a:ext cx="3239860" cy="1740465"/>
                    </a:xfrm>
                    <a:prstGeom prst="rect">
                      <a:avLst/>
                    </a:prstGeom>
                    <a:ln>
                      <a:noFill/>
                    </a:ln>
                    <a:extLst>
                      <a:ext uri="{53640926-AAD7-44D8-BBD7-CCE9431645EC}">
                        <a14:shadowObscured xmlns:a14="http://schemas.microsoft.com/office/drawing/2010/main"/>
                      </a:ext>
                    </a:extLst>
                  </pic:spPr>
                </pic:pic>
              </a:graphicData>
            </a:graphic>
          </wp:inline>
        </w:drawing>
      </w:r>
      <w:bookmarkEnd w:id="423"/>
    </w:p>
    <w:p w14:paraId="1EB62214" w14:textId="2FCBCE13" w:rsidR="00D62BEF" w:rsidRPr="008A00EB" w:rsidRDefault="00393D6A" w:rsidP="00AC61C3">
      <w:pPr>
        <w:pStyle w:val="Heading2"/>
      </w:pPr>
      <w:bookmarkStart w:id="427" w:name="_Toc147757352"/>
      <w:bookmarkStart w:id="428" w:name="_Toc148086977"/>
      <w:r w:rsidRPr="25DCDBA1">
        <w:rPr>
          <w:rStyle w:val="Heading2Char"/>
          <w:color w:val="E66A37"/>
        </w:rPr>
        <w:t>Human rights identified</w:t>
      </w:r>
      <w:r w:rsidR="008B394B">
        <w:rPr>
          <w:rStyle w:val="Heading2Char"/>
          <w:color w:val="E66A37"/>
        </w:rPr>
        <w:t xml:space="preserve"> in</w:t>
      </w:r>
      <w:r w:rsidRPr="25DCDBA1">
        <w:rPr>
          <w:rStyle w:val="Heading2Char"/>
          <w:color w:val="E66A37"/>
        </w:rPr>
        <w:t xml:space="preserve"> complaints</w:t>
      </w:r>
      <w:bookmarkEnd w:id="424"/>
      <w:bookmarkEnd w:id="425"/>
      <w:bookmarkEnd w:id="426"/>
      <w:bookmarkEnd w:id="427"/>
      <w:bookmarkEnd w:id="428"/>
    </w:p>
    <w:p w14:paraId="39FE5D2F" w14:textId="41F0A638" w:rsidR="00D62BEF" w:rsidRPr="008A00EB" w:rsidRDefault="00D62BEF" w:rsidP="00D62BEF">
      <w:r w:rsidRPr="008A00EB">
        <w:t>The Commission may identify</w:t>
      </w:r>
      <w:r>
        <w:t xml:space="preserve"> relevant</w:t>
      </w:r>
      <w:r w:rsidRPr="008A00EB">
        <w:t xml:space="preserve"> human right</w:t>
      </w:r>
      <w:r w:rsidR="00F70BCA">
        <w:t>s</w:t>
      </w:r>
      <w:r w:rsidRPr="008A00EB">
        <w:t xml:space="preserve"> from the information provided in </w:t>
      </w:r>
      <w:r w:rsidR="008614AB">
        <w:t>a</w:t>
      </w:r>
      <w:r w:rsidRPr="008A00EB">
        <w:t xml:space="preserve"> complaint, or the complainant may indicate that they believe </w:t>
      </w:r>
      <w:r w:rsidR="008314CD">
        <w:t>a</w:t>
      </w:r>
      <w:r w:rsidRPr="008A00EB">
        <w:t xml:space="preserve"> right has been </w:t>
      </w:r>
      <w:r>
        <w:t>limited</w:t>
      </w:r>
      <w:r w:rsidRPr="008A00EB">
        <w:t>.</w:t>
      </w:r>
      <w:r w:rsidR="00244D18">
        <w:t xml:space="preserve"> </w:t>
      </w:r>
      <w:r w:rsidRPr="008A00EB">
        <w:t xml:space="preserve">Most complaints contain </w:t>
      </w:r>
      <w:r w:rsidR="00BE239B" w:rsidRPr="008A00EB">
        <w:t xml:space="preserve">allegations </w:t>
      </w:r>
      <w:r w:rsidR="008614AB">
        <w:t>that</w:t>
      </w:r>
      <w:r w:rsidRPr="008A00EB">
        <w:t xml:space="preserve"> engage more than one human right. </w:t>
      </w:r>
    </w:p>
    <w:p w14:paraId="6E499AF4" w14:textId="4FB3B514" w:rsidR="00D62BEF" w:rsidRPr="008A00EB" w:rsidRDefault="00D62BEF" w:rsidP="00D62BEF">
      <w:pPr>
        <w:rPr>
          <w:rFonts w:cs="Arial"/>
          <w:color w:val="004270"/>
        </w:rPr>
      </w:pPr>
      <w:r w:rsidRPr="008A00EB">
        <w:t xml:space="preserve">Not all allegations of </w:t>
      </w:r>
      <w:r>
        <w:t xml:space="preserve">unreasonable limitations of </w:t>
      </w:r>
      <w:r w:rsidRPr="008A00EB">
        <w:t xml:space="preserve">human rights are accepted. An allegation </w:t>
      </w:r>
      <w:r w:rsidR="00500256">
        <w:t xml:space="preserve">alone </w:t>
      </w:r>
      <w:r w:rsidRPr="008A00EB">
        <w:t xml:space="preserve">(that a </w:t>
      </w:r>
      <w:r>
        <w:t>contravention</w:t>
      </w:r>
      <w:r w:rsidRPr="008A00EB">
        <w:t xml:space="preserve"> has occurred) is not enough</w:t>
      </w:r>
      <w:r w:rsidR="0056353B">
        <w:t>.</w:t>
      </w:r>
      <w:r w:rsidRPr="008A00EB">
        <w:t xml:space="preserve"> </w:t>
      </w:r>
      <w:r w:rsidR="0056353B">
        <w:t>Before the Commission can accept a complaint,</w:t>
      </w:r>
      <w:r w:rsidRPr="008A00EB">
        <w:t xml:space="preserve"> the complainant must provide sufficient detail </w:t>
      </w:r>
      <w:r w:rsidR="003D7188">
        <w:t xml:space="preserve">to indicate that </w:t>
      </w:r>
      <w:r w:rsidRPr="008A00EB">
        <w:t xml:space="preserve">an act or decision </w:t>
      </w:r>
      <w:r w:rsidR="002B1F5D">
        <w:t>was not compatible</w:t>
      </w:r>
      <w:r w:rsidRPr="008A00EB" w:rsidDel="002B1F5D">
        <w:t xml:space="preserve"> </w:t>
      </w:r>
      <w:r w:rsidR="002B1F5D">
        <w:t>with</w:t>
      </w:r>
      <w:r w:rsidRPr="008A00EB">
        <w:t xml:space="preserve"> human rights</w:t>
      </w:r>
      <w:r w:rsidR="007E44EB">
        <w:t>,</w:t>
      </w:r>
      <w:r w:rsidRPr="008A00EB">
        <w:t xml:space="preserve"> </w:t>
      </w:r>
      <w:r w:rsidR="003D7188">
        <w:t xml:space="preserve">or that </w:t>
      </w:r>
      <w:r w:rsidR="00385BD7">
        <w:t xml:space="preserve">a human right was not given proper consideration in </w:t>
      </w:r>
      <w:proofErr w:type="gramStart"/>
      <w:r w:rsidR="00385BD7">
        <w:t>making a decision</w:t>
      </w:r>
      <w:proofErr w:type="gramEnd"/>
      <w:r w:rsidRPr="008A00EB">
        <w:t>.</w:t>
      </w:r>
    </w:p>
    <w:p w14:paraId="59AE84D2" w14:textId="05F4809A" w:rsidR="00393D6A" w:rsidRDefault="00D62BEF" w:rsidP="004527AA">
      <w:r>
        <w:lastRenderedPageBreak/>
        <w:t>Some</w:t>
      </w:r>
      <w:r w:rsidRPr="008A00EB">
        <w:t xml:space="preserve"> complaints that were received in </w:t>
      </w:r>
      <w:r>
        <w:t>202</w:t>
      </w:r>
      <w:r w:rsidR="000518A4">
        <w:t>2</w:t>
      </w:r>
      <w:r>
        <w:t>–</w:t>
      </w:r>
      <w:r w:rsidRPr="008A00EB">
        <w:t>2</w:t>
      </w:r>
      <w:r w:rsidR="000518A4">
        <w:t>3</w:t>
      </w:r>
      <w:r w:rsidRPr="008A00EB">
        <w:t xml:space="preserve"> </w:t>
      </w:r>
      <w:proofErr w:type="gramStart"/>
      <w:r>
        <w:t>are</w:t>
      </w:r>
      <w:proofErr w:type="gramEnd"/>
      <w:r>
        <w:t xml:space="preserve"> in the queue </w:t>
      </w:r>
      <w:r w:rsidR="003B06DC" w:rsidRPr="00D860E5">
        <w:t>waiting to be allocated to</w:t>
      </w:r>
      <w:r w:rsidR="003B06DC">
        <w:t xml:space="preserve"> a complaint handler</w:t>
      </w:r>
      <w:r w:rsidRPr="008A00EB">
        <w:t xml:space="preserve"> and </w:t>
      </w:r>
      <w:r>
        <w:t xml:space="preserve">are therefore </w:t>
      </w:r>
      <w:r w:rsidRPr="008A00EB">
        <w:t xml:space="preserve">not </w:t>
      </w:r>
      <w:r>
        <w:t xml:space="preserve">included </w:t>
      </w:r>
      <w:r w:rsidRPr="008A00EB">
        <w:t xml:space="preserve">here. </w:t>
      </w:r>
    </w:p>
    <w:p w14:paraId="7E4987D5" w14:textId="419249C7" w:rsidR="00237FAE" w:rsidRDefault="00841954" w:rsidP="004527AA">
      <w:r>
        <w:t xml:space="preserve">The information represented in the following graphs can be found in data tables in </w:t>
      </w:r>
      <w:r w:rsidRPr="00E52808">
        <w:t>Appendix C</w:t>
      </w:r>
      <w:r>
        <w:t xml:space="preserve"> of this report.</w:t>
      </w:r>
    </w:p>
    <w:p w14:paraId="504A7F41" w14:textId="46913F63" w:rsidR="008279A3" w:rsidRPr="00C525B5" w:rsidRDefault="008279A3" w:rsidP="00C525B5">
      <w:pPr>
        <w:pStyle w:val="Heading3"/>
        <w:rPr>
          <w:color w:val="E66A37"/>
        </w:rPr>
      </w:pPr>
      <w:r w:rsidRPr="00C525B5">
        <w:rPr>
          <w:color w:val="E66A37"/>
        </w:rPr>
        <w:t xml:space="preserve">All </w:t>
      </w:r>
      <w:r w:rsidR="000E4AFE">
        <w:rPr>
          <w:color w:val="E66A37"/>
        </w:rPr>
        <w:t xml:space="preserve">human rights </w:t>
      </w:r>
      <w:r w:rsidRPr="00C525B5">
        <w:rPr>
          <w:color w:val="E66A37"/>
        </w:rPr>
        <w:t xml:space="preserve">complaints </w:t>
      </w:r>
    </w:p>
    <w:p w14:paraId="5E3E27DC" w14:textId="30B70B62" w:rsidR="00201DE1" w:rsidRDefault="006136C5" w:rsidP="004527AA">
      <w:r w:rsidRPr="00E52808">
        <w:t>Figure 7</w:t>
      </w:r>
      <w:r>
        <w:t xml:space="preserve"> shows</w:t>
      </w:r>
      <w:r w:rsidR="00201DE1" w:rsidRPr="008A00EB">
        <w:t xml:space="preserve"> human rights relevant to allegations raised in the complaints finalised in </w:t>
      </w:r>
      <w:r w:rsidR="000518A4">
        <w:t>2022</w:t>
      </w:r>
      <w:r w:rsidR="00201DE1">
        <w:t>–2</w:t>
      </w:r>
      <w:r w:rsidR="000518A4">
        <w:t>3</w:t>
      </w:r>
      <w:r w:rsidR="00201DE1">
        <w:t xml:space="preserve"> and includes </w:t>
      </w:r>
      <w:r w:rsidR="00124FF5">
        <w:t>both</w:t>
      </w:r>
      <w:r w:rsidR="00201DE1">
        <w:t xml:space="preserve"> piggy-back complaints and human rights only complaints.</w:t>
      </w:r>
    </w:p>
    <w:p w14:paraId="348463B9" w14:textId="4F00E4C5" w:rsidR="004527AA" w:rsidRPr="00AA2071" w:rsidRDefault="004527AA" w:rsidP="00AA2071">
      <w:pPr>
        <w:pStyle w:val="Caption"/>
      </w:pPr>
      <w:r w:rsidRPr="00B66092">
        <w:t>Figure</w:t>
      </w:r>
      <w:r>
        <w:t xml:space="preserve"> </w:t>
      </w:r>
      <w:r w:rsidR="001D5577">
        <w:t>7</w:t>
      </w:r>
      <w:r w:rsidRPr="00B66092">
        <w:t>: Human rights identified in all complaints</w:t>
      </w:r>
      <w:r>
        <w:t>,</w:t>
      </w:r>
      <w:r w:rsidRPr="00B66092">
        <w:t xml:space="preserve"> </w:t>
      </w:r>
      <w:r w:rsidR="007D27F7">
        <w:t>2022-23</w:t>
      </w:r>
    </w:p>
    <w:p w14:paraId="124F9E9A" w14:textId="6183C07F" w:rsidR="008158E6" w:rsidRDefault="000B27D9" w:rsidP="004868C3">
      <w:r>
        <w:rPr>
          <w:noProof/>
        </w:rPr>
        <w:drawing>
          <wp:inline distT="0" distB="0" distL="0" distR="0" wp14:anchorId="30E82AA7" wp14:editId="0F675D72">
            <wp:extent cx="5362575" cy="6181725"/>
            <wp:effectExtent l="0" t="0" r="0" b="0"/>
            <wp:docPr id="14" name="Chart 14">
              <a:extLst xmlns:a="http://schemas.openxmlformats.org/drawingml/2006/main">
                <a:ext uri="{FF2B5EF4-FFF2-40B4-BE49-F238E27FC236}">
                  <a16:creationId xmlns:a16="http://schemas.microsoft.com/office/drawing/2014/main" id="{28AE811C-35FE-A6AF-20BC-174C93647B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67D0A0B" w14:textId="35ECA7D5" w:rsidR="008158E6" w:rsidRDefault="00FE4711" w:rsidP="004868C3">
      <w:r>
        <w:lastRenderedPageBreak/>
        <w:t>T</w:t>
      </w:r>
      <w:r w:rsidR="008F31E4">
        <w:t xml:space="preserve">his year, the right to privacy and </w:t>
      </w:r>
      <w:r w:rsidR="002702CA">
        <w:t>reputation</w:t>
      </w:r>
      <w:r w:rsidR="008F31E4">
        <w:t xml:space="preserve"> </w:t>
      </w:r>
      <w:r w:rsidR="008158E6">
        <w:t>was</w:t>
      </w:r>
      <w:r w:rsidR="002702CA">
        <w:t xml:space="preserve"> the most frequently identified human right in complaints</w:t>
      </w:r>
      <w:r>
        <w:t xml:space="preserve"> </w:t>
      </w:r>
      <w:r w:rsidR="00A76DC4">
        <w:t xml:space="preserve">finalised </w:t>
      </w:r>
      <w:r w:rsidR="0029109C">
        <w:t>for the first time</w:t>
      </w:r>
      <w:r>
        <w:t xml:space="preserve"> since the commencement of the Act</w:t>
      </w:r>
      <w:r w:rsidR="002702CA">
        <w:t>. In the three pr</w:t>
      </w:r>
      <w:r w:rsidR="00A245EC">
        <w:t>evious</w:t>
      </w:r>
      <w:r w:rsidR="002702CA">
        <w:t xml:space="preserve"> years, the right to recognition and equality before the law </w:t>
      </w:r>
      <w:r w:rsidR="00453A3B">
        <w:t>ha</w:t>
      </w:r>
      <w:r w:rsidR="00A245EC">
        <w:t>s</w:t>
      </w:r>
      <w:r w:rsidR="00453A3B">
        <w:t xml:space="preserve"> </w:t>
      </w:r>
      <w:r w:rsidR="005A1529">
        <w:t>been the right most identified in complaints</w:t>
      </w:r>
      <w:r w:rsidR="00242C8E">
        <w:t xml:space="preserve">. </w:t>
      </w:r>
    </w:p>
    <w:p w14:paraId="2DDD8BF2" w14:textId="0AC8C70A" w:rsidR="00212F9C" w:rsidRDefault="006B765B" w:rsidP="006B765B">
      <w:r w:rsidRPr="003A5628">
        <w:t xml:space="preserve">The scope of the right to privacy </w:t>
      </w:r>
      <w:r w:rsidR="00565573">
        <w:t xml:space="preserve">and reputation </w:t>
      </w:r>
      <w:r w:rsidRPr="003A5628">
        <w:t xml:space="preserve">is very broad. It protects personal information and data collection, </w:t>
      </w:r>
      <w:r w:rsidR="00240AEA">
        <w:t>but</w:t>
      </w:r>
      <w:r w:rsidRPr="003A5628">
        <w:t xml:space="preserve"> also extends to a person’s private life more </w:t>
      </w:r>
      <w:proofErr w:type="gramStart"/>
      <w:r w:rsidRPr="003A5628">
        <w:t xml:space="preserve">generally, </w:t>
      </w:r>
      <w:r w:rsidR="002B7521">
        <w:t>and</w:t>
      </w:r>
      <w:proofErr w:type="gramEnd"/>
      <w:r w:rsidRPr="003A5628">
        <w:t xml:space="preserve"> protects </w:t>
      </w:r>
      <w:r w:rsidR="00A904CE">
        <w:t>an</w:t>
      </w:r>
      <w:r w:rsidRPr="003A5628">
        <w:t xml:space="preserve"> individual against interference with their physical and mental integrity</w:t>
      </w:r>
      <w:r w:rsidR="00724E8D">
        <w:t>;</w:t>
      </w:r>
      <w:r w:rsidR="00355905">
        <w:t xml:space="preserve"> family and home</w:t>
      </w:r>
      <w:r w:rsidR="00724E8D">
        <w:t>;</w:t>
      </w:r>
      <w:r w:rsidR="00FF7D7F">
        <w:t xml:space="preserve"> </w:t>
      </w:r>
      <w:r w:rsidR="00355905">
        <w:t>individual identity</w:t>
      </w:r>
      <w:r w:rsidRPr="003A5628">
        <w:t>, including appearance, clothing and gender</w:t>
      </w:r>
      <w:r w:rsidR="006857AD">
        <w:t>; and</w:t>
      </w:r>
      <w:r w:rsidRPr="003A5628">
        <w:t xml:space="preserve"> sexuality.</w:t>
      </w:r>
      <w:r w:rsidR="004868C3">
        <w:t xml:space="preserve"> </w:t>
      </w:r>
    </w:p>
    <w:p w14:paraId="47986AFB" w14:textId="23DB5591" w:rsidR="00DC77E7" w:rsidRDefault="004868C3" w:rsidP="006B765B">
      <w:r>
        <w:t xml:space="preserve">The higher number of </w:t>
      </w:r>
      <w:r w:rsidR="006857AD">
        <w:t>privacy</w:t>
      </w:r>
      <w:r>
        <w:t xml:space="preserve"> complaints could in part </w:t>
      </w:r>
      <w:r w:rsidR="00A245EC">
        <w:t xml:space="preserve">be </w:t>
      </w:r>
      <w:r w:rsidR="008C5DCD">
        <w:t>because</w:t>
      </w:r>
      <w:r w:rsidR="00C603FE">
        <w:t xml:space="preserve"> </w:t>
      </w:r>
      <w:r>
        <w:t xml:space="preserve">43% of </w:t>
      </w:r>
      <w:r w:rsidR="00C603FE">
        <w:t xml:space="preserve">complaints </w:t>
      </w:r>
      <w:r>
        <w:t>involv</w:t>
      </w:r>
      <w:r w:rsidR="00C603FE">
        <w:t>ed</w:t>
      </w:r>
      <w:r>
        <w:t xml:space="preserve"> COVID-19, many </w:t>
      </w:r>
      <w:r w:rsidR="00C603FE">
        <w:t xml:space="preserve">of which </w:t>
      </w:r>
      <w:r>
        <w:t>were about the right to bodily autonomy</w:t>
      </w:r>
      <w:r w:rsidR="00947DAE">
        <w:t>,</w:t>
      </w:r>
      <w:r>
        <w:t xml:space="preserve"> </w:t>
      </w:r>
      <w:r w:rsidR="007F4237">
        <w:t xml:space="preserve">which complainants believed had been </w:t>
      </w:r>
      <w:r w:rsidR="0000796B">
        <w:t>unreasonably limited</w:t>
      </w:r>
      <w:r w:rsidR="007F4237">
        <w:t xml:space="preserve"> through the </w:t>
      </w:r>
      <w:r w:rsidR="0000796B">
        <w:t>requirement to be vaccinated.</w:t>
      </w:r>
    </w:p>
    <w:p w14:paraId="2B03E4D8" w14:textId="3A40D942" w:rsidR="003A5628" w:rsidRDefault="00702CA0" w:rsidP="00BF7C24">
      <w:r>
        <w:t>W</w:t>
      </w:r>
      <w:r w:rsidR="005F6E84">
        <w:t xml:space="preserve">hile more people complained </w:t>
      </w:r>
      <w:r w:rsidR="001B534F">
        <w:t xml:space="preserve">overall </w:t>
      </w:r>
      <w:r w:rsidR="005F6E84">
        <w:t>about the right to privacy and reputation</w:t>
      </w:r>
      <w:r w:rsidR="001D7D02">
        <w:t xml:space="preserve"> than </w:t>
      </w:r>
      <w:r w:rsidR="00DF1A12">
        <w:t>equality before the law</w:t>
      </w:r>
      <w:r w:rsidR="005F6E84">
        <w:t xml:space="preserve">, the Commission accepted more complaints about </w:t>
      </w:r>
      <w:r w:rsidR="00A63607">
        <w:t>recognition and equality before the law</w:t>
      </w:r>
      <w:r w:rsidR="0062127A">
        <w:t xml:space="preserve"> in the reporting period</w:t>
      </w:r>
      <w:r w:rsidR="00A63607">
        <w:t>.</w:t>
      </w:r>
      <w:r>
        <w:t xml:space="preserve"> </w:t>
      </w:r>
      <w:r w:rsidR="00BF7C24" w:rsidRPr="008A00EB">
        <w:t xml:space="preserve">The right to recognition and equality before the law </w:t>
      </w:r>
      <w:r w:rsidR="005C2998">
        <w:t>will</w:t>
      </w:r>
      <w:r w:rsidR="00BF7C24">
        <w:t xml:space="preserve"> </w:t>
      </w:r>
      <w:r w:rsidR="00BF7C24" w:rsidRPr="008A00EB">
        <w:t>be engaged in complain</w:t>
      </w:r>
      <w:r w:rsidR="001249D8">
        <w:t>ts</w:t>
      </w:r>
      <w:r w:rsidR="00BF7C24" w:rsidRPr="008A00EB" w:rsidDel="001249D8">
        <w:t xml:space="preserve"> </w:t>
      </w:r>
      <w:r w:rsidR="001249D8">
        <w:t>of</w:t>
      </w:r>
      <w:r w:rsidR="00BF7C24" w:rsidRPr="008A00EB">
        <w:t xml:space="preserve"> discrimination </w:t>
      </w:r>
      <w:r w:rsidR="00A018A4">
        <w:t>in which</w:t>
      </w:r>
      <w:r w:rsidR="001249D8">
        <w:t xml:space="preserve"> </w:t>
      </w:r>
      <w:r w:rsidR="00BF7C24" w:rsidRPr="008A00EB">
        <w:t>the respondent is a public entity</w:t>
      </w:r>
      <w:r w:rsidR="00242C8E">
        <w:t xml:space="preserve">, which </w:t>
      </w:r>
      <w:r w:rsidR="005C2517">
        <w:t>explains</w:t>
      </w:r>
      <w:r w:rsidR="00242C8E">
        <w:t xml:space="preserve"> why it </w:t>
      </w:r>
      <w:r w:rsidR="00034CBA">
        <w:t>w</w:t>
      </w:r>
      <w:r w:rsidR="00242C8E">
        <w:t xml:space="preserve">as previously the </w:t>
      </w:r>
      <w:proofErr w:type="gramStart"/>
      <w:r w:rsidR="00242C8E">
        <w:t>most common</w:t>
      </w:r>
      <w:r w:rsidR="001D5806">
        <w:t xml:space="preserve">ly </w:t>
      </w:r>
      <w:r w:rsidR="00242C8E">
        <w:t>identified</w:t>
      </w:r>
      <w:proofErr w:type="gramEnd"/>
      <w:r w:rsidR="00242C8E">
        <w:t xml:space="preserve"> </w:t>
      </w:r>
      <w:r w:rsidR="00A018A4">
        <w:t xml:space="preserve">human </w:t>
      </w:r>
      <w:r w:rsidR="00242C8E">
        <w:t>right in complaints</w:t>
      </w:r>
      <w:r w:rsidR="00BF7C24" w:rsidRPr="008A00EB">
        <w:t xml:space="preserve">. </w:t>
      </w:r>
    </w:p>
    <w:p w14:paraId="15C6C487" w14:textId="6E1E24CA" w:rsidR="00AD7A96" w:rsidRDefault="00BF7C24" w:rsidP="00BF7C24">
      <w:r w:rsidRPr="008A00EB">
        <w:t xml:space="preserve">The second </w:t>
      </w:r>
      <w:r w:rsidR="00A8145A" w:rsidRPr="008A00EB">
        <w:t>most identified</w:t>
      </w:r>
      <w:r w:rsidR="00242C8E">
        <w:t xml:space="preserve"> </w:t>
      </w:r>
      <w:r w:rsidR="005C2517">
        <w:t xml:space="preserve">human </w:t>
      </w:r>
      <w:r w:rsidR="007D38DE">
        <w:t xml:space="preserve">right </w:t>
      </w:r>
      <w:r>
        <w:t xml:space="preserve">in </w:t>
      </w:r>
      <w:r w:rsidR="001F5D2D">
        <w:t xml:space="preserve">the </w:t>
      </w:r>
      <w:r>
        <w:t>finalised</w:t>
      </w:r>
      <w:r w:rsidR="001F5D2D">
        <w:t xml:space="preserve"> complaints</w:t>
      </w:r>
      <w:r>
        <w:t xml:space="preserve"> was </w:t>
      </w:r>
      <w:r w:rsidR="00242C8E">
        <w:t xml:space="preserve">the right to protection from torture and cruel, </w:t>
      </w:r>
      <w:proofErr w:type="gramStart"/>
      <w:r w:rsidR="00242C8E">
        <w:t>inhuman</w:t>
      </w:r>
      <w:proofErr w:type="gramEnd"/>
      <w:r w:rsidR="00242C8E">
        <w:t xml:space="preserve"> and degrading treatment.</w:t>
      </w:r>
      <w:r w:rsidR="00702CA0">
        <w:t xml:space="preserve"> While it was asserted by complainants </w:t>
      </w:r>
      <w:r w:rsidR="0091674B">
        <w:t xml:space="preserve">or identified in complaint materials </w:t>
      </w:r>
      <w:r w:rsidR="00A1486B">
        <w:t xml:space="preserve">on many </w:t>
      </w:r>
      <w:r w:rsidR="00935BCA">
        <w:t>occasions</w:t>
      </w:r>
      <w:r w:rsidR="00232BC7">
        <w:t xml:space="preserve"> (266)</w:t>
      </w:r>
      <w:r w:rsidR="00935BCA">
        <w:t xml:space="preserve">, the Commission </w:t>
      </w:r>
      <w:r w:rsidR="00DE0232">
        <w:t>accepted only</w:t>
      </w:r>
      <w:r w:rsidR="00232BC7">
        <w:t xml:space="preserve"> 47</w:t>
      </w:r>
      <w:r w:rsidR="00DE0232">
        <w:t xml:space="preserve"> of these </w:t>
      </w:r>
      <w:r w:rsidR="00935BCA">
        <w:t xml:space="preserve">complaints. </w:t>
      </w:r>
      <w:r w:rsidR="003633FF">
        <w:t>The</w:t>
      </w:r>
      <w:r w:rsidR="00935BCA">
        <w:t xml:space="preserve"> right</w:t>
      </w:r>
      <w:r w:rsidR="00232BC7">
        <w:t xml:space="preserve"> </w:t>
      </w:r>
      <w:r w:rsidR="003633FF">
        <w:t xml:space="preserve">to protection from torture and cruel, </w:t>
      </w:r>
      <w:proofErr w:type="gramStart"/>
      <w:r w:rsidR="003633FF">
        <w:t>inhuman</w:t>
      </w:r>
      <w:proofErr w:type="gramEnd"/>
      <w:r w:rsidR="003633FF">
        <w:t xml:space="preserve"> and degrading treatment includes </w:t>
      </w:r>
      <w:r w:rsidR="0066354E">
        <w:t>the right ‘not to be subject to medical or scientific experimentation or treatment without the person’s full, free and informed consent’</w:t>
      </w:r>
      <w:r w:rsidR="00D92990">
        <w:t>.</w:t>
      </w:r>
      <w:r w:rsidR="0066354E">
        <w:rPr>
          <w:rStyle w:val="FootnoteReference"/>
        </w:rPr>
        <w:footnoteReference w:id="56"/>
      </w:r>
      <w:r w:rsidR="003633FF">
        <w:t xml:space="preserve"> </w:t>
      </w:r>
      <w:r w:rsidR="00D92990">
        <w:t>This</w:t>
      </w:r>
      <w:r w:rsidR="004917C2">
        <w:t xml:space="preserve"> was the issue </w:t>
      </w:r>
      <w:r w:rsidR="00F55452">
        <w:t>in</w:t>
      </w:r>
      <w:r w:rsidR="00D92990">
        <w:t xml:space="preserve"> many </w:t>
      </w:r>
      <w:r w:rsidR="00012892">
        <w:t xml:space="preserve">of the </w:t>
      </w:r>
      <w:r w:rsidR="00A7142B">
        <w:t xml:space="preserve">complaints received </w:t>
      </w:r>
      <w:r w:rsidR="00B927BD">
        <w:t xml:space="preserve">about vaccination </w:t>
      </w:r>
      <w:r w:rsidR="00F55452">
        <w:t>in which</w:t>
      </w:r>
      <w:r w:rsidR="00B927BD">
        <w:t xml:space="preserve"> the person considered that they were being required to comply with vaccine mandates against their will.</w:t>
      </w:r>
      <w:r w:rsidR="00E865C3">
        <w:t xml:space="preserve"> </w:t>
      </w:r>
    </w:p>
    <w:p w14:paraId="2A0A687C" w14:textId="77777777" w:rsidR="00C804D3" w:rsidRDefault="00C804D3">
      <w:pPr>
        <w:spacing w:after="160" w:line="259" w:lineRule="auto"/>
        <w:ind w:right="0"/>
        <w:rPr>
          <w:rFonts w:eastAsiaTheme="majorEastAsia" w:cstheme="majorBidi"/>
          <w:color w:val="E66A37"/>
          <w:sz w:val="28"/>
          <w:szCs w:val="24"/>
        </w:rPr>
      </w:pPr>
      <w:bookmarkStart w:id="429" w:name="_Toc1440793416"/>
      <w:r>
        <w:rPr>
          <w:color w:val="E66A37"/>
        </w:rPr>
        <w:br w:type="page"/>
      </w:r>
    </w:p>
    <w:p w14:paraId="08E05C6C" w14:textId="5763C85C" w:rsidR="00394C20" w:rsidRPr="00370136" w:rsidRDefault="00394C20" w:rsidP="00AB5E42">
      <w:pPr>
        <w:pStyle w:val="Heading3"/>
        <w:rPr>
          <w:color w:val="E66A37"/>
        </w:rPr>
      </w:pPr>
      <w:r w:rsidRPr="00370136">
        <w:rPr>
          <w:color w:val="E66A37"/>
        </w:rPr>
        <w:lastRenderedPageBreak/>
        <w:t>Human</w:t>
      </w:r>
      <w:r w:rsidRPr="00370136" w:rsidDel="008279A3">
        <w:rPr>
          <w:color w:val="E66A37"/>
        </w:rPr>
        <w:t xml:space="preserve"> rights </w:t>
      </w:r>
      <w:r w:rsidRPr="00370136">
        <w:rPr>
          <w:color w:val="E66A37"/>
        </w:rPr>
        <w:t>only complaints</w:t>
      </w:r>
      <w:bookmarkEnd w:id="429"/>
    </w:p>
    <w:p w14:paraId="15398154" w14:textId="0B3D29BA" w:rsidR="001D5577" w:rsidRPr="00583B91" w:rsidRDefault="008279A3" w:rsidP="00583B91">
      <w:r w:rsidRPr="003F7080">
        <w:t>Figure 8</w:t>
      </w:r>
      <w:r>
        <w:t xml:space="preserve"> shows</w:t>
      </w:r>
      <w:r w:rsidR="0086011B" w:rsidRPr="008A00EB">
        <w:t xml:space="preserve"> human rights only complaints</w:t>
      </w:r>
      <w:r w:rsidR="00D347E4">
        <w:t>. It</w:t>
      </w:r>
      <w:r w:rsidR="0086011B" w:rsidRPr="008A00EB">
        <w:t xml:space="preserve"> </w:t>
      </w:r>
      <w:r>
        <w:t>does not include</w:t>
      </w:r>
      <w:r w:rsidR="0086011B" w:rsidRPr="008A00EB">
        <w:t xml:space="preserve"> </w:t>
      </w:r>
      <w:r w:rsidR="0086011B">
        <w:t>piggy-back complaint</w:t>
      </w:r>
      <w:r>
        <w:t>s</w:t>
      </w:r>
      <w:r w:rsidR="009360F4">
        <w:t xml:space="preserve"> </w:t>
      </w:r>
      <w:r w:rsidR="00D347E4">
        <w:t>that</w:t>
      </w:r>
      <w:r w:rsidR="009360F4">
        <w:t xml:space="preserve"> contain</w:t>
      </w:r>
      <w:r w:rsidR="00634BFA">
        <w:t xml:space="preserve"> allegations </w:t>
      </w:r>
      <w:r w:rsidR="001360E4">
        <w:t xml:space="preserve">of </w:t>
      </w:r>
      <w:r w:rsidR="00634BFA">
        <w:t xml:space="preserve">a </w:t>
      </w:r>
      <w:r w:rsidR="005441AF">
        <w:t>contravention</w:t>
      </w:r>
      <w:r w:rsidR="00634BFA">
        <w:t xml:space="preserve"> of the Anti-Discrimination Act</w:t>
      </w:r>
      <w:r w:rsidR="00FF2165">
        <w:t xml:space="preserve"> onto which a human rights complaint has been piggy-backed</w:t>
      </w:r>
      <w:r w:rsidR="0086011B" w:rsidRPr="008A00EB">
        <w:t>.</w:t>
      </w:r>
    </w:p>
    <w:p w14:paraId="1AEBF6F8" w14:textId="1AE7EE9C" w:rsidR="0000042C" w:rsidRDefault="0000042C" w:rsidP="00B132DB">
      <w:pPr>
        <w:pStyle w:val="Caption"/>
      </w:pPr>
      <w:r>
        <w:t xml:space="preserve">Figure </w:t>
      </w:r>
      <w:r w:rsidR="001D5577">
        <w:t>8</w:t>
      </w:r>
      <w:r>
        <w:t xml:space="preserve">: Human rights identified in human rights only complaints, </w:t>
      </w:r>
      <w:r w:rsidR="007D27F7">
        <w:t>2022-23</w:t>
      </w:r>
      <w:r>
        <w:rPr>
          <w:rStyle w:val="FootnoteReference"/>
        </w:rPr>
        <w:footnoteReference w:id="57"/>
      </w:r>
    </w:p>
    <w:p w14:paraId="694666B0" w14:textId="14EEC649" w:rsidR="00E72B00" w:rsidRPr="00E72B00" w:rsidRDefault="00C804D3" w:rsidP="00E72B00">
      <w:r>
        <w:rPr>
          <w:noProof/>
        </w:rPr>
        <w:drawing>
          <wp:inline distT="0" distB="0" distL="0" distR="0" wp14:anchorId="1109D288" wp14:editId="57787B89">
            <wp:extent cx="5513696" cy="5773003"/>
            <wp:effectExtent l="0" t="0" r="0" b="0"/>
            <wp:docPr id="21" name="Chart 21">
              <a:extLst xmlns:a="http://schemas.openxmlformats.org/drawingml/2006/main">
                <a:ext uri="{FF2B5EF4-FFF2-40B4-BE49-F238E27FC236}">
                  <a16:creationId xmlns:a16="http://schemas.microsoft.com/office/drawing/2014/main" id="{50F45F3E-B63E-D8F9-3291-959B24C00E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8CCDBB4" w14:textId="019BCC68" w:rsidR="00D87D99" w:rsidRDefault="00D87D99" w:rsidP="00D87D99">
      <w:bookmarkStart w:id="430" w:name="_Toc56452195"/>
      <w:bookmarkStart w:id="431" w:name="_Toc85451806"/>
      <w:bookmarkStart w:id="432" w:name="_Toc85526737"/>
      <w:bookmarkStart w:id="433" w:name="_Toc85787152"/>
      <w:bookmarkStart w:id="434" w:name="_Toc1419682987"/>
      <w:r w:rsidRPr="00D87D99">
        <w:t xml:space="preserve">For human rights only complaints made to the Commission, privacy and reputation was also the human right most often identified, followed by recognition and equality before the law, and then torture, cruel, </w:t>
      </w:r>
      <w:proofErr w:type="gramStart"/>
      <w:r w:rsidRPr="00D87D99">
        <w:t>inhuman</w:t>
      </w:r>
      <w:proofErr w:type="gramEnd"/>
      <w:r w:rsidRPr="00D87D99">
        <w:t xml:space="preserve"> or degrading treatment. The reason why these rights have dominated at this time is explained in the previous section ‘All human rights complaints.’</w:t>
      </w:r>
    </w:p>
    <w:p w14:paraId="6ADB5E41" w14:textId="0E27B632" w:rsidR="00A51EB1" w:rsidRPr="00A51EB1" w:rsidRDefault="00A51EB1" w:rsidP="00A51EB1">
      <w:pPr>
        <w:pStyle w:val="Heading2"/>
        <w:rPr>
          <w:color w:val="E66A37"/>
        </w:rPr>
      </w:pPr>
      <w:bookmarkStart w:id="435" w:name="_Toc1622910422"/>
      <w:bookmarkStart w:id="436" w:name="_Toc117697207"/>
      <w:bookmarkStart w:id="437" w:name="_Toc117697914"/>
      <w:bookmarkStart w:id="438" w:name="_Toc147757353"/>
      <w:bookmarkStart w:id="439" w:name="_Toc148086978"/>
      <w:bookmarkEnd w:id="430"/>
      <w:bookmarkEnd w:id="431"/>
      <w:bookmarkEnd w:id="432"/>
      <w:bookmarkEnd w:id="433"/>
      <w:bookmarkEnd w:id="434"/>
      <w:r w:rsidRPr="11033207">
        <w:rPr>
          <w:color w:val="E66A37"/>
        </w:rPr>
        <w:lastRenderedPageBreak/>
        <w:t>Finalised complaints by sector</w:t>
      </w:r>
      <w:bookmarkEnd w:id="435"/>
      <w:bookmarkEnd w:id="436"/>
      <w:bookmarkEnd w:id="437"/>
      <w:bookmarkEnd w:id="438"/>
      <w:bookmarkEnd w:id="439"/>
    </w:p>
    <w:p w14:paraId="7AD475C7" w14:textId="4E299760" w:rsidR="00134E50" w:rsidRPr="008576CD" w:rsidRDefault="00FF2F0C" w:rsidP="00533001">
      <w:pPr>
        <w:rPr>
          <w:i/>
        </w:rPr>
      </w:pPr>
      <w:r>
        <w:t>As part of the Commission’s data collection process,</w:t>
      </w:r>
      <w:r w:rsidR="00CC36D2">
        <w:t xml:space="preserve"> </w:t>
      </w:r>
      <w:r w:rsidR="004309DF">
        <w:t xml:space="preserve">public entities named as respondents in human rights complaints are categorised by </w:t>
      </w:r>
      <w:r w:rsidR="00F07E80">
        <w:t>their sector</w:t>
      </w:r>
      <w:r>
        <w:t>.</w:t>
      </w:r>
      <w:r w:rsidR="00F07E80">
        <w:t xml:space="preserve"> </w:t>
      </w:r>
      <w:r w:rsidR="008576CD">
        <w:t>A complaint may be about more than one public entity.</w:t>
      </w:r>
    </w:p>
    <w:p w14:paraId="43DB2DC9" w14:textId="5B8653B4" w:rsidR="00F07E80" w:rsidRPr="0063610E" w:rsidRDefault="00F07E80" w:rsidP="00F07E80">
      <w:r>
        <w:t>‘Not a public entity’ was recorded when the person complained about a</w:t>
      </w:r>
      <w:r w:rsidR="00114C19">
        <w:t>n entity</w:t>
      </w:r>
      <w:r>
        <w:t xml:space="preserve"> not covered by the Act. For example, </w:t>
      </w:r>
      <w:r w:rsidR="00D70401">
        <w:t>a person may allege a human rights breach involving a private business</w:t>
      </w:r>
      <w:r w:rsidR="00073186">
        <w:t xml:space="preserve"> which is not a ‘public entity’ under the Human Rights Act</w:t>
      </w:r>
      <w:r>
        <w:t xml:space="preserve">. </w:t>
      </w:r>
      <w:r w:rsidR="001F2093">
        <w:t>F</w:t>
      </w:r>
      <w:r>
        <w:t>ederal bod</w:t>
      </w:r>
      <w:r w:rsidR="001F2093">
        <w:t>ies,</w:t>
      </w:r>
      <w:r>
        <w:t xml:space="preserve"> such as Australia Post</w:t>
      </w:r>
      <w:r w:rsidR="001F2093">
        <w:t>, are also not covered by the Act</w:t>
      </w:r>
      <w:r>
        <w:t>.</w:t>
      </w:r>
    </w:p>
    <w:p w14:paraId="34A9A872" w14:textId="0710F0CD" w:rsidR="00F07E80" w:rsidRDefault="00F07E80" w:rsidP="00F07E80">
      <w:r>
        <w:t>‘</w:t>
      </w:r>
      <w:r w:rsidR="00073186">
        <w:t>C</w:t>
      </w:r>
      <w:r>
        <w:t xml:space="preserve">orrections’ includes </w:t>
      </w:r>
      <w:r w:rsidR="00073186">
        <w:t xml:space="preserve">both </w:t>
      </w:r>
      <w:r>
        <w:t>prisons and youth detention</w:t>
      </w:r>
      <w:r w:rsidR="00851704">
        <w:t>.</w:t>
      </w:r>
    </w:p>
    <w:p w14:paraId="14C530EA" w14:textId="708630FA" w:rsidR="00B46EA8" w:rsidRDefault="00B46EA8" w:rsidP="2544220E">
      <w:r>
        <w:t xml:space="preserve">‘Work’ is where a public sector worker is complaining about issues arising in their workplace. </w:t>
      </w:r>
    </w:p>
    <w:p w14:paraId="0499C7D1" w14:textId="01B794CF" w:rsidR="00BA5AA6" w:rsidRPr="00FC096B" w:rsidRDefault="00BA5AA6" w:rsidP="00FC096B">
      <w:pPr>
        <w:pStyle w:val="Heading3"/>
        <w:rPr>
          <w:color w:val="E66A37"/>
        </w:rPr>
      </w:pPr>
      <w:r w:rsidRPr="00FC096B">
        <w:rPr>
          <w:color w:val="E66A37"/>
        </w:rPr>
        <w:t>All human rights complaints</w:t>
      </w:r>
    </w:p>
    <w:p w14:paraId="7CBBDC05" w14:textId="48179B9D" w:rsidR="00A51EB1" w:rsidRDefault="00BA5AA6" w:rsidP="00A51EB1">
      <w:r w:rsidRPr="00B132DB">
        <w:t xml:space="preserve">Figure </w:t>
      </w:r>
      <w:r w:rsidR="00B132DB">
        <w:t>9</w:t>
      </w:r>
      <w:r>
        <w:t xml:space="preserve"> includes</w:t>
      </w:r>
      <w:r w:rsidR="00A51EB1">
        <w:t xml:space="preserve"> all complaints – piggy-back and human rights only complaints</w:t>
      </w:r>
      <w:r w:rsidR="007114CB">
        <w:t xml:space="preserve"> – by the sector of the public entit</w:t>
      </w:r>
      <w:r w:rsidR="00A12C78">
        <w:t>y or entities</w:t>
      </w:r>
      <w:r w:rsidR="007114CB">
        <w:t xml:space="preserve"> named</w:t>
      </w:r>
      <w:r w:rsidR="00A12C78">
        <w:t xml:space="preserve"> in the complaint</w:t>
      </w:r>
      <w:r w:rsidR="00A51EB1">
        <w:t>.</w:t>
      </w:r>
    </w:p>
    <w:p w14:paraId="3513D96D" w14:textId="484CAFF1" w:rsidR="001A7668" w:rsidRDefault="001A7668" w:rsidP="001A7668">
      <w:pPr>
        <w:pStyle w:val="Caption"/>
      </w:pPr>
      <w:r>
        <w:t xml:space="preserve">Figure </w:t>
      </w:r>
      <w:r w:rsidR="00B132DB">
        <w:t>9</w:t>
      </w:r>
      <w:r>
        <w:t xml:space="preserve">: Finalised complaints by sector – all complaints, </w:t>
      </w:r>
      <w:r w:rsidR="007D27F7">
        <w:t>2022-23</w:t>
      </w:r>
    </w:p>
    <w:p w14:paraId="314749F7" w14:textId="7A5DD93C" w:rsidR="009C3FAC" w:rsidRDefault="00BB3661" w:rsidP="00A40DAA">
      <w:pPr>
        <w:rPr>
          <w:noProof/>
          <w:color w:val="2B579A"/>
          <w:shd w:val="clear" w:color="auto" w:fill="E6E6E6"/>
        </w:rPr>
      </w:pPr>
      <w:r>
        <w:rPr>
          <w:noProof/>
        </w:rPr>
        <w:drawing>
          <wp:inline distT="0" distB="0" distL="0" distR="0" wp14:anchorId="460DBD91" wp14:editId="695198BF">
            <wp:extent cx="4276725" cy="3467100"/>
            <wp:effectExtent l="0" t="0" r="0" b="0"/>
            <wp:docPr id="41" name="Chart 41">
              <a:extLst xmlns:a="http://schemas.openxmlformats.org/drawingml/2006/main">
                <a:ext uri="{FF2B5EF4-FFF2-40B4-BE49-F238E27FC236}">
                  <a16:creationId xmlns:a16="http://schemas.microsoft.com/office/drawing/2014/main" id="{34A5C0EA-83AC-39FC-D35E-8CF45A9E9D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noProof/>
          <w:color w:val="2B579A"/>
          <w:shd w:val="clear" w:color="auto" w:fill="E6E6E6"/>
        </w:rPr>
        <w:t xml:space="preserve"> </w:t>
      </w:r>
    </w:p>
    <w:p w14:paraId="3D70F17E" w14:textId="77777777" w:rsidR="002602D8" w:rsidRDefault="002602D8" w:rsidP="002602D8">
      <w:pPr>
        <w:rPr>
          <w:i/>
        </w:rPr>
      </w:pPr>
      <w:r>
        <w:t>Most of the complaints that were made to the Commission were about workplace issues. In most instances where the Commission has recorded the sector as ‘work’, a person is complaining about discrimination or sexual harassment as their primary concern, and because their workplace is a public entity the Human Rights Act also applies to their complaint. As public servants become increasingly aware of their obligations under the Human Rights Act, they may also become aware of their own rights and protections and how the Act applies to their employment.</w:t>
      </w:r>
    </w:p>
    <w:p w14:paraId="30ED31B0" w14:textId="77777777" w:rsidR="002602D8" w:rsidRDefault="002602D8" w:rsidP="002602D8">
      <w:r>
        <w:lastRenderedPageBreak/>
        <w:t xml:space="preserve">Complaints about health, police, and corrections were high in number, as was the case in previous years. Compared with the periods in which COVID-19 Public Health Directions were in effect, complaints about health bodies have reduced in number. </w:t>
      </w:r>
    </w:p>
    <w:p w14:paraId="1697E849" w14:textId="77777777" w:rsidR="002602D8" w:rsidRDefault="002602D8" w:rsidP="002602D8">
      <w:r>
        <w:t xml:space="preserve">While there were fewer complaints about education than corrections, a higher number of complaints involving schools, tertiary institutions, and vocational education were accepted for dispute resolution than for corrections. </w:t>
      </w:r>
    </w:p>
    <w:p w14:paraId="5CB6E699" w14:textId="514932B9" w:rsidR="002602D8" w:rsidRDefault="002602D8" w:rsidP="002602D8">
      <w:r>
        <w:t xml:space="preserve">Most education complaints were piggy-back complaints about alleged discrimination, and particularly impairment discrimination, in educational institutions run by public entities, with a human rights complaint </w:t>
      </w:r>
      <w:r w:rsidR="005A63F6">
        <w:t>piggy-back</w:t>
      </w:r>
      <w:r>
        <w:t xml:space="preserve">ed to it. </w:t>
      </w:r>
    </w:p>
    <w:p w14:paraId="7415C365" w14:textId="036C7F79" w:rsidR="008066A4" w:rsidRPr="00370136" w:rsidRDefault="00ED090D" w:rsidP="00794342">
      <w:pPr>
        <w:pStyle w:val="Heading3"/>
        <w:rPr>
          <w:color w:val="E66A37"/>
        </w:rPr>
      </w:pPr>
      <w:bookmarkStart w:id="440" w:name="_Toc56452198"/>
      <w:bookmarkStart w:id="441" w:name="_Toc84593933"/>
      <w:bookmarkStart w:id="442" w:name="_Toc85451808"/>
      <w:bookmarkStart w:id="443" w:name="_Toc85526739"/>
      <w:bookmarkStart w:id="444" w:name="_Toc85787154"/>
      <w:bookmarkStart w:id="445" w:name="_Toc950536848"/>
      <w:r w:rsidRPr="00794342">
        <w:rPr>
          <w:color w:val="E66A37"/>
        </w:rPr>
        <w:t>H</w:t>
      </w:r>
      <w:r w:rsidR="008066A4" w:rsidRPr="00794342">
        <w:rPr>
          <w:color w:val="E66A37"/>
        </w:rPr>
        <w:t>uman</w:t>
      </w:r>
      <w:r w:rsidR="008066A4" w:rsidRPr="00370136">
        <w:rPr>
          <w:color w:val="E66A37"/>
        </w:rPr>
        <w:t xml:space="preserve"> rights only complaints</w:t>
      </w:r>
      <w:bookmarkEnd w:id="440"/>
      <w:bookmarkEnd w:id="441"/>
      <w:bookmarkEnd w:id="442"/>
      <w:bookmarkEnd w:id="443"/>
      <w:bookmarkEnd w:id="444"/>
      <w:bookmarkEnd w:id="445"/>
    </w:p>
    <w:p w14:paraId="1F8DB529" w14:textId="5988424C" w:rsidR="00241F73" w:rsidRDefault="00ED090D" w:rsidP="00421BF7">
      <w:r w:rsidRPr="00CF55D0">
        <w:t>Figure 1</w:t>
      </w:r>
      <w:r w:rsidR="00B132DB">
        <w:t>0</w:t>
      </w:r>
      <w:r>
        <w:t xml:space="preserve"> shows</w:t>
      </w:r>
      <w:r w:rsidR="008066A4">
        <w:t xml:space="preserve"> human rights only complaints finalised in </w:t>
      </w:r>
      <w:r w:rsidR="00950F2B">
        <w:t>202</w:t>
      </w:r>
      <w:r w:rsidR="00A656C8">
        <w:t>2</w:t>
      </w:r>
      <w:r w:rsidR="00FB0631">
        <w:t>–</w:t>
      </w:r>
      <w:r w:rsidR="00950F2B">
        <w:t>2</w:t>
      </w:r>
      <w:r w:rsidR="00A656C8">
        <w:t>3</w:t>
      </w:r>
      <w:r>
        <w:t xml:space="preserve"> by the sector of the public entity named.</w:t>
      </w:r>
    </w:p>
    <w:p w14:paraId="3E8D215A" w14:textId="238183CF" w:rsidR="00074205" w:rsidRDefault="00074205" w:rsidP="00421BF7">
      <w:r>
        <w:t>Of the human rights only complaints, a significant proportion involved prisons</w:t>
      </w:r>
      <w:r w:rsidR="001C4A57">
        <w:t>. Police and health bodies were the next most commo</w:t>
      </w:r>
      <w:r w:rsidR="00881950">
        <w:t>n sectors</w:t>
      </w:r>
      <w:r w:rsidR="001C4A57">
        <w:t xml:space="preserve">. </w:t>
      </w:r>
    </w:p>
    <w:p w14:paraId="5D3032B8" w14:textId="473D467F" w:rsidR="00C73315" w:rsidRDefault="008066A4" w:rsidP="001E658D">
      <w:pPr>
        <w:pStyle w:val="Caption"/>
      </w:pPr>
      <w:r>
        <w:t xml:space="preserve">Figure </w:t>
      </w:r>
      <w:r w:rsidR="000829E3">
        <w:t>1</w:t>
      </w:r>
      <w:r w:rsidR="00B132DB">
        <w:t>0</w:t>
      </w:r>
      <w:r>
        <w:t xml:space="preserve">: Finalised complaints by sector – human rights only complaints, </w:t>
      </w:r>
      <w:r w:rsidR="007D27F7">
        <w:t>2022-23</w:t>
      </w:r>
      <w:r w:rsidR="00C36FAE" w:rsidRPr="00C36FAE">
        <w:rPr>
          <w:noProof/>
        </w:rPr>
        <w:t xml:space="preserve"> </w:t>
      </w:r>
      <w:r w:rsidR="00C36FAE">
        <w:rPr>
          <w:noProof/>
        </w:rPr>
        <w:drawing>
          <wp:inline distT="0" distB="0" distL="0" distR="0" wp14:anchorId="076E9F94" wp14:editId="02060466">
            <wp:extent cx="4314825" cy="3790950"/>
            <wp:effectExtent l="0" t="0" r="0" b="0"/>
            <wp:docPr id="47" name="Chart 47">
              <a:extLst xmlns:a="http://schemas.openxmlformats.org/drawingml/2006/main">
                <a:ext uri="{FF2B5EF4-FFF2-40B4-BE49-F238E27FC236}">
                  <a16:creationId xmlns:a16="http://schemas.microsoft.com/office/drawing/2014/main" id="{DF1F2E47-FCEA-925E-EA12-C2EDF4F3F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0AE6211" w14:textId="5BE0E14D" w:rsidR="00DE22D0" w:rsidRPr="000151C3" w:rsidRDefault="00AD4AAE" w:rsidP="00C73315">
      <w:r w:rsidRPr="00200AC7">
        <w:t xml:space="preserve">Of the complaints made only about human rights, the most common sectors </w:t>
      </w:r>
      <w:r w:rsidR="00734C83" w:rsidRPr="00200AC7">
        <w:t xml:space="preserve">represented in complaints </w:t>
      </w:r>
      <w:r w:rsidRPr="00200AC7">
        <w:t xml:space="preserve">were </w:t>
      </w:r>
      <w:r w:rsidR="00431626" w:rsidRPr="00200AC7">
        <w:t xml:space="preserve">corrections and </w:t>
      </w:r>
      <w:r w:rsidRPr="00200AC7">
        <w:t>health</w:t>
      </w:r>
      <w:r w:rsidR="006E738E" w:rsidRPr="00200AC7">
        <w:t>, followed by</w:t>
      </w:r>
      <w:r w:rsidRPr="00200AC7">
        <w:t xml:space="preserve"> police.</w:t>
      </w:r>
    </w:p>
    <w:p w14:paraId="4F8A55E1" w14:textId="77777777" w:rsidR="001E658D" w:rsidRPr="001E658D" w:rsidRDefault="001E658D" w:rsidP="001E658D">
      <w:pPr>
        <w:pStyle w:val="Heading2"/>
        <w:rPr>
          <w:rFonts w:eastAsia="Yu Gothic Light" w:cs="Times New Roman"/>
          <w:color w:val="E66A37"/>
        </w:rPr>
      </w:pPr>
      <w:bookmarkStart w:id="446" w:name="_Toc148086979"/>
      <w:bookmarkStart w:id="447" w:name="_Toc958829992"/>
      <w:bookmarkStart w:id="448" w:name="_Toc117697208"/>
      <w:bookmarkStart w:id="449" w:name="_Toc117697915"/>
      <w:bookmarkStart w:id="450" w:name="_Toc147757354"/>
      <w:r w:rsidRPr="001E658D">
        <w:rPr>
          <w:color w:val="E66A37"/>
        </w:rPr>
        <w:lastRenderedPageBreak/>
        <w:t>COVID-19 complaints</w:t>
      </w:r>
      <w:bookmarkEnd w:id="446"/>
    </w:p>
    <w:p w14:paraId="090D84A4" w14:textId="77777777" w:rsidR="001E658D" w:rsidRDefault="001E658D" w:rsidP="001E658D">
      <w:pPr>
        <w:rPr>
          <w:rFonts w:eastAsia="Calibri" w:cs="Arial"/>
        </w:rPr>
      </w:pPr>
      <w:r w:rsidRPr="0A0E2F54">
        <w:rPr>
          <w:rFonts w:eastAsia="Calibri" w:cs="Arial"/>
        </w:rPr>
        <w:t xml:space="preserve">Since the start of </w:t>
      </w:r>
      <w:r w:rsidRPr="398DD150">
        <w:rPr>
          <w:rFonts w:eastAsia="Calibri" w:cs="Arial"/>
        </w:rPr>
        <w:t>the pandemic</w:t>
      </w:r>
      <w:r w:rsidRPr="0A0E2F54">
        <w:rPr>
          <w:rFonts w:eastAsia="Calibri" w:cs="Arial"/>
        </w:rPr>
        <w:t xml:space="preserve">, the </w:t>
      </w:r>
      <w:r w:rsidRPr="31FE0228">
        <w:rPr>
          <w:rFonts w:eastAsia="Calibri" w:cs="Arial"/>
        </w:rPr>
        <w:t xml:space="preserve">Commission has recorded whether </w:t>
      </w:r>
      <w:r w:rsidRPr="0EF7D37C">
        <w:rPr>
          <w:rFonts w:eastAsia="Calibri" w:cs="Arial"/>
        </w:rPr>
        <w:t xml:space="preserve">the complaint is about </w:t>
      </w:r>
      <w:r w:rsidRPr="398DD150">
        <w:rPr>
          <w:rFonts w:eastAsia="Calibri" w:cs="Arial"/>
        </w:rPr>
        <w:t>COVID-19</w:t>
      </w:r>
      <w:r w:rsidRPr="3F9241A0">
        <w:rPr>
          <w:rFonts w:eastAsia="Calibri" w:cs="Arial"/>
        </w:rPr>
        <w:t xml:space="preserve"> or related </w:t>
      </w:r>
      <w:r w:rsidRPr="039042AF">
        <w:rPr>
          <w:rFonts w:eastAsia="Calibri" w:cs="Arial"/>
        </w:rPr>
        <w:t xml:space="preserve">issues. </w:t>
      </w:r>
      <w:r w:rsidRPr="4551BB01">
        <w:rPr>
          <w:rFonts w:eastAsia="Calibri" w:cs="Arial"/>
        </w:rPr>
        <w:t xml:space="preserve">Common issues </w:t>
      </w:r>
      <w:r w:rsidRPr="698C1008">
        <w:rPr>
          <w:rFonts w:eastAsia="Calibri" w:cs="Arial"/>
        </w:rPr>
        <w:t xml:space="preserve">in these complaints </w:t>
      </w:r>
      <w:r w:rsidRPr="4551BB01">
        <w:rPr>
          <w:rFonts w:eastAsia="Calibri" w:cs="Arial"/>
        </w:rPr>
        <w:t xml:space="preserve">include vaccination, </w:t>
      </w:r>
      <w:r w:rsidRPr="728DE3D5">
        <w:rPr>
          <w:rFonts w:eastAsia="Calibri" w:cs="Arial"/>
        </w:rPr>
        <w:t>mask-wearing, border restrictions</w:t>
      </w:r>
      <w:r>
        <w:rPr>
          <w:rFonts w:eastAsia="Calibri" w:cs="Arial"/>
        </w:rPr>
        <w:t>,</w:t>
      </w:r>
      <w:r w:rsidRPr="728DE3D5">
        <w:rPr>
          <w:rFonts w:eastAsia="Calibri" w:cs="Arial"/>
        </w:rPr>
        <w:t xml:space="preserve"> and </w:t>
      </w:r>
      <w:r w:rsidRPr="1009B5FF">
        <w:rPr>
          <w:rFonts w:eastAsia="Calibri" w:cs="Arial"/>
        </w:rPr>
        <w:t>quarantine requirements.</w:t>
      </w:r>
      <w:r w:rsidRPr="0A2724E0">
        <w:rPr>
          <w:rFonts w:eastAsia="Calibri" w:cs="Arial"/>
        </w:rPr>
        <w:t xml:space="preserve"> </w:t>
      </w:r>
    </w:p>
    <w:p w14:paraId="66A62A45" w14:textId="77777777" w:rsidR="001E658D" w:rsidRDefault="001E658D" w:rsidP="001E658D">
      <w:pPr>
        <w:rPr>
          <w:rFonts w:eastAsia="Calibri" w:cs="Arial"/>
        </w:rPr>
      </w:pPr>
      <w:r w:rsidRPr="3E165737">
        <w:rPr>
          <w:rFonts w:eastAsia="Calibri" w:cs="Arial"/>
        </w:rPr>
        <w:t xml:space="preserve">Of the </w:t>
      </w:r>
      <w:r>
        <w:rPr>
          <w:rFonts w:eastAsia="Calibri" w:cs="Arial"/>
        </w:rPr>
        <w:t>561</w:t>
      </w:r>
      <w:r w:rsidRPr="3E165737">
        <w:rPr>
          <w:rFonts w:eastAsia="Calibri" w:cs="Arial"/>
        </w:rPr>
        <w:t xml:space="preserve"> </w:t>
      </w:r>
      <w:r w:rsidRPr="25DCDBA1">
        <w:rPr>
          <w:rFonts w:eastAsia="Calibri" w:cs="Arial"/>
        </w:rPr>
        <w:t xml:space="preserve">human rights </w:t>
      </w:r>
      <w:r w:rsidRPr="3E165737">
        <w:rPr>
          <w:rFonts w:eastAsia="Calibri" w:cs="Arial"/>
        </w:rPr>
        <w:t>complaints</w:t>
      </w:r>
      <w:r w:rsidRPr="1C07457D">
        <w:rPr>
          <w:rFonts w:eastAsia="Calibri" w:cs="Arial"/>
        </w:rPr>
        <w:t xml:space="preserve"> finalised in the reporting </w:t>
      </w:r>
      <w:r w:rsidRPr="26EE6989">
        <w:rPr>
          <w:rFonts w:eastAsia="Calibri" w:cs="Arial"/>
        </w:rPr>
        <w:t>period</w:t>
      </w:r>
      <w:r w:rsidRPr="3E165737">
        <w:rPr>
          <w:rFonts w:eastAsia="Calibri" w:cs="Arial"/>
        </w:rPr>
        <w:t xml:space="preserve">, </w:t>
      </w:r>
      <w:r>
        <w:rPr>
          <w:rFonts w:eastAsia="Calibri" w:cs="Arial"/>
        </w:rPr>
        <w:t>250</w:t>
      </w:r>
      <w:r w:rsidRPr="3E165737">
        <w:rPr>
          <w:rFonts w:eastAsia="Calibri" w:cs="Arial"/>
        </w:rPr>
        <w:t xml:space="preserve"> </w:t>
      </w:r>
      <w:r>
        <w:rPr>
          <w:rFonts w:eastAsia="Calibri" w:cs="Arial"/>
        </w:rPr>
        <w:t xml:space="preserve">(44%) </w:t>
      </w:r>
      <w:r w:rsidRPr="3E165737">
        <w:rPr>
          <w:rFonts w:eastAsia="Calibri" w:cs="Arial"/>
        </w:rPr>
        <w:t xml:space="preserve">were </w:t>
      </w:r>
      <w:r w:rsidRPr="54FF6B77">
        <w:rPr>
          <w:rFonts w:eastAsia="Calibri" w:cs="Arial"/>
        </w:rPr>
        <w:t>COVID-19</w:t>
      </w:r>
      <w:r>
        <w:rPr>
          <w:rFonts w:eastAsia="Calibri" w:cs="Arial"/>
        </w:rPr>
        <w:t>-related</w:t>
      </w:r>
      <w:r w:rsidRPr="2699CB5A">
        <w:rPr>
          <w:rFonts w:eastAsia="Calibri" w:cs="Arial"/>
        </w:rPr>
        <w:t xml:space="preserve">. </w:t>
      </w:r>
      <w:r>
        <w:rPr>
          <w:rFonts w:eastAsia="Calibri" w:cs="Arial"/>
        </w:rPr>
        <w:t xml:space="preserve">This is nearly the same rate as last year (43%) despite most restrictions on the rights of individuals ending in </w:t>
      </w:r>
      <w:r w:rsidRPr="002F211C">
        <w:rPr>
          <w:rFonts w:eastAsia="Calibri" w:cs="Arial"/>
        </w:rPr>
        <w:t>April 2022</w:t>
      </w:r>
      <w:r>
        <w:rPr>
          <w:rFonts w:eastAsia="Calibri" w:cs="Arial"/>
        </w:rPr>
        <w:t>. In part, the high proportion of COVID-related complaints resulted because a sharp increase in complaint numbers in the previous 2 years created a backlog of complaints, which was added to by a stream of complaints to the Commission about incidents that had occurred during the height of the pandemic. Complaints may be made up to one year after the incident, and complaints made more than one year after the alleged contravention may still be accepted in certain circumstances.</w:t>
      </w:r>
      <w:r>
        <w:rPr>
          <w:rStyle w:val="FootnoteReference"/>
          <w:rFonts w:eastAsia="Calibri" w:cs="Arial"/>
        </w:rPr>
        <w:footnoteReference w:id="58"/>
      </w:r>
      <w:r>
        <w:rPr>
          <w:rFonts w:eastAsia="Calibri" w:cs="Arial"/>
        </w:rPr>
        <w:t xml:space="preserve"> </w:t>
      </w:r>
    </w:p>
    <w:p w14:paraId="0FB076BB" w14:textId="77777777" w:rsidR="001E658D" w:rsidRPr="00F15E4D" w:rsidRDefault="001E658D" w:rsidP="001E658D">
      <w:pPr>
        <w:rPr>
          <w:rFonts w:eastAsia="Calibri" w:cs="Arial"/>
        </w:rPr>
      </w:pPr>
      <w:r>
        <w:rPr>
          <w:rFonts w:eastAsia="Calibri" w:cs="Arial"/>
        </w:rPr>
        <w:t>Of the finalised COVID-19 complaints, 50 were accepted and 8 were conciliated. The</w:t>
      </w:r>
      <w:r w:rsidRPr="00680B27">
        <w:rPr>
          <w:rFonts w:eastAsia="Calibri" w:cs="Arial"/>
        </w:rPr>
        <w:t xml:space="preserve"> COVID-19 complaints </w:t>
      </w:r>
      <w:r>
        <w:rPr>
          <w:rFonts w:eastAsia="Calibri" w:cs="Arial"/>
        </w:rPr>
        <w:t>that proceeded through the conciliation process</w:t>
      </w:r>
      <w:r w:rsidRPr="00680B27">
        <w:rPr>
          <w:rFonts w:eastAsia="Calibri" w:cs="Arial"/>
        </w:rPr>
        <w:t xml:space="preserve"> tended to involve complex and </w:t>
      </w:r>
      <w:r>
        <w:rPr>
          <w:rFonts w:eastAsia="Calibri" w:cs="Arial"/>
        </w:rPr>
        <w:t>intractable</w:t>
      </w:r>
      <w:r w:rsidRPr="00680B27">
        <w:rPr>
          <w:rFonts w:eastAsia="Calibri" w:cs="Arial"/>
        </w:rPr>
        <w:t xml:space="preserve"> disputes</w:t>
      </w:r>
      <w:r>
        <w:rPr>
          <w:rFonts w:eastAsia="Calibri" w:cs="Arial"/>
        </w:rPr>
        <w:t>, which may explain to some extent</w:t>
      </w:r>
      <w:r w:rsidRPr="00680B27">
        <w:rPr>
          <w:rFonts w:eastAsia="Calibri" w:cs="Arial"/>
        </w:rPr>
        <w:t xml:space="preserve"> the </w:t>
      </w:r>
      <w:r>
        <w:rPr>
          <w:rFonts w:eastAsia="Calibri" w:cs="Arial"/>
        </w:rPr>
        <w:t xml:space="preserve">significantly lower </w:t>
      </w:r>
      <w:r w:rsidRPr="00680B27">
        <w:rPr>
          <w:rFonts w:eastAsia="Calibri" w:cs="Arial"/>
        </w:rPr>
        <w:t xml:space="preserve">resolution rate for COVID-19 related complaints (16%) compared </w:t>
      </w:r>
      <w:r>
        <w:rPr>
          <w:rFonts w:eastAsia="Calibri" w:cs="Arial"/>
        </w:rPr>
        <w:t>with</w:t>
      </w:r>
      <w:r w:rsidRPr="00680B27">
        <w:rPr>
          <w:rFonts w:eastAsia="Calibri" w:cs="Arial"/>
        </w:rPr>
        <w:t xml:space="preserve"> the overall resolution rate for complaints (36%).</w:t>
      </w:r>
      <w:r>
        <w:rPr>
          <w:rFonts w:eastAsia="Calibri" w:cs="Arial"/>
        </w:rPr>
        <w:t xml:space="preserve"> The Commission’s complaints team reported that many of the COVID-related complaints in the financial year related to vaccination mandates that applied to public servants, and these matters were particularly unlikely to resolve pending the outcome of a Supreme Court decision about the lawfulness of the mandate in certain circumstances. </w:t>
      </w:r>
    </w:p>
    <w:p w14:paraId="2F0B69BC" w14:textId="77777777" w:rsidR="00950F2B" w:rsidRPr="00950F2B" w:rsidRDefault="00950F2B" w:rsidP="00950F2B">
      <w:pPr>
        <w:pStyle w:val="Heading2"/>
        <w:rPr>
          <w:color w:val="E66A37"/>
        </w:rPr>
      </w:pPr>
      <w:bookmarkStart w:id="451" w:name="_Toc148086980"/>
      <w:r w:rsidRPr="25DCDBA1">
        <w:rPr>
          <w:color w:val="E66A37"/>
        </w:rPr>
        <w:t>Demographic information for finalised complaints</w:t>
      </w:r>
      <w:bookmarkEnd w:id="447"/>
      <w:bookmarkEnd w:id="448"/>
      <w:bookmarkEnd w:id="449"/>
      <w:bookmarkEnd w:id="450"/>
      <w:bookmarkEnd w:id="451"/>
    </w:p>
    <w:p w14:paraId="63E40B37" w14:textId="39C3D9D5" w:rsidR="00950F2B" w:rsidRPr="008A00EB" w:rsidRDefault="00950F2B" w:rsidP="00950F2B">
      <w:r w:rsidRPr="008A00EB">
        <w:t>The information in this section breaks down complaints by the complainant’s country of birth, sex, and age</w:t>
      </w:r>
      <w:r>
        <w:t>,</w:t>
      </w:r>
      <w:r w:rsidRPr="008A00EB">
        <w:t xml:space="preserve"> based on information provided to the Commission. Demographic data </w:t>
      </w:r>
      <w:r w:rsidR="004B3197">
        <w:t>was</w:t>
      </w:r>
      <w:r w:rsidRPr="008A00EB">
        <w:t xml:space="preserve"> not </w:t>
      </w:r>
      <w:r w:rsidR="004B3197">
        <w:t>available</w:t>
      </w:r>
      <w:r w:rsidRPr="008A00EB">
        <w:t xml:space="preserve"> for every complaint</w:t>
      </w:r>
      <w:r w:rsidR="00BA7284">
        <w:t>,</w:t>
      </w:r>
      <w:r w:rsidR="12D2E9B2">
        <w:t xml:space="preserve"> but the information captured demonstrate</w:t>
      </w:r>
      <w:r w:rsidR="0011091F">
        <w:t>s</w:t>
      </w:r>
      <w:r w:rsidR="12D2E9B2">
        <w:t xml:space="preserve"> general trends</w:t>
      </w:r>
      <w:r>
        <w:t>.</w:t>
      </w:r>
      <w:r w:rsidRPr="008A00EB">
        <w:t xml:space="preserve"> The demographic information in this section </w:t>
      </w:r>
      <w:r w:rsidR="00AD42FB">
        <w:t>covers people</w:t>
      </w:r>
      <w:r w:rsidRPr="008A00EB">
        <w:t xml:space="preserve"> who made </w:t>
      </w:r>
      <w:r>
        <w:t>piggy-back</w:t>
      </w:r>
      <w:r w:rsidRPr="008A00EB">
        <w:t xml:space="preserve"> complaints as well </w:t>
      </w:r>
      <w:r w:rsidR="00AD42FB">
        <w:t>people</w:t>
      </w:r>
      <w:r>
        <w:t xml:space="preserve"> who made</w:t>
      </w:r>
      <w:r w:rsidRPr="008A00EB">
        <w:t xml:space="preserve"> human rights only complaints.</w:t>
      </w:r>
    </w:p>
    <w:p w14:paraId="521D5257" w14:textId="638B769D" w:rsidR="00415DC9" w:rsidRPr="008A00EB" w:rsidRDefault="00950F2B" w:rsidP="00415DC9">
      <w:r w:rsidRPr="008A00EB">
        <w:t xml:space="preserve">Most of the complainants </w:t>
      </w:r>
      <w:r>
        <w:t xml:space="preserve">living </w:t>
      </w:r>
      <w:r w:rsidRPr="008A00EB">
        <w:t xml:space="preserve">in Queensland were from the </w:t>
      </w:r>
      <w:r>
        <w:t>south</w:t>
      </w:r>
      <w:r w:rsidR="00CB48DA">
        <w:t>-</w:t>
      </w:r>
      <w:r>
        <w:t>east</w:t>
      </w:r>
      <w:r w:rsidRPr="008A00EB">
        <w:t xml:space="preserve"> </w:t>
      </w:r>
      <w:r w:rsidR="00AD42FB">
        <w:t>corner</w:t>
      </w:r>
      <w:r>
        <w:t xml:space="preserve">, </w:t>
      </w:r>
      <w:r w:rsidR="006C0E81">
        <w:t xml:space="preserve">and </w:t>
      </w:r>
      <w:r w:rsidR="00151F70">
        <w:t>some</w:t>
      </w:r>
      <w:r>
        <w:t xml:space="preserve"> </w:t>
      </w:r>
      <w:r w:rsidR="00151F70">
        <w:t>from smaller</w:t>
      </w:r>
      <w:r>
        <w:t xml:space="preserve"> regional </w:t>
      </w:r>
      <w:r w:rsidR="00B731B3">
        <w:t>coastal</w:t>
      </w:r>
      <w:r w:rsidR="00F33A72">
        <w:t xml:space="preserve"> areas</w:t>
      </w:r>
      <w:r>
        <w:t xml:space="preserve">. Few complaints were received from people living in </w:t>
      </w:r>
      <w:r w:rsidR="005D5780">
        <w:t xml:space="preserve">rural or </w:t>
      </w:r>
      <w:r>
        <w:t>remote areas.</w:t>
      </w:r>
      <w:r w:rsidR="7E6F665D">
        <w:t xml:space="preserve"> </w:t>
      </w:r>
    </w:p>
    <w:p w14:paraId="312462FE" w14:textId="3BCFDF9D" w:rsidR="00415DC9" w:rsidRPr="008A00EB" w:rsidRDefault="00415DC9" w:rsidP="00415DC9">
      <w:r w:rsidRPr="008A00EB">
        <w:t>Of the finalised complaints</w:t>
      </w:r>
      <w:r>
        <w:t>,</w:t>
      </w:r>
      <w:r w:rsidRPr="008A00EB">
        <w:t xml:space="preserve"> </w:t>
      </w:r>
      <w:r w:rsidR="001B38CA">
        <w:t>58</w:t>
      </w:r>
      <w:r w:rsidR="00AF3E25">
        <w:t>% were from female complainants</w:t>
      </w:r>
      <w:r w:rsidR="001B38CA">
        <w:t>,</w:t>
      </w:r>
      <w:r w:rsidR="00AF3E25">
        <w:t xml:space="preserve"> </w:t>
      </w:r>
      <w:r w:rsidR="004926F6">
        <w:t>40</w:t>
      </w:r>
      <w:r w:rsidR="00AF3E25">
        <w:t>% were from male complainants</w:t>
      </w:r>
      <w:r w:rsidR="001B38CA">
        <w:t xml:space="preserve">, and 2% from </w:t>
      </w:r>
      <w:r w:rsidR="00D9099E">
        <w:t>people with a gender other than male or female</w:t>
      </w:r>
      <w:r w:rsidR="00AF3E25">
        <w:t>.</w:t>
      </w:r>
    </w:p>
    <w:p w14:paraId="5BF686F5" w14:textId="6635E647" w:rsidR="00415DC9" w:rsidRPr="008A00EB" w:rsidRDefault="00415DC9" w:rsidP="00415DC9">
      <w:r w:rsidRPr="008A00EB">
        <w:t xml:space="preserve">Around </w:t>
      </w:r>
      <w:r w:rsidR="00DF6C4C">
        <w:t>76</w:t>
      </w:r>
      <w:r w:rsidRPr="008A00EB">
        <w:t>% of compl</w:t>
      </w:r>
      <w:r>
        <w:t xml:space="preserve">ainants were born in Australia, and </w:t>
      </w:r>
      <w:r w:rsidR="00995F2F">
        <w:t>24</w:t>
      </w:r>
      <w:r>
        <w:t>% were born overseas.</w:t>
      </w:r>
      <w:r w:rsidR="00BB4253">
        <w:t xml:space="preserve"> </w:t>
      </w:r>
      <w:r w:rsidR="00E44F68" w:rsidRPr="00E44F68">
        <w:t>Complainants with a primary language other than English accounted for 6%.</w:t>
      </w:r>
      <w:r w:rsidR="00E44F68">
        <w:t xml:space="preserve"> </w:t>
      </w:r>
      <w:r w:rsidR="00BB4253">
        <w:t xml:space="preserve">This was a similar result </w:t>
      </w:r>
      <w:r w:rsidR="00AF3569">
        <w:t xml:space="preserve">to </w:t>
      </w:r>
      <w:r w:rsidR="00BB4253">
        <w:t>last year.</w:t>
      </w:r>
    </w:p>
    <w:p w14:paraId="766F5FDE" w14:textId="46E50994" w:rsidR="00415DC9" w:rsidRDefault="00415DC9" w:rsidP="00415DC9">
      <w:r w:rsidRPr="008A00EB">
        <w:lastRenderedPageBreak/>
        <w:t>Most complainants were in the</w:t>
      </w:r>
      <w:r>
        <w:t xml:space="preserve"> </w:t>
      </w:r>
      <w:r w:rsidR="005005D5">
        <w:t xml:space="preserve">age </w:t>
      </w:r>
      <w:r w:rsidRPr="008A00EB">
        <w:t>bracket</w:t>
      </w:r>
      <w:r>
        <w:t>s</w:t>
      </w:r>
      <w:r w:rsidRPr="008A00EB">
        <w:t xml:space="preserve"> of 35 to 44 </w:t>
      </w:r>
      <w:r>
        <w:t xml:space="preserve">years </w:t>
      </w:r>
      <w:r w:rsidRPr="008A00EB">
        <w:t>(</w:t>
      </w:r>
      <w:r w:rsidR="00FC7C78">
        <w:t>30.5</w:t>
      </w:r>
      <w:r w:rsidRPr="008A00EB">
        <w:t>%)</w:t>
      </w:r>
      <w:r w:rsidR="00676FB6">
        <w:t xml:space="preserve"> </w:t>
      </w:r>
      <w:r>
        <w:t>and</w:t>
      </w:r>
      <w:r w:rsidRPr="008A00EB">
        <w:t xml:space="preserve"> 45 to 54 </w:t>
      </w:r>
      <w:r>
        <w:t xml:space="preserve">years </w:t>
      </w:r>
      <w:r w:rsidRPr="008A00EB">
        <w:t>(</w:t>
      </w:r>
      <w:r w:rsidR="00471EF9">
        <w:t>25.9</w:t>
      </w:r>
      <w:r w:rsidRPr="008A00EB">
        <w:t>%)</w:t>
      </w:r>
      <w:r>
        <w:t>.</w:t>
      </w:r>
    </w:p>
    <w:p w14:paraId="742BC409" w14:textId="6D4451F2" w:rsidR="0065756F" w:rsidRDefault="0065756F" w:rsidP="0065756F">
      <w:pPr>
        <w:pStyle w:val="Caption"/>
      </w:pPr>
      <w:r>
        <w:t>Figure 1</w:t>
      </w:r>
      <w:r w:rsidR="00B132DB">
        <w:t>1</w:t>
      </w:r>
      <w:r>
        <w:t xml:space="preserve">: Finalised complaints by complainant age, </w:t>
      </w:r>
      <w:r w:rsidR="007D27F7">
        <w:t>2022-23</w:t>
      </w:r>
    </w:p>
    <w:p w14:paraId="1056D9E8" w14:textId="454AEC05" w:rsidR="009305EC" w:rsidRPr="009305EC" w:rsidRDefault="004E0AC8" w:rsidP="009305EC">
      <w:r>
        <w:rPr>
          <w:noProof/>
        </w:rPr>
        <w:drawing>
          <wp:inline distT="0" distB="0" distL="0" distR="0" wp14:anchorId="664D46BE" wp14:editId="5DA5C908">
            <wp:extent cx="4831090" cy="2401829"/>
            <wp:effectExtent l="0" t="0" r="7620" b="0"/>
            <wp:docPr id="45" name="Picture 45" descr="Donut chart showing the age brackets of people whose human rights complaints were dealt with by the Commission in 2022-23, where the complainant provided demographic information. &#10;&#10;2 complaints were from or on behalf of people aged under 15. 2 were from 15-19 year olds, 9 from 20-24 year olds, 49 from 25-34 year olds, 96 from 35-44 year olds, 107 from 45-54 year olds, 52 from 55-64 year olds, and 25 from people aged over 6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onut chart showing the age brackets of people whose human rights complaints were dealt with by the Commission in 2022-23, where the complainant provided demographic information. &#10;&#10;2 complaints were from or on behalf of people aged under 15. 2 were from 15-19 year olds, 9 from 20-24 year olds, 49 from 25-34 year olds, 96 from 35-44 year olds, 107 from 45-54 year olds, 52 from 55-64 year olds, and 25 from people aged over 65. "/>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31090" cy="2401829"/>
                    </a:xfrm>
                    <a:prstGeom prst="rect">
                      <a:avLst/>
                    </a:prstGeom>
                  </pic:spPr>
                </pic:pic>
              </a:graphicData>
            </a:graphic>
          </wp:inline>
        </w:drawing>
      </w:r>
    </w:p>
    <w:p w14:paraId="79E7060E" w14:textId="3C1E14AB" w:rsidR="00CF3E58" w:rsidRPr="00CF3E58" w:rsidRDefault="00CF3E58" w:rsidP="00CF3E58"/>
    <w:p w14:paraId="7B33A376" w14:textId="71568B69" w:rsidR="530B3268" w:rsidRDefault="00F1173C">
      <w:r>
        <w:t xml:space="preserve">The Commission </w:t>
      </w:r>
      <w:r w:rsidR="006A7D8F">
        <w:t>finalised</w:t>
      </w:r>
      <w:r>
        <w:t xml:space="preserve"> </w:t>
      </w:r>
      <w:r w:rsidR="004C6DCD">
        <w:t>49</w:t>
      </w:r>
      <w:r w:rsidR="004F78AB">
        <w:t xml:space="preserve"> complaints from people who </w:t>
      </w:r>
      <w:r w:rsidR="00DD57B3">
        <w:t>were Aboriginal or Torres Strait Islander</w:t>
      </w:r>
      <w:r w:rsidR="00987C00">
        <w:t xml:space="preserve">, </w:t>
      </w:r>
      <w:r w:rsidR="00DF55F8">
        <w:t xml:space="preserve">around double the number of the previous year. Of First Nations complainants this year, </w:t>
      </w:r>
      <w:r w:rsidR="00571E0C">
        <w:t>38</w:t>
      </w:r>
      <w:r w:rsidR="009113F3">
        <w:t xml:space="preserve"> </w:t>
      </w:r>
      <w:r w:rsidR="007F43E5">
        <w:t>identified as</w:t>
      </w:r>
      <w:r w:rsidR="00DD57B3">
        <w:t xml:space="preserve"> of Aboriginal descent</w:t>
      </w:r>
      <w:r w:rsidR="006321E5">
        <w:t xml:space="preserve">, </w:t>
      </w:r>
      <w:r w:rsidR="007F43E5">
        <w:t>one identified as</w:t>
      </w:r>
      <w:r w:rsidR="00035C8D">
        <w:t xml:space="preserve"> Torr</w:t>
      </w:r>
      <w:r w:rsidR="006321E5">
        <w:t>es Strait Islander,</w:t>
      </w:r>
      <w:r w:rsidR="00DD57B3">
        <w:t xml:space="preserve"> and </w:t>
      </w:r>
      <w:r w:rsidR="00035C8D">
        <w:t>10</w:t>
      </w:r>
      <w:r w:rsidR="00DD57B3">
        <w:t xml:space="preserve"> </w:t>
      </w:r>
      <w:r w:rsidR="00C87BC0">
        <w:t>identified</w:t>
      </w:r>
      <w:r w:rsidR="004D7F2C">
        <w:t xml:space="preserve"> as</w:t>
      </w:r>
      <w:r w:rsidR="006321E5">
        <w:t xml:space="preserve"> </w:t>
      </w:r>
      <w:r w:rsidR="00B85CB6">
        <w:t xml:space="preserve">both </w:t>
      </w:r>
      <w:r w:rsidR="006321E5">
        <w:t>Aboriginal</w:t>
      </w:r>
      <w:r w:rsidR="00B85CB6">
        <w:t xml:space="preserve"> and Torres Strait Islander</w:t>
      </w:r>
      <w:r w:rsidR="009D58CC">
        <w:t>.</w:t>
      </w:r>
      <w:r w:rsidR="007B381E">
        <w:t xml:space="preserve"> </w:t>
      </w:r>
    </w:p>
    <w:p w14:paraId="46FB4247" w14:textId="1FC17051" w:rsidR="00B54C59" w:rsidRPr="00776B24" w:rsidRDefault="00F208BC" w:rsidP="00C8616F">
      <w:pPr>
        <w:pStyle w:val="Heading2"/>
        <w:rPr>
          <w:color w:val="E66A37"/>
        </w:rPr>
      </w:pPr>
      <w:bookmarkStart w:id="452" w:name="_Toc56452200"/>
      <w:bookmarkStart w:id="453" w:name="_Toc84593935"/>
      <w:bookmarkStart w:id="454" w:name="_Toc85451810"/>
      <w:bookmarkStart w:id="455" w:name="_Toc85526741"/>
      <w:bookmarkStart w:id="456" w:name="_Toc85787156"/>
      <w:bookmarkStart w:id="457" w:name="_Toc2085525363"/>
      <w:bookmarkStart w:id="458" w:name="_Toc117697209"/>
      <w:bookmarkStart w:id="459" w:name="_Toc117697916"/>
      <w:bookmarkStart w:id="460" w:name="_Toc147757355"/>
      <w:bookmarkStart w:id="461" w:name="_Toc148086981"/>
      <w:r w:rsidRPr="25DCDBA1">
        <w:rPr>
          <w:color w:val="E66A37"/>
        </w:rPr>
        <w:t>Dispute resolution process: conciliation and early intervention</w:t>
      </w:r>
      <w:bookmarkEnd w:id="452"/>
      <w:bookmarkEnd w:id="453"/>
      <w:bookmarkEnd w:id="454"/>
      <w:bookmarkEnd w:id="455"/>
      <w:bookmarkEnd w:id="456"/>
      <w:bookmarkEnd w:id="457"/>
      <w:bookmarkEnd w:id="458"/>
      <w:bookmarkEnd w:id="459"/>
      <w:bookmarkEnd w:id="460"/>
      <w:bookmarkEnd w:id="461"/>
    </w:p>
    <w:p w14:paraId="254E46B5" w14:textId="74A56510" w:rsidR="00B54C59" w:rsidRDefault="00E83166" w:rsidP="00B54C59">
      <w:r>
        <w:t>T</w:t>
      </w:r>
      <w:r w:rsidR="00B54C59" w:rsidRPr="009B4A3C">
        <w:t xml:space="preserve">he Human Rights Act </w:t>
      </w:r>
      <w:r w:rsidR="00A44E32">
        <w:t>offers</w:t>
      </w:r>
      <w:r w:rsidR="00A44E32" w:rsidRPr="008A00EB">
        <w:t xml:space="preserve"> </w:t>
      </w:r>
      <w:r w:rsidR="00B54C59" w:rsidRPr="008A00EB">
        <w:t>a flexible approach to complaint handling</w:t>
      </w:r>
      <w:r w:rsidR="001710A9">
        <w:t xml:space="preserve"> </w:t>
      </w:r>
      <w:r w:rsidR="00E304D7">
        <w:t>and i</w:t>
      </w:r>
      <w:r w:rsidR="00F334E2">
        <w:t>n past years we reported that</w:t>
      </w:r>
      <w:r w:rsidR="00B54C59">
        <w:t xml:space="preserve"> e</w:t>
      </w:r>
      <w:r w:rsidR="00B54C59" w:rsidRPr="008A00EB">
        <w:t xml:space="preserve">arly interventions </w:t>
      </w:r>
      <w:r w:rsidR="00F334E2">
        <w:t>had</w:t>
      </w:r>
      <w:r w:rsidR="00A44E32">
        <w:t xml:space="preserve"> </w:t>
      </w:r>
      <w:r w:rsidR="00B54C59">
        <w:t xml:space="preserve">replaced </w:t>
      </w:r>
      <w:r w:rsidR="00B54C59" w:rsidRPr="008A00EB">
        <w:t>conciliation conferences</w:t>
      </w:r>
      <w:r w:rsidR="00F334E2">
        <w:t xml:space="preserve"> on many occasions</w:t>
      </w:r>
      <w:r w:rsidR="00060254">
        <w:t>, but</w:t>
      </w:r>
      <w:r w:rsidR="00F334E2" w:rsidDel="00060254">
        <w:t xml:space="preserve"> </w:t>
      </w:r>
      <w:r>
        <w:t xml:space="preserve">in the </w:t>
      </w:r>
      <w:r w:rsidR="00060254">
        <w:t xml:space="preserve">current </w:t>
      </w:r>
      <w:r>
        <w:t>reporting period</w:t>
      </w:r>
      <w:r w:rsidR="00F334E2">
        <w:t xml:space="preserve"> early intervention was used </w:t>
      </w:r>
      <w:r w:rsidR="003C2EAB">
        <w:t xml:space="preserve">much </w:t>
      </w:r>
      <w:r w:rsidR="00E304D7">
        <w:t>less often</w:t>
      </w:r>
      <w:r w:rsidR="00424363">
        <w:t>,</w:t>
      </w:r>
      <w:r w:rsidR="00F334E2">
        <w:t xml:space="preserve"> due to a shift in the type and nature of complaints brought to the Commission</w:t>
      </w:r>
      <w:r w:rsidR="00B54C59">
        <w:t>.</w:t>
      </w:r>
    </w:p>
    <w:p w14:paraId="2D847B8C" w14:textId="173678FA" w:rsidR="00F334E2" w:rsidRDefault="00191DE0" w:rsidP="00B54C59">
      <w:r>
        <w:t>In previous years, t</w:t>
      </w:r>
      <w:r w:rsidR="00F334E2">
        <w:t>he complaints team found that</w:t>
      </w:r>
      <w:r w:rsidR="00BD46D3">
        <w:t xml:space="preserve"> early intervention was </w:t>
      </w:r>
      <w:r w:rsidR="0010092B">
        <w:t>an</w:t>
      </w:r>
      <w:r w:rsidR="00BD46D3">
        <w:t xml:space="preserve"> effective process to quickly resolve matters involving hotel quarantine and </w:t>
      </w:r>
      <w:r w:rsidR="0010092B">
        <w:t xml:space="preserve">mandatory use of masks during COVID-19. However, the team found that </w:t>
      </w:r>
      <w:r w:rsidR="00251A4A">
        <w:t>early intervention</w:t>
      </w:r>
      <w:r w:rsidR="0010092B">
        <w:t xml:space="preserve"> was </w:t>
      </w:r>
      <w:r>
        <w:t>not</w:t>
      </w:r>
      <w:r w:rsidR="0010092B">
        <w:t xml:space="preserve"> suitable for </w:t>
      </w:r>
      <w:r w:rsidR="00251A4A">
        <w:t xml:space="preserve">the </w:t>
      </w:r>
      <w:r w:rsidR="0010092B">
        <w:t>more complex and intractable complaints that arose in the la</w:t>
      </w:r>
      <w:r w:rsidR="00060254">
        <w:t>t</w:t>
      </w:r>
      <w:r w:rsidR="0010092B">
        <w:t xml:space="preserve">ter part of </w:t>
      </w:r>
      <w:r w:rsidR="00F77A0C">
        <w:t xml:space="preserve">the </w:t>
      </w:r>
      <w:r w:rsidR="0010092B">
        <w:t>COVID-19 pandemic</w:t>
      </w:r>
      <w:r w:rsidR="00251A4A">
        <w:t>, such as those</w:t>
      </w:r>
      <w:r w:rsidR="0010092B">
        <w:t xml:space="preserve"> involving vaccination</w:t>
      </w:r>
      <w:r w:rsidR="00820374">
        <w:t xml:space="preserve"> mandates.</w:t>
      </w:r>
    </w:p>
    <w:p w14:paraId="7024D5D9" w14:textId="79088A98" w:rsidR="00776B24" w:rsidRPr="008A00EB" w:rsidRDefault="00B54C59" w:rsidP="00B54C59">
      <w:r>
        <w:t xml:space="preserve">In the reporting period, </w:t>
      </w:r>
      <w:r w:rsidR="00D167ED">
        <w:t>57</w:t>
      </w:r>
      <w:r w:rsidR="00776B24" w:rsidRPr="008A00EB">
        <w:t xml:space="preserve"> complaints were resolved and finalised</w:t>
      </w:r>
      <w:r w:rsidR="00A71953">
        <w:t xml:space="preserve"> by the Commission</w:t>
      </w:r>
      <w:r w:rsidR="00776B24" w:rsidRPr="008A00EB">
        <w:t>, comprising:</w:t>
      </w:r>
    </w:p>
    <w:p w14:paraId="502CD7A6" w14:textId="3EC1AC6D" w:rsidR="00776B24" w:rsidRPr="008A00EB" w:rsidRDefault="0001603B" w:rsidP="00B15E96">
      <w:pPr>
        <w:pStyle w:val="Listparagraph-bulleted"/>
      </w:pPr>
      <w:r>
        <w:t>22</w:t>
      </w:r>
      <w:r w:rsidR="00776B24">
        <w:t xml:space="preserve"> human rights only complaints </w:t>
      </w:r>
    </w:p>
    <w:p w14:paraId="6359D1D8" w14:textId="0C9BF4EC" w:rsidR="00776B24" w:rsidRDefault="0001603B" w:rsidP="00B15E96">
      <w:pPr>
        <w:pStyle w:val="Listparagraph-bulleted"/>
      </w:pPr>
      <w:r>
        <w:t>35</w:t>
      </w:r>
      <w:r w:rsidR="00776B24">
        <w:t xml:space="preserve"> piggy-back complaints.</w:t>
      </w:r>
    </w:p>
    <w:p w14:paraId="3DB833A7" w14:textId="43C643A6" w:rsidR="2B517062" w:rsidRPr="00321EC8" w:rsidRDefault="00F84874" w:rsidP="000A22B1">
      <w:r>
        <w:lastRenderedPageBreak/>
        <w:t xml:space="preserve">Of these, </w:t>
      </w:r>
      <w:r w:rsidR="002868FA">
        <w:t>one</w:t>
      </w:r>
      <w:r>
        <w:t xml:space="preserve"> of the human rights only complaints </w:t>
      </w:r>
      <w:proofErr w:type="gramStart"/>
      <w:r>
        <w:t>w</w:t>
      </w:r>
      <w:r w:rsidR="003647A2">
        <w:t>as</w:t>
      </w:r>
      <w:proofErr w:type="gramEnd"/>
      <w:r>
        <w:t xml:space="preserve"> resolved through early intervention</w:t>
      </w:r>
      <w:r w:rsidR="00D22508">
        <w:t xml:space="preserve"> (</w:t>
      </w:r>
      <w:r w:rsidR="00086C25">
        <w:t>4</w:t>
      </w:r>
      <w:r w:rsidR="00D22508">
        <w:t xml:space="preserve">% of the human rights only matters resolved), and </w:t>
      </w:r>
      <w:r w:rsidR="009B5572">
        <w:t>5</w:t>
      </w:r>
      <w:r w:rsidR="00D22508">
        <w:t xml:space="preserve"> </w:t>
      </w:r>
      <w:r w:rsidR="00827097">
        <w:t xml:space="preserve">piggy-back complaints </w:t>
      </w:r>
      <w:r w:rsidR="00D22508">
        <w:t xml:space="preserve">were resolved by </w:t>
      </w:r>
      <w:r w:rsidR="00827097">
        <w:t xml:space="preserve">early intervention (approximately </w:t>
      </w:r>
      <w:r w:rsidR="00086C25">
        <w:t>14</w:t>
      </w:r>
      <w:r w:rsidR="00827097">
        <w:t>% of the piggy-back complaints).</w:t>
      </w:r>
    </w:p>
    <w:tbl>
      <w:tblPr>
        <w:tblW w:w="0" w:type="dxa"/>
        <w:tblCellMar>
          <w:top w:w="15" w:type="dxa"/>
          <w:left w:w="15" w:type="dxa"/>
          <w:bottom w:w="15" w:type="dxa"/>
          <w:right w:w="15" w:type="dxa"/>
        </w:tblCellMar>
        <w:tblLook w:val="04A0" w:firstRow="1" w:lastRow="0" w:firstColumn="1" w:lastColumn="0" w:noHBand="0" w:noVBand="1"/>
      </w:tblPr>
      <w:tblGrid>
        <w:gridCol w:w="6"/>
      </w:tblGrid>
      <w:tr w:rsidR="002512A7" w14:paraId="71136652" w14:textId="77777777" w:rsidTr="002512A7">
        <w:tc>
          <w:tcPr>
            <w:tcW w:w="0" w:type="auto"/>
            <w:shd w:val="clear" w:color="auto" w:fill="auto"/>
            <w:tcMar>
              <w:top w:w="0" w:type="dxa"/>
              <w:left w:w="0" w:type="dxa"/>
              <w:bottom w:w="0" w:type="dxa"/>
              <w:right w:w="0" w:type="dxa"/>
            </w:tcMar>
            <w:vAlign w:val="center"/>
            <w:hideMark/>
          </w:tcPr>
          <w:p w14:paraId="0DC59C8C" w14:textId="23AC99C2" w:rsidR="002512A7" w:rsidRDefault="002512A7" w:rsidP="00047EFA">
            <w:pPr>
              <w:pStyle w:val="Caption"/>
            </w:pPr>
          </w:p>
        </w:tc>
      </w:tr>
    </w:tbl>
    <w:p w14:paraId="0B815800" w14:textId="46645655" w:rsidR="0065552E" w:rsidRPr="006E242A" w:rsidRDefault="0065552E" w:rsidP="0065552E">
      <w:pPr>
        <w:pStyle w:val="Heading2"/>
        <w:rPr>
          <w:color w:val="E66A37"/>
        </w:rPr>
      </w:pPr>
      <w:bookmarkStart w:id="462" w:name="_Toc527859634"/>
      <w:bookmarkStart w:id="463" w:name="_Toc117697210"/>
      <w:bookmarkStart w:id="464" w:name="_Toc117697917"/>
      <w:bookmarkStart w:id="465" w:name="_Toc147757356"/>
      <w:bookmarkStart w:id="466" w:name="_Toc148086982"/>
      <w:r w:rsidRPr="006E242A">
        <w:rPr>
          <w:color w:val="E66A37"/>
        </w:rPr>
        <w:t>Corporations carrying out public functions</w:t>
      </w:r>
      <w:bookmarkEnd w:id="462"/>
      <w:bookmarkEnd w:id="463"/>
      <w:bookmarkEnd w:id="464"/>
      <w:bookmarkEnd w:id="465"/>
      <w:bookmarkEnd w:id="466"/>
    </w:p>
    <w:p w14:paraId="7C19C194" w14:textId="1A05D865" w:rsidR="0065552E" w:rsidRDefault="0065552E" w:rsidP="0065552E">
      <w:r w:rsidRPr="008A00EB">
        <w:t xml:space="preserve">In the </w:t>
      </w:r>
      <w:r w:rsidR="00037ADD">
        <w:t>c</w:t>
      </w:r>
      <w:r>
        <w:t>ommittee</w:t>
      </w:r>
      <w:r w:rsidRPr="008A00EB">
        <w:t xml:space="preserve"> report on the Human Rights Bill in 2018, the Legal Affairs and Community Safety </w:t>
      </w:r>
      <w:r>
        <w:t>Committee</w:t>
      </w:r>
      <w:r w:rsidRPr="008A00EB">
        <w:t xml:space="preserve"> commented that it would be beneficial for the Commission to monitor complaints </w:t>
      </w:r>
      <w:r w:rsidR="00A12A75">
        <w:t>made</w:t>
      </w:r>
      <w:r w:rsidRPr="008A00EB">
        <w:t xml:space="preserve"> against private corporations undertaking public functions </w:t>
      </w:r>
      <w:r w:rsidR="002007BC">
        <w:t>given the</w:t>
      </w:r>
      <w:r w:rsidRPr="008A00EB">
        <w:t xml:space="preserve"> concerns raised that the definition of public entity </w:t>
      </w:r>
      <w:r w:rsidR="00F9277A">
        <w:t>in</w:t>
      </w:r>
      <w:r w:rsidRPr="008A00EB">
        <w:t xml:space="preserve"> section 9 </w:t>
      </w:r>
      <w:r w:rsidR="00F9277A">
        <w:t xml:space="preserve">of the Human Rights Act </w:t>
      </w:r>
      <w:r w:rsidRPr="008A00EB">
        <w:t xml:space="preserve">may create uncertainty </w:t>
      </w:r>
      <w:r w:rsidR="002D5D0A">
        <w:t>about</w:t>
      </w:r>
      <w:r w:rsidRPr="008A00EB">
        <w:t xml:space="preserve"> which entities may be captured.</w:t>
      </w:r>
      <w:r w:rsidRPr="004E5C79">
        <w:rPr>
          <w:vertAlign w:val="superscript"/>
        </w:rPr>
        <w:footnoteReference w:id="59"/>
      </w:r>
      <w:r w:rsidRPr="004E5C79">
        <w:rPr>
          <w:vertAlign w:val="superscript"/>
        </w:rPr>
        <w:t xml:space="preserve"> </w:t>
      </w:r>
    </w:p>
    <w:p w14:paraId="1EBF477C" w14:textId="32255FF3" w:rsidR="0065552E" w:rsidRDefault="0065552E" w:rsidP="0065552E">
      <w:r>
        <w:t xml:space="preserve">Of the accepted and finalised human rights complaints, </w:t>
      </w:r>
      <w:r w:rsidR="00D76A18">
        <w:t>we</w:t>
      </w:r>
      <w:r>
        <w:t xml:space="preserve"> identified </w:t>
      </w:r>
      <w:r w:rsidR="00B96879">
        <w:t>7</w:t>
      </w:r>
      <w:r w:rsidR="002D5D0A">
        <w:t xml:space="preserve"> </w:t>
      </w:r>
      <w:r>
        <w:t>in which a corporation was named as a respondent. They were:</w:t>
      </w:r>
    </w:p>
    <w:p w14:paraId="1D5F5E7C" w14:textId="41853DB8" w:rsidR="00E9648E" w:rsidRDefault="00E9648E" w:rsidP="00E9648E">
      <w:pPr>
        <w:pStyle w:val="Listparagraph-bulleted"/>
      </w:pPr>
      <w:r>
        <w:t>A recruitment agency working for a government department</w:t>
      </w:r>
    </w:p>
    <w:p w14:paraId="4CD47D1D" w14:textId="4DB2A80B" w:rsidR="00E9648E" w:rsidRDefault="40EF9EBB" w:rsidP="00E9648E">
      <w:pPr>
        <w:pStyle w:val="Listparagraph-bulleted"/>
      </w:pPr>
      <w:r>
        <w:t>An e</w:t>
      </w:r>
      <w:r w:rsidR="00E9648E">
        <w:t>mployee superannuation company</w:t>
      </w:r>
    </w:p>
    <w:p w14:paraId="65FDB318" w14:textId="11A0F634" w:rsidR="00E9648E" w:rsidRDefault="00973BEA" w:rsidP="00E9648E">
      <w:pPr>
        <w:pStyle w:val="Listparagraph-bulleted"/>
      </w:pPr>
      <w:r>
        <w:t>Three</w:t>
      </w:r>
      <w:r w:rsidR="00863EA8">
        <w:t xml:space="preserve"> National Disability Insurance </w:t>
      </w:r>
      <w:r w:rsidR="008C038B">
        <w:t>Scheme (NDIS) service</w:t>
      </w:r>
      <w:r w:rsidR="00863EA8">
        <w:t xml:space="preserve"> provider</w:t>
      </w:r>
      <w:r w:rsidR="00365E81">
        <w:t>s</w:t>
      </w:r>
    </w:p>
    <w:p w14:paraId="17944755" w14:textId="0F3442D8" w:rsidR="00863EA8" w:rsidRDefault="0076747A" w:rsidP="00E9648E">
      <w:pPr>
        <w:pStyle w:val="Listparagraph-bulleted"/>
      </w:pPr>
      <w:r>
        <w:t>Two</w:t>
      </w:r>
      <w:r w:rsidR="00E774F7">
        <w:t xml:space="preserve"> hotel</w:t>
      </w:r>
      <w:r>
        <w:t>s</w:t>
      </w:r>
      <w:r w:rsidR="00E774F7">
        <w:t xml:space="preserve"> used for quarantine during COVID-19</w:t>
      </w:r>
      <w:r w:rsidR="004A3E52">
        <w:t>.</w:t>
      </w:r>
    </w:p>
    <w:p w14:paraId="00A8333D" w14:textId="419BACEA" w:rsidR="00B1233B" w:rsidRPr="006E242A" w:rsidRDefault="00B1233B" w:rsidP="004735FB">
      <w:pPr>
        <w:pStyle w:val="Heading1"/>
        <w:rPr>
          <w:color w:val="E66A37"/>
        </w:rPr>
      </w:pPr>
      <w:bookmarkStart w:id="467" w:name="_Toc84593939"/>
      <w:bookmarkStart w:id="468" w:name="_Toc85451814"/>
      <w:bookmarkStart w:id="469" w:name="_Toc85526745"/>
      <w:bookmarkStart w:id="470" w:name="_Toc85787160"/>
      <w:bookmarkStart w:id="471" w:name="_Toc471847667"/>
      <w:bookmarkStart w:id="472" w:name="_Toc117697212"/>
      <w:bookmarkStart w:id="473" w:name="_Toc147757359"/>
      <w:bookmarkStart w:id="474" w:name="_Toc148086984"/>
      <w:r w:rsidRPr="006E242A">
        <w:rPr>
          <w:color w:val="E66A37"/>
        </w:rPr>
        <w:t>Resolved complaint case studies</w:t>
      </w:r>
      <w:bookmarkEnd w:id="467"/>
      <w:bookmarkEnd w:id="468"/>
      <w:bookmarkEnd w:id="469"/>
      <w:bookmarkEnd w:id="470"/>
      <w:bookmarkEnd w:id="471"/>
      <w:bookmarkEnd w:id="472"/>
      <w:bookmarkEnd w:id="473"/>
      <w:bookmarkEnd w:id="474"/>
    </w:p>
    <w:p w14:paraId="30D2D518" w14:textId="490ABA97" w:rsidR="00617CE3" w:rsidRDefault="00484FBC" w:rsidP="00484FBC">
      <w:r w:rsidRPr="008A00EB">
        <w:t xml:space="preserve">The following case studies are a selection of resolved outcomes of complaints </w:t>
      </w:r>
      <w:r>
        <w:t>finalised</w:t>
      </w:r>
      <w:r w:rsidRPr="008A00EB">
        <w:t xml:space="preserve"> in the financial year </w:t>
      </w:r>
      <w:r>
        <w:t>2022</w:t>
      </w:r>
      <w:r w:rsidR="009A01B9">
        <w:t>-</w:t>
      </w:r>
      <w:r w:rsidDel="00655F71">
        <w:t>2</w:t>
      </w:r>
      <w:r w:rsidR="00655F71">
        <w:t>3</w:t>
      </w:r>
      <w:r w:rsidR="008F1728">
        <w:t>.</w:t>
      </w:r>
    </w:p>
    <w:p w14:paraId="336405E2" w14:textId="77777777" w:rsidR="00516F4A" w:rsidRPr="008C3CCC" w:rsidRDefault="00516F4A" w:rsidP="008C3CCC">
      <w:pPr>
        <w:pStyle w:val="Heading2"/>
        <w:rPr>
          <w:color w:val="E66A37"/>
          <w:sz w:val="32"/>
          <w:szCs w:val="32"/>
        </w:rPr>
      </w:pPr>
      <w:bookmarkStart w:id="475" w:name="_Toc147757361"/>
      <w:bookmarkStart w:id="476" w:name="_Toc148086985"/>
      <w:r w:rsidRPr="008C3CCC">
        <w:rPr>
          <w:color w:val="E66A37"/>
          <w:sz w:val="32"/>
          <w:szCs w:val="32"/>
        </w:rPr>
        <w:t>Aboriginal prisoner released from solitary confinement</w:t>
      </w:r>
      <w:bookmarkEnd w:id="475"/>
      <w:bookmarkEnd w:id="476"/>
    </w:p>
    <w:p w14:paraId="1F428A24" w14:textId="5B6A65A0" w:rsidR="00516F4A" w:rsidRPr="00B37094" w:rsidRDefault="00516F4A" w:rsidP="00516F4A">
      <w:pPr>
        <w:rPr>
          <w:lang w:val="en-GB"/>
        </w:rPr>
      </w:pPr>
      <w:r w:rsidRPr="00B37094">
        <w:rPr>
          <w:lang w:val="en-GB"/>
        </w:rPr>
        <w:t xml:space="preserve">The Commission received a complaint from an Aboriginal man </w:t>
      </w:r>
      <w:r w:rsidR="002709BF">
        <w:rPr>
          <w:lang w:val="en-GB"/>
        </w:rPr>
        <w:t xml:space="preserve">in prison </w:t>
      </w:r>
      <w:r w:rsidRPr="00B37094">
        <w:rPr>
          <w:lang w:val="en-GB"/>
        </w:rPr>
        <w:t xml:space="preserve">who was </w:t>
      </w:r>
      <w:r w:rsidR="002709BF">
        <w:rPr>
          <w:lang w:val="en-GB"/>
        </w:rPr>
        <w:t xml:space="preserve">being </w:t>
      </w:r>
      <w:r w:rsidRPr="00B37094">
        <w:rPr>
          <w:lang w:val="en-GB"/>
        </w:rPr>
        <w:t>held in isolation while on a Safety Order</w:t>
      </w:r>
      <w:r w:rsidR="00140BF4">
        <w:rPr>
          <w:lang w:val="en-GB"/>
        </w:rPr>
        <w:t xml:space="preserve">. </w:t>
      </w:r>
      <w:r w:rsidRPr="00B37094">
        <w:rPr>
          <w:lang w:val="en-GB"/>
        </w:rPr>
        <w:t>The Safety Order</w:t>
      </w:r>
      <w:r w:rsidR="00EF05C3">
        <w:rPr>
          <w:lang w:val="en-GB"/>
        </w:rPr>
        <w:t>, which had been in place for 5 weeks</w:t>
      </w:r>
      <w:r w:rsidR="00C46FCF">
        <w:rPr>
          <w:lang w:val="en-GB"/>
        </w:rPr>
        <w:t xml:space="preserve"> at the time of the complaint</w:t>
      </w:r>
      <w:r w:rsidR="00EF05C3">
        <w:rPr>
          <w:lang w:val="en-GB"/>
        </w:rPr>
        <w:t>,</w:t>
      </w:r>
      <w:r w:rsidRPr="00B37094">
        <w:rPr>
          <w:lang w:val="en-GB"/>
        </w:rPr>
        <w:t xml:space="preserve"> required him to be provided with a medical examination as soon as practicable after the order was made and at intervals of no more than 7 days thereafter for the duration of the order, and for a daily review by a prison health nurse. However, the prisoner indicated that while he had received a brief visit from a nurse, he had not been provided with </w:t>
      </w:r>
      <w:r>
        <w:rPr>
          <w:lang w:val="en-GB"/>
        </w:rPr>
        <w:t>regular</w:t>
      </w:r>
      <w:r w:rsidRPr="00B37094">
        <w:rPr>
          <w:lang w:val="en-GB"/>
        </w:rPr>
        <w:t xml:space="preserve"> medical examination</w:t>
      </w:r>
      <w:r>
        <w:rPr>
          <w:lang w:val="en-GB"/>
        </w:rPr>
        <w:t>s</w:t>
      </w:r>
      <w:r w:rsidRPr="00B37094">
        <w:rPr>
          <w:lang w:val="en-GB"/>
        </w:rPr>
        <w:t xml:space="preserve"> by a nurse or doctor. </w:t>
      </w:r>
    </w:p>
    <w:p w14:paraId="56BA5527" w14:textId="2257799B" w:rsidR="00516F4A" w:rsidRPr="00B37094" w:rsidRDefault="00516F4A" w:rsidP="00516F4A">
      <w:pPr>
        <w:rPr>
          <w:lang w:val="en-GB"/>
        </w:rPr>
      </w:pPr>
      <w:r w:rsidRPr="00B37094">
        <w:rPr>
          <w:lang w:val="en-GB"/>
        </w:rPr>
        <w:t xml:space="preserve">Since being remanded in prison he said that he had not been provided with his usual medications for his </w:t>
      </w:r>
      <w:r w:rsidR="00C26B45" w:rsidRPr="005907CE">
        <w:rPr>
          <w:lang w:val="en-GB"/>
        </w:rPr>
        <w:t xml:space="preserve">attention deficit hyperactivity disorder </w:t>
      </w:r>
      <w:r w:rsidRPr="00B37094">
        <w:rPr>
          <w:lang w:val="en-GB"/>
        </w:rPr>
        <w:t xml:space="preserve">and depression. His mental health had significantly deteriorated </w:t>
      </w:r>
      <w:proofErr w:type="gramStart"/>
      <w:r w:rsidRPr="00B37094">
        <w:rPr>
          <w:lang w:val="en-GB"/>
        </w:rPr>
        <w:t>as a result of</w:t>
      </w:r>
      <w:proofErr w:type="gramEnd"/>
      <w:r w:rsidRPr="00B37094">
        <w:rPr>
          <w:lang w:val="en-GB"/>
        </w:rPr>
        <w:t xml:space="preserve"> his solitary confinement, which was exacerbated by not receiving the daily check-ups under the Safety Order. He also allege</w:t>
      </w:r>
      <w:r w:rsidR="00DF1F1D">
        <w:rPr>
          <w:lang w:val="en-GB"/>
        </w:rPr>
        <w:t>d</w:t>
      </w:r>
      <w:r w:rsidRPr="00B37094">
        <w:rPr>
          <w:lang w:val="en-GB"/>
        </w:rPr>
        <w:t xml:space="preserve"> that </w:t>
      </w:r>
      <w:r w:rsidR="00735E4D">
        <w:rPr>
          <w:lang w:val="en-GB"/>
        </w:rPr>
        <w:t>while held in isolation</w:t>
      </w:r>
      <w:r w:rsidRPr="00B37094">
        <w:rPr>
          <w:lang w:val="en-GB"/>
        </w:rPr>
        <w:t xml:space="preserve">, there were several occasions where he was not receiving his two hours outside his cell and that </w:t>
      </w:r>
      <w:r>
        <w:rPr>
          <w:lang w:val="en-GB"/>
        </w:rPr>
        <w:t>his time out</w:t>
      </w:r>
      <w:r w:rsidR="00404F08">
        <w:rPr>
          <w:lang w:val="en-GB"/>
        </w:rPr>
        <w:t>-</w:t>
      </w:r>
      <w:r>
        <w:rPr>
          <w:lang w:val="en-GB"/>
        </w:rPr>
        <w:t>of</w:t>
      </w:r>
      <w:r w:rsidR="00404F08">
        <w:rPr>
          <w:lang w:val="en-GB"/>
        </w:rPr>
        <w:t>-</w:t>
      </w:r>
      <w:r>
        <w:rPr>
          <w:lang w:val="en-GB"/>
        </w:rPr>
        <w:t xml:space="preserve">cell </w:t>
      </w:r>
      <w:r w:rsidRPr="00B37094">
        <w:rPr>
          <w:lang w:val="en-GB"/>
        </w:rPr>
        <w:t xml:space="preserve">was </w:t>
      </w:r>
      <w:r>
        <w:rPr>
          <w:lang w:val="en-GB"/>
        </w:rPr>
        <w:t>the</w:t>
      </w:r>
      <w:r w:rsidRPr="00B37094">
        <w:rPr>
          <w:lang w:val="en-GB"/>
        </w:rPr>
        <w:t xml:space="preserve"> only opportunity to use the phone and contact his family.</w:t>
      </w:r>
    </w:p>
    <w:p w14:paraId="4CDE338D" w14:textId="45455E97" w:rsidR="00516F4A" w:rsidRPr="00B37094" w:rsidRDefault="00516F4A" w:rsidP="001C5D7C">
      <w:pPr>
        <w:rPr>
          <w:rFonts w:ascii="Calibri" w:hAnsi="Calibri" w:cs="Cordia New"/>
        </w:rPr>
      </w:pPr>
      <w:r w:rsidRPr="00B37094">
        <w:rPr>
          <w:lang w:val="en-GB"/>
        </w:rPr>
        <w:lastRenderedPageBreak/>
        <w:t xml:space="preserve">The Commission dealt with the complaint urgently and as a result, it </w:t>
      </w:r>
      <w:r w:rsidRPr="00B37094">
        <w:rPr>
          <w:color w:val="000000"/>
        </w:rPr>
        <w:t xml:space="preserve">was resolved prior to the parties </w:t>
      </w:r>
      <w:r w:rsidR="00623908">
        <w:rPr>
          <w:color w:val="000000"/>
        </w:rPr>
        <w:t xml:space="preserve">attending </w:t>
      </w:r>
      <w:r w:rsidRPr="00B37094">
        <w:rPr>
          <w:color w:val="000000"/>
        </w:rPr>
        <w:t xml:space="preserve">a conciliation conference. The complainant advised the Commission that that he was no longer in isolation and his mental health had improved. </w:t>
      </w:r>
    </w:p>
    <w:p w14:paraId="036C885C" w14:textId="77777777" w:rsidR="00516F4A" w:rsidRPr="00B37094" w:rsidRDefault="00516F4A" w:rsidP="005A0B74">
      <w:pPr>
        <w:ind w:left="2880" w:hanging="2880"/>
        <w:rPr>
          <w:rFonts w:eastAsia="Calibri" w:cs="Arial"/>
          <w:sz w:val="22"/>
          <w:lang w:val="en-GB"/>
        </w:rPr>
      </w:pPr>
      <w:r w:rsidRPr="00B37094">
        <w:rPr>
          <w:lang w:val="en-GB"/>
        </w:rPr>
        <w:t>Relevant rights:</w:t>
      </w:r>
      <w:r w:rsidRPr="00B37094">
        <w:rPr>
          <w:rFonts w:eastAsia="Calibri" w:cs="Arial"/>
          <w:sz w:val="22"/>
          <w:lang w:val="en-GB"/>
        </w:rPr>
        <w:t xml:space="preserve"> </w:t>
      </w:r>
      <w:r w:rsidRPr="00B37094">
        <w:rPr>
          <w:rFonts w:eastAsia="Calibri" w:cs="Arial"/>
          <w:sz w:val="22"/>
          <w:lang w:val="en-GB"/>
        </w:rPr>
        <w:tab/>
      </w:r>
      <w:r w:rsidRPr="00B37094">
        <w:rPr>
          <w:lang w:val="en-GB"/>
        </w:rPr>
        <w:t xml:space="preserve">Protection from torture &amp; cruel, </w:t>
      </w:r>
      <w:proofErr w:type="gramStart"/>
      <w:r w:rsidRPr="00B37094">
        <w:rPr>
          <w:lang w:val="en-GB"/>
        </w:rPr>
        <w:t>inhuman</w:t>
      </w:r>
      <w:proofErr w:type="gramEnd"/>
      <w:r w:rsidRPr="00B37094">
        <w:rPr>
          <w:lang w:val="en-GB"/>
        </w:rPr>
        <w:t xml:space="preserve"> or degrading treatment (section 17), freedom of association (section 22), cultural rights – Aboriginal peoples and Torres Strait Islanders (section 28), protection of families and children (section 26), right to liberty and security of person (section 29), humane treatment when deprived of liberty (section 30) and right to health services (section 37).</w:t>
      </w:r>
    </w:p>
    <w:p w14:paraId="75B7E69E" w14:textId="77777777" w:rsidR="00516F4A" w:rsidRPr="00B37094" w:rsidRDefault="00516F4A" w:rsidP="00516F4A">
      <w:pPr>
        <w:spacing w:after="160" w:line="259" w:lineRule="auto"/>
        <w:ind w:right="0"/>
        <w:rPr>
          <w:lang w:val="en-GB"/>
        </w:rPr>
      </w:pPr>
      <w:r w:rsidRPr="00B37094">
        <w:rPr>
          <w:lang w:val="en-GB"/>
        </w:rPr>
        <w:t>Complaint type:</w:t>
      </w:r>
      <w:r w:rsidRPr="00B37094">
        <w:rPr>
          <w:rFonts w:eastAsia="Calibri" w:cs="Arial"/>
          <w:sz w:val="22"/>
          <w:lang w:val="en-GB"/>
        </w:rPr>
        <w:t xml:space="preserve"> </w:t>
      </w:r>
      <w:r w:rsidRPr="00B37094">
        <w:rPr>
          <w:rFonts w:eastAsia="Calibri" w:cs="Arial"/>
          <w:sz w:val="22"/>
          <w:lang w:val="en-GB"/>
        </w:rPr>
        <w:tab/>
      </w:r>
      <w:r w:rsidRPr="00B37094">
        <w:rPr>
          <w:rFonts w:eastAsia="Calibri" w:cs="Arial"/>
          <w:sz w:val="22"/>
          <w:lang w:val="en-GB"/>
        </w:rPr>
        <w:tab/>
      </w:r>
      <w:r w:rsidRPr="00B37094">
        <w:rPr>
          <w:lang w:val="en-GB"/>
        </w:rPr>
        <w:t>Human rights only</w:t>
      </w:r>
    </w:p>
    <w:p w14:paraId="4C63948F" w14:textId="1F1BC68E" w:rsidR="00516F4A" w:rsidRPr="00DE76B3" w:rsidRDefault="00516F4A" w:rsidP="00DE76B3">
      <w:pPr>
        <w:spacing w:after="160" w:line="259" w:lineRule="auto"/>
        <w:ind w:right="0"/>
        <w:rPr>
          <w:rFonts w:eastAsia="Calibri" w:cs="Arial"/>
          <w:sz w:val="22"/>
          <w:lang w:val="en-GB"/>
        </w:rPr>
      </w:pPr>
      <w:r w:rsidRPr="00B37094">
        <w:rPr>
          <w:lang w:val="en-GB"/>
        </w:rPr>
        <w:t xml:space="preserve">Dispute resolution mode: </w:t>
      </w:r>
      <w:r w:rsidRPr="00B37094">
        <w:rPr>
          <w:rFonts w:eastAsia="Calibri" w:cs="Arial"/>
          <w:sz w:val="22"/>
          <w:lang w:val="en-GB"/>
        </w:rPr>
        <w:tab/>
      </w:r>
      <w:r w:rsidRPr="00B37094">
        <w:rPr>
          <w:lang w:val="en-GB"/>
        </w:rPr>
        <w:t xml:space="preserve">Early </w:t>
      </w:r>
      <w:r>
        <w:rPr>
          <w:lang w:val="en-GB"/>
        </w:rPr>
        <w:t>i</w:t>
      </w:r>
      <w:r w:rsidRPr="00B37094">
        <w:rPr>
          <w:lang w:val="en-GB"/>
        </w:rPr>
        <w:t>ntervention</w:t>
      </w:r>
    </w:p>
    <w:p w14:paraId="0DF23476" w14:textId="6E0F6C8C" w:rsidR="00E60C8B" w:rsidRDefault="00E60C8B" w:rsidP="00E60C8B">
      <w:pPr>
        <w:pStyle w:val="Heading2"/>
        <w:rPr>
          <w:color w:val="E66A37"/>
          <w:sz w:val="32"/>
          <w:szCs w:val="32"/>
        </w:rPr>
      </w:pPr>
      <w:bookmarkStart w:id="477" w:name="_Toc148086986"/>
      <w:bookmarkStart w:id="478" w:name="_Toc147757362"/>
      <w:r w:rsidRPr="003F36AF">
        <w:rPr>
          <w:color w:val="E66A37"/>
          <w:sz w:val="32"/>
          <w:szCs w:val="32"/>
        </w:rPr>
        <w:t xml:space="preserve">Student </w:t>
      </w:r>
      <w:r>
        <w:rPr>
          <w:color w:val="E66A37"/>
          <w:sz w:val="32"/>
          <w:szCs w:val="32"/>
        </w:rPr>
        <w:t>with a disability provided equipment by school to continue at-home learning</w:t>
      </w:r>
      <w:bookmarkEnd w:id="477"/>
    </w:p>
    <w:p w14:paraId="1FD34931" w14:textId="77777777" w:rsidR="00E60C8B" w:rsidRDefault="00E60C8B" w:rsidP="00E60C8B">
      <w:r>
        <w:t xml:space="preserve">A high school student on the autism spectrum found it challenging to transition back to in-person learning after remote learning due to COVID-19 restrictions. Based on medical advice, she requested to continue with her at-home learning and a reduced study load. </w:t>
      </w:r>
    </w:p>
    <w:p w14:paraId="07ABAABB" w14:textId="1352F1EF" w:rsidR="00E60C8B" w:rsidRDefault="00E60C8B" w:rsidP="00E60C8B">
      <w:r>
        <w:t xml:space="preserve">While the principal of the school </w:t>
      </w:r>
      <w:r w:rsidR="00D80ABA">
        <w:t>presented</w:t>
      </w:r>
      <w:r>
        <w:t xml:space="preserve"> several options</w:t>
      </w:r>
      <w:r w:rsidR="00D80ABA">
        <w:t xml:space="preserve"> to </w:t>
      </w:r>
      <w:r w:rsidR="00BD1E46">
        <w:t>transition her back to school</w:t>
      </w:r>
      <w:r>
        <w:t xml:space="preserve">, </w:t>
      </w:r>
      <w:r w:rsidR="00CB4B92">
        <w:t>the student</w:t>
      </w:r>
      <w:r>
        <w:t xml:space="preserve"> considered that none of them met her </w:t>
      </w:r>
      <w:proofErr w:type="gramStart"/>
      <w:r>
        <w:t>particular needs</w:t>
      </w:r>
      <w:proofErr w:type="gramEnd"/>
      <w:r>
        <w:t xml:space="preserve"> and that the school had not been adhering to her current support plan. In conciliation, the school expressed that they considered the steps taken to provide adjustments to the student were reasonable. </w:t>
      </w:r>
    </w:p>
    <w:p w14:paraId="5FC177D0" w14:textId="0FA05D1F" w:rsidR="00E60C8B" w:rsidRDefault="00E60C8B" w:rsidP="00E60C8B">
      <w:r>
        <w:t xml:space="preserve">The parties attended a conciliation conference and came to an agreement that the school would provide the student with computer equipment (a laptop and headset) as well as a letter of regret. The school agreed to post the student </w:t>
      </w:r>
      <w:r w:rsidR="002C385D">
        <w:t xml:space="preserve">the </w:t>
      </w:r>
      <w:r>
        <w:t>new equipment that would allow her to complete her studies at home.</w:t>
      </w:r>
    </w:p>
    <w:p w14:paraId="1C1E4307" w14:textId="01110045" w:rsidR="00E60C8B" w:rsidRDefault="00E60C8B" w:rsidP="001E6518">
      <w:pPr>
        <w:ind w:left="2880" w:hanging="2880"/>
      </w:pPr>
      <w:r>
        <w:t xml:space="preserve">Relevant rights: </w:t>
      </w:r>
      <w:r>
        <w:tab/>
        <w:t>Recognition and equality before the law (section 15), protection of families and children (section 26) and right to education (section 36)</w:t>
      </w:r>
    </w:p>
    <w:p w14:paraId="4FFE1C90" w14:textId="77777777" w:rsidR="00E60C8B" w:rsidRDefault="00E60C8B" w:rsidP="00E60C8B">
      <w:r>
        <w:t xml:space="preserve">Complaint type: </w:t>
      </w:r>
      <w:r>
        <w:tab/>
      </w:r>
      <w:r>
        <w:tab/>
        <w:t xml:space="preserve">Piggy-back </w:t>
      </w:r>
    </w:p>
    <w:p w14:paraId="629AA2EB" w14:textId="7A33DE3A" w:rsidR="00E60C8B" w:rsidRDefault="00E60C8B" w:rsidP="00E60C8B">
      <w:r>
        <w:t>Attribute:</w:t>
      </w:r>
      <w:r w:rsidR="00E865C3">
        <w:t xml:space="preserve">  </w:t>
      </w:r>
      <w:r>
        <w:tab/>
      </w:r>
      <w:r>
        <w:tab/>
      </w:r>
      <w:r>
        <w:tab/>
        <w:t xml:space="preserve">Impairment </w:t>
      </w:r>
    </w:p>
    <w:p w14:paraId="6168ECB5" w14:textId="77777777" w:rsidR="00E60C8B" w:rsidRDefault="00E60C8B" w:rsidP="00E60C8B">
      <w:r>
        <w:t xml:space="preserve">Dispute resolution mode: </w:t>
      </w:r>
      <w:r>
        <w:tab/>
        <w:t>Conciliation conference</w:t>
      </w:r>
    </w:p>
    <w:p w14:paraId="1C3A8CC9" w14:textId="6FA65E15" w:rsidR="00840405" w:rsidRPr="006E242A" w:rsidRDefault="00464598" w:rsidP="000D7D41">
      <w:pPr>
        <w:pStyle w:val="Heading2"/>
        <w:rPr>
          <w:color w:val="E66A37"/>
        </w:rPr>
      </w:pPr>
      <w:bookmarkStart w:id="479" w:name="_Toc148086987"/>
      <w:r>
        <w:rPr>
          <w:color w:val="E66A37"/>
          <w:sz w:val="32"/>
          <w:szCs w:val="32"/>
        </w:rPr>
        <w:lastRenderedPageBreak/>
        <w:t>Complaint results in medical</w:t>
      </w:r>
      <w:r w:rsidR="00837541">
        <w:rPr>
          <w:color w:val="E66A37"/>
          <w:sz w:val="32"/>
          <w:szCs w:val="32"/>
        </w:rPr>
        <w:t xml:space="preserve"> review </w:t>
      </w:r>
      <w:r>
        <w:rPr>
          <w:color w:val="E66A37"/>
          <w:sz w:val="32"/>
          <w:szCs w:val="32"/>
        </w:rPr>
        <w:t>for a prisoner experiencing pain</w:t>
      </w:r>
      <w:bookmarkEnd w:id="478"/>
      <w:bookmarkEnd w:id="479"/>
    </w:p>
    <w:p w14:paraId="7FF4339F" w14:textId="684E1091" w:rsidR="00D82FC0" w:rsidRDefault="009C265B" w:rsidP="00D82FC0">
      <w:pPr>
        <w:rPr>
          <w:rFonts w:cs="Arial"/>
        </w:rPr>
      </w:pPr>
      <w:r>
        <w:rPr>
          <w:rFonts w:cs="Arial"/>
        </w:rPr>
        <w:t>Prior to being</w:t>
      </w:r>
      <w:r w:rsidR="00D82FC0">
        <w:rPr>
          <w:rFonts w:cs="Arial"/>
        </w:rPr>
        <w:t xml:space="preserve"> incarcerated, a prisoner had been prescribed </w:t>
      </w:r>
      <w:r w:rsidR="001E6518">
        <w:rPr>
          <w:rFonts w:cs="Arial"/>
        </w:rPr>
        <w:t xml:space="preserve">pain </w:t>
      </w:r>
      <w:r w:rsidR="00D82FC0">
        <w:rPr>
          <w:rFonts w:cs="Arial"/>
        </w:rPr>
        <w:t>medication and spinal supports through the National Disability Insurance Scheme</w:t>
      </w:r>
      <w:r w:rsidR="00565467">
        <w:rPr>
          <w:rFonts w:cs="Arial"/>
        </w:rPr>
        <w:t xml:space="preserve"> </w:t>
      </w:r>
      <w:r w:rsidR="00D82FC0">
        <w:rPr>
          <w:rFonts w:cs="Arial"/>
        </w:rPr>
        <w:t>(NDIS)</w:t>
      </w:r>
      <w:r w:rsidR="00D82FC0" w:rsidRPr="05F63CBF">
        <w:rPr>
          <w:rFonts w:cs="Arial"/>
        </w:rPr>
        <w:t>.</w:t>
      </w:r>
      <w:r w:rsidR="00D82FC0">
        <w:rPr>
          <w:rFonts w:cs="Arial"/>
        </w:rPr>
        <w:t xml:space="preserve"> The prisoner complained that on entering prison he was refused his prescribed medication, was not given a suitable substitute</w:t>
      </w:r>
      <w:r w:rsidR="001E6518">
        <w:rPr>
          <w:rFonts w:cs="Arial"/>
        </w:rPr>
        <w:t>,</w:t>
      </w:r>
      <w:r w:rsidR="00D82FC0">
        <w:rPr>
          <w:rFonts w:cs="Arial"/>
        </w:rPr>
        <w:t xml:space="preserve"> and was experiencing significant pain.</w:t>
      </w:r>
    </w:p>
    <w:p w14:paraId="566D54D2" w14:textId="6F47BADD" w:rsidR="00D82FC0" w:rsidRDefault="00C41A0F" w:rsidP="00D82FC0">
      <w:pPr>
        <w:rPr>
          <w:rFonts w:cs="Arial"/>
        </w:rPr>
      </w:pPr>
      <w:r>
        <w:rPr>
          <w:rFonts w:cs="Arial"/>
        </w:rPr>
        <w:t>T</w:t>
      </w:r>
      <w:r w:rsidR="00D82FC0">
        <w:rPr>
          <w:rFonts w:cs="Arial"/>
        </w:rPr>
        <w:t xml:space="preserve">he prisoner and the prison health service resolved the complaint through a conciliation conference in which it was agreed that a medical review would take place to </w:t>
      </w:r>
      <w:r w:rsidR="008E49B6">
        <w:rPr>
          <w:rFonts w:cs="Arial"/>
        </w:rPr>
        <w:t>improve the prisoner’s pain management.</w:t>
      </w:r>
      <w:r w:rsidR="00D82FC0">
        <w:rPr>
          <w:rFonts w:cs="Arial"/>
        </w:rPr>
        <w:t xml:space="preserve"> This included a review of the suitability of his current medication, further scans, consideration of whether the prisoner needed a back brace and a special mattress, and a referral to a physiotherapist.</w:t>
      </w:r>
    </w:p>
    <w:p w14:paraId="3B5BD215" w14:textId="77777777" w:rsidR="00D82FC0" w:rsidRDefault="00D82FC0" w:rsidP="00D82FC0">
      <w:pPr>
        <w:ind w:left="2880" w:hanging="2880"/>
        <w:rPr>
          <w:rFonts w:cs="Arial"/>
        </w:rPr>
      </w:pPr>
      <w:r w:rsidRPr="002D36AE">
        <w:rPr>
          <w:rFonts w:cs="Arial"/>
        </w:rPr>
        <w:t xml:space="preserve">Relevant rights: </w:t>
      </w:r>
      <w:r w:rsidRPr="002D36AE">
        <w:rPr>
          <w:rFonts w:cs="Arial"/>
        </w:rPr>
        <w:tab/>
      </w:r>
      <w:r w:rsidRPr="00116760">
        <w:rPr>
          <w:rFonts w:cs="Arial"/>
        </w:rPr>
        <w:t xml:space="preserve">Right to health services (section 37), recognition and equality before the law (section 15), protection from torture &amp; cruel, </w:t>
      </w:r>
      <w:proofErr w:type="gramStart"/>
      <w:r w:rsidRPr="00116760">
        <w:rPr>
          <w:rFonts w:cs="Arial"/>
        </w:rPr>
        <w:t>inhuman</w:t>
      </w:r>
      <w:proofErr w:type="gramEnd"/>
      <w:r w:rsidRPr="00116760">
        <w:rPr>
          <w:rFonts w:cs="Arial"/>
        </w:rPr>
        <w:t xml:space="preserve"> or degrading treatment (section 17) and humane treatment when deprived of liberty (section 30). </w:t>
      </w:r>
    </w:p>
    <w:p w14:paraId="4C9748A5" w14:textId="77777777" w:rsidR="00D82FC0" w:rsidRPr="002D36AE" w:rsidRDefault="00D82FC0" w:rsidP="00D82FC0">
      <w:pPr>
        <w:ind w:left="2880" w:hanging="2880"/>
        <w:rPr>
          <w:rFonts w:cs="Arial"/>
        </w:rPr>
      </w:pPr>
      <w:r w:rsidRPr="002D36AE">
        <w:rPr>
          <w:rFonts w:cs="Arial"/>
        </w:rPr>
        <w:t xml:space="preserve">Complaint type: </w:t>
      </w:r>
      <w:r w:rsidRPr="002D36AE">
        <w:rPr>
          <w:rFonts w:cs="Arial"/>
        </w:rPr>
        <w:tab/>
      </w:r>
      <w:r>
        <w:rPr>
          <w:rFonts w:cs="Arial"/>
        </w:rPr>
        <w:t>Human rights only</w:t>
      </w:r>
      <w:r w:rsidRPr="002D36AE">
        <w:rPr>
          <w:rFonts w:cs="Arial"/>
        </w:rPr>
        <w:tab/>
      </w:r>
      <w:r w:rsidRPr="002D36AE">
        <w:rPr>
          <w:rFonts w:cs="Arial"/>
        </w:rPr>
        <w:tab/>
      </w:r>
      <w:r w:rsidRPr="002D36AE">
        <w:rPr>
          <w:rFonts w:cs="Arial"/>
        </w:rPr>
        <w:tab/>
      </w:r>
    </w:p>
    <w:p w14:paraId="1400DB92" w14:textId="62CAB3B0" w:rsidR="00D82FC0" w:rsidRDefault="00D82FC0" w:rsidP="00D82FC0">
      <w:r w:rsidRPr="002D36AE">
        <w:rPr>
          <w:rFonts w:cs="Arial"/>
        </w:rPr>
        <w:t xml:space="preserve">Dispute resolution mode: </w:t>
      </w:r>
      <w:r w:rsidRPr="002D36AE">
        <w:rPr>
          <w:rFonts w:cs="Arial"/>
        </w:rPr>
        <w:tab/>
      </w:r>
      <w:r>
        <w:rPr>
          <w:rFonts w:cs="Arial"/>
        </w:rPr>
        <w:t>Conciliation conference</w:t>
      </w:r>
    </w:p>
    <w:p w14:paraId="23A5E614" w14:textId="2390216B" w:rsidR="00840405" w:rsidRPr="006E242A" w:rsidRDefault="004F4E74" w:rsidP="00AE4740">
      <w:pPr>
        <w:pStyle w:val="Heading2"/>
        <w:ind w:right="926"/>
        <w:rPr>
          <w:color w:val="E66A37"/>
        </w:rPr>
      </w:pPr>
      <w:bookmarkStart w:id="480" w:name="_Toc147757363"/>
      <w:bookmarkStart w:id="481" w:name="_Toc148086988"/>
      <w:r>
        <w:rPr>
          <w:color w:val="E66A37"/>
        </w:rPr>
        <w:t>Housing provider agrees to modify property for mother with a disability</w:t>
      </w:r>
      <w:bookmarkEnd w:id="480"/>
      <w:bookmarkEnd w:id="481"/>
    </w:p>
    <w:p w14:paraId="5DDCE46C" w14:textId="191AC9B5" w:rsidR="00367574" w:rsidRPr="00367574" w:rsidRDefault="00367574" w:rsidP="00FA7FFA">
      <w:pPr>
        <w:rPr>
          <w:lang w:val="en-GB"/>
        </w:rPr>
      </w:pPr>
      <w:r w:rsidRPr="00367574">
        <w:rPr>
          <w:lang w:val="en-GB"/>
        </w:rPr>
        <w:t xml:space="preserve">A complaint was made by a </w:t>
      </w:r>
      <w:r>
        <w:rPr>
          <w:lang w:val="en-GB"/>
        </w:rPr>
        <w:t>woman</w:t>
      </w:r>
      <w:r w:rsidRPr="00367574">
        <w:rPr>
          <w:lang w:val="en-GB"/>
        </w:rPr>
        <w:t xml:space="preserve"> </w:t>
      </w:r>
      <w:r w:rsidR="003E76E7">
        <w:rPr>
          <w:lang w:val="en-GB"/>
        </w:rPr>
        <w:t xml:space="preserve">with a disability </w:t>
      </w:r>
      <w:r w:rsidRPr="00367574">
        <w:rPr>
          <w:lang w:val="en-GB"/>
        </w:rPr>
        <w:t xml:space="preserve">who resides with her child in public housing. After the complainant’s </w:t>
      </w:r>
      <w:r w:rsidR="004C2F1B">
        <w:rPr>
          <w:lang w:val="en-GB"/>
        </w:rPr>
        <w:t>condition worsened</w:t>
      </w:r>
      <w:r w:rsidR="004C2F1B" w:rsidRPr="00367574">
        <w:rPr>
          <w:lang w:val="en-GB"/>
        </w:rPr>
        <w:t>,</w:t>
      </w:r>
      <w:r w:rsidRPr="00367574">
        <w:rPr>
          <w:lang w:val="en-GB"/>
        </w:rPr>
        <w:t xml:space="preserve"> </w:t>
      </w:r>
      <w:r w:rsidR="003E76E7" w:rsidRPr="00367574">
        <w:rPr>
          <w:lang w:val="en-GB"/>
        </w:rPr>
        <w:t xml:space="preserve">she </w:t>
      </w:r>
      <w:r w:rsidR="003E76E7">
        <w:rPr>
          <w:lang w:val="en-GB"/>
        </w:rPr>
        <w:t xml:space="preserve">started to rely more frequently on </w:t>
      </w:r>
      <w:r w:rsidR="0009713D">
        <w:rPr>
          <w:lang w:val="en-GB"/>
        </w:rPr>
        <w:t>a</w:t>
      </w:r>
      <w:r w:rsidR="003E76E7">
        <w:rPr>
          <w:lang w:val="en-GB"/>
        </w:rPr>
        <w:t xml:space="preserve"> wheelchair</w:t>
      </w:r>
      <w:r w:rsidR="00FA7FFA">
        <w:rPr>
          <w:lang w:val="en-GB"/>
        </w:rPr>
        <w:t xml:space="preserve"> and</w:t>
      </w:r>
      <w:r>
        <w:rPr>
          <w:lang w:val="en-GB"/>
        </w:rPr>
        <w:t xml:space="preserve"> </w:t>
      </w:r>
      <w:r w:rsidRPr="00367574">
        <w:rPr>
          <w:lang w:val="en-GB"/>
        </w:rPr>
        <w:t>requested that her housing provider transfer her to a wheelchair accessible property</w:t>
      </w:r>
      <w:r w:rsidR="00FA7FFA">
        <w:rPr>
          <w:lang w:val="en-GB"/>
        </w:rPr>
        <w:t>. The</w:t>
      </w:r>
      <w:r>
        <w:rPr>
          <w:lang w:val="en-GB"/>
        </w:rPr>
        <w:t xml:space="preserve"> </w:t>
      </w:r>
      <w:r w:rsidRPr="00367574">
        <w:rPr>
          <w:lang w:val="en-GB"/>
        </w:rPr>
        <w:t>transfer request was support</w:t>
      </w:r>
      <w:r w:rsidR="00FA7FFA">
        <w:rPr>
          <w:lang w:val="en-GB"/>
        </w:rPr>
        <w:t>ed</w:t>
      </w:r>
      <w:r w:rsidRPr="00367574">
        <w:rPr>
          <w:lang w:val="en-GB"/>
        </w:rPr>
        <w:t xml:space="preserve"> by </w:t>
      </w:r>
      <w:r w:rsidR="00FA7FFA">
        <w:rPr>
          <w:lang w:val="en-GB"/>
        </w:rPr>
        <w:t>her</w:t>
      </w:r>
      <w:r w:rsidRPr="00367574">
        <w:rPr>
          <w:lang w:val="en-GB"/>
        </w:rPr>
        <w:t xml:space="preserve"> occupational therapist. </w:t>
      </w:r>
    </w:p>
    <w:p w14:paraId="7E33DB92" w14:textId="211C5CB5" w:rsidR="00367574" w:rsidRPr="00367574" w:rsidRDefault="003E76E7" w:rsidP="00FA7FFA">
      <w:pPr>
        <w:rPr>
          <w:rFonts w:eastAsia="Calibri"/>
          <w:lang w:val="en-GB"/>
        </w:rPr>
      </w:pPr>
      <w:r w:rsidRPr="00367574">
        <w:rPr>
          <w:lang w:val="en-GB"/>
        </w:rPr>
        <w:t>While</w:t>
      </w:r>
      <w:r w:rsidR="00367574" w:rsidRPr="00367574">
        <w:rPr>
          <w:lang w:val="en-GB"/>
        </w:rPr>
        <w:t xml:space="preserve"> waiting for a suitable property to move into, the complainant became aware that an accessible property in the area had been allocated to a family who did not require</w:t>
      </w:r>
      <w:r w:rsidRPr="00367574">
        <w:rPr>
          <w:lang w:val="en-GB"/>
        </w:rPr>
        <w:t xml:space="preserve"> </w:t>
      </w:r>
      <w:r>
        <w:rPr>
          <w:lang w:val="en-GB"/>
        </w:rPr>
        <w:t>a</w:t>
      </w:r>
      <w:r w:rsidR="00367574" w:rsidRPr="00367574">
        <w:rPr>
          <w:lang w:val="en-GB"/>
        </w:rPr>
        <w:t xml:space="preserve"> wheelchair </w:t>
      </w:r>
      <w:r>
        <w:rPr>
          <w:lang w:val="en-GB"/>
        </w:rPr>
        <w:t>accessible home</w:t>
      </w:r>
      <w:r w:rsidR="00367574" w:rsidRPr="00367574">
        <w:rPr>
          <w:lang w:val="en-GB"/>
        </w:rPr>
        <w:t>.</w:t>
      </w:r>
    </w:p>
    <w:p w14:paraId="267B762A" w14:textId="7621581D" w:rsidR="00367574" w:rsidRPr="00367574" w:rsidRDefault="00367574" w:rsidP="00FA7FFA">
      <w:pPr>
        <w:rPr>
          <w:rFonts w:eastAsia="Calibri"/>
          <w:lang w:val="en-GB"/>
        </w:rPr>
      </w:pPr>
      <w:r w:rsidRPr="00367574">
        <w:rPr>
          <w:rFonts w:eastAsia="Calibri"/>
          <w:lang w:val="en-GB"/>
        </w:rPr>
        <w:t xml:space="preserve">The parties attended conciliation and agreed that the housing provider would transfer the complainant to a suitable property </w:t>
      </w:r>
      <w:r w:rsidR="0049734A" w:rsidRPr="00367574">
        <w:rPr>
          <w:rFonts w:eastAsia="Calibri"/>
          <w:lang w:val="en-GB"/>
        </w:rPr>
        <w:t xml:space="preserve">as soon as </w:t>
      </w:r>
      <w:r w:rsidR="0049734A">
        <w:rPr>
          <w:rFonts w:eastAsia="Calibri"/>
          <w:lang w:val="en-GB"/>
        </w:rPr>
        <w:t>possible</w:t>
      </w:r>
      <w:r w:rsidRPr="00367574">
        <w:rPr>
          <w:rFonts w:eastAsia="Calibri"/>
          <w:lang w:val="en-GB"/>
        </w:rPr>
        <w:t>. In the meantime, the housing provide</w:t>
      </w:r>
      <w:r w:rsidR="00526597">
        <w:rPr>
          <w:rFonts w:eastAsia="Calibri"/>
          <w:lang w:val="en-GB"/>
        </w:rPr>
        <w:t>r</w:t>
      </w:r>
      <w:r w:rsidRPr="00367574">
        <w:rPr>
          <w:rFonts w:eastAsia="Calibri"/>
          <w:lang w:val="en-GB"/>
        </w:rPr>
        <w:t xml:space="preserve"> agreed to </w:t>
      </w:r>
      <w:r w:rsidR="00815FB2">
        <w:rPr>
          <w:rFonts w:eastAsia="Calibri"/>
          <w:lang w:val="en-GB"/>
        </w:rPr>
        <w:t>have</w:t>
      </w:r>
      <w:r>
        <w:rPr>
          <w:rFonts w:eastAsia="Calibri"/>
          <w:lang w:val="en-GB"/>
        </w:rPr>
        <w:t xml:space="preserve"> an </w:t>
      </w:r>
      <w:r w:rsidRPr="00367574">
        <w:rPr>
          <w:rFonts w:eastAsia="Calibri"/>
          <w:lang w:val="en-GB"/>
        </w:rPr>
        <w:t xml:space="preserve">occupational therapist </w:t>
      </w:r>
      <w:r w:rsidR="00815FB2">
        <w:rPr>
          <w:rFonts w:eastAsia="Calibri"/>
          <w:lang w:val="en-GB"/>
        </w:rPr>
        <w:t>attend</w:t>
      </w:r>
      <w:r w:rsidRPr="00367574">
        <w:rPr>
          <w:rFonts w:eastAsia="Calibri"/>
          <w:lang w:val="en-GB"/>
        </w:rPr>
        <w:t xml:space="preserve"> the complainant’s current property</w:t>
      </w:r>
      <w:r w:rsidR="00815FB2">
        <w:rPr>
          <w:rFonts w:eastAsia="Calibri"/>
          <w:lang w:val="en-GB"/>
        </w:rPr>
        <w:t>,</w:t>
      </w:r>
      <w:r w:rsidRPr="00367574">
        <w:rPr>
          <w:rFonts w:eastAsia="Calibri"/>
          <w:lang w:val="en-GB"/>
        </w:rPr>
        <w:t xml:space="preserve"> at the housing provider’s expense, to assist them in identifying appropriate modifications to make to the property. The housing provider agreed to make the necessary modifications to the current property as appropriate. </w:t>
      </w:r>
    </w:p>
    <w:p w14:paraId="1329D6B9" w14:textId="5F172505" w:rsidR="00FC35FB" w:rsidRPr="00FC35FB" w:rsidRDefault="00FC35FB" w:rsidP="00815FB2">
      <w:pPr>
        <w:ind w:left="2880" w:hanging="2880"/>
        <w:rPr>
          <w:rFonts w:eastAsia="Calibri"/>
          <w:sz w:val="22"/>
          <w:lang w:val="en-GB"/>
        </w:rPr>
      </w:pPr>
      <w:r w:rsidRPr="00FC35FB">
        <w:rPr>
          <w:lang w:val="en-GB"/>
        </w:rPr>
        <w:t>Relevant rights:</w:t>
      </w:r>
      <w:r w:rsidRPr="00FC35FB">
        <w:rPr>
          <w:rFonts w:eastAsia="Calibri"/>
          <w:sz w:val="22"/>
          <w:lang w:val="en-GB"/>
        </w:rPr>
        <w:t xml:space="preserve"> </w:t>
      </w:r>
      <w:r w:rsidRPr="00FC35FB">
        <w:rPr>
          <w:rFonts w:eastAsia="Calibri"/>
          <w:sz w:val="22"/>
          <w:lang w:val="en-GB"/>
        </w:rPr>
        <w:tab/>
      </w:r>
      <w:r w:rsidRPr="00FC35FB">
        <w:rPr>
          <w:lang w:val="en-GB"/>
        </w:rPr>
        <w:t>Recognition and equality before the law (section 15)</w:t>
      </w:r>
    </w:p>
    <w:p w14:paraId="471F3087" w14:textId="77777777" w:rsidR="00FC35FB" w:rsidRPr="00FC35FB" w:rsidRDefault="00FC35FB" w:rsidP="00FA7FFA">
      <w:pPr>
        <w:rPr>
          <w:lang w:val="en-GB"/>
        </w:rPr>
      </w:pPr>
      <w:r w:rsidRPr="00FC35FB">
        <w:rPr>
          <w:lang w:val="en-GB"/>
        </w:rPr>
        <w:t>Complaint type:</w:t>
      </w:r>
      <w:r w:rsidRPr="00FC35FB">
        <w:rPr>
          <w:rFonts w:eastAsia="Calibri"/>
          <w:sz w:val="22"/>
          <w:lang w:val="en-GB"/>
        </w:rPr>
        <w:t xml:space="preserve"> </w:t>
      </w:r>
      <w:r w:rsidRPr="00FC35FB">
        <w:rPr>
          <w:rFonts w:eastAsia="Calibri"/>
          <w:sz w:val="22"/>
          <w:lang w:val="en-GB"/>
        </w:rPr>
        <w:tab/>
      </w:r>
      <w:r w:rsidRPr="00FC35FB">
        <w:rPr>
          <w:rFonts w:eastAsia="Calibri"/>
          <w:sz w:val="22"/>
          <w:lang w:val="en-GB"/>
        </w:rPr>
        <w:tab/>
      </w:r>
      <w:r w:rsidRPr="00FC35FB">
        <w:rPr>
          <w:lang w:val="en-GB"/>
        </w:rPr>
        <w:t>Piggy-back complaint</w:t>
      </w:r>
    </w:p>
    <w:p w14:paraId="12958329" w14:textId="77777777" w:rsidR="00FC35FB" w:rsidRPr="00FC35FB" w:rsidRDefault="00FC35FB" w:rsidP="00FA7FFA">
      <w:pPr>
        <w:rPr>
          <w:lang w:val="en-GB"/>
        </w:rPr>
      </w:pPr>
      <w:r w:rsidRPr="00FC35FB">
        <w:rPr>
          <w:lang w:val="en-GB"/>
        </w:rPr>
        <w:lastRenderedPageBreak/>
        <w:t>Attribute:</w:t>
      </w:r>
      <w:r w:rsidRPr="00FC35FB">
        <w:rPr>
          <w:rFonts w:eastAsia="Calibri"/>
          <w:sz w:val="22"/>
          <w:lang w:val="en-GB"/>
        </w:rPr>
        <w:t xml:space="preserve"> </w:t>
      </w:r>
      <w:r w:rsidRPr="00FC35FB">
        <w:rPr>
          <w:rFonts w:eastAsia="Calibri"/>
          <w:sz w:val="22"/>
          <w:lang w:val="en-GB"/>
        </w:rPr>
        <w:tab/>
      </w:r>
      <w:r w:rsidRPr="00FC35FB">
        <w:rPr>
          <w:rFonts w:eastAsia="Calibri"/>
          <w:sz w:val="22"/>
          <w:lang w:val="en-GB"/>
        </w:rPr>
        <w:tab/>
      </w:r>
      <w:r w:rsidRPr="00FC35FB">
        <w:rPr>
          <w:rFonts w:eastAsia="Calibri"/>
          <w:sz w:val="22"/>
          <w:lang w:val="en-GB"/>
        </w:rPr>
        <w:tab/>
      </w:r>
      <w:r w:rsidRPr="00FC35FB">
        <w:rPr>
          <w:lang w:val="en-GB"/>
        </w:rPr>
        <w:t>Impairment</w:t>
      </w:r>
    </w:p>
    <w:p w14:paraId="0CD586C0" w14:textId="77777777" w:rsidR="00FC35FB" w:rsidRPr="00FC35FB" w:rsidRDefault="00FC35FB" w:rsidP="00FA7FFA">
      <w:pPr>
        <w:rPr>
          <w:lang w:val="en-GB"/>
        </w:rPr>
      </w:pPr>
      <w:r w:rsidRPr="00FC35FB">
        <w:rPr>
          <w:lang w:val="en-GB"/>
        </w:rPr>
        <w:t>Dispute resolution mode:</w:t>
      </w:r>
      <w:r w:rsidRPr="00FC35FB">
        <w:rPr>
          <w:rFonts w:eastAsia="Calibri"/>
          <w:sz w:val="22"/>
          <w:lang w:val="en-GB"/>
        </w:rPr>
        <w:t xml:space="preserve"> </w:t>
      </w:r>
      <w:r w:rsidRPr="00FC35FB">
        <w:rPr>
          <w:rFonts w:eastAsia="Calibri"/>
          <w:sz w:val="22"/>
          <w:lang w:val="en-GB"/>
        </w:rPr>
        <w:tab/>
      </w:r>
      <w:r w:rsidRPr="00FC35FB">
        <w:rPr>
          <w:lang w:val="en-GB"/>
        </w:rPr>
        <w:t xml:space="preserve">Conciliation conference </w:t>
      </w:r>
    </w:p>
    <w:p w14:paraId="648F12D2" w14:textId="7DB48044" w:rsidR="001F53F1" w:rsidRDefault="00995963" w:rsidP="00D37FD2">
      <w:pPr>
        <w:keepNext/>
        <w:keepLines/>
        <w:spacing w:before="40" w:line="259" w:lineRule="auto"/>
        <w:ind w:right="0"/>
        <w:outlineLvl w:val="1"/>
        <w:rPr>
          <w:rFonts w:eastAsia="SimSun" w:cs="Angsana New"/>
          <w:color w:val="E66A37"/>
          <w:sz w:val="32"/>
          <w:szCs w:val="32"/>
          <w:lang w:val="en-GB"/>
        </w:rPr>
      </w:pPr>
      <w:r w:rsidRPr="00995963">
        <w:rPr>
          <w:rFonts w:eastAsia="SimSun" w:cs="Angsana New"/>
          <w:color w:val="E66A37"/>
          <w:sz w:val="32"/>
          <w:szCs w:val="32"/>
          <w:lang w:val="en-GB"/>
        </w:rPr>
        <w:t xml:space="preserve">NDIS </w:t>
      </w:r>
      <w:r w:rsidR="0037385D">
        <w:rPr>
          <w:rFonts w:eastAsia="SimSun" w:cs="Angsana New"/>
          <w:color w:val="E66A37"/>
          <w:sz w:val="32"/>
          <w:szCs w:val="32"/>
          <w:lang w:val="en-GB"/>
        </w:rPr>
        <w:t xml:space="preserve">service </w:t>
      </w:r>
      <w:r w:rsidRPr="00995963">
        <w:rPr>
          <w:rFonts w:eastAsia="SimSun" w:cs="Angsana New"/>
          <w:color w:val="E66A37"/>
          <w:sz w:val="32"/>
          <w:szCs w:val="32"/>
          <w:lang w:val="en-GB"/>
        </w:rPr>
        <w:t xml:space="preserve">provider </w:t>
      </w:r>
      <w:r w:rsidR="004851C7">
        <w:rPr>
          <w:rFonts w:eastAsia="SimSun" w:cs="Angsana New"/>
          <w:color w:val="E66A37"/>
          <w:sz w:val="32"/>
          <w:szCs w:val="32"/>
          <w:lang w:val="en-GB"/>
        </w:rPr>
        <w:t>addresses</w:t>
      </w:r>
      <w:r w:rsidRPr="00995963">
        <w:rPr>
          <w:rFonts w:eastAsia="SimSun" w:cs="Angsana New"/>
          <w:color w:val="E66A37"/>
          <w:sz w:val="32"/>
          <w:szCs w:val="32"/>
          <w:lang w:val="en-GB"/>
        </w:rPr>
        <w:t xml:space="preserve"> </w:t>
      </w:r>
      <w:r w:rsidR="00A57908">
        <w:rPr>
          <w:rFonts w:eastAsia="SimSun" w:cs="Angsana New"/>
          <w:color w:val="E66A37"/>
          <w:sz w:val="32"/>
          <w:szCs w:val="32"/>
          <w:lang w:val="en-GB"/>
        </w:rPr>
        <w:t>misgendering</w:t>
      </w:r>
      <w:r w:rsidRPr="00995963">
        <w:rPr>
          <w:rFonts w:eastAsia="SimSun" w:cs="Angsana New"/>
          <w:color w:val="E66A37"/>
          <w:sz w:val="32"/>
          <w:szCs w:val="32"/>
          <w:lang w:val="en-GB"/>
        </w:rPr>
        <w:t xml:space="preserve"> </w:t>
      </w:r>
      <w:r w:rsidR="0024172E">
        <w:rPr>
          <w:rFonts w:eastAsia="SimSun" w:cs="Angsana New"/>
          <w:color w:val="E66A37"/>
          <w:sz w:val="32"/>
          <w:szCs w:val="32"/>
          <w:lang w:val="en-GB"/>
        </w:rPr>
        <w:t>of their client</w:t>
      </w:r>
    </w:p>
    <w:p w14:paraId="44542B81" w14:textId="74866806" w:rsidR="001F53F1" w:rsidRPr="001F53F1" w:rsidRDefault="00EC76DC" w:rsidP="00DE76B3">
      <w:pPr>
        <w:rPr>
          <w:lang w:val="en-GB"/>
        </w:rPr>
      </w:pPr>
      <w:r>
        <w:rPr>
          <w:lang w:val="en-GB"/>
        </w:rPr>
        <w:t>A gender diverse person who</w:t>
      </w:r>
      <w:r w:rsidR="001F53F1" w:rsidRPr="001F53F1">
        <w:rPr>
          <w:lang w:val="en-GB"/>
        </w:rPr>
        <w:t xml:space="preserve"> uses they/them pronouns raised a complaint about their </w:t>
      </w:r>
      <w:r w:rsidR="00815FB2">
        <w:rPr>
          <w:lang w:val="en-GB"/>
        </w:rPr>
        <w:t xml:space="preserve">National Disability Insurance </w:t>
      </w:r>
      <w:r w:rsidR="0012435D">
        <w:rPr>
          <w:lang w:val="en-GB"/>
        </w:rPr>
        <w:t>Scheme</w:t>
      </w:r>
      <w:r w:rsidR="00815FB2">
        <w:rPr>
          <w:lang w:val="en-GB"/>
        </w:rPr>
        <w:t xml:space="preserve"> (NDIS)</w:t>
      </w:r>
      <w:r w:rsidR="00815FB2" w:rsidRPr="001F53F1">
        <w:rPr>
          <w:lang w:val="en-GB"/>
        </w:rPr>
        <w:t xml:space="preserve"> </w:t>
      </w:r>
      <w:r w:rsidR="001F53F1" w:rsidRPr="001F53F1">
        <w:rPr>
          <w:lang w:val="en-GB"/>
        </w:rPr>
        <w:t xml:space="preserve">service provider. They said that employees of their </w:t>
      </w:r>
      <w:r w:rsidR="00815FB2">
        <w:rPr>
          <w:lang w:val="en-GB"/>
        </w:rPr>
        <w:t xml:space="preserve">NDIS </w:t>
      </w:r>
      <w:r w:rsidR="0037385D">
        <w:rPr>
          <w:lang w:val="en-GB"/>
        </w:rPr>
        <w:t xml:space="preserve">service </w:t>
      </w:r>
      <w:r w:rsidR="001F53F1" w:rsidRPr="001F53F1">
        <w:rPr>
          <w:lang w:val="en-GB"/>
        </w:rPr>
        <w:t xml:space="preserve">provider took them to visit a new female doctor without their consent, insisting that they needed to see a female doctor despite them having used the same male doctor for over 20 years. </w:t>
      </w:r>
    </w:p>
    <w:p w14:paraId="6C15BAF8" w14:textId="763A1EF2" w:rsidR="001F53F1" w:rsidRPr="001F53F1" w:rsidRDefault="001F53F1" w:rsidP="00DE76B3">
      <w:pPr>
        <w:rPr>
          <w:lang w:val="en-GB"/>
        </w:rPr>
      </w:pPr>
      <w:r w:rsidRPr="001F53F1">
        <w:rPr>
          <w:lang w:val="en-GB"/>
        </w:rPr>
        <w:t>The complainant said that one of the staff members would misgender them by using the wrong pronouns</w:t>
      </w:r>
      <w:r w:rsidR="0006656D">
        <w:rPr>
          <w:lang w:val="en-GB"/>
        </w:rPr>
        <w:t>, and that the staff member had told them that they had been in trouble with their employer since the complainant raised the issue with the NDIS provider.</w:t>
      </w:r>
    </w:p>
    <w:p w14:paraId="18B2A466" w14:textId="35D7BB35" w:rsidR="001F53F1" w:rsidRPr="001F53F1" w:rsidRDefault="001F53F1" w:rsidP="00DE76B3">
      <w:pPr>
        <w:rPr>
          <w:rFonts w:eastAsia="Calibri"/>
          <w:lang w:val="en-GB"/>
        </w:rPr>
      </w:pPr>
      <w:r w:rsidRPr="001F53F1">
        <w:rPr>
          <w:rFonts w:eastAsia="Calibri"/>
          <w:lang w:val="en-GB"/>
        </w:rPr>
        <w:t xml:space="preserve">The complaint was resolved by conciliation. The parties agreed that the staff member involved would apologise and financial compensation would be provided to the complainant. The NDIS service provider agreed to </w:t>
      </w:r>
      <w:r w:rsidRPr="001F53F1">
        <w:rPr>
          <w:lang w:val="en-GB"/>
        </w:rPr>
        <w:t xml:space="preserve">review the organisational anti-discrimination and human rights policy, provide an updated copy to all employees, and undertake training on their obligations under discrimination law. </w:t>
      </w:r>
    </w:p>
    <w:p w14:paraId="18598A8A" w14:textId="7041FBB9" w:rsidR="001F53F1" w:rsidRPr="001F53F1" w:rsidRDefault="001F53F1" w:rsidP="00614495">
      <w:pPr>
        <w:ind w:left="2880" w:hanging="2880"/>
        <w:rPr>
          <w:lang w:val="en-GB"/>
        </w:rPr>
      </w:pPr>
      <w:r w:rsidRPr="001F53F1">
        <w:rPr>
          <w:lang w:val="en-GB"/>
        </w:rPr>
        <w:t>Relevant rights:</w:t>
      </w:r>
      <w:r w:rsidRPr="001F53F1">
        <w:rPr>
          <w:rFonts w:eastAsia="Calibri" w:cs="Arial"/>
          <w:sz w:val="22"/>
          <w:lang w:val="en-GB"/>
        </w:rPr>
        <w:t xml:space="preserve"> </w:t>
      </w:r>
      <w:r w:rsidRPr="001F53F1">
        <w:rPr>
          <w:rFonts w:eastAsia="Calibri" w:cs="Arial"/>
          <w:sz w:val="22"/>
          <w:lang w:val="en-GB"/>
        </w:rPr>
        <w:tab/>
      </w:r>
      <w:r w:rsidRPr="001F53F1">
        <w:rPr>
          <w:lang w:val="en-GB"/>
        </w:rPr>
        <w:t xml:space="preserve">Recognition and equality before the law (section 15), right to health services (section 37), </w:t>
      </w:r>
      <w:r w:rsidR="0063342B">
        <w:rPr>
          <w:lang w:val="en-GB"/>
        </w:rPr>
        <w:t>p</w:t>
      </w:r>
      <w:r w:rsidRPr="001F53F1">
        <w:rPr>
          <w:lang w:val="en-GB"/>
        </w:rPr>
        <w:t>rivacy and reputation (section 25)</w:t>
      </w:r>
    </w:p>
    <w:p w14:paraId="3E248D6D" w14:textId="77777777" w:rsidR="001F53F1" w:rsidRPr="001F53F1" w:rsidRDefault="001F53F1" w:rsidP="001F53F1">
      <w:pPr>
        <w:spacing w:after="160" w:line="259" w:lineRule="auto"/>
        <w:ind w:right="0"/>
        <w:rPr>
          <w:lang w:val="en-GB"/>
        </w:rPr>
      </w:pPr>
      <w:r w:rsidRPr="001F53F1">
        <w:rPr>
          <w:lang w:val="en-GB"/>
        </w:rPr>
        <w:t>Complaint type:</w:t>
      </w:r>
      <w:r w:rsidRPr="001F53F1">
        <w:rPr>
          <w:rFonts w:eastAsia="Calibri" w:cs="Arial"/>
          <w:sz w:val="22"/>
          <w:lang w:val="en-GB"/>
        </w:rPr>
        <w:t xml:space="preserve"> </w:t>
      </w:r>
      <w:r w:rsidRPr="001F53F1">
        <w:rPr>
          <w:rFonts w:eastAsia="Calibri" w:cs="Arial"/>
          <w:sz w:val="22"/>
          <w:lang w:val="en-GB"/>
        </w:rPr>
        <w:tab/>
      </w:r>
      <w:r w:rsidRPr="001F53F1">
        <w:rPr>
          <w:rFonts w:eastAsia="Calibri" w:cs="Arial"/>
          <w:sz w:val="22"/>
          <w:lang w:val="en-GB"/>
        </w:rPr>
        <w:tab/>
      </w:r>
      <w:r w:rsidRPr="001F53F1">
        <w:rPr>
          <w:lang w:val="en-GB"/>
        </w:rPr>
        <w:t>Piggy-back complaint</w:t>
      </w:r>
    </w:p>
    <w:p w14:paraId="1B525868" w14:textId="67F5F107" w:rsidR="001F53F1" w:rsidRPr="001F53F1" w:rsidRDefault="001F53F1" w:rsidP="001F53F1">
      <w:pPr>
        <w:spacing w:after="160" w:line="259" w:lineRule="auto"/>
        <w:ind w:right="0"/>
        <w:rPr>
          <w:lang w:val="en-GB"/>
        </w:rPr>
      </w:pPr>
      <w:r w:rsidRPr="001F53F1">
        <w:rPr>
          <w:lang w:val="en-GB"/>
        </w:rPr>
        <w:t>Attribute:</w:t>
      </w:r>
      <w:r w:rsidR="00E865C3">
        <w:rPr>
          <w:rFonts w:eastAsia="Calibri" w:cs="Arial"/>
          <w:sz w:val="22"/>
          <w:lang w:val="en-GB"/>
        </w:rPr>
        <w:t xml:space="preserve">  </w:t>
      </w:r>
      <w:r w:rsidRPr="001F53F1">
        <w:rPr>
          <w:rFonts w:eastAsia="Calibri" w:cs="Arial"/>
          <w:sz w:val="22"/>
          <w:lang w:val="en-GB"/>
        </w:rPr>
        <w:tab/>
      </w:r>
      <w:r w:rsidRPr="001F53F1">
        <w:rPr>
          <w:rFonts w:eastAsia="Calibri" w:cs="Arial"/>
          <w:sz w:val="22"/>
          <w:lang w:val="en-GB"/>
        </w:rPr>
        <w:tab/>
      </w:r>
      <w:r w:rsidRPr="001F53F1">
        <w:rPr>
          <w:rFonts w:eastAsia="Calibri" w:cs="Arial"/>
          <w:sz w:val="22"/>
          <w:lang w:val="en-GB"/>
        </w:rPr>
        <w:tab/>
      </w:r>
      <w:r w:rsidRPr="001F53F1">
        <w:rPr>
          <w:lang w:val="en-GB"/>
        </w:rPr>
        <w:t xml:space="preserve">Gender identity </w:t>
      </w:r>
    </w:p>
    <w:p w14:paraId="41163E09" w14:textId="77777777" w:rsidR="001F53F1" w:rsidRPr="001B0946" w:rsidRDefault="001F53F1" w:rsidP="001F53F1">
      <w:pPr>
        <w:spacing w:after="160" w:line="259" w:lineRule="auto"/>
        <w:ind w:right="0"/>
      </w:pPr>
      <w:r w:rsidRPr="001F53F1">
        <w:rPr>
          <w:lang w:val="en-GB"/>
        </w:rPr>
        <w:t>Dispute resolution mode:</w:t>
      </w:r>
      <w:r w:rsidRPr="001F53F1">
        <w:rPr>
          <w:rFonts w:eastAsia="Calibri" w:cs="Arial"/>
          <w:sz w:val="22"/>
          <w:lang w:val="en-GB"/>
        </w:rPr>
        <w:t xml:space="preserve"> </w:t>
      </w:r>
      <w:r w:rsidRPr="001F53F1">
        <w:rPr>
          <w:rFonts w:eastAsia="Calibri" w:cs="Arial"/>
          <w:sz w:val="22"/>
          <w:lang w:val="en-GB"/>
        </w:rPr>
        <w:tab/>
      </w:r>
      <w:r w:rsidRPr="001F53F1">
        <w:rPr>
          <w:lang w:val="en-GB"/>
        </w:rPr>
        <w:t xml:space="preserve">Conciliation conference </w:t>
      </w:r>
    </w:p>
    <w:p w14:paraId="26441286" w14:textId="1B41904D" w:rsidR="007031E4" w:rsidRPr="002D36AE" w:rsidRDefault="007031E4" w:rsidP="007031E4">
      <w:pPr>
        <w:pStyle w:val="Heading2"/>
        <w:rPr>
          <w:color w:val="E66A37"/>
          <w:sz w:val="32"/>
          <w:szCs w:val="32"/>
        </w:rPr>
      </w:pPr>
      <w:bookmarkStart w:id="482" w:name="_Toc147757364"/>
      <w:bookmarkStart w:id="483" w:name="_Toc148086989"/>
      <w:r>
        <w:rPr>
          <w:color w:val="E66A37"/>
          <w:sz w:val="32"/>
          <w:szCs w:val="32"/>
        </w:rPr>
        <w:t>Employer apologises for enforcing a COVID-19 mandate</w:t>
      </w:r>
      <w:r w:rsidR="00292056">
        <w:rPr>
          <w:color w:val="E66A37"/>
          <w:sz w:val="32"/>
          <w:szCs w:val="32"/>
        </w:rPr>
        <w:t xml:space="preserve"> where not relevant to employee’s role</w:t>
      </w:r>
      <w:bookmarkEnd w:id="482"/>
      <w:bookmarkEnd w:id="483"/>
    </w:p>
    <w:p w14:paraId="003FF252" w14:textId="763BD38A" w:rsidR="00456363" w:rsidRPr="00632E95" w:rsidRDefault="00456363" w:rsidP="00456363">
      <w:pPr>
        <w:rPr>
          <w:rFonts w:cs="Arial"/>
        </w:rPr>
      </w:pPr>
      <w:r>
        <w:rPr>
          <w:rFonts w:cs="Arial"/>
        </w:rPr>
        <w:t xml:space="preserve">A public sector employee did not wish to obtain a COVID-19 vaccination because she had an autoimmune disease and had been provided a medical opinion that the vaccination may be risky for her. However, her employer advised that she was subject to a mandatory vaccination unless she had an exemption. The employee provided medical evidence but her application for an exemption was rejected. The employee was provided with 2 days </w:t>
      </w:r>
      <w:r w:rsidRPr="00632E95">
        <w:rPr>
          <w:rFonts w:cs="Arial"/>
        </w:rPr>
        <w:t xml:space="preserve">to comply with </w:t>
      </w:r>
      <w:r>
        <w:rPr>
          <w:rFonts w:cs="Arial"/>
        </w:rPr>
        <w:t xml:space="preserve">the mandatory vaccination </w:t>
      </w:r>
      <w:r w:rsidRPr="00632E95">
        <w:rPr>
          <w:rFonts w:cs="Arial"/>
        </w:rPr>
        <w:t xml:space="preserve">directive or face disciplinary action. </w:t>
      </w:r>
      <w:r>
        <w:rPr>
          <w:rFonts w:cs="Arial"/>
        </w:rPr>
        <w:t xml:space="preserve">Following this decision, the employee was seconded to a role working from home full time, and because of this the employer determined that </w:t>
      </w:r>
      <w:r w:rsidR="00CC0C36">
        <w:rPr>
          <w:rFonts w:cs="Arial"/>
        </w:rPr>
        <w:t>an exemption should be granted as</w:t>
      </w:r>
      <w:r>
        <w:rPr>
          <w:rFonts w:cs="Arial"/>
        </w:rPr>
        <w:t xml:space="preserve"> she </w:t>
      </w:r>
      <w:r w:rsidRPr="00632E95">
        <w:rPr>
          <w:rFonts w:cs="Arial"/>
        </w:rPr>
        <w:t>had no contact with the public.</w:t>
      </w:r>
    </w:p>
    <w:p w14:paraId="303FF1AE" w14:textId="6CD635E4" w:rsidR="00456363" w:rsidRPr="00632E95" w:rsidRDefault="00456363" w:rsidP="00456363">
      <w:pPr>
        <w:rPr>
          <w:rFonts w:cs="Arial"/>
        </w:rPr>
      </w:pPr>
      <w:r>
        <w:rPr>
          <w:rFonts w:cs="Arial"/>
        </w:rPr>
        <w:t>On return to her substantive role, a decision was made by the employer that she was again subject to the mandatory vaccination directive. The employee said that she was not given sufficient information about the reasons for the rejection of the exemption application or the appeal rights available</w:t>
      </w:r>
      <w:r w:rsidR="009F2639">
        <w:rPr>
          <w:rFonts w:cs="Arial"/>
        </w:rPr>
        <w:t>, and her employer</w:t>
      </w:r>
      <w:r w:rsidR="00846CA4">
        <w:rPr>
          <w:rFonts w:cs="Arial"/>
        </w:rPr>
        <w:t xml:space="preserve"> did not take up the</w:t>
      </w:r>
      <w:r w:rsidR="009F2639">
        <w:rPr>
          <w:rFonts w:cs="Arial"/>
        </w:rPr>
        <w:t xml:space="preserve"> opportunity to speak with her treating doctor</w:t>
      </w:r>
      <w:r>
        <w:rPr>
          <w:rFonts w:cs="Arial"/>
        </w:rPr>
        <w:t xml:space="preserve">. </w:t>
      </w:r>
    </w:p>
    <w:p w14:paraId="20277B67" w14:textId="2DB14F26" w:rsidR="00456363" w:rsidRDefault="00456363" w:rsidP="00456363">
      <w:pPr>
        <w:rPr>
          <w:rFonts w:cs="Arial"/>
        </w:rPr>
      </w:pPr>
      <w:r>
        <w:rPr>
          <w:rFonts w:cs="Arial"/>
        </w:rPr>
        <w:lastRenderedPageBreak/>
        <w:t>The employer and employee attended a conciliation conference in which they came to an agreement that the</w:t>
      </w:r>
      <w:r w:rsidRPr="005C11AF">
        <w:rPr>
          <w:rFonts w:cs="Arial"/>
        </w:rPr>
        <w:t xml:space="preserve"> </w:t>
      </w:r>
      <w:r>
        <w:rPr>
          <w:rFonts w:cs="Arial"/>
        </w:rPr>
        <w:t>employer would</w:t>
      </w:r>
      <w:r w:rsidRPr="005C11AF">
        <w:rPr>
          <w:rFonts w:cs="Arial"/>
        </w:rPr>
        <w:t xml:space="preserve"> provide the </w:t>
      </w:r>
      <w:r>
        <w:rPr>
          <w:rFonts w:cs="Arial"/>
        </w:rPr>
        <w:t>employee</w:t>
      </w:r>
      <w:r w:rsidRPr="005C11AF">
        <w:rPr>
          <w:rFonts w:cs="Arial"/>
        </w:rPr>
        <w:t xml:space="preserve"> with a written apology </w:t>
      </w:r>
      <w:r>
        <w:rPr>
          <w:rFonts w:cs="Arial"/>
        </w:rPr>
        <w:t xml:space="preserve">stating that the </w:t>
      </w:r>
      <w:r w:rsidR="005A1445">
        <w:rPr>
          <w:rFonts w:cs="Arial"/>
        </w:rPr>
        <w:t>COVID</w:t>
      </w:r>
      <w:r>
        <w:rPr>
          <w:rFonts w:cs="Arial"/>
        </w:rPr>
        <w:t>-19 vaccination mandate did not apply to her role, acknowledging the detrimental impact on her and her family during this period. The employer also agreed to recredit a loss of earnings caused to her as it was now agreed that the vaccination mandate did not apply to her.</w:t>
      </w:r>
    </w:p>
    <w:p w14:paraId="25B5E274" w14:textId="39D2D00B" w:rsidR="00456363" w:rsidRPr="00D24287" w:rsidRDefault="00456363" w:rsidP="00456363">
      <w:pPr>
        <w:ind w:left="2880" w:hanging="2880"/>
        <w:rPr>
          <w:rFonts w:cs="Arial"/>
        </w:rPr>
      </w:pPr>
      <w:r w:rsidRPr="00D24287">
        <w:rPr>
          <w:rFonts w:cs="Arial"/>
        </w:rPr>
        <w:t xml:space="preserve">Relevant rights: </w:t>
      </w:r>
      <w:r>
        <w:tab/>
      </w:r>
      <w:r w:rsidRPr="00D24287">
        <w:rPr>
          <w:rFonts w:cs="Arial"/>
        </w:rPr>
        <w:t xml:space="preserve">Recognition and equality before the law (section 15), privacy and reputation (section 25), freedom of expression (section 21) and </w:t>
      </w:r>
      <w:r w:rsidRPr="3E0CE576">
        <w:rPr>
          <w:rFonts w:cs="Arial"/>
        </w:rPr>
        <w:t xml:space="preserve">right not to be subjected to medical treatment without full, </w:t>
      </w:r>
      <w:proofErr w:type="gramStart"/>
      <w:r w:rsidRPr="3E0CE576">
        <w:rPr>
          <w:rFonts w:cs="Arial"/>
        </w:rPr>
        <w:t>free</w:t>
      </w:r>
      <w:proofErr w:type="gramEnd"/>
      <w:r w:rsidRPr="3E0CE576">
        <w:rPr>
          <w:rFonts w:cs="Arial"/>
        </w:rPr>
        <w:t xml:space="preserve"> and informed consent </w:t>
      </w:r>
      <w:r w:rsidR="00CD735F">
        <w:rPr>
          <w:rFonts w:cs="Arial"/>
        </w:rPr>
        <w:t>(</w:t>
      </w:r>
      <w:r w:rsidRPr="3E0CE576">
        <w:rPr>
          <w:rFonts w:cs="Arial"/>
        </w:rPr>
        <w:t>section 17(1)(c</w:t>
      </w:r>
      <w:r w:rsidR="00B26387">
        <w:rPr>
          <w:rFonts w:cs="Arial"/>
        </w:rPr>
        <w:t>)</w:t>
      </w:r>
      <w:r w:rsidR="00CD735F">
        <w:rPr>
          <w:rFonts w:cs="Arial"/>
        </w:rPr>
        <w:t>).</w:t>
      </w:r>
    </w:p>
    <w:p w14:paraId="4DBD5348" w14:textId="77777777" w:rsidR="00456363" w:rsidRPr="002D36AE" w:rsidRDefault="00456363" w:rsidP="00456363">
      <w:pPr>
        <w:rPr>
          <w:rFonts w:cs="Arial"/>
        </w:rPr>
      </w:pPr>
      <w:r w:rsidRPr="002D36AE">
        <w:rPr>
          <w:rFonts w:cs="Arial"/>
        </w:rPr>
        <w:t xml:space="preserve">Complaint type: </w:t>
      </w:r>
      <w:r w:rsidRPr="002D36AE">
        <w:rPr>
          <w:rFonts w:cs="Arial"/>
        </w:rPr>
        <w:tab/>
      </w:r>
      <w:r w:rsidRPr="002D36AE">
        <w:rPr>
          <w:rFonts w:cs="Arial"/>
        </w:rPr>
        <w:tab/>
      </w:r>
      <w:r>
        <w:rPr>
          <w:rFonts w:cs="Arial"/>
        </w:rPr>
        <w:t>Piggy-back</w:t>
      </w:r>
    </w:p>
    <w:p w14:paraId="7330D482" w14:textId="345BDCC2" w:rsidR="00456363" w:rsidRPr="002D36AE" w:rsidRDefault="00456363" w:rsidP="00456363">
      <w:pPr>
        <w:rPr>
          <w:rFonts w:cs="Arial"/>
        </w:rPr>
      </w:pPr>
      <w:r w:rsidRPr="002D36AE">
        <w:rPr>
          <w:rFonts w:cs="Arial"/>
        </w:rPr>
        <w:t>Attribute:</w:t>
      </w:r>
      <w:r w:rsidR="00E865C3">
        <w:rPr>
          <w:rFonts w:cs="Arial"/>
        </w:rPr>
        <w:t xml:space="preserve">  </w:t>
      </w:r>
      <w:r w:rsidRPr="002D36AE">
        <w:rPr>
          <w:rFonts w:cs="Arial"/>
        </w:rPr>
        <w:tab/>
      </w:r>
      <w:r w:rsidRPr="002D36AE">
        <w:rPr>
          <w:rFonts w:cs="Arial"/>
        </w:rPr>
        <w:tab/>
      </w:r>
      <w:r w:rsidRPr="002D36AE">
        <w:rPr>
          <w:rFonts w:cs="Arial"/>
        </w:rPr>
        <w:tab/>
      </w:r>
      <w:r>
        <w:rPr>
          <w:rFonts w:cs="Arial"/>
        </w:rPr>
        <w:t xml:space="preserve">Impairment </w:t>
      </w:r>
    </w:p>
    <w:p w14:paraId="335579E3" w14:textId="77777777" w:rsidR="00456363" w:rsidRDefault="00456363" w:rsidP="00456363">
      <w:pPr>
        <w:rPr>
          <w:rFonts w:cs="Arial"/>
        </w:rPr>
      </w:pPr>
      <w:r w:rsidRPr="002D36AE">
        <w:rPr>
          <w:rFonts w:cs="Arial"/>
        </w:rPr>
        <w:t xml:space="preserve">Dispute resolution mode: </w:t>
      </w:r>
      <w:r w:rsidRPr="002D36AE">
        <w:rPr>
          <w:rFonts w:cs="Arial"/>
        </w:rPr>
        <w:tab/>
      </w:r>
      <w:r>
        <w:rPr>
          <w:rFonts w:cs="Arial"/>
        </w:rPr>
        <w:t>Conciliation conference</w:t>
      </w:r>
    </w:p>
    <w:p w14:paraId="6F86A529" w14:textId="77777777" w:rsidR="002667D0" w:rsidRPr="009D129C" w:rsidRDefault="002667D0" w:rsidP="009D129C">
      <w:pPr>
        <w:pStyle w:val="Heading2"/>
        <w:rPr>
          <w:color w:val="E66A37"/>
          <w:sz w:val="32"/>
          <w:szCs w:val="32"/>
        </w:rPr>
      </w:pPr>
      <w:bookmarkStart w:id="484" w:name="_Toc148086990"/>
      <w:r w:rsidRPr="009D129C">
        <w:rPr>
          <w:color w:val="E66A37"/>
          <w:sz w:val="32"/>
          <w:szCs w:val="32"/>
        </w:rPr>
        <w:t>University agrees to investigate stalking allegations made by student</w:t>
      </w:r>
      <w:bookmarkEnd w:id="484"/>
    </w:p>
    <w:p w14:paraId="1B7B10C8" w14:textId="31315A0D" w:rsidR="002667D0" w:rsidRPr="008D2A0F" w:rsidRDefault="002667D0" w:rsidP="002667D0">
      <w:pPr>
        <w:rPr>
          <w:rFonts w:cs="Arial"/>
        </w:rPr>
      </w:pPr>
      <w:r>
        <w:rPr>
          <w:rFonts w:cs="Arial"/>
        </w:rPr>
        <w:t>A student</w:t>
      </w:r>
      <w:r w:rsidRPr="008D2A0F">
        <w:rPr>
          <w:rFonts w:cs="Arial"/>
        </w:rPr>
        <w:t xml:space="preserve"> </w:t>
      </w:r>
      <w:r w:rsidR="00AC6977">
        <w:rPr>
          <w:rFonts w:cs="Arial"/>
        </w:rPr>
        <w:t>complained</w:t>
      </w:r>
      <w:r w:rsidRPr="008D2A0F">
        <w:rPr>
          <w:rFonts w:cs="Arial"/>
        </w:rPr>
        <w:t xml:space="preserve"> that </w:t>
      </w:r>
      <w:r>
        <w:rPr>
          <w:rFonts w:cs="Arial"/>
        </w:rPr>
        <w:t>her education provider</w:t>
      </w:r>
      <w:r w:rsidRPr="008D2A0F">
        <w:rPr>
          <w:rFonts w:cs="Arial"/>
        </w:rPr>
        <w:t xml:space="preserve"> failed to provide her with a safe place for education after she made repeated reports of stalking from a</w:t>
      </w:r>
      <w:r w:rsidR="004E5D37">
        <w:rPr>
          <w:rFonts w:cs="Arial"/>
        </w:rPr>
        <w:t>nother</w:t>
      </w:r>
      <w:r w:rsidRPr="008D2A0F">
        <w:rPr>
          <w:rFonts w:cs="Arial"/>
        </w:rPr>
        <w:t xml:space="preserve"> student. </w:t>
      </w:r>
      <w:r>
        <w:rPr>
          <w:rFonts w:cs="Arial"/>
        </w:rPr>
        <w:t>She said that</w:t>
      </w:r>
      <w:r w:rsidRPr="008D2A0F">
        <w:rPr>
          <w:rFonts w:cs="Arial"/>
        </w:rPr>
        <w:t xml:space="preserve"> her mental and physical health and academic performance </w:t>
      </w:r>
      <w:r>
        <w:rPr>
          <w:rFonts w:cs="Arial"/>
        </w:rPr>
        <w:t>were adversely</w:t>
      </w:r>
      <w:r w:rsidRPr="008D2A0F">
        <w:rPr>
          <w:rFonts w:cs="Arial"/>
        </w:rPr>
        <w:t xml:space="preserve"> </w:t>
      </w:r>
      <w:r>
        <w:rPr>
          <w:rFonts w:cs="Arial"/>
        </w:rPr>
        <w:t>affected</w:t>
      </w:r>
      <w:r w:rsidRPr="008D2A0F">
        <w:rPr>
          <w:rFonts w:cs="Arial"/>
        </w:rPr>
        <w:t xml:space="preserve"> </w:t>
      </w:r>
      <w:proofErr w:type="gramStart"/>
      <w:r w:rsidRPr="008D2A0F">
        <w:rPr>
          <w:rFonts w:cs="Arial"/>
        </w:rPr>
        <w:t>as a result of</w:t>
      </w:r>
      <w:proofErr w:type="gramEnd"/>
      <w:r w:rsidRPr="008D2A0F">
        <w:rPr>
          <w:rFonts w:cs="Arial"/>
        </w:rPr>
        <w:t xml:space="preserve"> the stalking and lack of action from </w:t>
      </w:r>
      <w:r>
        <w:rPr>
          <w:rFonts w:cs="Arial"/>
        </w:rPr>
        <w:t>the education provider</w:t>
      </w:r>
      <w:r w:rsidRPr="008D2A0F">
        <w:rPr>
          <w:rFonts w:cs="Arial"/>
        </w:rPr>
        <w:t xml:space="preserve">. </w:t>
      </w:r>
    </w:p>
    <w:p w14:paraId="5B3F77EF" w14:textId="62732339" w:rsidR="002667D0" w:rsidRDefault="002667D0" w:rsidP="002667D0">
      <w:pPr>
        <w:rPr>
          <w:rFonts w:cs="Arial"/>
        </w:rPr>
      </w:pPr>
      <w:r>
        <w:rPr>
          <w:rFonts w:cs="Arial"/>
        </w:rPr>
        <w:t xml:space="preserve">The </w:t>
      </w:r>
      <w:r w:rsidR="00DA13C8">
        <w:rPr>
          <w:rFonts w:cs="Arial"/>
        </w:rPr>
        <w:t>education provider and the student</w:t>
      </w:r>
      <w:r>
        <w:rPr>
          <w:rFonts w:cs="Arial"/>
        </w:rPr>
        <w:t xml:space="preserve"> attended conciliation and came to an agreement that the education provider would commence a formal investigation including a review of CCTV footage of the alleged incidents</w:t>
      </w:r>
      <w:r w:rsidR="00CA0586">
        <w:rPr>
          <w:rFonts w:cs="Arial"/>
        </w:rPr>
        <w:t>,</w:t>
      </w:r>
      <w:r>
        <w:rPr>
          <w:rFonts w:cs="Arial"/>
        </w:rPr>
        <w:t xml:space="preserve"> and that the student would be given support to defer exams. </w:t>
      </w:r>
    </w:p>
    <w:p w14:paraId="2CE8FD44" w14:textId="1B040FEC" w:rsidR="002667D0" w:rsidRPr="002D36AE" w:rsidRDefault="002667D0" w:rsidP="002667D0">
      <w:pPr>
        <w:ind w:left="2880" w:hanging="2880"/>
        <w:rPr>
          <w:rFonts w:cs="Arial"/>
        </w:rPr>
      </w:pPr>
      <w:r w:rsidRPr="002D36AE">
        <w:rPr>
          <w:rFonts w:cs="Arial"/>
        </w:rPr>
        <w:t xml:space="preserve">Relevant rights: </w:t>
      </w:r>
      <w:r>
        <w:tab/>
      </w:r>
      <w:r>
        <w:rPr>
          <w:rFonts w:cs="Arial"/>
        </w:rPr>
        <w:t>Freedom of movement (section 19), privacy and reputation (section 25), right to education (section 36)</w:t>
      </w:r>
      <w:r w:rsidR="009A479E">
        <w:rPr>
          <w:rFonts w:cs="Arial"/>
        </w:rPr>
        <w:t>.</w:t>
      </w:r>
    </w:p>
    <w:p w14:paraId="0148F3B2" w14:textId="7AFC3167" w:rsidR="002667D0" w:rsidRPr="002D36AE" w:rsidRDefault="002667D0" w:rsidP="002667D0">
      <w:pPr>
        <w:rPr>
          <w:rFonts w:cs="Arial"/>
        </w:rPr>
      </w:pPr>
      <w:r w:rsidRPr="002D36AE">
        <w:rPr>
          <w:rFonts w:cs="Arial"/>
        </w:rPr>
        <w:t xml:space="preserve">Complaint type: </w:t>
      </w:r>
      <w:r w:rsidRPr="002D36AE">
        <w:rPr>
          <w:rFonts w:cs="Arial"/>
        </w:rPr>
        <w:tab/>
      </w:r>
      <w:r w:rsidRPr="002D36AE">
        <w:rPr>
          <w:rFonts w:cs="Arial"/>
        </w:rPr>
        <w:tab/>
      </w:r>
      <w:r>
        <w:rPr>
          <w:rFonts w:cs="Arial"/>
        </w:rPr>
        <w:t>Human rights only</w:t>
      </w:r>
      <w:r w:rsidR="00C22DAC">
        <w:rPr>
          <w:rStyle w:val="FootnoteReference"/>
          <w:rFonts w:cs="Arial"/>
        </w:rPr>
        <w:footnoteReference w:id="60"/>
      </w:r>
    </w:p>
    <w:p w14:paraId="65F5EAF8" w14:textId="5B0EF0B1" w:rsidR="007031E4" w:rsidRPr="001F53F1" w:rsidRDefault="002667D0" w:rsidP="002667D0">
      <w:pPr>
        <w:rPr>
          <w:rFonts w:cs="Arial"/>
        </w:rPr>
      </w:pPr>
      <w:r w:rsidRPr="002D36AE">
        <w:rPr>
          <w:rFonts w:cs="Arial"/>
        </w:rPr>
        <w:t xml:space="preserve">Dispute resolution mode: </w:t>
      </w:r>
      <w:r w:rsidRPr="002D36AE">
        <w:rPr>
          <w:rFonts w:cs="Arial"/>
        </w:rPr>
        <w:tab/>
      </w:r>
      <w:r>
        <w:rPr>
          <w:rFonts w:cs="Arial"/>
        </w:rPr>
        <w:t>Conciliation conference</w:t>
      </w:r>
    </w:p>
    <w:p w14:paraId="04A615DC" w14:textId="130E0F4B" w:rsidR="00876BDE" w:rsidRPr="007D58A2" w:rsidRDefault="00876BDE" w:rsidP="00876BDE">
      <w:pPr>
        <w:pStyle w:val="Heading2"/>
        <w:rPr>
          <w:color w:val="E66A37"/>
          <w:sz w:val="32"/>
          <w:szCs w:val="32"/>
        </w:rPr>
      </w:pPr>
      <w:bookmarkStart w:id="485" w:name="_Toc147757365"/>
      <w:bookmarkStart w:id="486" w:name="_Toc148086991"/>
      <w:r w:rsidRPr="007D58A2">
        <w:rPr>
          <w:color w:val="E66A37"/>
          <w:sz w:val="32"/>
          <w:szCs w:val="32"/>
        </w:rPr>
        <w:t xml:space="preserve">Health service </w:t>
      </w:r>
      <w:r w:rsidR="008363B8" w:rsidRPr="007D58A2">
        <w:rPr>
          <w:color w:val="E66A37"/>
          <w:sz w:val="32"/>
          <w:szCs w:val="32"/>
        </w:rPr>
        <w:t xml:space="preserve">addresses </w:t>
      </w:r>
      <w:r w:rsidR="00164CBF" w:rsidRPr="007D58A2">
        <w:rPr>
          <w:color w:val="E66A37"/>
          <w:sz w:val="32"/>
          <w:szCs w:val="32"/>
        </w:rPr>
        <w:t>concerns of prisoner with</w:t>
      </w:r>
      <w:r w:rsidR="008363B8" w:rsidRPr="007D58A2">
        <w:rPr>
          <w:color w:val="E66A37"/>
          <w:sz w:val="32"/>
          <w:szCs w:val="32"/>
        </w:rPr>
        <w:t xml:space="preserve"> </w:t>
      </w:r>
      <w:r w:rsidR="006A6FF9" w:rsidRPr="007D58A2">
        <w:rPr>
          <w:color w:val="E66A37"/>
          <w:sz w:val="32"/>
          <w:szCs w:val="32"/>
        </w:rPr>
        <w:t>dietary need</w:t>
      </w:r>
      <w:r w:rsidR="00F72DDF" w:rsidRPr="007D58A2">
        <w:rPr>
          <w:color w:val="E66A37"/>
          <w:sz w:val="32"/>
          <w:szCs w:val="32"/>
        </w:rPr>
        <w:t>s related to his disability</w:t>
      </w:r>
      <w:bookmarkEnd w:id="485"/>
      <w:bookmarkEnd w:id="486"/>
    </w:p>
    <w:p w14:paraId="2AF5789B" w14:textId="4AE86D89" w:rsidR="006E1D68" w:rsidRPr="006E1D68" w:rsidRDefault="006E1D68" w:rsidP="00B9212A">
      <w:pPr>
        <w:rPr>
          <w:lang w:val="en-GB"/>
        </w:rPr>
      </w:pPr>
      <w:r w:rsidRPr="006E1D68">
        <w:rPr>
          <w:lang w:val="en-GB"/>
        </w:rPr>
        <w:t xml:space="preserve">A prisoner who </w:t>
      </w:r>
      <w:r w:rsidR="00347CA6">
        <w:rPr>
          <w:lang w:val="en-GB"/>
        </w:rPr>
        <w:t>experienced</w:t>
      </w:r>
      <w:r w:rsidRPr="006E1D68">
        <w:rPr>
          <w:lang w:val="en-GB"/>
        </w:rPr>
        <w:t xml:space="preserve"> ongoing physical and mental health concerns spoke to a nurse on reception into the prison, expressing his concerns about how his health issues </w:t>
      </w:r>
      <w:r>
        <w:rPr>
          <w:lang w:val="en-GB"/>
        </w:rPr>
        <w:t>could</w:t>
      </w:r>
      <w:r w:rsidRPr="006E1D68">
        <w:rPr>
          <w:lang w:val="en-GB"/>
        </w:rPr>
        <w:t xml:space="preserve"> be </w:t>
      </w:r>
      <w:r>
        <w:rPr>
          <w:lang w:val="en-GB"/>
        </w:rPr>
        <w:t xml:space="preserve">effectively </w:t>
      </w:r>
      <w:r w:rsidRPr="006E1D68">
        <w:rPr>
          <w:lang w:val="en-GB"/>
        </w:rPr>
        <w:t xml:space="preserve">managed in the prison. </w:t>
      </w:r>
      <w:r w:rsidR="00732AFB">
        <w:rPr>
          <w:lang w:val="en-GB"/>
        </w:rPr>
        <w:t xml:space="preserve">He alleged that the </w:t>
      </w:r>
      <w:r w:rsidR="00732AFB">
        <w:rPr>
          <w:lang w:val="en-GB"/>
        </w:rPr>
        <w:lastRenderedPageBreak/>
        <w:t>attending nurse dismissed his concerns because he was at an appropriate weight</w:t>
      </w:r>
      <w:r w:rsidR="00347CA6">
        <w:rPr>
          <w:lang w:val="en-GB"/>
        </w:rPr>
        <w:t xml:space="preserve"> on reception to prison</w:t>
      </w:r>
      <w:r w:rsidR="00732AFB">
        <w:rPr>
          <w:lang w:val="en-GB"/>
        </w:rPr>
        <w:t xml:space="preserve">. </w:t>
      </w:r>
    </w:p>
    <w:p w14:paraId="2620AEFF" w14:textId="25F65307" w:rsidR="006E1D68" w:rsidRPr="006E1D68" w:rsidRDefault="006E1D68" w:rsidP="00B9212A">
      <w:pPr>
        <w:rPr>
          <w:lang w:val="en-GB"/>
        </w:rPr>
      </w:pPr>
      <w:r w:rsidRPr="006E1D68">
        <w:rPr>
          <w:lang w:val="en-GB"/>
        </w:rPr>
        <w:t xml:space="preserve">The prisoner also claimed that a dietician at the prison told him that while allowances would be made for his allergies, there were no grounds for him to be allowed to take supplements or to be placed on a low fibre diet. The prison health service listed him for a colonoscopy and </w:t>
      </w:r>
      <w:proofErr w:type="gramStart"/>
      <w:r w:rsidRPr="006E1D68">
        <w:rPr>
          <w:lang w:val="en-GB"/>
        </w:rPr>
        <w:t>endoscopy, and</w:t>
      </w:r>
      <w:proofErr w:type="gramEnd"/>
      <w:r w:rsidRPr="006E1D68">
        <w:rPr>
          <w:lang w:val="en-GB"/>
        </w:rPr>
        <w:t xml:space="preserve"> continued </w:t>
      </w:r>
      <w:r w:rsidR="0012209F">
        <w:rPr>
          <w:lang w:val="en-GB"/>
        </w:rPr>
        <w:t xml:space="preserve">to </w:t>
      </w:r>
      <w:r w:rsidRPr="006E1D68">
        <w:rPr>
          <w:lang w:val="en-GB"/>
        </w:rPr>
        <w:t xml:space="preserve">monitor his weight. </w:t>
      </w:r>
    </w:p>
    <w:p w14:paraId="75B7441D" w14:textId="3990B443" w:rsidR="006E1D68" w:rsidRPr="006E1D68" w:rsidRDefault="29E10A39" w:rsidP="70BA57B9">
      <w:pPr>
        <w:rPr>
          <w:rFonts w:eastAsia="Arial" w:cs="Arial"/>
          <w:szCs w:val="20"/>
          <w:lang w:val="en-GB"/>
        </w:rPr>
      </w:pPr>
      <w:r w:rsidRPr="70BA57B9">
        <w:rPr>
          <w:rFonts w:eastAsia="Arial" w:cs="Arial"/>
          <w:color w:val="000000" w:themeColor="text1"/>
          <w:szCs w:val="20"/>
          <w:lang w:val="en-GB"/>
        </w:rPr>
        <w:t xml:space="preserve">The prisoner expressed that he suffered a detrimental effect on his mental wellbeing from what he perceived was inadequate health treatment. This led to him </w:t>
      </w:r>
      <w:r>
        <w:rPr>
          <w:rFonts w:eastAsia="Arial" w:cs="Arial"/>
          <w:color w:val="000000" w:themeColor="text1"/>
          <w:szCs w:val="20"/>
          <w:lang w:val="en-GB"/>
        </w:rPr>
        <w:t xml:space="preserve">to </w:t>
      </w:r>
      <w:r w:rsidRPr="70BA57B9">
        <w:rPr>
          <w:rFonts w:eastAsia="Arial" w:cs="Arial"/>
          <w:color w:val="000000" w:themeColor="text1"/>
          <w:szCs w:val="20"/>
          <w:lang w:val="en-GB"/>
        </w:rPr>
        <w:t xml:space="preserve">experience several panic attacks for which he was prescribed anxiety medication and placed in the Mental Health Unit. While in the Mental Health Unit staff told him that he could take a fibre </w:t>
      </w:r>
      <w:proofErr w:type="gramStart"/>
      <w:r w:rsidRPr="70BA57B9">
        <w:rPr>
          <w:rFonts w:eastAsia="Arial" w:cs="Arial"/>
          <w:color w:val="000000" w:themeColor="text1"/>
          <w:szCs w:val="20"/>
          <w:lang w:val="en-GB"/>
        </w:rPr>
        <w:t>supplement</w:t>
      </w:r>
      <w:proofErr w:type="gramEnd"/>
      <w:r w:rsidRPr="70BA57B9">
        <w:rPr>
          <w:rFonts w:eastAsia="Arial" w:cs="Arial"/>
          <w:color w:val="000000" w:themeColor="text1"/>
          <w:szCs w:val="20"/>
          <w:lang w:val="en-GB"/>
        </w:rPr>
        <w:t xml:space="preserve"> but it was not provided </w:t>
      </w:r>
      <w:r w:rsidR="00646B2B">
        <w:rPr>
          <w:rFonts w:eastAsia="Arial" w:cs="Arial"/>
          <w:color w:val="000000" w:themeColor="text1"/>
          <w:szCs w:val="20"/>
          <w:lang w:val="en-GB"/>
        </w:rPr>
        <w:t>unless</w:t>
      </w:r>
      <w:r w:rsidRPr="70BA57B9">
        <w:rPr>
          <w:rFonts w:eastAsia="Arial" w:cs="Arial"/>
          <w:color w:val="000000" w:themeColor="text1"/>
          <w:szCs w:val="20"/>
          <w:lang w:val="en-GB"/>
        </w:rPr>
        <w:t xml:space="preserve"> he argued his case with each staff member.</w:t>
      </w:r>
    </w:p>
    <w:p w14:paraId="71617C8D" w14:textId="6BF42036" w:rsidR="006E1D68" w:rsidRPr="006E1D68" w:rsidRDefault="006E1D68" w:rsidP="00B9212A">
      <w:pPr>
        <w:rPr>
          <w:lang w:val="en-GB"/>
        </w:rPr>
      </w:pPr>
      <w:r w:rsidRPr="006E1D68">
        <w:rPr>
          <w:lang w:val="en-GB"/>
        </w:rPr>
        <w:t xml:space="preserve">Through the conciliation process, the parties agreed that the prisoner would receive his medication in accordance with all medical recommendations and reviews. The prison medical service agreed that they would continue to liaise with staff to ensure his dietary requirements are met. The prison also </w:t>
      </w:r>
      <w:r w:rsidR="00831E6D">
        <w:rPr>
          <w:lang w:val="en-GB"/>
        </w:rPr>
        <w:t>listed</w:t>
      </w:r>
      <w:r w:rsidRPr="006E1D68">
        <w:rPr>
          <w:lang w:val="en-GB"/>
        </w:rPr>
        <w:t xml:space="preserve"> him as a ‘Prisoner of Concern</w:t>
      </w:r>
      <w:r w:rsidR="00831E6D">
        <w:rPr>
          <w:lang w:val="en-GB"/>
        </w:rPr>
        <w:t>’</w:t>
      </w:r>
      <w:r w:rsidRPr="006E1D68">
        <w:rPr>
          <w:lang w:val="en-GB"/>
        </w:rPr>
        <w:t xml:space="preserve"> and appointed him a </w:t>
      </w:r>
      <w:r w:rsidR="00831E6D">
        <w:rPr>
          <w:lang w:val="en-GB"/>
        </w:rPr>
        <w:t>c</w:t>
      </w:r>
      <w:r w:rsidRPr="006E1D68">
        <w:rPr>
          <w:lang w:val="en-GB"/>
        </w:rPr>
        <w:t xml:space="preserve">ase </w:t>
      </w:r>
      <w:r w:rsidR="00831E6D">
        <w:rPr>
          <w:lang w:val="en-GB"/>
        </w:rPr>
        <w:t>m</w:t>
      </w:r>
      <w:r w:rsidRPr="006E1D68">
        <w:rPr>
          <w:lang w:val="en-GB"/>
        </w:rPr>
        <w:t xml:space="preserve">anager to support his care needs. </w:t>
      </w:r>
    </w:p>
    <w:p w14:paraId="43F4300C" w14:textId="0EEE572B" w:rsidR="006E1D68" w:rsidRPr="006E1D68" w:rsidRDefault="006E1D68" w:rsidP="00B26387">
      <w:pPr>
        <w:ind w:left="2880" w:hanging="2880"/>
        <w:rPr>
          <w:lang w:val="en-GB"/>
        </w:rPr>
      </w:pPr>
      <w:r w:rsidRPr="006E1D68">
        <w:rPr>
          <w:lang w:val="en-GB"/>
        </w:rPr>
        <w:t>Relevant rights:</w:t>
      </w:r>
      <w:r w:rsidRPr="006E1D68">
        <w:rPr>
          <w:rFonts w:eastAsia="Calibri" w:cs="Arial"/>
          <w:sz w:val="22"/>
          <w:lang w:val="en-GB"/>
        </w:rPr>
        <w:t xml:space="preserve"> </w:t>
      </w:r>
      <w:r w:rsidRPr="006E1D68">
        <w:rPr>
          <w:rFonts w:eastAsia="Calibri" w:cs="Arial"/>
          <w:sz w:val="22"/>
          <w:lang w:val="en-GB"/>
        </w:rPr>
        <w:tab/>
      </w:r>
      <w:r w:rsidRPr="006E1D68">
        <w:rPr>
          <w:lang w:val="en-GB"/>
        </w:rPr>
        <w:t xml:space="preserve">Right to health services (section 37), recognition and equality before the law (section 15), protection from torture &amp; cruel, </w:t>
      </w:r>
      <w:proofErr w:type="gramStart"/>
      <w:r w:rsidRPr="006E1D68">
        <w:rPr>
          <w:lang w:val="en-GB"/>
        </w:rPr>
        <w:t>inhuman</w:t>
      </w:r>
      <w:proofErr w:type="gramEnd"/>
      <w:r w:rsidRPr="006E1D68">
        <w:rPr>
          <w:lang w:val="en-GB"/>
        </w:rPr>
        <w:t xml:space="preserve"> or degrading treatment (section 17) and humane treatment when deprived of liberty (section 30)</w:t>
      </w:r>
    </w:p>
    <w:p w14:paraId="09E41BE6" w14:textId="77777777" w:rsidR="006E1D68" w:rsidRPr="006E1D68" w:rsidRDefault="006E1D68" w:rsidP="006E1D68">
      <w:pPr>
        <w:spacing w:after="160" w:line="259" w:lineRule="auto"/>
        <w:ind w:right="0"/>
        <w:rPr>
          <w:lang w:val="en-GB"/>
        </w:rPr>
      </w:pPr>
      <w:r w:rsidRPr="006E1D68">
        <w:rPr>
          <w:lang w:val="en-GB"/>
        </w:rPr>
        <w:t>Complaint type:</w:t>
      </w:r>
      <w:r w:rsidRPr="006E1D68">
        <w:rPr>
          <w:rFonts w:eastAsia="Calibri" w:cs="Arial"/>
          <w:sz w:val="22"/>
          <w:lang w:val="en-GB"/>
        </w:rPr>
        <w:t xml:space="preserve"> </w:t>
      </w:r>
      <w:r w:rsidRPr="006E1D68">
        <w:rPr>
          <w:rFonts w:eastAsia="Calibri" w:cs="Arial"/>
          <w:sz w:val="22"/>
          <w:lang w:val="en-GB"/>
        </w:rPr>
        <w:tab/>
      </w:r>
      <w:r w:rsidRPr="006E1D68">
        <w:rPr>
          <w:rFonts w:eastAsia="Calibri" w:cs="Arial"/>
          <w:sz w:val="22"/>
          <w:lang w:val="en-GB"/>
        </w:rPr>
        <w:tab/>
      </w:r>
      <w:r w:rsidRPr="006E1D68">
        <w:rPr>
          <w:lang w:val="en-GB"/>
        </w:rPr>
        <w:t>Human rights only</w:t>
      </w:r>
    </w:p>
    <w:p w14:paraId="47460049" w14:textId="1AF8D9F2" w:rsidR="00CF2350" w:rsidRPr="00B9212A" w:rsidRDefault="006E1D68" w:rsidP="006E1D68">
      <w:pPr>
        <w:spacing w:after="160" w:line="259" w:lineRule="auto"/>
        <w:ind w:right="0"/>
      </w:pPr>
      <w:r w:rsidRPr="006E1D68">
        <w:rPr>
          <w:lang w:val="en-GB"/>
        </w:rPr>
        <w:t>Dispute resolution mode:</w:t>
      </w:r>
      <w:r w:rsidRPr="006E1D68">
        <w:rPr>
          <w:rFonts w:eastAsia="Calibri" w:cs="Arial"/>
          <w:sz w:val="22"/>
          <w:lang w:val="en-GB"/>
        </w:rPr>
        <w:t xml:space="preserve"> </w:t>
      </w:r>
      <w:r w:rsidRPr="006E1D68">
        <w:rPr>
          <w:rFonts w:eastAsia="Calibri" w:cs="Arial"/>
          <w:sz w:val="22"/>
          <w:lang w:val="en-GB"/>
        </w:rPr>
        <w:tab/>
      </w:r>
      <w:r w:rsidRPr="006E1D68">
        <w:rPr>
          <w:lang w:val="en-GB"/>
        </w:rPr>
        <w:t xml:space="preserve">Conciliation conference </w:t>
      </w:r>
    </w:p>
    <w:p w14:paraId="6A346DEE" w14:textId="77777777" w:rsidR="00617CE3" w:rsidRPr="00CB6617" w:rsidRDefault="00617CE3" w:rsidP="00617CE3">
      <w:pPr>
        <w:rPr>
          <w:lang w:val="en-GB"/>
        </w:rPr>
      </w:pPr>
    </w:p>
    <w:p w14:paraId="1A55C4F6" w14:textId="77777777" w:rsidR="00D75486" w:rsidRPr="00F47270" w:rsidRDefault="006B7E32" w:rsidP="00D75486">
      <w:pPr>
        <w:pStyle w:val="Heading1"/>
      </w:pPr>
      <w:r>
        <w:rPr>
          <w:color w:val="D46228"/>
          <w:sz w:val="28"/>
          <w:shd w:val="clear" w:color="auto" w:fill="FFFFFF"/>
        </w:rPr>
        <w:br w:type="page"/>
      </w:r>
      <w:bookmarkStart w:id="487" w:name="_Toc147757358"/>
      <w:bookmarkStart w:id="488" w:name="_Toc148086992"/>
      <w:r w:rsidR="00D75486" w:rsidRPr="00D75486">
        <w:rPr>
          <w:color w:val="E66A37"/>
        </w:rPr>
        <w:lastRenderedPageBreak/>
        <w:t>Unresolved complaints with recommendations</w:t>
      </w:r>
      <w:bookmarkEnd w:id="487"/>
      <w:bookmarkEnd w:id="488"/>
    </w:p>
    <w:p w14:paraId="6771DA45" w14:textId="77777777" w:rsidR="00D75486" w:rsidRDefault="00D75486" w:rsidP="00D75486">
      <w:r>
        <w:t>Where the Commission considers a complaint has not been resolved by conciliation or otherwise, the Commissioner must give the parties a report that includes the substance of the complaint and the actions taken to try to resolve the complaint.</w:t>
      </w:r>
      <w:r>
        <w:rPr>
          <w:rStyle w:val="FootnoteReference"/>
        </w:rPr>
        <w:footnoteReference w:id="61"/>
      </w:r>
      <w:r>
        <w:t xml:space="preserve"> </w:t>
      </w:r>
    </w:p>
    <w:p w14:paraId="15CF7F28" w14:textId="77777777" w:rsidR="00D75486" w:rsidRDefault="00D75486" w:rsidP="00D75486">
      <w:r>
        <w:t>The Commission has the discretion to include details of actions the Commissioner considers the respondent should take to ensure its acts and decisions are compatible with human rights (recommendations).</w:t>
      </w:r>
      <w:r>
        <w:rPr>
          <w:rStyle w:val="FootnoteReference"/>
        </w:rPr>
        <w:footnoteReference w:id="62"/>
      </w:r>
    </w:p>
    <w:p w14:paraId="544DDF32" w14:textId="77777777" w:rsidR="00D75486" w:rsidRDefault="00D75486" w:rsidP="00D75486">
      <w:r>
        <w:t>In the reporting period</w:t>
      </w:r>
      <w:r w:rsidRPr="00C20C47">
        <w:t xml:space="preserve"> </w:t>
      </w:r>
      <w:r>
        <w:t>2 reports with recommendations were published:</w:t>
      </w:r>
    </w:p>
    <w:p w14:paraId="4A786DCF" w14:textId="77777777" w:rsidR="00D75486" w:rsidRPr="007D58A2" w:rsidRDefault="00D75486" w:rsidP="00DD47CB">
      <w:pPr>
        <w:pStyle w:val="Heading2"/>
        <w:rPr>
          <w:color w:val="E66A37"/>
        </w:rPr>
      </w:pPr>
      <w:bookmarkStart w:id="489" w:name="_Toc148086993"/>
      <w:r w:rsidRPr="007D58A2">
        <w:rPr>
          <w:color w:val="E66A37"/>
        </w:rPr>
        <w:t>Visitor access to prisons</w:t>
      </w:r>
      <w:bookmarkEnd w:id="489"/>
    </w:p>
    <w:p w14:paraId="09198694" w14:textId="77777777" w:rsidR="00D75486" w:rsidRDefault="00D75486" w:rsidP="00D75486">
      <w:r>
        <w:t>Complaint lodged against:</w:t>
      </w:r>
      <w:r>
        <w:tab/>
        <w:t>Queensland Corrective Services</w:t>
      </w:r>
    </w:p>
    <w:p w14:paraId="334C9037" w14:textId="77777777" w:rsidR="00D75486" w:rsidRDefault="00D75486" w:rsidP="00D75486">
      <w:pPr>
        <w:ind w:left="2880" w:hanging="2880"/>
      </w:pPr>
      <w:r>
        <w:t>Human Rights Act sections:</w:t>
      </w:r>
      <w:r>
        <w:tab/>
        <w:t>Protection of families and children (section 26), cultural rights - Aboriginal peoples and Torres Strait Islander peoples (section 28), humane treatment when deprived of liberty (section 30)</w:t>
      </w:r>
    </w:p>
    <w:p w14:paraId="1B456D84" w14:textId="77777777" w:rsidR="00D75486" w:rsidRDefault="00D75486" w:rsidP="00D75486">
      <w:r>
        <w:t>Date report published:</w:t>
      </w:r>
      <w:r>
        <w:tab/>
      </w:r>
      <w:r>
        <w:tab/>
        <w:t>26 October 2022</w:t>
      </w:r>
    </w:p>
    <w:p w14:paraId="51872B22" w14:textId="77777777" w:rsidR="00D75486" w:rsidRDefault="00D75486" w:rsidP="00D75486">
      <w:r>
        <w:t xml:space="preserve">The complainant is an Aboriginal man with a criminal history and disability. He applied for access approval to see his son in prison. Following an incident in which threats were allegedly made by the complainant, his access approval was suspended for 3 months. When the complainant’s son moved to another prison, there was confusion as to whether a fresh application for access approval was needed. Ultimately, access approval to the second prison was also suspended. </w:t>
      </w:r>
    </w:p>
    <w:p w14:paraId="498E8A72" w14:textId="77777777" w:rsidR="00D75486" w:rsidRDefault="00D75486" w:rsidP="00D75486">
      <w:r>
        <w:t xml:space="preserve">The complainant’s grievances against Queensland Corrective Services included the requirement to have criminal history checks </w:t>
      </w:r>
      <w:proofErr w:type="gramStart"/>
      <w:r>
        <w:t>in order to</w:t>
      </w:r>
      <w:proofErr w:type="gramEnd"/>
      <w:r>
        <w:t xml:space="preserve"> visit prisons, the delays criminal history checks cause to the process, and the impact, particularly the mental health impact, this has on prisoners and their families.</w:t>
      </w:r>
    </w:p>
    <w:p w14:paraId="7C62221C" w14:textId="77777777" w:rsidR="00D75486" w:rsidRDefault="00D75486" w:rsidP="00D75486">
      <w:r>
        <w:t xml:space="preserve">The unresolved complaint report makes </w:t>
      </w:r>
      <w:proofErr w:type="gramStart"/>
      <w:r>
        <w:t>a number of</w:t>
      </w:r>
      <w:proofErr w:type="gramEnd"/>
      <w:r>
        <w:t xml:space="preserve"> recommendations about the process, including that Queensland Corrective Services should:</w:t>
      </w:r>
    </w:p>
    <w:p w14:paraId="5BC37F2F" w14:textId="77777777" w:rsidR="00D75486" w:rsidRDefault="00D75486" w:rsidP="00D75486">
      <w:pPr>
        <w:pStyle w:val="ListParagraph"/>
        <w:numPr>
          <w:ilvl w:val="0"/>
          <w:numId w:val="26"/>
        </w:numPr>
      </w:pPr>
      <w:r>
        <w:lastRenderedPageBreak/>
        <w:t xml:space="preserve">implement measures to mitigate against undue delay and distress caused by the need to obtain a criminal history check, such as by giving applicants an estimated timeframe for processing applications, providing guidance on the exercise of discretion to give interim approval for a visitor while they are awaiting a decision, and reinforcing the requirement to give procedural fairness to applicants against whom adverse decisions are made on the basis of their criminal history </w:t>
      </w:r>
      <w:proofErr w:type="gramStart"/>
      <w:r>
        <w:t>check;</w:t>
      </w:r>
      <w:proofErr w:type="gramEnd"/>
    </w:p>
    <w:p w14:paraId="75F32761" w14:textId="1E7ACCB1" w:rsidR="00D75486" w:rsidRDefault="00D75486" w:rsidP="00D75486">
      <w:pPr>
        <w:pStyle w:val="ListParagraph"/>
        <w:numPr>
          <w:ilvl w:val="0"/>
          <w:numId w:val="26"/>
        </w:numPr>
      </w:pPr>
      <w:r>
        <w:t xml:space="preserve">obtain information from applicants about any accommodations they may need to participate in the application process or to visit the </w:t>
      </w:r>
      <w:proofErr w:type="gramStart"/>
      <w:r>
        <w:t>prisoner;</w:t>
      </w:r>
      <w:proofErr w:type="gramEnd"/>
    </w:p>
    <w:p w14:paraId="0C3AB75E" w14:textId="521D70AF" w:rsidR="00D75486" w:rsidRDefault="00D75486" w:rsidP="00D75486">
      <w:pPr>
        <w:pStyle w:val="ListParagraph"/>
        <w:numPr>
          <w:ilvl w:val="0"/>
          <w:numId w:val="26"/>
        </w:numPr>
      </w:pPr>
      <w:r>
        <w:t>include human rights considerations in their decision letters.</w:t>
      </w:r>
    </w:p>
    <w:p w14:paraId="43993FD4" w14:textId="77777777" w:rsidR="00D75486" w:rsidRPr="007D58A2" w:rsidRDefault="00D75486" w:rsidP="00DD47CB">
      <w:pPr>
        <w:pStyle w:val="Heading2"/>
        <w:rPr>
          <w:color w:val="E66A37"/>
        </w:rPr>
      </w:pPr>
      <w:bookmarkStart w:id="490" w:name="_Toc148086994"/>
      <w:r w:rsidRPr="007D58A2">
        <w:rPr>
          <w:color w:val="E66A37"/>
        </w:rPr>
        <w:t>Prisoner accommodation and medication</w:t>
      </w:r>
      <w:bookmarkEnd w:id="490"/>
    </w:p>
    <w:p w14:paraId="69328812" w14:textId="77777777" w:rsidR="00D75486" w:rsidRDefault="00D75486" w:rsidP="00D75486">
      <w:pPr>
        <w:ind w:left="2880" w:hanging="2880"/>
      </w:pPr>
      <w:r>
        <w:t>Complaint lodged against:</w:t>
      </w:r>
      <w:r>
        <w:tab/>
        <w:t>Hospital and Health Service, Queensland Corrective Services</w:t>
      </w:r>
    </w:p>
    <w:p w14:paraId="529B157F" w14:textId="77777777" w:rsidR="00D75486" w:rsidRDefault="00D75486" w:rsidP="00D75486">
      <w:pPr>
        <w:ind w:left="2880" w:hanging="2880"/>
      </w:pPr>
      <w:r>
        <w:t>Human Rights Act sections:</w:t>
      </w:r>
      <w:r>
        <w:tab/>
        <w:t>Humane treatment when deprived of liberty (section 30)</w:t>
      </w:r>
    </w:p>
    <w:p w14:paraId="229485C0" w14:textId="77777777" w:rsidR="00D75486" w:rsidRDefault="00D75486" w:rsidP="00D75486">
      <w:r>
        <w:t>Date report published:</w:t>
      </w:r>
      <w:r>
        <w:tab/>
      </w:r>
      <w:r>
        <w:tab/>
        <w:t>28 June 2023</w:t>
      </w:r>
    </w:p>
    <w:p w14:paraId="36DBDDB5" w14:textId="77777777" w:rsidR="00D75486" w:rsidRDefault="00D75486" w:rsidP="00D75486">
      <w:r>
        <w:t xml:space="preserve">A prisoner alleged significant delay in his transfer to single cell accommodation in accordance with a medical recommendation. This was because the prisoner was required to pass on the medical recommendation from the Hospital and Health Service (HHS) to Queensland Corrective Services (QCS) to implement, instead of the HHS sending on medical recommendations directly to QCS. </w:t>
      </w:r>
    </w:p>
    <w:p w14:paraId="2BD5431E" w14:textId="77777777" w:rsidR="00D75486" w:rsidRDefault="00D75486" w:rsidP="00D75486">
      <w:r>
        <w:t>The prisoner also alleged the HHS failed to provide continuity and equivalence of medical care to that available in the community, including a decision not to continue the prescription medication that had been prescribed to him prior to admission to prison.</w:t>
      </w:r>
    </w:p>
    <w:p w14:paraId="2F7CB1FD" w14:textId="77777777" w:rsidR="00D75486" w:rsidRDefault="00D75486" w:rsidP="00D75486">
      <w:r>
        <w:t>The Commission recommended that the HHS review its prison policies and procedures and make them compatible with rights in the Human Rights Act to ensure:</w:t>
      </w:r>
    </w:p>
    <w:p w14:paraId="5DC4F373" w14:textId="77777777" w:rsidR="00D75486" w:rsidRDefault="00D75486" w:rsidP="00D75486">
      <w:pPr>
        <w:pStyle w:val="ListParagraph"/>
        <w:numPr>
          <w:ilvl w:val="0"/>
          <w:numId w:val="27"/>
        </w:numPr>
      </w:pPr>
      <w:r>
        <w:t>Subject to the prisoner’s consent, medical recommendations about the accommodation of prisoners are communicated directly from the HHS to QCS.</w:t>
      </w:r>
    </w:p>
    <w:p w14:paraId="67BC79FC" w14:textId="77777777" w:rsidR="00D75486" w:rsidRDefault="00D75486" w:rsidP="00D75486">
      <w:pPr>
        <w:pStyle w:val="ListParagraph"/>
        <w:numPr>
          <w:ilvl w:val="0"/>
          <w:numId w:val="27"/>
        </w:numPr>
      </w:pPr>
      <w:r>
        <w:t xml:space="preserve">The consideration of factors related to </w:t>
      </w:r>
      <w:r w:rsidDel="005766FE">
        <w:t>as</w:t>
      </w:r>
      <w:r>
        <w:t xml:space="preserve"> the risk of abuse and diversion in prescribing, ceasing, and managing medication in prison are demonstrably justified.</w:t>
      </w:r>
    </w:p>
    <w:p w14:paraId="44A0B860" w14:textId="519B223F" w:rsidR="00D75486" w:rsidRDefault="00D75486" w:rsidP="00D75486">
      <w:r>
        <w:t xml:space="preserve">The Commission welcomed the response from QCS and the HHS that they were prepared to accept the Commission’s recommendations and have already commenced implementation. </w:t>
      </w:r>
    </w:p>
    <w:p w14:paraId="6F7F45DD" w14:textId="411EA696" w:rsidR="006B7E32" w:rsidRDefault="006B7E32">
      <w:pPr>
        <w:spacing w:after="160" w:line="259" w:lineRule="auto"/>
        <w:ind w:right="0"/>
        <w:rPr>
          <w:rFonts w:eastAsiaTheme="majorEastAsia" w:cstheme="majorBidi"/>
          <w:color w:val="D46228"/>
          <w:sz w:val="28"/>
          <w:szCs w:val="32"/>
          <w:shd w:val="clear" w:color="auto" w:fill="FFFFFF"/>
        </w:rPr>
      </w:pPr>
    </w:p>
    <w:p w14:paraId="0E715C40" w14:textId="41149FE5" w:rsidR="00BB08EE" w:rsidRDefault="00BB08EE" w:rsidP="00BB08EE">
      <w:pPr>
        <w:rPr>
          <w:shd w:val="clear" w:color="auto" w:fill="FFFFFF"/>
        </w:rPr>
      </w:pPr>
      <w:bookmarkStart w:id="491" w:name="_Toc884098592"/>
    </w:p>
    <w:p w14:paraId="4C275D4E" w14:textId="4004FCAB" w:rsidR="00F22830" w:rsidRPr="007D58A2" w:rsidRDefault="00F22830" w:rsidP="00F22830">
      <w:pPr>
        <w:pStyle w:val="Heading1"/>
        <w:rPr>
          <w:color w:val="E66A37"/>
        </w:rPr>
      </w:pPr>
      <w:bookmarkStart w:id="492" w:name="_Toc84593937"/>
      <w:bookmarkStart w:id="493" w:name="_Toc85451812"/>
      <w:bookmarkStart w:id="494" w:name="_Toc85526743"/>
      <w:bookmarkStart w:id="495" w:name="_Toc85787158"/>
      <w:bookmarkStart w:id="496" w:name="_Toc1421887058"/>
      <w:bookmarkStart w:id="497" w:name="_Toc117697211"/>
      <w:bookmarkStart w:id="498" w:name="_Toc117697918"/>
      <w:bookmarkStart w:id="499" w:name="_Toc147757357"/>
      <w:bookmarkStart w:id="500" w:name="_Toc148086983"/>
      <w:r w:rsidRPr="007D58A2">
        <w:rPr>
          <w:color w:val="E66A37"/>
        </w:rPr>
        <w:lastRenderedPageBreak/>
        <w:t>Complaints to other agencies</w:t>
      </w:r>
      <w:bookmarkEnd w:id="492"/>
      <w:bookmarkEnd w:id="493"/>
      <w:bookmarkEnd w:id="494"/>
      <w:bookmarkEnd w:id="495"/>
      <w:bookmarkEnd w:id="496"/>
      <w:bookmarkEnd w:id="497"/>
      <w:bookmarkEnd w:id="498"/>
      <w:bookmarkEnd w:id="499"/>
      <w:bookmarkEnd w:id="500"/>
    </w:p>
    <w:p w14:paraId="1D33549A" w14:textId="5F347635" w:rsidR="00F22830" w:rsidRPr="008A00EB" w:rsidRDefault="00F22830" w:rsidP="00F22830">
      <w:r>
        <w:t xml:space="preserve">Aside from the </w:t>
      </w:r>
      <w:r w:rsidRPr="008A00EB">
        <w:t>Commission</w:t>
      </w:r>
      <w:r>
        <w:t>, other oversight bodies reported receiving</w:t>
      </w:r>
      <w:r w:rsidRPr="008A00EB">
        <w:t xml:space="preserve"> complaints about human rights in </w:t>
      </w:r>
      <w:r w:rsidRPr="00E641FF">
        <w:t>2022–23</w:t>
      </w:r>
      <w:r w:rsidRPr="008A00EB">
        <w:t>.</w:t>
      </w:r>
    </w:p>
    <w:p w14:paraId="55415490" w14:textId="77777777" w:rsidR="00F22830" w:rsidRDefault="00F22830" w:rsidP="00F22830">
      <w:r>
        <w:t xml:space="preserve">The Office of the Queensland Ombudsman received </w:t>
      </w:r>
      <w:r w:rsidRPr="00DB050A">
        <w:t xml:space="preserve">1,075 </w:t>
      </w:r>
      <w:r>
        <w:t>complaints that were assessed as containing a human rights element with the most common complaint issues being right to health services, property rights, protection of families and children, humane treatment when deprived of liberty and right to education.</w:t>
      </w:r>
      <w:r w:rsidRPr="2C3DB73A">
        <w:rPr>
          <w:rStyle w:val="FootnoteReference"/>
        </w:rPr>
        <w:footnoteReference w:id="63"/>
      </w:r>
    </w:p>
    <w:p w14:paraId="4655F021" w14:textId="2975E15F" w:rsidR="00F22830" w:rsidRDefault="00F22830" w:rsidP="00F22830">
      <w:pPr>
        <w:rPr>
          <w:rFonts w:eastAsia="Calibri" w:cs="Arial"/>
        </w:rPr>
      </w:pPr>
      <w:r w:rsidRPr="2C3DB73A">
        <w:rPr>
          <w:rFonts w:eastAsia="Calibri" w:cs="Arial"/>
        </w:rPr>
        <w:t xml:space="preserve">The Office of the Health Ombudsman </w:t>
      </w:r>
      <w:r>
        <w:rPr>
          <w:rFonts w:eastAsia="Calibri" w:cs="Arial"/>
        </w:rPr>
        <w:t xml:space="preserve">(OHO) </w:t>
      </w:r>
      <w:r w:rsidRPr="2C3DB73A">
        <w:rPr>
          <w:rFonts w:eastAsia="Calibri" w:cs="Arial"/>
        </w:rPr>
        <w:t xml:space="preserve">identified </w:t>
      </w:r>
      <w:r w:rsidRPr="008C038B">
        <w:rPr>
          <w:rFonts w:eastAsia="Calibri" w:cs="Arial"/>
        </w:rPr>
        <w:t xml:space="preserve">825 </w:t>
      </w:r>
      <w:r w:rsidRPr="2C3DB73A">
        <w:rPr>
          <w:rFonts w:eastAsia="Calibri" w:cs="Arial"/>
        </w:rPr>
        <w:t>health service complaints in the reporting period that potentially engaged at least one human right.</w:t>
      </w:r>
      <w:r>
        <w:rPr>
          <w:rFonts w:eastAsia="Calibri" w:cs="Arial"/>
        </w:rPr>
        <w:t xml:space="preserve"> There is a significant increase on previous years data. A focused quality assurance audit was undertaken to ensure matters where one or more human rights were potentially limited were captured and recorded accurately in the case management system.</w:t>
      </w:r>
      <w:r>
        <w:rPr>
          <w:rStyle w:val="FootnoteReference"/>
          <w:rFonts w:eastAsia="Calibri" w:cs="Arial"/>
        </w:rPr>
        <w:footnoteReference w:id="64"/>
      </w:r>
      <w:r>
        <w:rPr>
          <w:rFonts w:eastAsia="Calibri" w:cs="Arial"/>
        </w:rPr>
        <w:t xml:space="preserve"> </w:t>
      </w:r>
    </w:p>
    <w:p w14:paraId="69E9F754" w14:textId="3F2D0DF2" w:rsidR="00F22830" w:rsidRDefault="00F22830" w:rsidP="00F22830">
      <w:pPr>
        <w:rPr>
          <w:rFonts w:eastAsia="Calibri" w:cs="Arial"/>
        </w:rPr>
      </w:pPr>
      <w:r>
        <w:rPr>
          <w:rFonts w:eastAsia="Calibri" w:cs="Arial"/>
        </w:rPr>
        <w:t xml:space="preserve">The main human rights issues identified were right to protection from torture and cruel, </w:t>
      </w:r>
      <w:proofErr w:type="gramStart"/>
      <w:r>
        <w:rPr>
          <w:rFonts w:eastAsia="Calibri" w:cs="Arial"/>
        </w:rPr>
        <w:t>inhuman</w:t>
      </w:r>
      <w:proofErr w:type="gramEnd"/>
      <w:r>
        <w:rPr>
          <w:rFonts w:eastAsia="Calibri" w:cs="Arial"/>
        </w:rPr>
        <w:t xml:space="preserve"> or degrading treatment, right to access health services, right to liberty and security of person, right to humane treatment when deprived of liberty and right to privacy and reputation.</w:t>
      </w:r>
      <w:r w:rsidRPr="2C3DB73A">
        <w:rPr>
          <w:rStyle w:val="FootnoteReference"/>
          <w:rFonts w:eastAsia="Calibri" w:cs="Arial"/>
        </w:rPr>
        <w:footnoteReference w:id="65"/>
      </w:r>
    </w:p>
    <w:p w14:paraId="078B8998" w14:textId="5C6156D1" w:rsidR="00F22830" w:rsidRDefault="00F22830">
      <w:pPr>
        <w:spacing w:after="160" w:line="259" w:lineRule="auto"/>
        <w:ind w:right="0"/>
        <w:rPr>
          <w:shd w:val="clear" w:color="auto" w:fill="FFFFFF"/>
        </w:rPr>
      </w:pPr>
      <w:r>
        <w:rPr>
          <w:shd w:val="clear" w:color="auto" w:fill="FFFFFF"/>
        </w:rPr>
        <w:br w:type="page"/>
      </w:r>
    </w:p>
    <w:p w14:paraId="08E40A4F" w14:textId="1B908F9F" w:rsidR="00BB08EE" w:rsidRDefault="00F22830" w:rsidP="00BB08EE">
      <w:pPr>
        <w:rPr>
          <w:shd w:val="clear" w:color="auto" w:fill="FFFFFF"/>
        </w:rPr>
      </w:pPr>
      <w:r>
        <w:rPr>
          <w:noProof/>
          <w:color w:val="2B579A"/>
          <w:shd w:val="clear" w:color="auto" w:fill="FFFFFF"/>
          <w:lang w:eastAsia="en-AU"/>
        </w:rPr>
        <w:lastRenderedPageBreak/>
        <w:drawing>
          <wp:anchor distT="0" distB="0" distL="114300" distR="114300" simplePos="0" relativeHeight="251658243" behindDoc="1" locked="0" layoutInCell="1" allowOverlap="1" wp14:anchorId="3FA23176" wp14:editId="705830D0">
            <wp:simplePos x="0" y="0"/>
            <wp:positionH relativeFrom="page">
              <wp:posOffset>-29845</wp:posOffset>
            </wp:positionH>
            <wp:positionV relativeFrom="paragraph">
              <wp:posOffset>-912495</wp:posOffset>
            </wp:positionV>
            <wp:extent cx="7581929" cy="10862015"/>
            <wp:effectExtent l="0" t="0" r="0" b="0"/>
            <wp:wrapNone/>
            <wp:docPr id="36" name="Picture 36" descr="A young man on a rocky outcrop at the beach. The rocks are bright red, and the water is just visible lapping at the bottom of them. The sky is clear and blue, the water is a pale aqua, and the young man on top of the outcrop is wearing a yellow cap, red shorts, and a tshirt with the Aboriginal flag on the fro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young man on a rocky outcrop at the beach. The rocks are bright red, and the water is just visible lapping at the bottom of them. The sky is clear and blue, the water is a pale aqua, and the young man on top of the outcrop is wearing a yellow cap, red shorts, and a tshirt with the Aboriginal flag on the front. "/>
                    <pic:cNvPicPr/>
                  </pic:nvPicPr>
                  <pic:blipFill rotWithShape="1">
                    <a:blip r:embed="rId25" cstate="print">
                      <a:extLst>
                        <a:ext uri="{28A0092B-C50C-407E-A947-70E740481C1C}">
                          <a14:useLocalDpi xmlns:a14="http://schemas.microsoft.com/office/drawing/2010/main" val="0"/>
                        </a:ext>
                      </a:extLst>
                    </a:blip>
                    <a:srcRect l="33570" r="19898"/>
                    <a:stretch/>
                  </pic:blipFill>
                  <pic:spPr bwMode="auto">
                    <a:xfrm>
                      <a:off x="0" y="0"/>
                      <a:ext cx="7581929" cy="10862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3291E" w:rsidRPr="00CA5DA3">
        <w:rPr>
          <w:noProof/>
          <w:color w:val="2B579A"/>
          <w:shd w:val="clear" w:color="auto" w:fill="E6E6E6"/>
          <w:lang w:eastAsia="en-AU"/>
        </w:rPr>
        <w:drawing>
          <wp:anchor distT="0" distB="0" distL="114300" distR="114300" simplePos="0" relativeHeight="251658264" behindDoc="1" locked="0" layoutInCell="1" allowOverlap="1" wp14:anchorId="11071202" wp14:editId="712EC32B">
            <wp:simplePos x="0" y="0"/>
            <wp:positionH relativeFrom="page">
              <wp:align>right</wp:align>
            </wp:positionH>
            <wp:positionV relativeFrom="paragraph">
              <wp:posOffset>-913329</wp:posOffset>
            </wp:positionV>
            <wp:extent cx="370687" cy="10725150"/>
            <wp:effectExtent l="0" t="0" r="0" b="0"/>
            <wp:wrapNone/>
            <wp:docPr id="31" name="Picture 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0687" cy="10725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1B1E2E" w14:textId="5EDE3D82" w:rsidR="00BB08EE" w:rsidRDefault="00BB08EE" w:rsidP="00BB08EE">
      <w:pPr>
        <w:rPr>
          <w:shd w:val="clear" w:color="auto" w:fill="FFFFFF"/>
        </w:rPr>
      </w:pPr>
    </w:p>
    <w:p w14:paraId="2BC9C62D" w14:textId="012988B5" w:rsidR="00BB08EE" w:rsidRDefault="00BB08EE" w:rsidP="00BB08EE">
      <w:pPr>
        <w:rPr>
          <w:shd w:val="clear" w:color="auto" w:fill="FFFFFF"/>
        </w:rPr>
      </w:pPr>
    </w:p>
    <w:p w14:paraId="6B45DDA7" w14:textId="1CDB5E2A" w:rsidR="00BB08EE" w:rsidRDefault="00BB08EE" w:rsidP="00BB08EE">
      <w:pPr>
        <w:rPr>
          <w:shd w:val="clear" w:color="auto" w:fill="FFFFFF"/>
        </w:rPr>
      </w:pPr>
    </w:p>
    <w:p w14:paraId="4A81D6D1" w14:textId="54A36618" w:rsidR="00BB08EE" w:rsidRDefault="00BB08EE" w:rsidP="00BB08EE">
      <w:pPr>
        <w:rPr>
          <w:shd w:val="clear" w:color="auto" w:fill="FFFFFF"/>
        </w:rPr>
      </w:pPr>
    </w:p>
    <w:p w14:paraId="7F872D14" w14:textId="7034790F" w:rsidR="006E242A" w:rsidRDefault="006E242A" w:rsidP="00BB08EE">
      <w:pPr>
        <w:rPr>
          <w:shd w:val="clear" w:color="auto" w:fill="FFFFFF"/>
        </w:rPr>
      </w:pPr>
    </w:p>
    <w:p w14:paraId="277C2D52" w14:textId="311E5A9C" w:rsidR="006E242A" w:rsidRDefault="006E242A" w:rsidP="00BB08EE">
      <w:pPr>
        <w:rPr>
          <w:shd w:val="clear" w:color="auto" w:fill="FFFFFF"/>
        </w:rPr>
      </w:pPr>
    </w:p>
    <w:p w14:paraId="6A34B794" w14:textId="0E31F5C9" w:rsidR="006E242A" w:rsidRDefault="006E242A" w:rsidP="00BB08EE">
      <w:pPr>
        <w:rPr>
          <w:shd w:val="clear" w:color="auto" w:fill="FFFFFF"/>
        </w:rPr>
      </w:pPr>
    </w:p>
    <w:p w14:paraId="055458B8" w14:textId="1BDA7EBB" w:rsidR="006E242A" w:rsidRDefault="006E242A" w:rsidP="00BB08EE">
      <w:pPr>
        <w:rPr>
          <w:shd w:val="clear" w:color="auto" w:fill="FFFFFF"/>
        </w:rPr>
      </w:pPr>
    </w:p>
    <w:p w14:paraId="118E8799" w14:textId="58DB8809" w:rsidR="006E242A" w:rsidRDefault="006E242A" w:rsidP="00BB08EE">
      <w:pPr>
        <w:rPr>
          <w:shd w:val="clear" w:color="auto" w:fill="FFFFFF"/>
        </w:rPr>
      </w:pPr>
    </w:p>
    <w:p w14:paraId="0B4DAF7C" w14:textId="218BE943" w:rsidR="00BB08EE" w:rsidRDefault="00BB08EE" w:rsidP="00BB08EE">
      <w:pPr>
        <w:rPr>
          <w:shd w:val="clear" w:color="auto" w:fill="FFFFFF"/>
        </w:rPr>
      </w:pPr>
    </w:p>
    <w:p w14:paraId="2EAB8823" w14:textId="7A4F3CB8" w:rsidR="00BB08EE" w:rsidRDefault="00BB08EE" w:rsidP="00F22830">
      <w:pPr>
        <w:spacing w:after="160" w:line="259" w:lineRule="auto"/>
        <w:rPr>
          <w:rFonts w:eastAsiaTheme="majorEastAsia" w:cstheme="majorBidi"/>
          <w:color w:val="E66A37"/>
          <w:sz w:val="48"/>
          <w:szCs w:val="32"/>
        </w:rPr>
      </w:pPr>
    </w:p>
    <w:p w14:paraId="059285F4" w14:textId="4ED20DA3" w:rsidR="00BB08EE" w:rsidRDefault="00F22830" w:rsidP="00F22830">
      <w:pPr>
        <w:spacing w:after="160" w:line="259" w:lineRule="auto"/>
        <w:ind w:right="0"/>
        <w:rPr>
          <w:rFonts w:eastAsiaTheme="majorEastAsia" w:cstheme="majorBidi"/>
          <w:color w:val="E66A37"/>
          <w:sz w:val="48"/>
          <w:szCs w:val="32"/>
        </w:rPr>
      </w:pPr>
      <w:r w:rsidRPr="00CA5DA3">
        <w:rPr>
          <w:noProof/>
          <w:color w:val="2B579A"/>
          <w:shd w:val="clear" w:color="auto" w:fill="E6E6E6"/>
          <w:lang w:eastAsia="en-AU"/>
        </w:rPr>
        <mc:AlternateContent>
          <mc:Choice Requires="wps">
            <w:drawing>
              <wp:anchor distT="0" distB="0" distL="114300" distR="114300" simplePos="0" relativeHeight="251658269" behindDoc="1" locked="0" layoutInCell="1" allowOverlap="1" wp14:anchorId="4FC24D72" wp14:editId="2B5B1AB1">
                <wp:simplePos x="0" y="0"/>
                <wp:positionH relativeFrom="margin">
                  <wp:posOffset>-1037495</wp:posOffset>
                </wp:positionH>
                <wp:positionV relativeFrom="paragraph">
                  <wp:posOffset>521657</wp:posOffset>
                </wp:positionV>
                <wp:extent cx="6496050" cy="723900"/>
                <wp:effectExtent l="0" t="0" r="0" b="0"/>
                <wp:wrapNone/>
                <wp:docPr id="30" name="Rectangle 3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6496050" cy="723900"/>
                        </a:xfrm>
                        <a:prstGeom prst="rect">
                          <a:avLst/>
                        </a:prstGeom>
                        <a:solidFill>
                          <a:srgbClr val="D83A37"/>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6037B234" id="Rectangle 30" o:spid="_x0000_s1026" alt="&quot;&quot;" style="position:absolute;margin-left:-81.7pt;margin-top:41.1pt;width:511.5pt;height:57pt;z-index:-25165821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" fillcolor="#d83a37" stroked="f" strokeweight="1pt">
                <w10:wrap anchorx="margin"/>
              </v:rect>
            </w:pict>
          </mc:Fallback>
        </mc:AlternateContent>
      </w:r>
    </w:p>
    <w:bookmarkStart w:id="501" w:name="_Toc117697220"/>
    <w:bookmarkStart w:id="502" w:name="_Toc147757366"/>
    <w:bookmarkStart w:id="503" w:name="_Toc148086995"/>
    <w:bookmarkEnd w:id="491"/>
    <w:p w14:paraId="636D9F37" w14:textId="06022988" w:rsidR="00484AA4" w:rsidRDefault="00484AA4" w:rsidP="00484AA4">
      <w:pPr>
        <w:pStyle w:val="Sectiontitle"/>
      </w:pPr>
      <w:r w:rsidRPr="005D211A">
        <w:rPr>
          <w:noProof/>
          <w:color w:val="2B579A"/>
          <w:shd w:val="clear" w:color="auto" w:fill="E6E6E6"/>
          <w:lang w:eastAsia="en-AU"/>
        </w:rPr>
        <mc:AlternateContent>
          <mc:Choice Requires="wps">
            <w:drawing>
              <wp:anchor distT="0" distB="0" distL="114300" distR="114300" simplePos="0" relativeHeight="251658267" behindDoc="1" locked="0" layoutInCell="1" allowOverlap="1" wp14:anchorId="7F81F1D2" wp14:editId="475627B1">
                <wp:simplePos x="0" y="0"/>
                <wp:positionH relativeFrom="page">
                  <wp:align>left</wp:align>
                </wp:positionH>
                <wp:positionV relativeFrom="paragraph">
                  <wp:posOffset>893445</wp:posOffset>
                </wp:positionV>
                <wp:extent cx="4343400" cy="723900"/>
                <wp:effectExtent l="0" t="0" r="0" b="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4343400" cy="723900"/>
                        </a:xfrm>
                        <a:prstGeom prst="rect">
                          <a:avLst/>
                        </a:prstGeom>
                        <a:solidFill>
                          <a:srgbClr val="D83A37"/>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21E05EDD" id="Rectangle 7" o:spid="_x0000_s1026" alt="&quot;&quot;" style="position:absolute;margin-left:0;margin-top:70.35pt;width:342pt;height:57pt;z-index:-251658213;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" fillcolor="#d83a37" stroked="f" strokeweight="1pt">
                <w10:wrap anchorx="page"/>
              </v:rect>
            </w:pict>
          </mc:Fallback>
        </mc:AlternateContent>
      </w:r>
      <w:r>
        <w:t>Human rights</w:t>
      </w:r>
      <w:r w:rsidR="00594F23">
        <w:t xml:space="preserve"> in the</w:t>
      </w:r>
      <w:r>
        <w:t xml:space="preserve"> com</w:t>
      </w:r>
      <w:r w:rsidR="00594F23">
        <w:t>munity</w:t>
      </w:r>
      <w:bookmarkEnd w:id="501"/>
      <w:bookmarkEnd w:id="502"/>
      <w:bookmarkEnd w:id="503"/>
    </w:p>
    <w:p w14:paraId="636E3164" w14:textId="1C68EE56" w:rsidR="00ED0ECD" w:rsidRPr="00BD5CEF" w:rsidRDefault="00ED0ECD" w:rsidP="00BD5CEF"/>
    <w:p w14:paraId="2B049FDD" w14:textId="0342919B" w:rsidR="00A409EB" w:rsidRPr="00A409EB" w:rsidRDefault="00A409EB" w:rsidP="00A409EB"/>
    <w:p w14:paraId="72238441" w14:textId="3AB34904" w:rsidR="006F377C" w:rsidRPr="006E242A" w:rsidRDefault="391EEB24" w:rsidP="72325FA5">
      <w:pPr>
        <w:rPr>
          <w:color w:val="D83A37"/>
        </w:rPr>
      </w:pPr>
      <w:r>
        <w:t xml:space="preserve"> </w:t>
      </w:r>
      <w:r w:rsidR="00367397" w:rsidRPr="25306663">
        <w:rPr>
          <w:color w:val="D46228"/>
        </w:rPr>
        <w:br w:type="page"/>
      </w:r>
      <w:bookmarkStart w:id="504" w:name="_Toc84593958"/>
      <w:bookmarkStart w:id="505" w:name="_Toc85451833"/>
      <w:bookmarkStart w:id="506" w:name="_Toc85526764"/>
      <w:bookmarkStart w:id="507" w:name="_Toc85787179"/>
      <w:bookmarkStart w:id="508" w:name="_Toc964499330"/>
      <w:bookmarkStart w:id="509" w:name="_Toc117697221"/>
      <w:bookmarkStart w:id="510" w:name="_Toc147757367"/>
      <w:bookmarkStart w:id="511" w:name="_Toc148086996"/>
      <w:r w:rsidR="006F377C" w:rsidRPr="006E242A">
        <w:rPr>
          <w:rStyle w:val="Heading1Char"/>
          <w:color w:val="D83A37"/>
        </w:rPr>
        <w:lastRenderedPageBreak/>
        <w:t>Community education</w:t>
      </w:r>
      <w:bookmarkEnd w:id="504"/>
      <w:bookmarkEnd w:id="505"/>
      <w:bookmarkEnd w:id="506"/>
      <w:bookmarkEnd w:id="507"/>
      <w:bookmarkEnd w:id="508"/>
      <w:r w:rsidR="005C6536">
        <w:rPr>
          <w:rStyle w:val="Heading1Char"/>
          <w:color w:val="D83A37"/>
        </w:rPr>
        <w:t xml:space="preserve"> and training</w:t>
      </w:r>
      <w:bookmarkEnd w:id="509"/>
      <w:bookmarkEnd w:id="510"/>
      <w:bookmarkEnd w:id="511"/>
    </w:p>
    <w:p w14:paraId="0D869FF2" w14:textId="77777777" w:rsidR="0058445C" w:rsidRDefault="00E568D5" w:rsidP="006F377C">
      <w:r>
        <w:t xml:space="preserve">The Human Rights Act gives the Commission functions </w:t>
      </w:r>
      <w:r w:rsidR="0058445C">
        <w:t>to:</w:t>
      </w:r>
    </w:p>
    <w:p w14:paraId="16DD49CB" w14:textId="2E0595CD" w:rsidR="0058445C" w:rsidRPr="00AF4776" w:rsidRDefault="0058445C" w:rsidP="00E1244B">
      <w:pPr>
        <w:pStyle w:val="ListParagraph"/>
        <w:numPr>
          <w:ilvl w:val="0"/>
          <w:numId w:val="21"/>
        </w:numPr>
      </w:pPr>
      <w:r w:rsidRPr="00AF4776">
        <w:rPr>
          <w:rFonts w:eastAsiaTheme="minorHAnsi"/>
          <w:iCs w:val="0"/>
          <w:color w:val="auto"/>
          <w:szCs w:val="22"/>
        </w:rPr>
        <w:t>promote an understanding</w:t>
      </w:r>
      <w:r w:rsidR="00CA0FA3">
        <w:rPr>
          <w:rFonts w:eastAsiaTheme="minorHAnsi"/>
          <w:iCs w:val="0"/>
          <w:color w:val="auto"/>
          <w:szCs w:val="22"/>
        </w:rPr>
        <w:t xml:space="preserve"> and</w:t>
      </w:r>
      <w:r w:rsidRPr="00AF4776">
        <w:rPr>
          <w:rFonts w:eastAsiaTheme="minorHAnsi"/>
          <w:iCs w:val="0"/>
          <w:color w:val="auto"/>
          <w:szCs w:val="22"/>
        </w:rPr>
        <w:t xml:space="preserve"> acceptance, and </w:t>
      </w:r>
      <w:r w:rsidR="00CA0FA3">
        <w:rPr>
          <w:rFonts w:eastAsiaTheme="minorHAnsi"/>
          <w:iCs w:val="0"/>
          <w:color w:val="auto"/>
          <w:szCs w:val="22"/>
        </w:rPr>
        <w:t xml:space="preserve">the </w:t>
      </w:r>
      <w:r w:rsidRPr="00AF4776">
        <w:rPr>
          <w:rFonts w:eastAsiaTheme="minorHAnsi"/>
          <w:iCs w:val="0"/>
          <w:color w:val="auto"/>
          <w:szCs w:val="22"/>
        </w:rPr>
        <w:t>public discussion</w:t>
      </w:r>
      <w:r w:rsidR="00CA0FA3">
        <w:rPr>
          <w:rFonts w:eastAsiaTheme="minorHAnsi"/>
          <w:iCs w:val="0"/>
          <w:color w:val="auto"/>
          <w:szCs w:val="22"/>
        </w:rPr>
        <w:t>,</w:t>
      </w:r>
      <w:r w:rsidRPr="00AF4776">
        <w:rPr>
          <w:rFonts w:eastAsiaTheme="minorHAnsi"/>
          <w:iCs w:val="0"/>
          <w:color w:val="auto"/>
          <w:szCs w:val="22"/>
        </w:rPr>
        <w:t xml:space="preserve"> of human rights</w:t>
      </w:r>
    </w:p>
    <w:p w14:paraId="40A7F78E" w14:textId="77777777" w:rsidR="0058445C" w:rsidRPr="00AF4776" w:rsidRDefault="0058445C" w:rsidP="00E1244B">
      <w:pPr>
        <w:pStyle w:val="ListParagraph"/>
        <w:numPr>
          <w:ilvl w:val="0"/>
          <w:numId w:val="21"/>
        </w:numPr>
      </w:pPr>
      <w:r w:rsidRPr="00AF4776">
        <w:rPr>
          <w:rFonts w:eastAsiaTheme="minorHAnsi"/>
          <w:iCs w:val="0"/>
          <w:color w:val="auto"/>
          <w:szCs w:val="22"/>
        </w:rPr>
        <w:t>make information about human rights available to the community</w:t>
      </w:r>
    </w:p>
    <w:p w14:paraId="2DE2AACB" w14:textId="60D9F27B" w:rsidR="0058445C" w:rsidRDefault="0058445C" w:rsidP="00E1244B">
      <w:pPr>
        <w:pStyle w:val="ListParagraph"/>
        <w:numPr>
          <w:ilvl w:val="0"/>
          <w:numId w:val="21"/>
        </w:numPr>
      </w:pPr>
      <w:r w:rsidRPr="7CCBA865">
        <w:rPr>
          <w:color w:val="auto"/>
        </w:rPr>
        <w:t>provide education about human rights and the Act</w:t>
      </w:r>
      <w:r>
        <w:t>.</w:t>
      </w:r>
      <w:r w:rsidR="001F64EF">
        <w:rPr>
          <w:rStyle w:val="FootnoteReference"/>
        </w:rPr>
        <w:footnoteReference w:id="66"/>
      </w:r>
    </w:p>
    <w:p w14:paraId="57959FD5" w14:textId="6B8594B5" w:rsidR="006F377C" w:rsidRDefault="002267FE" w:rsidP="006F377C">
      <w:r>
        <w:t>This work is integral</w:t>
      </w:r>
      <w:r w:rsidR="006F377C">
        <w:t xml:space="preserve"> to </w:t>
      </w:r>
      <w:r w:rsidR="00950624">
        <w:t xml:space="preserve">achieving </w:t>
      </w:r>
      <w:r w:rsidR="007C6B4C">
        <w:t>the Act’s objectives</w:t>
      </w:r>
      <w:r w:rsidR="006F377C">
        <w:t xml:space="preserve"> of protecting and promoting human rights</w:t>
      </w:r>
      <w:r w:rsidR="009C51C6">
        <w:t>, building a</w:t>
      </w:r>
      <w:r w:rsidR="0097093C">
        <w:t xml:space="preserve"> </w:t>
      </w:r>
      <w:r w:rsidR="006F377C">
        <w:t xml:space="preserve">culture </w:t>
      </w:r>
      <w:r w:rsidR="0097093C">
        <w:t xml:space="preserve">in the public sector that </w:t>
      </w:r>
      <w:r w:rsidR="00ED3ABD">
        <w:t>respects human rights,</w:t>
      </w:r>
      <w:r w:rsidR="006F377C">
        <w:t xml:space="preserve"> and promoting a dialogue about the nature, meaning and scope of human rights.</w:t>
      </w:r>
      <w:r w:rsidR="006F377C">
        <w:rPr>
          <w:rStyle w:val="FootnoteReference"/>
        </w:rPr>
        <w:footnoteReference w:id="67"/>
      </w:r>
      <w:r w:rsidR="006F377C">
        <w:t xml:space="preserve"> </w:t>
      </w:r>
    </w:p>
    <w:p w14:paraId="3E175085" w14:textId="77777777" w:rsidR="003606C8" w:rsidRDefault="00A03253" w:rsidP="003606C8">
      <w:r>
        <w:t xml:space="preserve">After several years of </w:t>
      </w:r>
      <w:r w:rsidR="003606C8">
        <w:t xml:space="preserve">After several years of events being cancelled or held via alternative formats due to COVID-19, 2022-23 saw a strong return to face-to-face events. This year we took part in or attended over 50 events across the state – more than double the number we took part in in 2021-22 – including: </w:t>
      </w:r>
    </w:p>
    <w:p w14:paraId="1F78D875" w14:textId="3ED0D3E9" w:rsidR="003606C8" w:rsidRPr="002F72AD" w:rsidRDefault="003606C8" w:rsidP="002F72AD">
      <w:pPr>
        <w:pStyle w:val="Listparagraph-bulleted"/>
      </w:pPr>
      <w:r w:rsidRPr="002F72AD">
        <w:t xml:space="preserve">MOSAIC Multicultural Festival </w:t>
      </w:r>
    </w:p>
    <w:p w14:paraId="7A14C7AF" w14:textId="7E765865" w:rsidR="003606C8" w:rsidRPr="002F72AD" w:rsidRDefault="003606C8" w:rsidP="002F72AD">
      <w:pPr>
        <w:pStyle w:val="Listparagraph-bulleted"/>
      </w:pPr>
      <w:r w:rsidRPr="002F72AD">
        <w:t xml:space="preserve">Brisbane and Cairns Pride Fair Days </w:t>
      </w:r>
    </w:p>
    <w:p w14:paraId="0A3D73D9" w14:textId="1D2A180D" w:rsidR="003606C8" w:rsidRPr="002F72AD" w:rsidRDefault="003606C8" w:rsidP="002F72AD">
      <w:pPr>
        <w:pStyle w:val="Listparagraph-bulleted"/>
      </w:pPr>
      <w:r w:rsidRPr="002F72AD">
        <w:t xml:space="preserve">Rockhampton’s all abilities Beach Day Out </w:t>
      </w:r>
    </w:p>
    <w:p w14:paraId="7291F544" w14:textId="72E959DA" w:rsidR="003606C8" w:rsidRPr="002F72AD" w:rsidRDefault="003606C8" w:rsidP="002F72AD">
      <w:pPr>
        <w:pStyle w:val="Listparagraph-bulleted"/>
      </w:pPr>
      <w:r w:rsidRPr="002F72AD">
        <w:t xml:space="preserve">NAIDOC parades, fairs and Deadly Day Out in Townsville, Cairns, </w:t>
      </w:r>
      <w:proofErr w:type="gramStart"/>
      <w:r w:rsidRPr="002F72AD">
        <w:t>Rockhampton</w:t>
      </w:r>
      <w:proofErr w:type="gramEnd"/>
      <w:r w:rsidRPr="002F72AD">
        <w:t xml:space="preserve"> and Brisbane</w:t>
      </w:r>
    </w:p>
    <w:p w14:paraId="647B1CB3" w14:textId="7D28E3B2" w:rsidR="003606C8" w:rsidRPr="002F72AD" w:rsidRDefault="003606C8" w:rsidP="002F72AD">
      <w:pPr>
        <w:pStyle w:val="Listparagraph-bulleted"/>
      </w:pPr>
      <w:r w:rsidRPr="002F72AD">
        <w:t>QCOSS conference in Brisbane</w:t>
      </w:r>
    </w:p>
    <w:p w14:paraId="6208E78D" w14:textId="24B42C43" w:rsidR="003606C8" w:rsidRPr="002F72AD" w:rsidRDefault="003606C8" w:rsidP="002F72AD">
      <w:pPr>
        <w:pStyle w:val="Listparagraph-bulleted"/>
      </w:pPr>
      <w:r w:rsidRPr="002F72AD">
        <w:t>Islamic Society of Central Queensland’s first Youth Conference</w:t>
      </w:r>
    </w:p>
    <w:p w14:paraId="0AA7F4FA" w14:textId="2F12BEE9" w:rsidR="003606C8" w:rsidRPr="002F72AD" w:rsidRDefault="003606C8" w:rsidP="002F72AD">
      <w:pPr>
        <w:pStyle w:val="Listparagraph-bulleted"/>
      </w:pPr>
      <w:r w:rsidRPr="002F72AD">
        <w:t xml:space="preserve">Townsville citizenship ceremonies </w:t>
      </w:r>
    </w:p>
    <w:p w14:paraId="686DCBBF" w14:textId="7D32CFCD" w:rsidR="003606C8" w:rsidRPr="002F72AD" w:rsidRDefault="003606C8" w:rsidP="002F72AD">
      <w:pPr>
        <w:pStyle w:val="Listparagraph-bulleted"/>
      </w:pPr>
      <w:r w:rsidRPr="002F72AD">
        <w:t xml:space="preserve">Iftar dinners in Brisbane, </w:t>
      </w:r>
      <w:proofErr w:type="gramStart"/>
      <w:r w:rsidRPr="002F72AD">
        <w:t>Mareeba</w:t>
      </w:r>
      <w:proofErr w:type="gramEnd"/>
      <w:r w:rsidRPr="002F72AD">
        <w:t xml:space="preserve"> and Cairns </w:t>
      </w:r>
    </w:p>
    <w:p w14:paraId="572E4FAD" w14:textId="215ADF8A" w:rsidR="003606C8" w:rsidRPr="002F72AD" w:rsidRDefault="003606C8" w:rsidP="002F72AD">
      <w:pPr>
        <w:pStyle w:val="Listparagraph-bulleted"/>
      </w:pPr>
      <w:r w:rsidRPr="002F72AD">
        <w:t xml:space="preserve">Human Rights Week community conversation days across southeast Queensland </w:t>
      </w:r>
    </w:p>
    <w:p w14:paraId="26B39244" w14:textId="363E728C" w:rsidR="003606C8" w:rsidRPr="002F72AD" w:rsidRDefault="003606C8" w:rsidP="002F72AD">
      <w:pPr>
        <w:pStyle w:val="Listparagraph-bulleted"/>
      </w:pPr>
      <w:r w:rsidRPr="002F72AD">
        <w:t xml:space="preserve">Townsville International Women’s Day </w:t>
      </w:r>
    </w:p>
    <w:p w14:paraId="10955018" w14:textId="35FF0F2A" w:rsidR="00A03253" w:rsidRPr="002F72AD" w:rsidRDefault="003606C8" w:rsidP="002F72AD">
      <w:pPr>
        <w:pStyle w:val="Listparagraph-bulleted"/>
      </w:pPr>
      <w:r w:rsidRPr="002F72AD">
        <w:t>Market days and Orientation Week events at James Cook University’s Townsville and Cairns campuses and Central Queensland University.</w:t>
      </w:r>
    </w:p>
    <w:p w14:paraId="18C675F9" w14:textId="7303FF6F" w:rsidR="00713652" w:rsidRPr="0093448F" w:rsidRDefault="00713652" w:rsidP="005C6536">
      <w:pPr>
        <w:pStyle w:val="Heading2"/>
        <w:rPr>
          <w:color w:val="D83A37"/>
        </w:rPr>
      </w:pPr>
      <w:bookmarkStart w:id="512" w:name="_Toc117697222"/>
      <w:bookmarkStart w:id="513" w:name="_Toc117697929"/>
      <w:bookmarkStart w:id="514" w:name="_Toc147757368"/>
      <w:bookmarkStart w:id="515" w:name="_Toc148086997"/>
      <w:r w:rsidRPr="0093448F">
        <w:rPr>
          <w:color w:val="D83A37"/>
        </w:rPr>
        <w:t>Training for public entities</w:t>
      </w:r>
      <w:bookmarkEnd w:id="512"/>
      <w:bookmarkEnd w:id="513"/>
      <w:bookmarkEnd w:id="514"/>
      <w:bookmarkEnd w:id="515"/>
    </w:p>
    <w:p w14:paraId="3D441CB7" w14:textId="39C650F5" w:rsidR="00374E71" w:rsidRPr="007D63A1" w:rsidRDefault="0038396F" w:rsidP="006F377C">
      <w:r>
        <w:t xml:space="preserve">In addition to human rights complaint handling functions, the </w:t>
      </w:r>
      <w:r w:rsidR="007D78FD">
        <w:t>Commission provides education and training to government</w:t>
      </w:r>
      <w:r w:rsidR="00117975">
        <w:t xml:space="preserve"> </w:t>
      </w:r>
      <w:r w:rsidR="007D78FD">
        <w:t>and functional public entities</w:t>
      </w:r>
      <w:r w:rsidR="00101240">
        <w:t xml:space="preserve"> (as well as private </w:t>
      </w:r>
      <w:r w:rsidR="00357C7A">
        <w:t xml:space="preserve">and not-for-profit </w:t>
      </w:r>
      <w:r w:rsidR="00101240">
        <w:t>sector</w:t>
      </w:r>
      <w:r w:rsidR="00357C7A">
        <w:t>s</w:t>
      </w:r>
      <w:r w:rsidR="00101240">
        <w:t>)</w:t>
      </w:r>
      <w:r w:rsidR="0041586E">
        <w:t xml:space="preserve">, and in the financial year delivered </w:t>
      </w:r>
      <w:r w:rsidR="00AD5C7E">
        <w:t>56</w:t>
      </w:r>
      <w:r w:rsidR="0041586E">
        <w:t xml:space="preserve"> </w:t>
      </w:r>
      <w:r w:rsidR="0041586E" w:rsidRPr="005131C9">
        <w:rPr>
          <w:i/>
        </w:rPr>
        <w:t>I</w:t>
      </w:r>
      <w:r w:rsidR="0041586E" w:rsidRPr="27274A20">
        <w:rPr>
          <w:i/>
        </w:rPr>
        <w:t>ntroduction to the Human Rights Act</w:t>
      </w:r>
      <w:r w:rsidR="0041586E">
        <w:t xml:space="preserve"> </w:t>
      </w:r>
      <w:r w:rsidR="00684865">
        <w:t>sessions</w:t>
      </w:r>
      <w:r w:rsidR="00102E2B">
        <w:t xml:space="preserve">. The Commission delivered </w:t>
      </w:r>
      <w:r w:rsidR="007D63A1">
        <w:t xml:space="preserve">10 sessions on </w:t>
      </w:r>
      <w:r w:rsidR="007D63A1" w:rsidRPr="27274A20">
        <w:rPr>
          <w:i/>
        </w:rPr>
        <w:t xml:space="preserve">Human Rights Act </w:t>
      </w:r>
      <w:r w:rsidR="007D63A1">
        <w:rPr>
          <w:i/>
          <w:iCs/>
        </w:rPr>
        <w:t xml:space="preserve">for community advocates </w:t>
      </w:r>
      <w:r w:rsidR="007D63A1">
        <w:t xml:space="preserve">and 3 sessions on </w:t>
      </w:r>
      <w:r w:rsidR="007D63A1">
        <w:rPr>
          <w:i/>
          <w:iCs/>
        </w:rPr>
        <w:t>Human Rights Act for legal advocates</w:t>
      </w:r>
      <w:r w:rsidR="007D63A1">
        <w:t>.</w:t>
      </w:r>
    </w:p>
    <w:p w14:paraId="2FA21C75" w14:textId="02689C64" w:rsidR="007D63A1" w:rsidRDefault="00142E04" w:rsidP="006F377C">
      <w:r>
        <w:t>F</w:t>
      </w:r>
      <w:r w:rsidR="009F3184">
        <w:t xml:space="preserve">ace-to-face training is </w:t>
      </w:r>
      <w:r w:rsidR="00083E3F">
        <w:t xml:space="preserve">complemented by </w:t>
      </w:r>
      <w:r>
        <w:t xml:space="preserve">the Commission’s </w:t>
      </w:r>
      <w:r w:rsidR="00B12293">
        <w:t>online learning modules</w:t>
      </w:r>
      <w:r w:rsidR="00083E3F">
        <w:t xml:space="preserve">, </w:t>
      </w:r>
      <w:r w:rsidR="007D63A1">
        <w:t xml:space="preserve">which have been increasing in popularity in </w:t>
      </w:r>
      <w:r w:rsidR="000610E6">
        <w:t>last 3 years.</w:t>
      </w:r>
    </w:p>
    <w:p w14:paraId="68C8372E" w14:textId="37227952" w:rsidR="007D78FD" w:rsidRDefault="00B12293" w:rsidP="006F377C">
      <w:r>
        <w:lastRenderedPageBreak/>
        <w:t>The</w:t>
      </w:r>
      <w:r w:rsidR="003E5A5A">
        <w:t xml:space="preserve"> online</w:t>
      </w:r>
      <w:r>
        <w:t xml:space="preserve"> </w:t>
      </w:r>
      <w:r w:rsidRPr="005131C9">
        <w:rPr>
          <w:i/>
          <w:iCs/>
        </w:rPr>
        <w:t>Introduction to the Human Rights Act</w:t>
      </w:r>
      <w:r w:rsidDel="00B12293">
        <w:t xml:space="preserve"> </w:t>
      </w:r>
      <w:r>
        <w:t xml:space="preserve">module was completed by </w:t>
      </w:r>
      <w:r w:rsidR="007A0DA3">
        <w:t>1813</w:t>
      </w:r>
      <w:r w:rsidR="00DC27CB">
        <w:t xml:space="preserve"> </w:t>
      </w:r>
      <w:r w:rsidR="004A6856">
        <w:t xml:space="preserve">people </w:t>
      </w:r>
      <w:r w:rsidR="000E0DF4">
        <w:t xml:space="preserve">and </w:t>
      </w:r>
      <w:r w:rsidR="007D7BB0">
        <w:t>5740</w:t>
      </w:r>
      <w:r w:rsidR="000E0DF4">
        <w:t xml:space="preserve"> </w:t>
      </w:r>
      <w:r w:rsidR="009F3184">
        <w:t>people</w:t>
      </w:r>
      <w:r w:rsidR="000E0DF4">
        <w:t xml:space="preserve"> completed </w:t>
      </w:r>
      <w:r w:rsidR="004A6856">
        <w:t>the</w:t>
      </w:r>
      <w:r w:rsidR="00672ECB">
        <w:t xml:space="preserve"> </w:t>
      </w:r>
      <w:proofErr w:type="gramStart"/>
      <w:r w:rsidR="00672ECB" w:rsidRPr="005131C9">
        <w:rPr>
          <w:i/>
        </w:rPr>
        <w:t>Public</w:t>
      </w:r>
      <w:proofErr w:type="gramEnd"/>
      <w:r w:rsidR="00672ECB" w:rsidRPr="005131C9">
        <w:rPr>
          <w:i/>
        </w:rPr>
        <w:t xml:space="preserve"> entities and the Queensland Human Rights Act</w:t>
      </w:r>
      <w:r w:rsidR="009F3184" w:rsidRPr="005131C9">
        <w:rPr>
          <w:i/>
          <w:iCs/>
        </w:rPr>
        <w:t xml:space="preserve"> </w:t>
      </w:r>
      <w:r w:rsidR="009F3184">
        <w:t>module</w:t>
      </w:r>
      <w:r w:rsidR="00672ECB">
        <w:t xml:space="preserve">. </w:t>
      </w:r>
    </w:p>
    <w:p w14:paraId="3C55EC6B" w14:textId="6525F746" w:rsidR="001D1B2E" w:rsidRPr="001D1B2E" w:rsidRDefault="001D1B2E" w:rsidP="006F377C">
      <w:r w:rsidRPr="003C6B4D">
        <w:t xml:space="preserve">In addition to the </w:t>
      </w:r>
      <w:proofErr w:type="gramStart"/>
      <w:r w:rsidRPr="003C6B4D">
        <w:t>publicly-available</w:t>
      </w:r>
      <w:proofErr w:type="gramEnd"/>
      <w:r w:rsidRPr="003C6B4D">
        <w:t xml:space="preserve"> modules</w:t>
      </w:r>
      <w:r>
        <w:t xml:space="preserve">, </w:t>
      </w:r>
      <w:r w:rsidRPr="003C6B4D">
        <w:t xml:space="preserve">a </w:t>
      </w:r>
      <w:bookmarkStart w:id="516" w:name="_Hlk106090949"/>
      <w:r w:rsidRPr="003C6B4D">
        <w:t>tailored ‘Public</w:t>
      </w:r>
      <w:r>
        <w:t xml:space="preserve"> e</w:t>
      </w:r>
      <w:r w:rsidRPr="003C6B4D">
        <w:t xml:space="preserve">ntities and the </w:t>
      </w:r>
      <w:r w:rsidRPr="003C6B4D">
        <w:rPr>
          <w:i/>
          <w:iCs/>
        </w:rPr>
        <w:t xml:space="preserve">Queensland Human Rights Act 2019’ </w:t>
      </w:r>
      <w:r w:rsidRPr="003C6B4D">
        <w:t xml:space="preserve">module </w:t>
      </w:r>
      <w:r>
        <w:t xml:space="preserve">was developed </w:t>
      </w:r>
      <w:r w:rsidRPr="003C6B4D">
        <w:t xml:space="preserve">for the Department </w:t>
      </w:r>
      <w:r>
        <w:t xml:space="preserve">of </w:t>
      </w:r>
      <w:r w:rsidRPr="003C6B4D">
        <w:t xml:space="preserve">Children, Youth Justice and Multicultural Affairs. </w:t>
      </w:r>
      <w:bookmarkEnd w:id="516"/>
      <w:r>
        <w:t>This module was completed by an 1,103 people.</w:t>
      </w:r>
    </w:p>
    <w:p w14:paraId="135FEECD" w14:textId="77777777" w:rsidR="00BC6D97" w:rsidRPr="006E242A" w:rsidRDefault="00BC6D97" w:rsidP="00BC6D97">
      <w:pPr>
        <w:pStyle w:val="Heading2"/>
        <w:rPr>
          <w:color w:val="D83A37"/>
        </w:rPr>
      </w:pPr>
      <w:bookmarkStart w:id="517" w:name="_Toc147757369"/>
      <w:bookmarkStart w:id="518" w:name="_Toc148086998"/>
      <w:r w:rsidRPr="006E242A">
        <w:rPr>
          <w:color w:val="D83A37"/>
        </w:rPr>
        <w:t>Human Rights Week</w:t>
      </w:r>
      <w:bookmarkEnd w:id="517"/>
      <w:bookmarkEnd w:id="518"/>
    </w:p>
    <w:p w14:paraId="6258F581" w14:textId="77777777" w:rsidR="00BC6D97" w:rsidRDefault="00BC6D97" w:rsidP="00BC6D97">
      <w:r>
        <w:t xml:space="preserve">As part of our objective to provide education and awareness about human rights to the community, the Commission runs an annual </w:t>
      </w:r>
      <w:r w:rsidRPr="00A21D7D">
        <w:t xml:space="preserve">Human Rights </w:t>
      </w:r>
      <w:r>
        <w:t>Week</w:t>
      </w:r>
      <w:r w:rsidRPr="00A21D7D">
        <w:t xml:space="preserve"> campaign</w:t>
      </w:r>
      <w:r>
        <w:t xml:space="preserve"> starting on</w:t>
      </w:r>
      <w:r w:rsidRPr="00A21D7D">
        <w:t xml:space="preserve"> </w:t>
      </w:r>
      <w:r>
        <w:t xml:space="preserve">1 December and culminating on Human Rights Day on 10 December. </w:t>
      </w:r>
    </w:p>
    <w:p w14:paraId="09CF3733" w14:textId="77777777" w:rsidR="00BC6D97" w:rsidRDefault="00BC6D97" w:rsidP="00BC6D97">
      <w:r>
        <w:t xml:space="preserve">As with other events this year, more face-to-face activity was possible in 2022-23 than the preceding years and we were able to augment our online awareness activities with more in-person events. </w:t>
      </w:r>
    </w:p>
    <w:p w14:paraId="6D855121" w14:textId="77777777" w:rsidR="00BC6D97" w:rsidRDefault="00BC6D97" w:rsidP="00BC6D97">
      <w:r>
        <w:t xml:space="preserve">This fit well with our theme for Human Rights Week 2022, ‘Close to Home’. Close to Home aimed to focus on human rights at a local level, helping people and their communities to know the Act, to share it, and to use it. </w:t>
      </w:r>
    </w:p>
    <w:p w14:paraId="2E864245" w14:textId="77777777" w:rsidR="00BC6D97" w:rsidRPr="00E914D6" w:rsidRDefault="00BC6D97" w:rsidP="00BC6D97">
      <w:r w:rsidRPr="00E914D6">
        <w:t>Human Rights Week opened with a forum on the implementation of the Optional Protocol to the Convention Against Torture and Other Cruel, Inhuman or Degrading Treatment (often referred to simply as OPCAT). OPCAT is an international agreement aiming to prevent the mistreatment of people in detention. We co-convened the forum with the Public Advocate and Queensland Advocacy for Inclusion on 1 December in Brisbane, and o</w:t>
      </w:r>
      <w:r w:rsidRPr="00E914D6">
        <w:rPr>
          <w:shd w:val="clear" w:color="auto" w:fill="FFFFFF"/>
        </w:rPr>
        <w:t>ver 120 participants gathered to call on state government to prioritise the commencement of independent oversight of prisons, youth detention centres, locked mental health wards, and state-run aged care centres.</w:t>
      </w:r>
    </w:p>
    <w:p w14:paraId="6FA91E77" w14:textId="5ACA2B12" w:rsidR="00BC6D97" w:rsidRDefault="00BC6D97" w:rsidP="00BC6D97">
      <w:r>
        <w:t>In keeping with the ‘Close t</w:t>
      </w:r>
      <w:r w:rsidR="008B3C55">
        <w:softHyphen/>
      </w:r>
      <w:r w:rsidR="008B3C55">
        <w:softHyphen/>
      </w:r>
      <w:r w:rsidR="008B3C55">
        <w:softHyphen/>
      </w:r>
      <w:r w:rsidR="008B3C55">
        <w:softHyphen/>
      </w:r>
      <w:r w:rsidR="008B3C55">
        <w:softHyphen/>
      </w:r>
      <w:r>
        <w:t xml:space="preserve">o Home’ theme, we held several community conversation days across southeast Queensland during Human Rights Week, which provided an opportunity for people to come together to discuss human rights and discrimination, and to find out about or connect with services or campaigns happening in their local community. These events incorporated free human rights training for community advocates, which we also offered online during Human Rights Week for people who </w:t>
      </w:r>
      <w:proofErr w:type="gramStart"/>
      <w:r>
        <w:t>weren’t</w:t>
      </w:r>
      <w:proofErr w:type="gramEnd"/>
      <w:r>
        <w:t xml:space="preserve"> able to make it to a face-to-face event. </w:t>
      </w:r>
    </w:p>
    <w:p w14:paraId="0D8DC8E0" w14:textId="1E680701" w:rsidR="00BC6D97" w:rsidRDefault="00BC6D97" w:rsidP="006F377C">
      <w:r>
        <w:t>We also ran free introductory human rights training in Townsville, a pop-up information stall in Cairns, and free webinars on Queensland’s Anti-Discrimination and Human Rights Acts. Daily spotlights on our website and across our socials highlighted key human rights issues in Queensland, including accessibility, climate change, housing, and First Nations Justice.</w:t>
      </w:r>
    </w:p>
    <w:p w14:paraId="198CFA3C" w14:textId="2B307B76" w:rsidR="0023788D" w:rsidRDefault="0023788D" w:rsidP="0023788D">
      <w:pPr>
        <w:pStyle w:val="Heading2"/>
        <w:rPr>
          <w:color w:val="D83A37"/>
        </w:rPr>
      </w:pPr>
      <w:bookmarkStart w:id="519" w:name="_Toc147757370"/>
      <w:bookmarkStart w:id="520" w:name="_Toc148086999"/>
      <w:r w:rsidRPr="0023788D">
        <w:rPr>
          <w:color w:val="D83A37"/>
        </w:rPr>
        <w:lastRenderedPageBreak/>
        <w:t>Aboriginal and Torre</w:t>
      </w:r>
      <w:r>
        <w:rPr>
          <w:color w:val="D83A37"/>
        </w:rPr>
        <w:t>s Strait Islander community engagement</w:t>
      </w:r>
      <w:bookmarkEnd w:id="519"/>
      <w:bookmarkEnd w:id="520"/>
    </w:p>
    <w:p w14:paraId="724321A8" w14:textId="224EC386" w:rsidR="00160844" w:rsidRDefault="00160844" w:rsidP="00F74ED7">
      <w:r>
        <w:t xml:space="preserve">The role of the Aboriginal and Torres Strait Islander engagement unit includes </w:t>
      </w:r>
      <w:r w:rsidR="00D73351" w:rsidRPr="00D73351">
        <w:t>promoting and protecting the rights of Aboriginal peoples and Torres Strait Islander peoples.</w:t>
      </w:r>
    </w:p>
    <w:p w14:paraId="22BA8E82" w14:textId="5E9C5465" w:rsidR="00F74ED7" w:rsidRPr="00D042FF" w:rsidRDefault="00D73351" w:rsidP="00F74ED7">
      <w:r>
        <w:t>This year, t</w:t>
      </w:r>
      <w:r w:rsidR="00F74ED7" w:rsidRPr="00D042FF">
        <w:t xml:space="preserve">raining sessions on the Human Rights Act were conducted with staff from an Aboriginal and Torres Strait Islander healthcare service provider. </w:t>
      </w:r>
    </w:p>
    <w:p w14:paraId="35128665" w14:textId="41F08606" w:rsidR="00F74ED7" w:rsidRPr="00F74ED7" w:rsidRDefault="00F74ED7" w:rsidP="00F74ED7">
      <w:r w:rsidRPr="00D042FF">
        <w:t xml:space="preserve">In </w:t>
      </w:r>
      <w:proofErr w:type="gramStart"/>
      <w:r>
        <w:t>April</w:t>
      </w:r>
      <w:proofErr w:type="gramEnd"/>
      <w:r w:rsidRPr="00D042FF">
        <w:t xml:space="preserve"> </w:t>
      </w:r>
      <w:r w:rsidR="000F7B09">
        <w:t>the engagement unit</w:t>
      </w:r>
      <w:r w:rsidRPr="00D042FF">
        <w:t xml:space="preserve"> had the opportunity to speak about the role of the </w:t>
      </w:r>
      <w:r>
        <w:t>C</w:t>
      </w:r>
      <w:r w:rsidRPr="00D042FF">
        <w:t>ommission and the Human Rights Act to representatives from 17 First Nations councils at a Local Government A</w:t>
      </w:r>
      <w:r>
        <w:t>ssociation</w:t>
      </w:r>
      <w:r w:rsidRPr="00D042FF">
        <w:t xml:space="preserve"> Queensland forum in Cairns.</w:t>
      </w:r>
    </w:p>
    <w:p w14:paraId="1E0D7E16" w14:textId="0C81834C" w:rsidR="00113760" w:rsidRDefault="00113760" w:rsidP="005C6536">
      <w:pPr>
        <w:pStyle w:val="Heading2"/>
      </w:pPr>
      <w:bookmarkStart w:id="521" w:name="_Toc117697224"/>
      <w:bookmarkStart w:id="522" w:name="_Toc117697931"/>
      <w:bookmarkStart w:id="523" w:name="_Toc147757371"/>
      <w:bookmarkStart w:id="524" w:name="_Toc148087000"/>
      <w:r w:rsidRPr="0093448F">
        <w:rPr>
          <w:color w:val="D83A37"/>
        </w:rPr>
        <w:t>Website</w:t>
      </w:r>
      <w:bookmarkEnd w:id="521"/>
      <w:bookmarkEnd w:id="522"/>
      <w:bookmarkEnd w:id="523"/>
      <w:bookmarkEnd w:id="524"/>
    </w:p>
    <w:p w14:paraId="07CF7521" w14:textId="7980FCC8" w:rsidR="006459B0" w:rsidRDefault="0B0B72D9" w:rsidP="27274A20">
      <w:pPr>
        <w:rPr>
          <w:rFonts w:eastAsia="Arial" w:cs="Arial"/>
        </w:rPr>
      </w:pPr>
      <w:r>
        <w:t xml:space="preserve">The Commission’s website remained a key source of information for the community about their rights. </w:t>
      </w:r>
      <w:r w:rsidR="00D24D29">
        <w:t>General information</w:t>
      </w:r>
      <w:r w:rsidR="000E266F">
        <w:t xml:space="preserve"> on human rights law</w:t>
      </w:r>
      <w:r w:rsidR="00D24D29">
        <w:t xml:space="preserve">, </w:t>
      </w:r>
      <w:r w:rsidR="00486BD2">
        <w:t>the ‘right to recognition and equality before the law</w:t>
      </w:r>
      <w:r w:rsidR="00C47232">
        <w:t>’, ‘right to life’ and ‘right to liberty and security of person’ pages were</w:t>
      </w:r>
      <w:r w:rsidR="00D24D29">
        <w:t xml:space="preserve"> in the top ten most accessed pages on the site in the reporting period.</w:t>
      </w:r>
    </w:p>
    <w:p w14:paraId="269BE9E9" w14:textId="1438C520" w:rsidR="007F00F7" w:rsidRPr="0093448F" w:rsidRDefault="007F00F7" w:rsidP="005C6536">
      <w:pPr>
        <w:pStyle w:val="Heading2"/>
        <w:rPr>
          <w:color w:val="D83A37"/>
        </w:rPr>
      </w:pPr>
      <w:bookmarkStart w:id="525" w:name="_Toc117697225"/>
      <w:bookmarkStart w:id="526" w:name="_Toc117697932"/>
      <w:bookmarkStart w:id="527" w:name="_Toc147757372"/>
      <w:bookmarkStart w:id="528" w:name="_Toc148087001"/>
      <w:r w:rsidRPr="0093448F">
        <w:rPr>
          <w:color w:val="D83A37"/>
        </w:rPr>
        <w:t>Consultation and engagement</w:t>
      </w:r>
      <w:bookmarkEnd w:id="525"/>
      <w:bookmarkEnd w:id="526"/>
      <w:bookmarkEnd w:id="527"/>
      <w:bookmarkEnd w:id="528"/>
    </w:p>
    <w:p w14:paraId="2964AB89" w14:textId="590353F6" w:rsidR="0055372E" w:rsidRPr="00F0138C" w:rsidRDefault="00A53744" w:rsidP="27274A20">
      <w:pPr>
        <w:rPr>
          <w:rFonts w:eastAsia="Arial" w:cs="Arial"/>
        </w:rPr>
      </w:pPr>
      <w:r>
        <w:rPr>
          <w:rFonts w:eastAsia="Arial" w:cs="Arial"/>
        </w:rPr>
        <w:t xml:space="preserve">The Commission </w:t>
      </w:r>
      <w:r w:rsidR="008849B4">
        <w:rPr>
          <w:rFonts w:eastAsia="Arial" w:cs="Arial"/>
        </w:rPr>
        <w:t>continues to</w:t>
      </w:r>
      <w:r w:rsidR="00A33341">
        <w:rPr>
          <w:rFonts w:eastAsia="Arial" w:cs="Arial"/>
        </w:rPr>
        <w:t xml:space="preserve"> </w:t>
      </w:r>
      <w:r w:rsidR="008849B4">
        <w:rPr>
          <w:rFonts w:eastAsia="Arial" w:cs="Arial"/>
        </w:rPr>
        <w:t xml:space="preserve">facilitate consultation groups to </w:t>
      </w:r>
      <w:r w:rsidR="00E55901">
        <w:rPr>
          <w:rFonts w:eastAsia="Arial" w:cs="Arial"/>
        </w:rPr>
        <w:t>contribute towards</w:t>
      </w:r>
      <w:r w:rsidR="008849B4">
        <w:rPr>
          <w:rFonts w:eastAsia="Arial" w:cs="Arial"/>
        </w:rPr>
        <w:t xml:space="preserve"> build</w:t>
      </w:r>
      <w:r w:rsidR="00116E57">
        <w:rPr>
          <w:rFonts w:eastAsia="Arial" w:cs="Arial"/>
        </w:rPr>
        <w:t>ing</w:t>
      </w:r>
      <w:r w:rsidR="008849B4">
        <w:rPr>
          <w:rFonts w:eastAsia="Arial" w:cs="Arial"/>
        </w:rPr>
        <w:t xml:space="preserve"> a culture of human rights</w:t>
      </w:r>
      <w:r w:rsidR="003D7C07">
        <w:rPr>
          <w:rFonts w:eastAsia="Arial" w:cs="Arial"/>
        </w:rPr>
        <w:t xml:space="preserve"> in the legal a</w:t>
      </w:r>
      <w:r w:rsidR="00116E57">
        <w:rPr>
          <w:rFonts w:eastAsia="Arial" w:cs="Arial"/>
        </w:rPr>
        <w:t>nd academic</w:t>
      </w:r>
      <w:r w:rsidR="003D7C07">
        <w:rPr>
          <w:rFonts w:eastAsia="Arial" w:cs="Arial"/>
        </w:rPr>
        <w:t xml:space="preserve"> </w:t>
      </w:r>
      <w:r w:rsidR="003D7C07" w:rsidRPr="00F0138C">
        <w:rPr>
          <w:rFonts w:eastAsia="Arial" w:cs="Arial"/>
        </w:rPr>
        <w:t>sectors</w:t>
      </w:r>
      <w:r w:rsidR="008849B4" w:rsidRPr="00F0138C">
        <w:rPr>
          <w:rFonts w:eastAsia="Arial" w:cs="Arial"/>
        </w:rPr>
        <w:t>:</w:t>
      </w:r>
    </w:p>
    <w:p w14:paraId="20024C8F" w14:textId="75699B1E" w:rsidR="00E55901" w:rsidRPr="00F0138C" w:rsidRDefault="00E55901" w:rsidP="005C6536">
      <w:pPr>
        <w:pStyle w:val="ListParagraph"/>
        <w:numPr>
          <w:ilvl w:val="0"/>
          <w:numId w:val="21"/>
        </w:numPr>
      </w:pPr>
      <w:r w:rsidRPr="00F0138C">
        <w:t xml:space="preserve">Queensland Academics Human Rights Group: academics undertaking research and sharing information to support Queensland’s developing human rights culture </w:t>
      </w:r>
    </w:p>
    <w:p w14:paraId="4DC8F02A" w14:textId="1F4BA357" w:rsidR="47689E4B" w:rsidRPr="00C75CE0" w:rsidRDefault="0078116E" w:rsidP="00F0138C">
      <w:pPr>
        <w:pStyle w:val="ListParagraph"/>
        <w:numPr>
          <w:ilvl w:val="0"/>
          <w:numId w:val="21"/>
        </w:numPr>
      </w:pPr>
      <w:r w:rsidRPr="00F0138C">
        <w:t>Queensland Human Rights Advocates Group: lawyers and advocates who work in discrimination and human rights law</w:t>
      </w:r>
      <w:r w:rsidR="005C6536" w:rsidRPr="00F0138C">
        <w:t>.</w:t>
      </w:r>
      <w:r w:rsidR="006F377C" w:rsidRPr="00F0138C">
        <w:t xml:space="preserve"> </w:t>
      </w:r>
    </w:p>
    <w:p w14:paraId="15CA265E" w14:textId="77777777" w:rsidR="00340A84" w:rsidRDefault="00541A9A" w:rsidP="00340A84">
      <w:pPr>
        <w:pStyle w:val="Heading2"/>
        <w:rPr>
          <w:color w:val="D83A37"/>
        </w:rPr>
      </w:pPr>
      <w:bookmarkStart w:id="529" w:name="_Toc147757373"/>
      <w:bookmarkStart w:id="530" w:name="_Toc148087002"/>
      <w:r>
        <w:rPr>
          <w:color w:val="D83A37"/>
        </w:rPr>
        <w:t xml:space="preserve">Community </w:t>
      </w:r>
      <w:r w:rsidR="00340A84">
        <w:rPr>
          <w:color w:val="D83A37"/>
        </w:rPr>
        <w:t>attitudes</w:t>
      </w:r>
      <w:r>
        <w:rPr>
          <w:color w:val="D83A37"/>
        </w:rPr>
        <w:t xml:space="preserve"> to human rights</w:t>
      </w:r>
      <w:bookmarkEnd w:id="529"/>
      <w:bookmarkEnd w:id="530"/>
      <w:r w:rsidRPr="0093448F">
        <w:rPr>
          <w:color w:val="D83A37"/>
        </w:rPr>
        <w:t xml:space="preserve"> </w:t>
      </w:r>
    </w:p>
    <w:p w14:paraId="17AB334A" w14:textId="2001F9FE" w:rsidR="00FB69A5" w:rsidRDefault="007276B4" w:rsidP="00340A84">
      <w:r>
        <w:t xml:space="preserve">Between July and August 2021, researchers from Griffith University conducted a community survey to identify attitudes to human rights in Queensland, the adequacy of Queensland’s human rights performance, and </w:t>
      </w:r>
      <w:r w:rsidR="004D6B3C">
        <w:t xml:space="preserve">to gauge levels of support for the </w:t>
      </w:r>
      <w:r w:rsidR="00AE1F65">
        <w:t xml:space="preserve">then new </w:t>
      </w:r>
      <w:r w:rsidR="004D6B3C">
        <w:t xml:space="preserve">Human Rights Act. </w:t>
      </w:r>
    </w:p>
    <w:p w14:paraId="64D8AFFF" w14:textId="34A4A552" w:rsidR="00340A84" w:rsidRDefault="004508EE" w:rsidP="00340A84">
      <w:r>
        <w:t>Their findings</w:t>
      </w:r>
      <w:r w:rsidR="00500C27">
        <w:t xml:space="preserve"> included that there is great support for human rights</w:t>
      </w:r>
      <w:r w:rsidR="00764528">
        <w:t xml:space="preserve">, </w:t>
      </w:r>
      <w:r w:rsidR="00982550">
        <w:t xml:space="preserve">general </w:t>
      </w:r>
      <w:r w:rsidR="00764528">
        <w:t>confidence that rights are well protected</w:t>
      </w:r>
      <w:r w:rsidR="00982550">
        <w:t xml:space="preserve"> in Queensland</w:t>
      </w:r>
      <w:r w:rsidR="00764528">
        <w:t xml:space="preserve">, but there were </w:t>
      </w:r>
      <w:proofErr w:type="gramStart"/>
      <w:r w:rsidR="00764528">
        <w:t>particular concerns</w:t>
      </w:r>
      <w:proofErr w:type="gramEnd"/>
      <w:r w:rsidR="00764528">
        <w:t xml:space="preserve"> about certain sectors including aged care facilities and prisons.</w:t>
      </w:r>
      <w:r w:rsidR="00982550">
        <w:t xml:space="preserve"> </w:t>
      </w:r>
      <w:r w:rsidR="00806478">
        <w:t xml:space="preserve">Of most importance to </w:t>
      </w:r>
      <w:r w:rsidR="00FB69A5">
        <w:t>2021</w:t>
      </w:r>
      <w:r w:rsidR="00806478">
        <w:t xml:space="preserve"> participants </w:t>
      </w:r>
      <w:r w:rsidR="00FB69A5">
        <w:t>were</w:t>
      </w:r>
      <w:r w:rsidR="00806478">
        <w:t xml:space="preserve"> the </w:t>
      </w:r>
      <w:r w:rsidR="008929C0">
        <w:t>rights of children, the elderly and in healthcare.</w:t>
      </w:r>
      <w:r w:rsidR="00AF3599">
        <w:t xml:space="preserve"> The researchers concluded that more work needed to be done to </w:t>
      </w:r>
      <w:r w:rsidR="00C33E8B">
        <w:lastRenderedPageBreak/>
        <w:t xml:space="preserve">develop public knowledge of the legislation and the </w:t>
      </w:r>
      <w:r w:rsidR="002A6AF7">
        <w:t>free complaints process offered by the Commission.</w:t>
      </w:r>
      <w:r w:rsidR="002A6AF7">
        <w:rPr>
          <w:rStyle w:val="FootnoteReference"/>
        </w:rPr>
        <w:footnoteReference w:id="68"/>
      </w:r>
    </w:p>
    <w:p w14:paraId="5452CE77" w14:textId="0FA7D28A" w:rsidR="00B013AD" w:rsidRPr="00B013AD" w:rsidRDefault="0022520C" w:rsidP="00B013AD">
      <w:pPr>
        <w:rPr>
          <w:rFonts w:eastAsiaTheme="minorEastAsia"/>
          <w:iCs/>
          <w:color w:val="000000" w:themeColor="text1"/>
          <w:szCs w:val="20"/>
        </w:rPr>
      </w:pPr>
      <w:r>
        <w:t>In</w:t>
      </w:r>
      <w:r w:rsidR="00B013AD" w:rsidRPr="00B013AD">
        <w:t xml:space="preserve"> late June 2023, the survey was conducted once again, marking approximately two years since the initial survey. Although a comprehensive analysis of the survey results is pending, the Commission has taken a keen interest in a few preliminary findings:</w:t>
      </w:r>
    </w:p>
    <w:p w14:paraId="15FCAF1F" w14:textId="15C673E6" w:rsidR="0093187C" w:rsidRDefault="00010DC0" w:rsidP="005519B9">
      <w:pPr>
        <w:pStyle w:val="ListParagraph"/>
        <w:numPr>
          <w:ilvl w:val="0"/>
          <w:numId w:val="21"/>
        </w:numPr>
      </w:pPr>
      <w:r>
        <w:t>Consistent with 2 years ago, t</w:t>
      </w:r>
      <w:r w:rsidR="0062473F">
        <w:t>he community continues t</w:t>
      </w:r>
      <w:r w:rsidR="00A91D30">
        <w:t xml:space="preserve">o consider that protection of human rights and dignity </w:t>
      </w:r>
      <w:r w:rsidR="00250033">
        <w:t xml:space="preserve">is </w:t>
      </w:r>
      <w:r>
        <w:t>both vital</w:t>
      </w:r>
      <w:r w:rsidR="00CB70F3">
        <w:t xml:space="preserve"> </w:t>
      </w:r>
      <w:r w:rsidR="00DD4920">
        <w:t>(</w:t>
      </w:r>
      <w:r w:rsidR="00661670">
        <w:t xml:space="preserve">92%) </w:t>
      </w:r>
      <w:r w:rsidR="00CB70F3">
        <w:t>and relevant to them as individuals</w:t>
      </w:r>
      <w:r w:rsidR="00661670">
        <w:t xml:space="preserve"> (8</w:t>
      </w:r>
      <w:r w:rsidR="005F643A">
        <w:t>5%)</w:t>
      </w:r>
    </w:p>
    <w:p w14:paraId="19E39864" w14:textId="2F85AE30" w:rsidR="00CB70F3" w:rsidRDefault="0013763C" w:rsidP="005519B9">
      <w:pPr>
        <w:pStyle w:val="ListParagraph"/>
        <w:numPr>
          <w:ilvl w:val="0"/>
          <w:numId w:val="21"/>
        </w:numPr>
      </w:pPr>
      <w:r>
        <w:t xml:space="preserve">Knowledge </w:t>
      </w:r>
      <w:r w:rsidR="00623518">
        <w:t>of the existence of the Human Rights Act has</w:t>
      </w:r>
      <w:r w:rsidR="003356D2">
        <w:t xml:space="preserve"> had a marked uptick</w:t>
      </w:r>
      <w:r w:rsidR="00623518">
        <w:t xml:space="preserve"> from 43% </w:t>
      </w:r>
      <w:r>
        <w:t xml:space="preserve">awareness </w:t>
      </w:r>
      <w:r w:rsidR="00623518">
        <w:t>in 2021</w:t>
      </w:r>
      <w:r>
        <w:t xml:space="preserve"> </w:t>
      </w:r>
      <w:r w:rsidR="00623518">
        <w:t xml:space="preserve">to 69% </w:t>
      </w:r>
      <w:r>
        <w:t xml:space="preserve">awareness </w:t>
      </w:r>
      <w:r w:rsidR="00623518">
        <w:t>in 2023.</w:t>
      </w:r>
    </w:p>
    <w:p w14:paraId="7395563F" w14:textId="50453929" w:rsidR="00322D59" w:rsidRDefault="00BD3E3A" w:rsidP="00F455C3">
      <w:pPr>
        <w:pStyle w:val="ListParagraph"/>
        <w:numPr>
          <w:ilvl w:val="0"/>
          <w:numId w:val="21"/>
        </w:numPr>
      </w:pPr>
      <w:r>
        <w:t>Conviction</w:t>
      </w:r>
      <w:r w:rsidR="00FC5883">
        <w:t xml:space="preserve"> that the Human Rights Act makes a difference in protecting human rights has also substantially increased from 38%</w:t>
      </w:r>
      <w:r w:rsidR="008E5316">
        <w:t xml:space="preserve"> in 2021</w:t>
      </w:r>
      <w:r w:rsidR="00BB3846">
        <w:t xml:space="preserve"> to 58%</w:t>
      </w:r>
      <w:r w:rsidR="00322D59">
        <w:t xml:space="preserve"> in 2023.</w:t>
      </w:r>
    </w:p>
    <w:p w14:paraId="575CD73B" w14:textId="5E59350D" w:rsidR="006D08D1" w:rsidRDefault="002777C6" w:rsidP="006D08D1">
      <w:pPr>
        <w:pStyle w:val="ListParagraph"/>
        <w:numPr>
          <w:ilvl w:val="0"/>
          <w:numId w:val="21"/>
        </w:numPr>
      </w:pPr>
      <w:r>
        <w:t>Confidence about how well human rights works for people in regional</w:t>
      </w:r>
      <w:r w:rsidR="00092C2C">
        <w:t xml:space="preserve"> </w:t>
      </w:r>
      <w:r>
        <w:t xml:space="preserve">areas has decreased from 42% </w:t>
      </w:r>
      <w:r w:rsidR="00092C2C">
        <w:t xml:space="preserve">in 2021 </w:t>
      </w:r>
      <w:r>
        <w:t>down to 34%</w:t>
      </w:r>
      <w:r w:rsidR="00092C2C">
        <w:t xml:space="preserve"> in 2023</w:t>
      </w:r>
      <w:r w:rsidR="00AB53F6">
        <w:t>.</w:t>
      </w:r>
      <w:r w:rsidR="00157A35">
        <w:t xml:space="preserve"> </w:t>
      </w:r>
    </w:p>
    <w:p w14:paraId="79E11B5F" w14:textId="303B4C18" w:rsidR="00BB3846" w:rsidRDefault="00814197" w:rsidP="006D08D1">
      <w:pPr>
        <w:pStyle w:val="ListParagraph"/>
        <w:numPr>
          <w:ilvl w:val="0"/>
          <w:numId w:val="21"/>
        </w:numPr>
      </w:pPr>
      <w:r>
        <w:t>Approval</w:t>
      </w:r>
      <w:r w:rsidR="00157A35">
        <w:t xml:space="preserve"> </w:t>
      </w:r>
      <w:r w:rsidR="006D08D1">
        <w:t>of the way</w:t>
      </w:r>
      <w:r w:rsidR="00157A35">
        <w:t xml:space="preserve"> in which </w:t>
      </w:r>
      <w:r w:rsidR="00795ADD">
        <w:t xml:space="preserve">Queenslanders’ </w:t>
      </w:r>
      <w:r w:rsidR="00157A35">
        <w:t xml:space="preserve">human rights were protected during COVID-19 was also down </w:t>
      </w:r>
      <w:r w:rsidR="00B855C9">
        <w:t xml:space="preserve">from </w:t>
      </w:r>
      <w:r w:rsidR="008728CB">
        <w:t>a</w:t>
      </w:r>
      <w:r w:rsidR="00157A35">
        <w:t xml:space="preserve"> </w:t>
      </w:r>
      <w:r w:rsidR="00C81B72">
        <w:t xml:space="preserve">62% </w:t>
      </w:r>
      <w:r w:rsidR="008728CB">
        <w:t>positive</w:t>
      </w:r>
      <w:r w:rsidR="00C81B72">
        <w:t xml:space="preserve"> </w:t>
      </w:r>
      <w:r w:rsidR="00092C2C">
        <w:t xml:space="preserve">response </w:t>
      </w:r>
      <w:r w:rsidR="006D08D1">
        <w:t xml:space="preserve">in 2021 </w:t>
      </w:r>
      <w:r w:rsidR="00092C2C">
        <w:t>to 52%</w:t>
      </w:r>
      <w:r w:rsidR="006D08D1">
        <w:t xml:space="preserve"> in 2023</w:t>
      </w:r>
      <w:r w:rsidR="00092C2C">
        <w:t xml:space="preserve">. </w:t>
      </w:r>
    </w:p>
    <w:p w14:paraId="15972334" w14:textId="1132B457" w:rsidR="002655B3" w:rsidRDefault="002655B3" w:rsidP="002777C6">
      <w:r>
        <w:t xml:space="preserve">The key areas in which </w:t>
      </w:r>
      <w:r w:rsidR="00547983">
        <w:t xml:space="preserve">survey respondents considered that </w:t>
      </w:r>
      <w:r>
        <w:t>human rights</w:t>
      </w:r>
      <w:r w:rsidR="00547983">
        <w:t xml:space="preserve"> </w:t>
      </w:r>
      <w:proofErr w:type="gramStart"/>
      <w:r w:rsidR="004E5197">
        <w:t>were</w:t>
      </w:r>
      <w:r w:rsidR="00547983">
        <w:t xml:space="preserve"> in need of</w:t>
      </w:r>
      <w:proofErr w:type="gramEnd"/>
      <w:r w:rsidR="00547983">
        <w:t xml:space="preserve"> protection </w:t>
      </w:r>
      <w:r w:rsidR="00E53811">
        <w:t>were</w:t>
      </w:r>
      <w:r w:rsidR="00547983">
        <w:t xml:space="preserve"> fairly stable</w:t>
      </w:r>
      <w:r w:rsidR="001540FF">
        <w:t xml:space="preserve"> between 2021 and 2023</w:t>
      </w:r>
      <w:r w:rsidR="00547983">
        <w:t xml:space="preserve">, </w:t>
      </w:r>
      <w:r w:rsidR="002626CA">
        <w:t xml:space="preserve">with child protection, health and aged care </w:t>
      </w:r>
      <w:r w:rsidR="00E53811">
        <w:t xml:space="preserve">remaining the top </w:t>
      </w:r>
      <w:r w:rsidR="00EB6740">
        <w:t>priorities</w:t>
      </w:r>
      <w:r w:rsidR="00E53811">
        <w:t>.</w:t>
      </w:r>
    </w:p>
    <w:p w14:paraId="30019F94" w14:textId="3440E66C" w:rsidR="004E5197" w:rsidRDefault="004E5197" w:rsidP="002777C6">
      <w:r>
        <w:t>These results are positive affirmation that human rights</w:t>
      </w:r>
      <w:r w:rsidR="004909A2">
        <w:t xml:space="preserve"> are of enduring importance </w:t>
      </w:r>
      <w:r w:rsidR="008527CF">
        <w:t xml:space="preserve">to the </w:t>
      </w:r>
      <w:r w:rsidR="004909A2">
        <w:t xml:space="preserve">Queensland </w:t>
      </w:r>
      <w:r w:rsidR="008527CF">
        <w:t xml:space="preserve">community, and that the public perceives the Human Rights Act to have a significant role in protecting and promoting </w:t>
      </w:r>
      <w:r w:rsidR="004909A2">
        <w:t xml:space="preserve">these </w:t>
      </w:r>
      <w:r w:rsidR="008527CF">
        <w:t xml:space="preserve">rights. </w:t>
      </w:r>
      <w:r>
        <w:t xml:space="preserve">The Commission looks forward to </w:t>
      </w:r>
      <w:r w:rsidR="00723B23">
        <w:t>sharing</w:t>
      </w:r>
      <w:r w:rsidR="0023154D">
        <w:t xml:space="preserve"> </w:t>
      </w:r>
      <w:r w:rsidR="00723B23">
        <w:t>comprehensive insights</w:t>
      </w:r>
      <w:r w:rsidR="0023154D">
        <w:t xml:space="preserve"> </w:t>
      </w:r>
      <w:r w:rsidR="00010EC8">
        <w:t>about the survey in the coming months.</w:t>
      </w:r>
    </w:p>
    <w:p w14:paraId="23CE1CC4" w14:textId="22E942F5" w:rsidR="009A1563" w:rsidRPr="00340A84" w:rsidRDefault="009A1563" w:rsidP="00EE5D77">
      <w:r w:rsidRPr="00340A84">
        <w:br w:type="page"/>
      </w:r>
    </w:p>
    <w:p w14:paraId="7E9E24F7" w14:textId="76B4C808" w:rsidR="006D78BE" w:rsidRDefault="00183346">
      <w:pPr>
        <w:spacing w:after="160" w:line="259" w:lineRule="auto"/>
        <w:ind w:right="0"/>
      </w:pPr>
      <w:bookmarkStart w:id="531" w:name="_Toc84593963"/>
      <w:bookmarkStart w:id="532" w:name="_Toc85451838"/>
      <w:bookmarkStart w:id="533" w:name="_Toc85526769"/>
      <w:bookmarkStart w:id="534" w:name="_Toc85787184"/>
      <w:bookmarkStart w:id="535" w:name="_Toc1281698658"/>
      <w:r w:rsidRPr="00CA5DA3">
        <w:rPr>
          <w:noProof/>
          <w:color w:val="2B579A"/>
          <w:shd w:val="clear" w:color="auto" w:fill="E6E6E6"/>
          <w:lang w:eastAsia="en-AU"/>
        </w:rPr>
        <w:lastRenderedPageBreak/>
        <w:drawing>
          <wp:anchor distT="0" distB="0" distL="114300" distR="114300" simplePos="0" relativeHeight="251658258" behindDoc="1" locked="0" layoutInCell="1" allowOverlap="1" wp14:anchorId="2A733C66" wp14:editId="409F0252">
            <wp:simplePos x="0" y="0"/>
            <wp:positionH relativeFrom="page">
              <wp:posOffset>7277100</wp:posOffset>
            </wp:positionH>
            <wp:positionV relativeFrom="paragraph">
              <wp:posOffset>-942975</wp:posOffset>
            </wp:positionV>
            <wp:extent cx="370205" cy="10763250"/>
            <wp:effectExtent l="0" t="0" r="0" b="0"/>
            <wp:wrapNone/>
            <wp:docPr id="34" name="Picture 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extLst>
                        <a:ext uri="{C183D7F6-B498-43B3-948B-1728B52AA6E4}">
                          <adec:decorative xmlns:adec="http://schemas.microsoft.com/office/drawing/2017/decorative" val="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0205" cy="10763250"/>
                    </a:xfrm>
                    <a:prstGeom prst="rect">
                      <a:avLst/>
                    </a:prstGeom>
                    <a:noFill/>
                    <a:ln>
                      <a:noFill/>
                    </a:ln>
                  </pic:spPr>
                </pic:pic>
              </a:graphicData>
            </a:graphic>
            <wp14:sizeRelH relativeFrom="page">
              <wp14:pctWidth>0</wp14:pctWidth>
            </wp14:sizeRelH>
            <wp14:sizeRelV relativeFrom="page">
              <wp14:pctHeight>0</wp14:pctHeight>
            </wp14:sizeRelV>
          </wp:anchor>
        </w:drawing>
      </w:r>
      <w:r w:rsidR="00E07560">
        <w:rPr>
          <w:noProof/>
          <w:color w:val="2B579A"/>
          <w:shd w:val="clear" w:color="auto" w:fill="E6E6E6"/>
          <w:lang w:eastAsia="en-AU"/>
        </w:rPr>
        <w:drawing>
          <wp:anchor distT="0" distB="0" distL="114300" distR="114300" simplePos="0" relativeHeight="251658240" behindDoc="1" locked="0" layoutInCell="1" allowOverlap="1" wp14:anchorId="14C8D9D8" wp14:editId="24D78884">
            <wp:simplePos x="0" y="0"/>
            <wp:positionH relativeFrom="page">
              <wp:align>left</wp:align>
            </wp:positionH>
            <wp:positionV relativeFrom="paragraph">
              <wp:posOffset>-914400</wp:posOffset>
            </wp:positionV>
            <wp:extent cx="7486650" cy="10666730"/>
            <wp:effectExtent l="0" t="0" r="0" b="1270"/>
            <wp:wrapNone/>
            <wp:docPr id="37" name="Picture 37" descr="A stack of files in ring binder fol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stack of files in ring binder folders."/>
                    <pic:cNvPicPr/>
                  </pic:nvPicPr>
                  <pic:blipFill rotWithShape="1">
                    <a:blip r:embed="rId26">
                      <a:extLst>
                        <a:ext uri="{28A0092B-C50C-407E-A947-70E740481C1C}">
                          <a14:useLocalDpi xmlns:a14="http://schemas.microsoft.com/office/drawing/2010/main" val="0"/>
                        </a:ext>
                      </a:extLst>
                    </a:blip>
                    <a:srcRect l="4654" r="48558"/>
                    <a:stretch/>
                  </pic:blipFill>
                  <pic:spPr bwMode="auto">
                    <a:xfrm>
                      <a:off x="0" y="0"/>
                      <a:ext cx="7493004" cy="106757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1679D1" w14:textId="579A3964" w:rsidR="006D78BE" w:rsidRDefault="006D78BE">
      <w:pPr>
        <w:spacing w:after="160" w:line="259" w:lineRule="auto"/>
        <w:ind w:right="0"/>
      </w:pPr>
    </w:p>
    <w:p w14:paraId="1085CF04" w14:textId="0CA93A36" w:rsidR="006D78BE" w:rsidRDefault="006D78BE">
      <w:pPr>
        <w:spacing w:after="160" w:line="259" w:lineRule="auto"/>
        <w:ind w:right="0"/>
      </w:pPr>
    </w:p>
    <w:p w14:paraId="1CC2388A" w14:textId="41A5DAC0" w:rsidR="006D78BE" w:rsidRDefault="006D78BE">
      <w:pPr>
        <w:spacing w:after="160" w:line="259" w:lineRule="auto"/>
        <w:ind w:right="0"/>
      </w:pPr>
    </w:p>
    <w:p w14:paraId="2D718576" w14:textId="7FFDBC95" w:rsidR="006D78BE" w:rsidRDefault="006D78BE">
      <w:pPr>
        <w:spacing w:after="160" w:line="259" w:lineRule="auto"/>
        <w:ind w:right="0"/>
      </w:pPr>
    </w:p>
    <w:p w14:paraId="34DBD0C6" w14:textId="14A3AEF5" w:rsidR="006D78BE" w:rsidRDefault="00A34F54" w:rsidP="00A34F54">
      <w:pPr>
        <w:tabs>
          <w:tab w:val="left" w:pos="5250"/>
        </w:tabs>
        <w:spacing w:after="160" w:line="259" w:lineRule="auto"/>
        <w:ind w:right="0"/>
      </w:pPr>
      <w:r>
        <w:tab/>
      </w:r>
    </w:p>
    <w:p w14:paraId="401F93A8" w14:textId="77777777" w:rsidR="006D78BE" w:rsidRDefault="006D78BE">
      <w:pPr>
        <w:spacing w:after="160" w:line="259" w:lineRule="auto"/>
        <w:ind w:right="0"/>
      </w:pPr>
    </w:p>
    <w:p w14:paraId="70DAE533" w14:textId="77777777" w:rsidR="006D78BE" w:rsidRDefault="006D78BE">
      <w:pPr>
        <w:spacing w:after="160" w:line="259" w:lineRule="auto"/>
        <w:ind w:right="0"/>
      </w:pPr>
    </w:p>
    <w:p w14:paraId="0EC30675" w14:textId="77777777" w:rsidR="006D78BE" w:rsidRDefault="006D78BE">
      <w:pPr>
        <w:spacing w:after="160" w:line="259" w:lineRule="auto"/>
        <w:ind w:right="0"/>
      </w:pPr>
    </w:p>
    <w:p w14:paraId="00BF59DD" w14:textId="77777777" w:rsidR="006D78BE" w:rsidRDefault="006D78BE">
      <w:pPr>
        <w:spacing w:after="160" w:line="259" w:lineRule="auto"/>
        <w:ind w:right="0"/>
      </w:pPr>
    </w:p>
    <w:p w14:paraId="41D49935" w14:textId="77777777" w:rsidR="006D78BE" w:rsidRDefault="006D78BE">
      <w:pPr>
        <w:spacing w:after="160" w:line="259" w:lineRule="auto"/>
        <w:ind w:right="0"/>
      </w:pPr>
    </w:p>
    <w:p w14:paraId="547BC090" w14:textId="77777777" w:rsidR="006D78BE" w:rsidRDefault="006D78BE">
      <w:pPr>
        <w:spacing w:after="160" w:line="259" w:lineRule="auto"/>
        <w:ind w:right="0"/>
      </w:pPr>
    </w:p>
    <w:p w14:paraId="0C113E22" w14:textId="77777777" w:rsidR="006D78BE" w:rsidRDefault="006D78BE">
      <w:pPr>
        <w:spacing w:after="160" w:line="259" w:lineRule="auto"/>
        <w:ind w:right="0"/>
      </w:pPr>
    </w:p>
    <w:p w14:paraId="0D3A0AFD" w14:textId="77777777" w:rsidR="006D78BE" w:rsidRDefault="006D78BE">
      <w:pPr>
        <w:spacing w:after="160" w:line="259" w:lineRule="auto"/>
        <w:ind w:right="0"/>
      </w:pPr>
    </w:p>
    <w:p w14:paraId="34754B78" w14:textId="77777777" w:rsidR="006D78BE" w:rsidRDefault="006D78BE">
      <w:pPr>
        <w:spacing w:after="160" w:line="259" w:lineRule="auto"/>
        <w:ind w:right="0"/>
      </w:pPr>
    </w:p>
    <w:p w14:paraId="46F85166" w14:textId="77777777" w:rsidR="006D78BE" w:rsidRDefault="006D78BE">
      <w:pPr>
        <w:spacing w:after="160" w:line="259" w:lineRule="auto"/>
        <w:ind w:right="0"/>
      </w:pPr>
    </w:p>
    <w:p w14:paraId="2026541D" w14:textId="77777777" w:rsidR="006D78BE" w:rsidRDefault="006D78BE">
      <w:pPr>
        <w:spacing w:after="160" w:line="259" w:lineRule="auto"/>
        <w:ind w:right="0"/>
      </w:pPr>
    </w:p>
    <w:p w14:paraId="2DDAB7FF" w14:textId="304150B8" w:rsidR="006D78BE" w:rsidRDefault="006D78BE">
      <w:pPr>
        <w:spacing w:after="160" w:line="259" w:lineRule="auto"/>
        <w:ind w:right="0"/>
      </w:pPr>
      <w:r w:rsidRPr="00CA5DA3">
        <w:rPr>
          <w:noProof/>
          <w:color w:val="2B579A"/>
          <w:shd w:val="clear" w:color="auto" w:fill="E6E6E6"/>
          <w:lang w:eastAsia="en-AU"/>
        </w:rPr>
        <mc:AlternateContent>
          <mc:Choice Requires="wps">
            <w:drawing>
              <wp:anchor distT="0" distB="0" distL="114300" distR="114300" simplePos="0" relativeHeight="251658257" behindDoc="1" locked="0" layoutInCell="1" allowOverlap="1" wp14:anchorId="297A247A" wp14:editId="319419B5">
                <wp:simplePos x="0" y="0"/>
                <wp:positionH relativeFrom="page">
                  <wp:posOffset>0</wp:posOffset>
                </wp:positionH>
                <wp:positionV relativeFrom="paragraph">
                  <wp:posOffset>288290</wp:posOffset>
                </wp:positionV>
                <wp:extent cx="5372100" cy="723900"/>
                <wp:effectExtent l="0" t="0" r="0" b="0"/>
                <wp:wrapNone/>
                <wp:docPr id="33" name="Rectangle 3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372100" cy="723900"/>
                        </a:xfrm>
                        <a:prstGeom prst="rect">
                          <a:avLst/>
                        </a:prstGeom>
                        <a:solidFill>
                          <a:srgbClr val="373D4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AA00255" id="Rectangle 33" o:spid="_x0000_s1026" alt="&quot;&quot;" style="position:absolute;margin-left:0;margin-top:22.7pt;width:423pt;height:57pt;z-index:-25165822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" fillcolor="#373d41" stroked="f" strokeweight="1pt">
                <w10:wrap anchorx="page"/>
              </v:rect>
            </w:pict>
          </mc:Fallback>
        </mc:AlternateContent>
      </w:r>
    </w:p>
    <w:p w14:paraId="55B077D8" w14:textId="012D229F" w:rsidR="006D78BE" w:rsidRDefault="006D78BE" w:rsidP="006D78BE">
      <w:pPr>
        <w:pStyle w:val="Sectiontitle"/>
        <w:rPr>
          <w:color w:val="347B9F"/>
          <w:sz w:val="48"/>
          <w:szCs w:val="32"/>
        </w:rPr>
      </w:pPr>
      <w:bookmarkStart w:id="536" w:name="_Toc117697227"/>
      <w:bookmarkStart w:id="537" w:name="_Toc147757374"/>
      <w:bookmarkStart w:id="538" w:name="_Toc148087003"/>
      <w:r>
        <w:t>Appendi</w:t>
      </w:r>
      <w:r w:rsidR="00A51344">
        <w:t>x</w:t>
      </w:r>
      <w:r>
        <w:t>es</w:t>
      </w:r>
      <w:bookmarkEnd w:id="536"/>
      <w:bookmarkEnd w:id="537"/>
      <w:bookmarkEnd w:id="538"/>
      <w:r>
        <w:br w:type="page"/>
      </w:r>
    </w:p>
    <w:p w14:paraId="5791CE52" w14:textId="751C31D4" w:rsidR="00EF6EE1" w:rsidRPr="00AC4763" w:rsidRDefault="00EF6EE1" w:rsidP="1F34D93D">
      <w:pPr>
        <w:pStyle w:val="Heading1"/>
        <w:rPr>
          <w:color w:val="373D41"/>
        </w:rPr>
      </w:pPr>
      <w:bookmarkStart w:id="539" w:name="_Toc117697228"/>
      <w:bookmarkStart w:id="540" w:name="_Toc147757375"/>
      <w:bookmarkStart w:id="541" w:name="_Toc148087004"/>
      <w:r w:rsidRPr="00AC4763">
        <w:rPr>
          <w:color w:val="373D41"/>
        </w:rPr>
        <w:lastRenderedPageBreak/>
        <w:t>Appendix A: Courts and tribunals</w:t>
      </w:r>
      <w:bookmarkEnd w:id="531"/>
      <w:bookmarkEnd w:id="532"/>
      <w:bookmarkEnd w:id="533"/>
      <w:bookmarkEnd w:id="534"/>
      <w:bookmarkEnd w:id="535"/>
      <w:bookmarkEnd w:id="539"/>
      <w:bookmarkEnd w:id="540"/>
      <w:bookmarkEnd w:id="541"/>
    </w:p>
    <w:p w14:paraId="70D173E8" w14:textId="62E0BE62" w:rsidR="331C5BCE" w:rsidRDefault="331C5BCE" w:rsidP="61F0D21D">
      <w:r w:rsidRPr="45117535">
        <w:t xml:space="preserve">In the financial year ended 30 June 2022, courts and tribunals considered or mentioned the </w:t>
      </w:r>
      <w:r w:rsidR="585CF1EF" w:rsidRPr="45117535">
        <w:t>Human Rights Act in 86 matters.</w:t>
      </w:r>
    </w:p>
    <w:p w14:paraId="2AC3A967" w14:textId="0977195F" w:rsidR="00412349" w:rsidRPr="00D964AC" w:rsidRDefault="00412349" w:rsidP="00D964AC">
      <w:pPr>
        <w:pStyle w:val="Caption"/>
      </w:pPr>
      <w:r w:rsidRPr="00E13401">
        <w:t xml:space="preserve">Table </w:t>
      </w:r>
      <w:r w:rsidR="00C553CA" w:rsidRPr="00E13401">
        <w:t>7</w:t>
      </w:r>
      <w:r w:rsidRPr="00E13401">
        <w:t xml:space="preserve">: Courts and tribunals </w:t>
      </w:r>
      <w:r w:rsidR="0CCD4932" w:rsidRPr="00E13401">
        <w:t>that</w:t>
      </w:r>
      <w:r w:rsidRPr="00E13401">
        <w:t xml:space="preserve"> considered or mentioned the Human Rights Act, </w:t>
      </w:r>
      <w:r w:rsidR="007D27F7" w:rsidRPr="00E13401">
        <w:t>2022-23</w:t>
      </w:r>
    </w:p>
    <w:tbl>
      <w:tblPr>
        <w:tblStyle w:val="TableGrid"/>
        <w:tblW w:w="0" w:type="auto"/>
        <w:tblLayout w:type="fixed"/>
        <w:tblLook w:val="04A0" w:firstRow="1" w:lastRow="0" w:firstColumn="1" w:lastColumn="0" w:noHBand="0" w:noVBand="1"/>
      </w:tblPr>
      <w:tblGrid>
        <w:gridCol w:w="6990"/>
        <w:gridCol w:w="1110"/>
      </w:tblGrid>
      <w:tr w:rsidR="00AC4763" w:rsidRPr="00AC4763" w14:paraId="0AF814D8" w14:textId="77777777" w:rsidTr="45117535">
        <w:trPr>
          <w:trHeight w:val="540"/>
        </w:trPr>
        <w:tc>
          <w:tcPr>
            <w:tcW w:w="6990" w:type="dxa"/>
            <w:tcBorders>
              <w:top w:val="single" w:sz="6" w:space="0" w:color="373D42"/>
              <w:left w:val="nil"/>
              <w:bottom w:val="single" w:sz="6" w:space="0" w:color="373D42"/>
              <w:right w:val="nil"/>
            </w:tcBorders>
          </w:tcPr>
          <w:p w14:paraId="73419424" w14:textId="1D240EC1" w:rsidR="45117535" w:rsidRPr="00AC4763" w:rsidRDefault="45117535" w:rsidP="27274A20">
            <w:pPr>
              <w:pStyle w:val="Tableheading"/>
              <w:rPr>
                <w:b w:val="0"/>
                <w:color w:val="373D41"/>
              </w:rPr>
            </w:pPr>
            <w:r w:rsidRPr="00AC4763">
              <w:rPr>
                <w:color w:val="373D41"/>
              </w:rPr>
              <w:t>Court</w:t>
            </w:r>
          </w:p>
        </w:tc>
        <w:tc>
          <w:tcPr>
            <w:tcW w:w="1110" w:type="dxa"/>
            <w:tcBorders>
              <w:top w:val="single" w:sz="6" w:space="0" w:color="373D42"/>
              <w:left w:val="nil"/>
              <w:bottom w:val="single" w:sz="6" w:space="0" w:color="373D42"/>
              <w:right w:val="nil"/>
            </w:tcBorders>
          </w:tcPr>
          <w:p w14:paraId="75086D1E" w14:textId="4310D888" w:rsidR="45117535" w:rsidRPr="00AC4763" w:rsidRDefault="45117535" w:rsidP="27274A20">
            <w:pPr>
              <w:pStyle w:val="Tableheading"/>
              <w:rPr>
                <w:b w:val="0"/>
                <w:color w:val="373D41"/>
              </w:rPr>
            </w:pPr>
            <w:r w:rsidRPr="00AC4763">
              <w:rPr>
                <w:color w:val="373D41"/>
              </w:rPr>
              <w:t>Number</w:t>
            </w:r>
          </w:p>
        </w:tc>
      </w:tr>
      <w:tr w:rsidR="45117535" w14:paraId="382EF689" w14:textId="77777777" w:rsidTr="45117535">
        <w:tc>
          <w:tcPr>
            <w:tcW w:w="6990" w:type="dxa"/>
            <w:tcBorders>
              <w:top w:val="single" w:sz="6" w:space="0" w:color="373D42"/>
              <w:left w:val="nil"/>
              <w:bottom w:val="single" w:sz="6" w:space="0" w:color="373D42"/>
              <w:right w:val="nil"/>
            </w:tcBorders>
          </w:tcPr>
          <w:p w14:paraId="6B230677" w14:textId="6E9673B6" w:rsidR="45117535" w:rsidRDefault="45117535" w:rsidP="27274A20">
            <w:pPr>
              <w:pStyle w:val="Tabletext"/>
            </w:pPr>
            <w:r w:rsidRPr="45117535">
              <w:t>Federal Court of Australia (FCA)</w:t>
            </w:r>
          </w:p>
        </w:tc>
        <w:tc>
          <w:tcPr>
            <w:tcW w:w="1110" w:type="dxa"/>
            <w:tcBorders>
              <w:top w:val="single" w:sz="6" w:space="0" w:color="373D42"/>
              <w:left w:val="nil"/>
              <w:bottom w:val="single" w:sz="6" w:space="0" w:color="373D42"/>
              <w:right w:val="nil"/>
            </w:tcBorders>
          </w:tcPr>
          <w:p w14:paraId="19BB35DB" w14:textId="0CA9D2A6" w:rsidR="45117535" w:rsidRDefault="45117535" w:rsidP="27274A20">
            <w:pPr>
              <w:pStyle w:val="Tabletext"/>
            </w:pPr>
            <w:r w:rsidRPr="45117535">
              <w:t>1</w:t>
            </w:r>
          </w:p>
        </w:tc>
      </w:tr>
      <w:tr w:rsidR="45117535" w14:paraId="494B25F7" w14:textId="77777777" w:rsidTr="45117535">
        <w:tc>
          <w:tcPr>
            <w:tcW w:w="6990" w:type="dxa"/>
            <w:tcBorders>
              <w:top w:val="single" w:sz="6" w:space="0" w:color="373D42"/>
              <w:left w:val="nil"/>
              <w:bottom w:val="single" w:sz="6" w:space="0" w:color="373D42"/>
              <w:right w:val="nil"/>
            </w:tcBorders>
          </w:tcPr>
          <w:p w14:paraId="17440995" w14:textId="7695B927" w:rsidR="45117535" w:rsidRDefault="45117535" w:rsidP="27274A20">
            <w:pPr>
              <w:pStyle w:val="Tabletext"/>
            </w:pPr>
            <w:r w:rsidRPr="45117535">
              <w:t>Fair Work Commission (FWC)</w:t>
            </w:r>
          </w:p>
        </w:tc>
        <w:tc>
          <w:tcPr>
            <w:tcW w:w="1110" w:type="dxa"/>
            <w:tcBorders>
              <w:top w:val="single" w:sz="6" w:space="0" w:color="373D42"/>
              <w:left w:val="nil"/>
              <w:bottom w:val="single" w:sz="6" w:space="0" w:color="373D42"/>
              <w:right w:val="nil"/>
            </w:tcBorders>
          </w:tcPr>
          <w:p w14:paraId="44025FF7" w14:textId="1A2CD55C" w:rsidR="45117535" w:rsidRDefault="45117535" w:rsidP="27274A20">
            <w:pPr>
              <w:pStyle w:val="Tabletext"/>
            </w:pPr>
            <w:r w:rsidRPr="45117535">
              <w:t>2</w:t>
            </w:r>
          </w:p>
        </w:tc>
      </w:tr>
      <w:tr w:rsidR="45117535" w14:paraId="26AE92B0" w14:textId="77777777" w:rsidTr="45117535">
        <w:tc>
          <w:tcPr>
            <w:tcW w:w="6990" w:type="dxa"/>
            <w:tcBorders>
              <w:top w:val="single" w:sz="6" w:space="0" w:color="373D42"/>
              <w:left w:val="nil"/>
              <w:bottom w:val="single" w:sz="6" w:space="0" w:color="373D42"/>
              <w:right w:val="nil"/>
            </w:tcBorders>
          </w:tcPr>
          <w:p w14:paraId="14639CEB" w14:textId="301B6483" w:rsidR="45117535" w:rsidRPr="00C039B7" w:rsidRDefault="45117535" w:rsidP="27274A20">
            <w:pPr>
              <w:pStyle w:val="Tabletext"/>
              <w:rPr>
                <w:rFonts w:eastAsia="Calibri"/>
                <w:szCs w:val="20"/>
              </w:rPr>
            </w:pPr>
            <w:r w:rsidRPr="00C039B7">
              <w:rPr>
                <w:szCs w:val="20"/>
              </w:rPr>
              <w:t>Court of Appeal Queensland (QCA)</w:t>
            </w:r>
          </w:p>
        </w:tc>
        <w:tc>
          <w:tcPr>
            <w:tcW w:w="1110" w:type="dxa"/>
            <w:tcBorders>
              <w:top w:val="single" w:sz="6" w:space="0" w:color="373D42"/>
              <w:left w:val="nil"/>
              <w:bottom w:val="single" w:sz="6" w:space="0" w:color="373D42"/>
              <w:right w:val="nil"/>
            </w:tcBorders>
          </w:tcPr>
          <w:p w14:paraId="75CC07F8" w14:textId="41009484" w:rsidR="45117535" w:rsidRDefault="45117535" w:rsidP="27274A20">
            <w:pPr>
              <w:pStyle w:val="Tabletext"/>
            </w:pPr>
            <w:r w:rsidRPr="45117535">
              <w:t>1</w:t>
            </w:r>
          </w:p>
        </w:tc>
      </w:tr>
      <w:tr w:rsidR="45117535" w14:paraId="32B31DBB" w14:textId="77777777" w:rsidTr="45117535">
        <w:tc>
          <w:tcPr>
            <w:tcW w:w="6990" w:type="dxa"/>
            <w:tcBorders>
              <w:top w:val="single" w:sz="6" w:space="0" w:color="373D42"/>
              <w:left w:val="nil"/>
              <w:bottom w:val="single" w:sz="6" w:space="0" w:color="373D42"/>
              <w:right w:val="nil"/>
            </w:tcBorders>
          </w:tcPr>
          <w:p w14:paraId="0B8B7CEC" w14:textId="678150AA" w:rsidR="45117535" w:rsidRDefault="45117535" w:rsidP="27274A20">
            <w:pPr>
              <w:pStyle w:val="Tabletext"/>
            </w:pPr>
            <w:r w:rsidRPr="45117535">
              <w:t>Supreme Court of Queensland (QSC)</w:t>
            </w:r>
          </w:p>
        </w:tc>
        <w:tc>
          <w:tcPr>
            <w:tcW w:w="1110" w:type="dxa"/>
            <w:tcBorders>
              <w:top w:val="single" w:sz="6" w:space="0" w:color="373D42"/>
              <w:left w:val="nil"/>
              <w:bottom w:val="single" w:sz="6" w:space="0" w:color="373D42"/>
              <w:right w:val="nil"/>
            </w:tcBorders>
          </w:tcPr>
          <w:p w14:paraId="74D80D43" w14:textId="1A655F4F" w:rsidR="45117535" w:rsidRDefault="45117535" w:rsidP="27274A20">
            <w:pPr>
              <w:pStyle w:val="Tabletext"/>
            </w:pPr>
            <w:r w:rsidRPr="45117535">
              <w:t>3</w:t>
            </w:r>
          </w:p>
        </w:tc>
      </w:tr>
      <w:tr w:rsidR="45117535" w14:paraId="1ABF871E" w14:textId="77777777" w:rsidTr="45117535">
        <w:tc>
          <w:tcPr>
            <w:tcW w:w="6990" w:type="dxa"/>
            <w:tcBorders>
              <w:top w:val="single" w:sz="6" w:space="0" w:color="373D42"/>
              <w:left w:val="nil"/>
              <w:bottom w:val="single" w:sz="6" w:space="0" w:color="373D42"/>
              <w:right w:val="nil"/>
            </w:tcBorders>
          </w:tcPr>
          <w:p w14:paraId="74A8D86E" w14:textId="05D068C5" w:rsidR="45117535" w:rsidRDefault="45117535" w:rsidP="27274A20">
            <w:pPr>
              <w:pStyle w:val="Tabletext"/>
            </w:pPr>
            <w:r w:rsidRPr="45117535">
              <w:t>District Court of Queensland (QDA)</w:t>
            </w:r>
          </w:p>
        </w:tc>
        <w:tc>
          <w:tcPr>
            <w:tcW w:w="1110" w:type="dxa"/>
            <w:tcBorders>
              <w:top w:val="single" w:sz="6" w:space="0" w:color="373D42"/>
              <w:left w:val="nil"/>
              <w:bottom w:val="single" w:sz="6" w:space="0" w:color="373D42"/>
              <w:right w:val="nil"/>
            </w:tcBorders>
          </w:tcPr>
          <w:p w14:paraId="5D5002F3" w14:textId="3EB7CB5A" w:rsidR="45117535" w:rsidRDefault="45117535" w:rsidP="27274A20">
            <w:pPr>
              <w:pStyle w:val="Tabletext"/>
            </w:pPr>
            <w:r w:rsidRPr="45117535">
              <w:t>4</w:t>
            </w:r>
          </w:p>
        </w:tc>
      </w:tr>
      <w:tr w:rsidR="45117535" w14:paraId="63D48897" w14:textId="77777777" w:rsidTr="45117535">
        <w:tc>
          <w:tcPr>
            <w:tcW w:w="6990" w:type="dxa"/>
            <w:tcBorders>
              <w:top w:val="single" w:sz="6" w:space="0" w:color="373D42"/>
              <w:left w:val="nil"/>
              <w:bottom w:val="single" w:sz="6" w:space="0" w:color="373D42"/>
              <w:right w:val="nil"/>
            </w:tcBorders>
          </w:tcPr>
          <w:p w14:paraId="1D8113F7" w14:textId="4A3EDC81" w:rsidR="45117535" w:rsidRDefault="45117535" w:rsidP="27274A20">
            <w:pPr>
              <w:pStyle w:val="Tabletext"/>
            </w:pPr>
            <w:r w:rsidRPr="45117535">
              <w:t>Land Court of Queensland (QLC)</w:t>
            </w:r>
          </w:p>
        </w:tc>
        <w:tc>
          <w:tcPr>
            <w:tcW w:w="1110" w:type="dxa"/>
            <w:tcBorders>
              <w:top w:val="single" w:sz="6" w:space="0" w:color="373D42"/>
              <w:left w:val="nil"/>
              <w:bottom w:val="single" w:sz="6" w:space="0" w:color="373D42"/>
              <w:right w:val="nil"/>
            </w:tcBorders>
          </w:tcPr>
          <w:p w14:paraId="478813E2" w14:textId="6A649577" w:rsidR="45117535" w:rsidRDefault="45117535" w:rsidP="27274A20">
            <w:pPr>
              <w:pStyle w:val="Tabletext"/>
            </w:pPr>
            <w:r w:rsidRPr="45117535">
              <w:t>2</w:t>
            </w:r>
          </w:p>
        </w:tc>
      </w:tr>
      <w:tr w:rsidR="45117535" w14:paraId="0D9B4FEA" w14:textId="77777777" w:rsidTr="45117535">
        <w:tc>
          <w:tcPr>
            <w:tcW w:w="6990" w:type="dxa"/>
            <w:tcBorders>
              <w:top w:val="single" w:sz="6" w:space="0" w:color="373D42"/>
              <w:left w:val="nil"/>
              <w:bottom w:val="single" w:sz="6" w:space="0" w:color="373D42"/>
              <w:right w:val="nil"/>
            </w:tcBorders>
          </w:tcPr>
          <w:p w14:paraId="0631CD88" w14:textId="489FB117" w:rsidR="45117535" w:rsidRDefault="45117535" w:rsidP="27274A20">
            <w:pPr>
              <w:pStyle w:val="Tabletext"/>
            </w:pPr>
            <w:r w:rsidRPr="45117535">
              <w:t>Mental Health Court Queensland (QMHC)</w:t>
            </w:r>
          </w:p>
        </w:tc>
        <w:tc>
          <w:tcPr>
            <w:tcW w:w="1110" w:type="dxa"/>
            <w:tcBorders>
              <w:top w:val="single" w:sz="6" w:space="0" w:color="373D42"/>
              <w:left w:val="nil"/>
              <w:bottom w:val="single" w:sz="6" w:space="0" w:color="373D42"/>
              <w:right w:val="nil"/>
            </w:tcBorders>
          </w:tcPr>
          <w:p w14:paraId="3708F67A" w14:textId="0E765392" w:rsidR="45117535" w:rsidRDefault="45117535" w:rsidP="27274A20">
            <w:pPr>
              <w:pStyle w:val="Tabletext"/>
            </w:pPr>
            <w:r w:rsidRPr="45117535">
              <w:t>1</w:t>
            </w:r>
          </w:p>
        </w:tc>
      </w:tr>
      <w:tr w:rsidR="45117535" w14:paraId="1B1375EB" w14:textId="77777777" w:rsidTr="45117535">
        <w:tc>
          <w:tcPr>
            <w:tcW w:w="6990" w:type="dxa"/>
            <w:tcBorders>
              <w:top w:val="single" w:sz="6" w:space="0" w:color="373D42"/>
              <w:left w:val="nil"/>
              <w:bottom w:val="single" w:sz="6" w:space="0" w:color="373D42"/>
              <w:right w:val="nil"/>
            </w:tcBorders>
          </w:tcPr>
          <w:p w14:paraId="241C3F90" w14:textId="175AB1FA" w:rsidR="45117535" w:rsidRDefault="45117535" w:rsidP="27274A20">
            <w:pPr>
              <w:pStyle w:val="Tabletext"/>
            </w:pPr>
            <w:r w:rsidRPr="45117535">
              <w:t>Coroners Court Queensland</w:t>
            </w:r>
          </w:p>
        </w:tc>
        <w:tc>
          <w:tcPr>
            <w:tcW w:w="1110" w:type="dxa"/>
            <w:tcBorders>
              <w:top w:val="single" w:sz="6" w:space="0" w:color="373D42"/>
              <w:left w:val="nil"/>
              <w:bottom w:val="single" w:sz="6" w:space="0" w:color="373D42"/>
              <w:right w:val="nil"/>
            </w:tcBorders>
          </w:tcPr>
          <w:p w14:paraId="26F058EE" w14:textId="0E09357D" w:rsidR="45117535" w:rsidRDefault="45117535" w:rsidP="27274A20">
            <w:pPr>
              <w:pStyle w:val="Tabletext"/>
            </w:pPr>
            <w:r w:rsidRPr="45117535">
              <w:t>1</w:t>
            </w:r>
          </w:p>
        </w:tc>
      </w:tr>
      <w:tr w:rsidR="45117535" w14:paraId="675736E3" w14:textId="77777777" w:rsidTr="45117535">
        <w:tc>
          <w:tcPr>
            <w:tcW w:w="6990" w:type="dxa"/>
            <w:tcBorders>
              <w:top w:val="single" w:sz="6" w:space="0" w:color="373D42"/>
              <w:left w:val="nil"/>
              <w:bottom w:val="single" w:sz="6" w:space="0" w:color="373D42"/>
              <w:right w:val="nil"/>
            </w:tcBorders>
          </w:tcPr>
          <w:p w14:paraId="0811D8CE" w14:textId="707B233F" w:rsidR="45117535" w:rsidRDefault="45117535" w:rsidP="27274A20">
            <w:pPr>
              <w:pStyle w:val="Tabletext"/>
            </w:pPr>
            <w:r w:rsidRPr="45117535">
              <w:t>Queensland Civil and Administrative Tribunal Appeals (QCATA)</w:t>
            </w:r>
          </w:p>
        </w:tc>
        <w:tc>
          <w:tcPr>
            <w:tcW w:w="1110" w:type="dxa"/>
            <w:tcBorders>
              <w:top w:val="single" w:sz="6" w:space="0" w:color="373D42"/>
              <w:left w:val="nil"/>
              <w:bottom w:val="single" w:sz="6" w:space="0" w:color="373D42"/>
              <w:right w:val="nil"/>
            </w:tcBorders>
          </w:tcPr>
          <w:p w14:paraId="127FC7E7" w14:textId="1D8B91E5" w:rsidR="45117535" w:rsidRDefault="45117535" w:rsidP="27274A20">
            <w:pPr>
              <w:pStyle w:val="Tabletext"/>
            </w:pPr>
            <w:r w:rsidRPr="45117535">
              <w:t>4</w:t>
            </w:r>
          </w:p>
        </w:tc>
      </w:tr>
      <w:tr w:rsidR="45117535" w14:paraId="5FA5F548" w14:textId="77777777" w:rsidTr="45117535">
        <w:tc>
          <w:tcPr>
            <w:tcW w:w="6990" w:type="dxa"/>
            <w:tcBorders>
              <w:top w:val="single" w:sz="6" w:space="0" w:color="373D42"/>
              <w:left w:val="nil"/>
              <w:bottom w:val="single" w:sz="6" w:space="0" w:color="373D42"/>
              <w:right w:val="nil"/>
            </w:tcBorders>
          </w:tcPr>
          <w:p w14:paraId="4D3760E6" w14:textId="4890E141" w:rsidR="45117535" w:rsidRDefault="45117535" w:rsidP="27274A20">
            <w:pPr>
              <w:pStyle w:val="Tabletext"/>
            </w:pPr>
            <w:r w:rsidRPr="45117535">
              <w:t>Queensland Civil and Administrative Tribunal (QCAT)</w:t>
            </w:r>
          </w:p>
        </w:tc>
        <w:tc>
          <w:tcPr>
            <w:tcW w:w="1110" w:type="dxa"/>
            <w:tcBorders>
              <w:top w:val="single" w:sz="6" w:space="0" w:color="373D42"/>
              <w:left w:val="nil"/>
              <w:bottom w:val="single" w:sz="6" w:space="0" w:color="373D42"/>
              <w:right w:val="nil"/>
            </w:tcBorders>
          </w:tcPr>
          <w:p w14:paraId="08E26AF2" w14:textId="3E8C1157" w:rsidR="45117535" w:rsidRDefault="45117535" w:rsidP="27274A20">
            <w:pPr>
              <w:pStyle w:val="Tabletext"/>
            </w:pPr>
            <w:r w:rsidRPr="45117535">
              <w:t>44</w:t>
            </w:r>
          </w:p>
        </w:tc>
      </w:tr>
      <w:tr w:rsidR="45117535" w14:paraId="3D09BC0C" w14:textId="77777777" w:rsidTr="45117535">
        <w:tc>
          <w:tcPr>
            <w:tcW w:w="6990" w:type="dxa"/>
            <w:tcBorders>
              <w:top w:val="single" w:sz="6" w:space="0" w:color="373D42"/>
              <w:left w:val="nil"/>
              <w:bottom w:val="single" w:sz="6" w:space="0" w:color="373D42"/>
              <w:right w:val="nil"/>
            </w:tcBorders>
          </w:tcPr>
          <w:p w14:paraId="714C7439" w14:textId="7C0C44A2" w:rsidR="45117535" w:rsidRPr="00C039B7" w:rsidRDefault="45117535" w:rsidP="27274A20">
            <w:pPr>
              <w:pStyle w:val="Tabletext"/>
              <w:rPr>
                <w:rFonts w:eastAsia="Calibri"/>
                <w:szCs w:val="20"/>
              </w:rPr>
            </w:pPr>
            <w:r w:rsidRPr="00C039B7">
              <w:rPr>
                <w:szCs w:val="20"/>
              </w:rPr>
              <w:t>Queensland Industrial Relations Commission (QIRC)</w:t>
            </w:r>
          </w:p>
        </w:tc>
        <w:tc>
          <w:tcPr>
            <w:tcW w:w="1110" w:type="dxa"/>
            <w:tcBorders>
              <w:top w:val="single" w:sz="6" w:space="0" w:color="373D42"/>
              <w:left w:val="nil"/>
              <w:bottom w:val="single" w:sz="6" w:space="0" w:color="373D42"/>
              <w:right w:val="nil"/>
            </w:tcBorders>
          </w:tcPr>
          <w:p w14:paraId="50B4E409" w14:textId="499E24BD" w:rsidR="45117535" w:rsidRDefault="45117535" w:rsidP="27274A20">
            <w:pPr>
              <w:pStyle w:val="Tabletext"/>
            </w:pPr>
            <w:r w:rsidRPr="45117535">
              <w:t>23</w:t>
            </w:r>
          </w:p>
        </w:tc>
      </w:tr>
      <w:tr w:rsidR="45117535" w14:paraId="5BD18173" w14:textId="77777777" w:rsidTr="45117535">
        <w:tc>
          <w:tcPr>
            <w:tcW w:w="6990" w:type="dxa"/>
            <w:tcBorders>
              <w:top w:val="single" w:sz="6" w:space="0" w:color="373D42"/>
              <w:left w:val="nil"/>
              <w:bottom w:val="single" w:sz="6" w:space="0" w:color="373D42"/>
              <w:right w:val="nil"/>
            </w:tcBorders>
          </w:tcPr>
          <w:p w14:paraId="0E280411" w14:textId="0F854F12" w:rsidR="45117535" w:rsidRDefault="45117535" w:rsidP="27274A20">
            <w:pPr>
              <w:pStyle w:val="Tabletext"/>
              <w:rPr>
                <w:b/>
              </w:rPr>
            </w:pPr>
            <w:r w:rsidRPr="45117535">
              <w:rPr>
                <w:b/>
              </w:rPr>
              <w:t>Total</w:t>
            </w:r>
          </w:p>
        </w:tc>
        <w:tc>
          <w:tcPr>
            <w:tcW w:w="1110" w:type="dxa"/>
            <w:tcBorders>
              <w:top w:val="single" w:sz="6" w:space="0" w:color="373D42"/>
              <w:left w:val="nil"/>
              <w:bottom w:val="single" w:sz="6" w:space="0" w:color="373D42"/>
              <w:right w:val="nil"/>
            </w:tcBorders>
          </w:tcPr>
          <w:p w14:paraId="08530A45" w14:textId="2FBD302C" w:rsidR="45117535" w:rsidRDefault="45117535" w:rsidP="27274A20">
            <w:pPr>
              <w:pStyle w:val="Tabletext"/>
              <w:rPr>
                <w:b/>
              </w:rPr>
            </w:pPr>
            <w:r w:rsidRPr="45117535">
              <w:rPr>
                <w:b/>
              </w:rPr>
              <w:t>86</w:t>
            </w:r>
          </w:p>
        </w:tc>
      </w:tr>
    </w:tbl>
    <w:p w14:paraId="762A3C78" w14:textId="0B8EC767" w:rsidR="45117535" w:rsidRDefault="45117535" w:rsidP="45117535">
      <w:pPr>
        <w:keepLines/>
        <w:widowControl w:val="0"/>
        <w:spacing w:after="160" w:line="240" w:lineRule="auto"/>
        <w:ind w:right="2160"/>
        <w:rPr>
          <w:rFonts w:eastAsia="Arial" w:cs="Arial"/>
          <w:color w:val="000000" w:themeColor="text1"/>
          <w:sz w:val="24"/>
          <w:szCs w:val="24"/>
        </w:rPr>
      </w:pPr>
    </w:p>
    <w:p w14:paraId="63246198" w14:textId="6B320D84" w:rsidR="28A6CC2D" w:rsidRDefault="28A6CC2D" w:rsidP="27274A20">
      <w:r w:rsidRPr="45117535">
        <w:t xml:space="preserve">Details of the cause of action that gave rise to the mention or consideration of the </w:t>
      </w:r>
      <w:r w:rsidRPr="45117535">
        <w:rPr>
          <w:i/>
        </w:rPr>
        <w:t>Human Rights Act 2019</w:t>
      </w:r>
      <w:r w:rsidRPr="45117535">
        <w:t xml:space="preserve"> in each court or tribunal matter are given in the following table.</w:t>
      </w:r>
    </w:p>
    <w:p w14:paraId="07066E69" w14:textId="213DDD20" w:rsidR="28A6CC2D" w:rsidRPr="007B4AA4" w:rsidRDefault="28A6CC2D" w:rsidP="27274A20">
      <w:pPr>
        <w:pStyle w:val="Caption"/>
      </w:pPr>
      <w:r>
        <w:t xml:space="preserve">Table </w:t>
      </w:r>
      <w:r w:rsidR="00C553CA">
        <w:t>8</w:t>
      </w:r>
      <w:r>
        <w:t xml:space="preserve">: Cause of action in court </w:t>
      </w:r>
      <w:r w:rsidR="70511B15">
        <w:t>and</w:t>
      </w:r>
      <w:r>
        <w:t xml:space="preserve"> tribunal matters that considered or mentioned the Human Rights Act in the 2021–2022 period</w:t>
      </w:r>
    </w:p>
    <w:tbl>
      <w:tblPr>
        <w:tblStyle w:val="TableGrid"/>
        <w:tblW w:w="0" w:type="auto"/>
        <w:tblLayout w:type="fixed"/>
        <w:tblLook w:val="04A0" w:firstRow="1" w:lastRow="0" w:firstColumn="1" w:lastColumn="0" w:noHBand="0" w:noVBand="1"/>
      </w:tblPr>
      <w:tblGrid>
        <w:gridCol w:w="1080"/>
        <w:gridCol w:w="5866"/>
        <w:gridCol w:w="1134"/>
      </w:tblGrid>
      <w:tr w:rsidR="00AC4763" w:rsidRPr="00AC4763" w14:paraId="174035FB" w14:textId="77777777" w:rsidTr="009F1C53">
        <w:trPr>
          <w:trHeight w:val="540"/>
        </w:trPr>
        <w:tc>
          <w:tcPr>
            <w:tcW w:w="1080" w:type="dxa"/>
            <w:tcBorders>
              <w:top w:val="single" w:sz="6" w:space="0" w:color="373D42"/>
              <w:left w:val="nil"/>
              <w:bottom w:val="single" w:sz="6" w:space="0" w:color="373D42"/>
              <w:right w:val="nil"/>
            </w:tcBorders>
          </w:tcPr>
          <w:p w14:paraId="6773763B" w14:textId="2E32E1F2" w:rsidR="45117535" w:rsidRPr="00AC4763" w:rsidRDefault="45117535" w:rsidP="27274A20">
            <w:pPr>
              <w:pStyle w:val="Tableheading"/>
              <w:rPr>
                <w:color w:val="373D41"/>
              </w:rPr>
            </w:pPr>
            <w:r w:rsidRPr="00AC4763">
              <w:rPr>
                <w:color w:val="373D41"/>
              </w:rPr>
              <w:t>Court</w:t>
            </w:r>
          </w:p>
        </w:tc>
        <w:tc>
          <w:tcPr>
            <w:tcW w:w="5866" w:type="dxa"/>
            <w:tcBorders>
              <w:top w:val="single" w:sz="6" w:space="0" w:color="373D42"/>
              <w:left w:val="nil"/>
              <w:bottom w:val="single" w:sz="6" w:space="0" w:color="373D42"/>
              <w:right w:val="nil"/>
            </w:tcBorders>
          </w:tcPr>
          <w:p w14:paraId="463076BE" w14:textId="23B8B373" w:rsidR="45117535" w:rsidRPr="00AC4763" w:rsidRDefault="45117535" w:rsidP="27274A20">
            <w:pPr>
              <w:pStyle w:val="Tableheading"/>
              <w:rPr>
                <w:color w:val="373D41"/>
              </w:rPr>
            </w:pPr>
            <w:r w:rsidRPr="00AC4763">
              <w:rPr>
                <w:color w:val="373D41"/>
              </w:rPr>
              <w:t>Cause of action</w:t>
            </w:r>
          </w:p>
        </w:tc>
        <w:tc>
          <w:tcPr>
            <w:tcW w:w="1134" w:type="dxa"/>
            <w:tcBorders>
              <w:top w:val="single" w:sz="6" w:space="0" w:color="373D42"/>
              <w:left w:val="nil"/>
              <w:bottom w:val="single" w:sz="6" w:space="0" w:color="373D42"/>
              <w:right w:val="nil"/>
            </w:tcBorders>
          </w:tcPr>
          <w:p w14:paraId="48B80A8B" w14:textId="1586EE25" w:rsidR="45117535" w:rsidRPr="00AC4763" w:rsidRDefault="45117535" w:rsidP="27274A20">
            <w:pPr>
              <w:pStyle w:val="Tableheading"/>
              <w:rPr>
                <w:color w:val="373D41"/>
              </w:rPr>
            </w:pPr>
            <w:r w:rsidRPr="00AC4763">
              <w:rPr>
                <w:color w:val="373D41"/>
              </w:rPr>
              <w:t>No</w:t>
            </w:r>
          </w:p>
        </w:tc>
      </w:tr>
      <w:tr w:rsidR="45117535" w14:paraId="0DDB4C09" w14:textId="77777777" w:rsidTr="009F1C53">
        <w:tc>
          <w:tcPr>
            <w:tcW w:w="1080" w:type="dxa"/>
            <w:tcBorders>
              <w:top w:val="single" w:sz="6" w:space="0" w:color="373D42"/>
              <w:left w:val="nil"/>
              <w:bottom w:val="single" w:sz="6" w:space="0" w:color="373D42"/>
              <w:right w:val="nil"/>
            </w:tcBorders>
          </w:tcPr>
          <w:p w14:paraId="1AC0887C" w14:textId="3D565D34" w:rsidR="45117535" w:rsidRDefault="45117535" w:rsidP="27274A20">
            <w:pPr>
              <w:pStyle w:val="Tabletext"/>
              <w:rPr>
                <w:rFonts w:eastAsia="Arial" w:cs="Arial"/>
              </w:rPr>
            </w:pPr>
            <w:r w:rsidRPr="27274A20">
              <w:rPr>
                <w:rFonts w:eastAsia="Arial" w:cs="Arial"/>
              </w:rPr>
              <w:t>FCA</w:t>
            </w:r>
          </w:p>
        </w:tc>
        <w:tc>
          <w:tcPr>
            <w:tcW w:w="5866" w:type="dxa"/>
            <w:tcBorders>
              <w:top w:val="single" w:sz="6" w:space="0" w:color="373D42"/>
              <w:left w:val="nil"/>
              <w:bottom w:val="single" w:sz="6" w:space="0" w:color="373D42"/>
              <w:right w:val="nil"/>
            </w:tcBorders>
          </w:tcPr>
          <w:p w14:paraId="46C5146F" w14:textId="730597BF" w:rsidR="45117535" w:rsidRDefault="00953692" w:rsidP="27274A20">
            <w:pPr>
              <w:pStyle w:val="Tabletext"/>
              <w:rPr>
                <w:rFonts w:eastAsia="Arial" w:cs="Arial"/>
              </w:rPr>
            </w:pPr>
            <w:r>
              <w:rPr>
                <w:rFonts w:eastAsia="Arial" w:cs="Arial"/>
              </w:rPr>
              <w:t xml:space="preserve">Covid-19 insurance test case </w:t>
            </w:r>
            <w:r w:rsidR="45117535" w:rsidRPr="27274A20">
              <w:rPr>
                <w:rFonts w:eastAsia="Arial" w:cs="Arial"/>
              </w:rPr>
              <w:t xml:space="preserve">– 1 </w:t>
            </w:r>
          </w:p>
        </w:tc>
        <w:tc>
          <w:tcPr>
            <w:tcW w:w="1134" w:type="dxa"/>
            <w:tcBorders>
              <w:top w:val="single" w:sz="6" w:space="0" w:color="373D42"/>
              <w:left w:val="nil"/>
              <w:bottom w:val="single" w:sz="6" w:space="0" w:color="373D42"/>
              <w:right w:val="nil"/>
            </w:tcBorders>
          </w:tcPr>
          <w:p w14:paraId="3265270D" w14:textId="1F5369EC" w:rsidR="45117535" w:rsidRDefault="45117535" w:rsidP="27274A20">
            <w:pPr>
              <w:pStyle w:val="Tabletext"/>
              <w:rPr>
                <w:rFonts w:eastAsia="Arial" w:cs="Arial"/>
              </w:rPr>
            </w:pPr>
            <w:r w:rsidRPr="27274A20">
              <w:rPr>
                <w:rFonts w:eastAsia="Arial" w:cs="Arial"/>
              </w:rPr>
              <w:t>1</w:t>
            </w:r>
          </w:p>
        </w:tc>
      </w:tr>
      <w:tr w:rsidR="45117535" w14:paraId="333EB953" w14:textId="77777777" w:rsidTr="009F1C53">
        <w:tc>
          <w:tcPr>
            <w:tcW w:w="1080" w:type="dxa"/>
            <w:tcBorders>
              <w:top w:val="single" w:sz="6" w:space="0" w:color="373D42"/>
              <w:left w:val="nil"/>
              <w:bottom w:val="single" w:sz="6" w:space="0" w:color="373D42"/>
              <w:right w:val="nil"/>
            </w:tcBorders>
          </w:tcPr>
          <w:p w14:paraId="2FAC67C5" w14:textId="706255EF" w:rsidR="45117535" w:rsidRDefault="45117535" w:rsidP="27274A20">
            <w:pPr>
              <w:pStyle w:val="Tabletext"/>
              <w:rPr>
                <w:rFonts w:eastAsia="Arial" w:cs="Arial"/>
              </w:rPr>
            </w:pPr>
            <w:r w:rsidRPr="27274A20">
              <w:rPr>
                <w:rFonts w:eastAsia="Arial" w:cs="Arial"/>
              </w:rPr>
              <w:t>FWC</w:t>
            </w:r>
          </w:p>
        </w:tc>
        <w:tc>
          <w:tcPr>
            <w:tcW w:w="5866" w:type="dxa"/>
            <w:tcBorders>
              <w:top w:val="single" w:sz="6" w:space="0" w:color="373D42"/>
              <w:left w:val="nil"/>
              <w:bottom w:val="single" w:sz="6" w:space="0" w:color="373D42"/>
              <w:right w:val="nil"/>
            </w:tcBorders>
          </w:tcPr>
          <w:p w14:paraId="2F8584A9" w14:textId="5F3ECDE4" w:rsidR="45117535" w:rsidRDefault="45117535" w:rsidP="27274A20">
            <w:pPr>
              <w:pStyle w:val="Tabletext"/>
              <w:rPr>
                <w:rFonts w:eastAsia="Arial" w:cs="Arial"/>
              </w:rPr>
            </w:pPr>
            <w:r w:rsidRPr="27274A20">
              <w:rPr>
                <w:rFonts w:eastAsia="Arial" w:cs="Arial"/>
              </w:rPr>
              <w:t>Unfair dismissal – 1</w:t>
            </w:r>
          </w:p>
          <w:p w14:paraId="72864637" w14:textId="352D6570" w:rsidR="45117535" w:rsidRDefault="45117535" w:rsidP="27274A20">
            <w:pPr>
              <w:pStyle w:val="Tabletext"/>
              <w:rPr>
                <w:rFonts w:eastAsia="Arial" w:cs="Arial"/>
              </w:rPr>
            </w:pPr>
            <w:r w:rsidRPr="27274A20">
              <w:rPr>
                <w:rFonts w:eastAsia="Arial" w:cs="Arial"/>
              </w:rPr>
              <w:t xml:space="preserve">General protections – 1 </w:t>
            </w:r>
          </w:p>
        </w:tc>
        <w:tc>
          <w:tcPr>
            <w:tcW w:w="1134" w:type="dxa"/>
            <w:tcBorders>
              <w:top w:val="single" w:sz="6" w:space="0" w:color="373D42"/>
              <w:left w:val="nil"/>
              <w:bottom w:val="single" w:sz="6" w:space="0" w:color="373D42"/>
              <w:right w:val="nil"/>
            </w:tcBorders>
          </w:tcPr>
          <w:p w14:paraId="3DBEBE27" w14:textId="393F5B05" w:rsidR="45117535" w:rsidRDefault="45117535" w:rsidP="27274A20">
            <w:pPr>
              <w:pStyle w:val="Tabletext"/>
              <w:rPr>
                <w:rFonts w:eastAsia="Arial" w:cs="Arial"/>
              </w:rPr>
            </w:pPr>
            <w:r w:rsidRPr="27274A20">
              <w:rPr>
                <w:rFonts w:eastAsia="Arial" w:cs="Arial"/>
              </w:rPr>
              <w:t>2</w:t>
            </w:r>
          </w:p>
        </w:tc>
      </w:tr>
      <w:tr w:rsidR="45117535" w14:paraId="52CB76D8" w14:textId="77777777" w:rsidTr="009F1C53">
        <w:tc>
          <w:tcPr>
            <w:tcW w:w="1080" w:type="dxa"/>
            <w:tcBorders>
              <w:top w:val="single" w:sz="6" w:space="0" w:color="373D42"/>
              <w:left w:val="nil"/>
              <w:bottom w:val="single" w:sz="6" w:space="0" w:color="373D42"/>
              <w:right w:val="nil"/>
            </w:tcBorders>
          </w:tcPr>
          <w:p w14:paraId="0A240C2C" w14:textId="3D0EC008" w:rsidR="45117535" w:rsidRDefault="45117535" w:rsidP="27274A20">
            <w:pPr>
              <w:pStyle w:val="Tabletext"/>
              <w:rPr>
                <w:rFonts w:eastAsia="Arial" w:cs="Arial"/>
              </w:rPr>
            </w:pPr>
            <w:r w:rsidRPr="27274A20">
              <w:rPr>
                <w:rFonts w:eastAsia="Arial" w:cs="Arial"/>
              </w:rPr>
              <w:t>QCA</w:t>
            </w:r>
          </w:p>
        </w:tc>
        <w:tc>
          <w:tcPr>
            <w:tcW w:w="5866" w:type="dxa"/>
            <w:tcBorders>
              <w:top w:val="single" w:sz="6" w:space="0" w:color="373D42"/>
              <w:left w:val="nil"/>
              <w:bottom w:val="single" w:sz="6" w:space="0" w:color="373D42"/>
              <w:right w:val="nil"/>
            </w:tcBorders>
          </w:tcPr>
          <w:p w14:paraId="5CC940D0" w14:textId="47D42C5B" w:rsidR="45117535" w:rsidRDefault="45117535" w:rsidP="27274A20">
            <w:pPr>
              <w:pStyle w:val="Tabletext"/>
              <w:rPr>
                <w:rFonts w:eastAsia="Arial" w:cs="Arial"/>
              </w:rPr>
            </w:pPr>
            <w:r w:rsidRPr="27274A20">
              <w:rPr>
                <w:rFonts w:eastAsia="Arial" w:cs="Arial"/>
              </w:rPr>
              <w:t>Referral of point of law under Criminal Code</w:t>
            </w:r>
          </w:p>
        </w:tc>
        <w:tc>
          <w:tcPr>
            <w:tcW w:w="1134" w:type="dxa"/>
            <w:tcBorders>
              <w:top w:val="single" w:sz="6" w:space="0" w:color="373D42"/>
              <w:left w:val="nil"/>
              <w:bottom w:val="single" w:sz="6" w:space="0" w:color="373D42"/>
              <w:right w:val="nil"/>
            </w:tcBorders>
          </w:tcPr>
          <w:p w14:paraId="2C6BE6BA" w14:textId="7B07145B" w:rsidR="45117535" w:rsidRDefault="45117535" w:rsidP="27274A20">
            <w:pPr>
              <w:pStyle w:val="Tabletext"/>
              <w:rPr>
                <w:rFonts w:eastAsia="Arial" w:cs="Arial"/>
              </w:rPr>
            </w:pPr>
            <w:r w:rsidRPr="27274A20">
              <w:rPr>
                <w:rFonts w:eastAsia="Arial" w:cs="Arial"/>
              </w:rPr>
              <w:t>1</w:t>
            </w:r>
          </w:p>
        </w:tc>
      </w:tr>
      <w:tr w:rsidR="45117535" w14:paraId="1CDB39FB" w14:textId="77777777" w:rsidTr="009F1C53">
        <w:tc>
          <w:tcPr>
            <w:tcW w:w="1080" w:type="dxa"/>
            <w:tcBorders>
              <w:top w:val="single" w:sz="6" w:space="0" w:color="373D42"/>
              <w:left w:val="nil"/>
              <w:bottom w:val="single" w:sz="6" w:space="0" w:color="373D42"/>
              <w:right w:val="nil"/>
            </w:tcBorders>
          </w:tcPr>
          <w:p w14:paraId="608BBD33" w14:textId="16E07287" w:rsidR="45117535" w:rsidRDefault="45117535" w:rsidP="27274A20">
            <w:pPr>
              <w:pStyle w:val="Tabletext"/>
              <w:rPr>
                <w:rFonts w:eastAsia="Arial" w:cs="Arial"/>
              </w:rPr>
            </w:pPr>
            <w:r w:rsidRPr="27274A20">
              <w:rPr>
                <w:rFonts w:eastAsia="Arial" w:cs="Arial"/>
              </w:rPr>
              <w:lastRenderedPageBreak/>
              <w:t>QSC</w:t>
            </w:r>
          </w:p>
        </w:tc>
        <w:tc>
          <w:tcPr>
            <w:tcW w:w="5866" w:type="dxa"/>
            <w:tcBorders>
              <w:top w:val="single" w:sz="6" w:space="0" w:color="373D42"/>
              <w:left w:val="nil"/>
              <w:bottom w:val="single" w:sz="6" w:space="0" w:color="373D42"/>
              <w:right w:val="nil"/>
            </w:tcBorders>
          </w:tcPr>
          <w:p w14:paraId="43CE3400" w14:textId="41B4E6BD" w:rsidR="45117535" w:rsidRDefault="45117535" w:rsidP="27274A20">
            <w:pPr>
              <w:pStyle w:val="Tabletext"/>
              <w:rPr>
                <w:rFonts w:eastAsia="Arial" w:cs="Arial"/>
              </w:rPr>
            </w:pPr>
            <w:r w:rsidRPr="27274A20">
              <w:rPr>
                <w:rFonts w:eastAsia="Arial" w:cs="Arial"/>
              </w:rPr>
              <w:t xml:space="preserve">Appeal from decision of Crime and Corruption Commission – 1 </w:t>
            </w:r>
          </w:p>
          <w:p w14:paraId="2711FBD3" w14:textId="4D08DD4D" w:rsidR="45117535" w:rsidRDefault="45117535" w:rsidP="27274A20">
            <w:pPr>
              <w:pStyle w:val="Tabletext"/>
              <w:rPr>
                <w:rFonts w:eastAsia="Arial" w:cs="Arial"/>
              </w:rPr>
            </w:pPr>
            <w:r w:rsidRPr="27274A20">
              <w:rPr>
                <w:rFonts w:eastAsia="Arial" w:cs="Arial"/>
              </w:rPr>
              <w:t xml:space="preserve">Application for </w:t>
            </w:r>
            <w:r w:rsidRPr="0093448F">
              <w:rPr>
                <w:rFonts w:eastAsia="Arial" w:cs="Arial"/>
              </w:rPr>
              <w:t>relief for</w:t>
            </w:r>
            <w:r w:rsidRPr="27274A20">
              <w:rPr>
                <w:rFonts w:eastAsia="Arial" w:cs="Arial"/>
              </w:rPr>
              <w:t xml:space="preserve"> unlawful imprisonment – 1 </w:t>
            </w:r>
          </w:p>
          <w:p w14:paraId="5642F62D" w14:textId="26F3A0F6" w:rsidR="45117535" w:rsidRDefault="45117535" w:rsidP="27274A20">
            <w:pPr>
              <w:pStyle w:val="Tabletext"/>
              <w:rPr>
                <w:rFonts w:eastAsia="Arial" w:cs="Arial"/>
              </w:rPr>
            </w:pPr>
            <w:r w:rsidRPr="27274A20">
              <w:rPr>
                <w:rFonts w:eastAsia="Arial" w:cs="Arial"/>
              </w:rPr>
              <w:t xml:space="preserve">Judicial review – 1 </w:t>
            </w:r>
          </w:p>
        </w:tc>
        <w:tc>
          <w:tcPr>
            <w:tcW w:w="1134" w:type="dxa"/>
            <w:tcBorders>
              <w:top w:val="single" w:sz="6" w:space="0" w:color="373D42"/>
              <w:left w:val="nil"/>
              <w:bottom w:val="single" w:sz="6" w:space="0" w:color="373D42"/>
              <w:right w:val="nil"/>
            </w:tcBorders>
          </w:tcPr>
          <w:p w14:paraId="472055E3" w14:textId="5CC439A1" w:rsidR="45117535" w:rsidRDefault="45117535" w:rsidP="27274A20">
            <w:pPr>
              <w:pStyle w:val="Tabletext"/>
              <w:rPr>
                <w:rFonts w:eastAsia="Arial" w:cs="Arial"/>
              </w:rPr>
            </w:pPr>
            <w:r w:rsidRPr="27274A20">
              <w:rPr>
                <w:rFonts w:eastAsia="Arial" w:cs="Arial"/>
              </w:rPr>
              <w:t>3</w:t>
            </w:r>
          </w:p>
        </w:tc>
      </w:tr>
      <w:tr w:rsidR="45117535" w14:paraId="56295E30" w14:textId="77777777" w:rsidTr="009F1C53">
        <w:tc>
          <w:tcPr>
            <w:tcW w:w="1080" w:type="dxa"/>
            <w:tcBorders>
              <w:top w:val="single" w:sz="6" w:space="0" w:color="373D42"/>
              <w:left w:val="nil"/>
              <w:bottom w:val="single" w:sz="6" w:space="0" w:color="373D42"/>
              <w:right w:val="nil"/>
            </w:tcBorders>
          </w:tcPr>
          <w:p w14:paraId="35BE11B7" w14:textId="6AAFF4BC" w:rsidR="45117535" w:rsidRDefault="45117535" w:rsidP="27274A20">
            <w:pPr>
              <w:pStyle w:val="Tabletext"/>
              <w:rPr>
                <w:rFonts w:eastAsia="Arial" w:cs="Arial"/>
              </w:rPr>
            </w:pPr>
            <w:r w:rsidRPr="27274A20">
              <w:rPr>
                <w:rFonts w:eastAsia="Arial" w:cs="Arial"/>
              </w:rPr>
              <w:t>QDA</w:t>
            </w:r>
          </w:p>
        </w:tc>
        <w:tc>
          <w:tcPr>
            <w:tcW w:w="5866" w:type="dxa"/>
            <w:tcBorders>
              <w:top w:val="single" w:sz="6" w:space="0" w:color="373D42"/>
              <w:left w:val="nil"/>
              <w:bottom w:val="single" w:sz="6" w:space="0" w:color="373D42"/>
              <w:right w:val="nil"/>
            </w:tcBorders>
          </w:tcPr>
          <w:p w14:paraId="3A3F8777" w14:textId="146A8E3B" w:rsidR="45117535" w:rsidRDefault="45117535" w:rsidP="27274A20">
            <w:pPr>
              <w:pStyle w:val="Tabletext"/>
              <w:rPr>
                <w:rFonts w:eastAsia="Arial" w:cs="Arial"/>
              </w:rPr>
            </w:pPr>
            <w:r w:rsidRPr="27274A20">
              <w:rPr>
                <w:rFonts w:eastAsia="Arial" w:cs="Arial"/>
              </w:rPr>
              <w:t>Appeal from decision to stay a summary charge arising from arguably same set of facts that had already resulted in conviction of indictable charge – 1</w:t>
            </w:r>
          </w:p>
          <w:p w14:paraId="4118F678" w14:textId="4A9A6D1C" w:rsidR="45117535" w:rsidRDefault="45117535" w:rsidP="27274A20">
            <w:pPr>
              <w:pStyle w:val="Tabletext"/>
              <w:rPr>
                <w:rFonts w:eastAsia="Arial" w:cs="Arial"/>
              </w:rPr>
            </w:pPr>
            <w:r w:rsidRPr="27274A20">
              <w:rPr>
                <w:rFonts w:eastAsia="Arial" w:cs="Arial"/>
              </w:rPr>
              <w:t xml:space="preserve">Breach of lease – 1 </w:t>
            </w:r>
          </w:p>
          <w:p w14:paraId="019E15CF" w14:textId="7D35F00A" w:rsidR="45117535" w:rsidRDefault="45117535" w:rsidP="27274A20">
            <w:pPr>
              <w:pStyle w:val="Tabletext"/>
              <w:rPr>
                <w:rFonts w:eastAsia="Arial" w:cs="Arial"/>
              </w:rPr>
            </w:pPr>
            <w:r w:rsidRPr="27274A20">
              <w:rPr>
                <w:rFonts w:eastAsia="Arial" w:cs="Arial"/>
              </w:rPr>
              <w:t>Defamation (orders for anonymisation) – 1</w:t>
            </w:r>
          </w:p>
          <w:p w14:paraId="4D93FCBE" w14:textId="7A752F05" w:rsidR="45117535" w:rsidRDefault="45117535" w:rsidP="27274A20">
            <w:pPr>
              <w:pStyle w:val="Tabletext"/>
              <w:rPr>
                <w:rFonts w:eastAsia="Arial" w:cs="Arial"/>
              </w:rPr>
            </w:pPr>
            <w:r w:rsidRPr="27274A20">
              <w:rPr>
                <w:rFonts w:eastAsia="Arial" w:cs="Arial"/>
              </w:rPr>
              <w:t>Protection order – 1</w:t>
            </w:r>
          </w:p>
        </w:tc>
        <w:tc>
          <w:tcPr>
            <w:tcW w:w="1134" w:type="dxa"/>
            <w:tcBorders>
              <w:top w:val="single" w:sz="6" w:space="0" w:color="373D42"/>
              <w:left w:val="nil"/>
              <w:bottom w:val="single" w:sz="6" w:space="0" w:color="373D42"/>
              <w:right w:val="nil"/>
            </w:tcBorders>
          </w:tcPr>
          <w:p w14:paraId="2BA498B8" w14:textId="117AF05B" w:rsidR="45117535" w:rsidRDefault="45117535" w:rsidP="27274A20">
            <w:pPr>
              <w:pStyle w:val="Tabletext"/>
              <w:rPr>
                <w:rFonts w:eastAsia="Arial" w:cs="Arial"/>
              </w:rPr>
            </w:pPr>
            <w:r w:rsidRPr="27274A20">
              <w:rPr>
                <w:rFonts w:eastAsia="Arial" w:cs="Arial"/>
              </w:rPr>
              <w:t>4</w:t>
            </w:r>
          </w:p>
        </w:tc>
      </w:tr>
      <w:tr w:rsidR="45117535" w14:paraId="6B109043" w14:textId="77777777" w:rsidTr="009F1C53">
        <w:tc>
          <w:tcPr>
            <w:tcW w:w="1080" w:type="dxa"/>
            <w:tcBorders>
              <w:top w:val="single" w:sz="6" w:space="0" w:color="373D42"/>
              <w:left w:val="nil"/>
              <w:bottom w:val="single" w:sz="6" w:space="0" w:color="373D42"/>
              <w:right w:val="nil"/>
            </w:tcBorders>
          </w:tcPr>
          <w:p w14:paraId="0E57E8E0" w14:textId="66B9D750" w:rsidR="45117535" w:rsidRDefault="45117535" w:rsidP="27274A20">
            <w:pPr>
              <w:pStyle w:val="Tabletext"/>
              <w:rPr>
                <w:rFonts w:eastAsia="Arial" w:cs="Arial"/>
              </w:rPr>
            </w:pPr>
            <w:r w:rsidRPr="27274A20">
              <w:rPr>
                <w:rFonts w:eastAsia="Arial" w:cs="Arial"/>
              </w:rPr>
              <w:t>QLC</w:t>
            </w:r>
          </w:p>
        </w:tc>
        <w:tc>
          <w:tcPr>
            <w:tcW w:w="5866" w:type="dxa"/>
            <w:tcBorders>
              <w:top w:val="single" w:sz="6" w:space="0" w:color="373D42"/>
              <w:left w:val="nil"/>
              <w:bottom w:val="single" w:sz="6" w:space="0" w:color="373D42"/>
              <w:right w:val="nil"/>
            </w:tcBorders>
          </w:tcPr>
          <w:p w14:paraId="1476648B" w14:textId="22360E56" w:rsidR="45117535" w:rsidRDefault="45117535" w:rsidP="27274A20">
            <w:pPr>
              <w:pStyle w:val="Tabletext"/>
              <w:rPr>
                <w:rFonts w:eastAsia="Arial" w:cs="Arial"/>
              </w:rPr>
            </w:pPr>
            <w:r w:rsidRPr="27274A20">
              <w:rPr>
                <w:rFonts w:eastAsia="Arial" w:cs="Arial"/>
              </w:rPr>
              <w:t xml:space="preserve">Objection to mining lease – 1 </w:t>
            </w:r>
          </w:p>
          <w:p w14:paraId="4D6074E9" w14:textId="6D053ED3" w:rsidR="45117535" w:rsidRDefault="45117535" w:rsidP="27274A20">
            <w:pPr>
              <w:pStyle w:val="Tabletext"/>
              <w:rPr>
                <w:rFonts w:eastAsia="Arial" w:cs="Arial"/>
              </w:rPr>
            </w:pPr>
            <w:r w:rsidRPr="27274A20">
              <w:rPr>
                <w:rFonts w:eastAsia="Arial" w:cs="Arial"/>
              </w:rPr>
              <w:t xml:space="preserve">Objection to mining lease (procedural issue) – 1 </w:t>
            </w:r>
          </w:p>
        </w:tc>
        <w:tc>
          <w:tcPr>
            <w:tcW w:w="1134" w:type="dxa"/>
            <w:tcBorders>
              <w:top w:val="single" w:sz="6" w:space="0" w:color="373D42"/>
              <w:left w:val="nil"/>
              <w:bottom w:val="single" w:sz="6" w:space="0" w:color="373D42"/>
              <w:right w:val="nil"/>
            </w:tcBorders>
          </w:tcPr>
          <w:p w14:paraId="2957EDC3" w14:textId="57F5A92B" w:rsidR="45117535" w:rsidRDefault="45117535" w:rsidP="27274A20">
            <w:pPr>
              <w:pStyle w:val="Tabletext"/>
              <w:rPr>
                <w:rFonts w:eastAsia="Arial" w:cs="Arial"/>
              </w:rPr>
            </w:pPr>
            <w:r w:rsidRPr="27274A20">
              <w:rPr>
                <w:rFonts w:eastAsia="Arial" w:cs="Arial"/>
              </w:rPr>
              <w:t>2</w:t>
            </w:r>
          </w:p>
        </w:tc>
      </w:tr>
      <w:tr w:rsidR="45117535" w14:paraId="3811AE9F" w14:textId="77777777" w:rsidTr="009F1C53">
        <w:tc>
          <w:tcPr>
            <w:tcW w:w="1080" w:type="dxa"/>
            <w:tcBorders>
              <w:top w:val="single" w:sz="6" w:space="0" w:color="373D42"/>
              <w:left w:val="nil"/>
              <w:bottom w:val="single" w:sz="6" w:space="0" w:color="373D42"/>
              <w:right w:val="nil"/>
            </w:tcBorders>
          </w:tcPr>
          <w:p w14:paraId="55B5455B" w14:textId="593FF6F6" w:rsidR="45117535" w:rsidRDefault="45117535" w:rsidP="27274A20">
            <w:pPr>
              <w:pStyle w:val="Tabletext"/>
              <w:rPr>
                <w:rFonts w:eastAsia="Arial" w:cs="Arial"/>
              </w:rPr>
            </w:pPr>
            <w:r w:rsidRPr="27274A20">
              <w:rPr>
                <w:rFonts w:eastAsia="Arial" w:cs="Arial"/>
              </w:rPr>
              <w:t>QMHC</w:t>
            </w:r>
          </w:p>
        </w:tc>
        <w:tc>
          <w:tcPr>
            <w:tcW w:w="5866" w:type="dxa"/>
            <w:tcBorders>
              <w:top w:val="single" w:sz="6" w:space="0" w:color="373D42"/>
              <w:left w:val="nil"/>
              <w:bottom w:val="single" w:sz="6" w:space="0" w:color="373D42"/>
              <w:right w:val="nil"/>
            </w:tcBorders>
          </w:tcPr>
          <w:p w14:paraId="2FB3963E" w14:textId="307ACC94" w:rsidR="45117535" w:rsidRDefault="45117535" w:rsidP="27274A20">
            <w:pPr>
              <w:pStyle w:val="Tabletext"/>
              <w:rPr>
                <w:rFonts w:eastAsia="Arial" w:cs="Arial"/>
              </w:rPr>
            </w:pPr>
            <w:r w:rsidRPr="0093448F">
              <w:rPr>
                <w:rFonts w:eastAsia="Arial" w:cs="Arial"/>
              </w:rPr>
              <w:t>Condition on forensic order</w:t>
            </w:r>
          </w:p>
        </w:tc>
        <w:tc>
          <w:tcPr>
            <w:tcW w:w="1134" w:type="dxa"/>
            <w:tcBorders>
              <w:top w:val="single" w:sz="6" w:space="0" w:color="373D42"/>
              <w:left w:val="nil"/>
              <w:bottom w:val="single" w:sz="6" w:space="0" w:color="373D42"/>
              <w:right w:val="nil"/>
            </w:tcBorders>
          </w:tcPr>
          <w:p w14:paraId="209814D8" w14:textId="1E6AAA9D" w:rsidR="45117535" w:rsidRDefault="45117535" w:rsidP="27274A20">
            <w:pPr>
              <w:pStyle w:val="Tabletext"/>
              <w:rPr>
                <w:rFonts w:eastAsia="Arial" w:cs="Arial"/>
              </w:rPr>
            </w:pPr>
            <w:r w:rsidRPr="27274A20">
              <w:rPr>
                <w:rFonts w:eastAsia="Arial" w:cs="Arial"/>
              </w:rPr>
              <w:t>1</w:t>
            </w:r>
          </w:p>
        </w:tc>
      </w:tr>
      <w:tr w:rsidR="45117535" w14:paraId="23022D6A" w14:textId="77777777" w:rsidTr="009F1C53">
        <w:tc>
          <w:tcPr>
            <w:tcW w:w="1080" w:type="dxa"/>
            <w:tcBorders>
              <w:top w:val="single" w:sz="6" w:space="0" w:color="373D42"/>
              <w:left w:val="nil"/>
              <w:bottom w:val="single" w:sz="6" w:space="0" w:color="373D42"/>
              <w:right w:val="nil"/>
            </w:tcBorders>
          </w:tcPr>
          <w:p w14:paraId="3BFB3926" w14:textId="1DFE442D" w:rsidR="45117535" w:rsidRDefault="45117535" w:rsidP="27274A20">
            <w:pPr>
              <w:pStyle w:val="Tabletext"/>
              <w:rPr>
                <w:rFonts w:eastAsia="Arial" w:cs="Arial"/>
              </w:rPr>
            </w:pPr>
            <w:r w:rsidRPr="27274A20">
              <w:rPr>
                <w:rFonts w:eastAsia="Arial" w:cs="Arial"/>
              </w:rPr>
              <w:t>Coroner</w:t>
            </w:r>
          </w:p>
        </w:tc>
        <w:tc>
          <w:tcPr>
            <w:tcW w:w="5866" w:type="dxa"/>
            <w:tcBorders>
              <w:top w:val="single" w:sz="6" w:space="0" w:color="373D42"/>
              <w:left w:val="nil"/>
              <w:bottom w:val="single" w:sz="6" w:space="0" w:color="373D42"/>
              <w:right w:val="nil"/>
            </w:tcBorders>
          </w:tcPr>
          <w:p w14:paraId="49CF96B0" w14:textId="411EB368" w:rsidR="45117535" w:rsidRDefault="45117535" w:rsidP="27274A20">
            <w:pPr>
              <w:pStyle w:val="Tabletext"/>
              <w:rPr>
                <w:rFonts w:eastAsia="Arial" w:cs="Arial"/>
              </w:rPr>
            </w:pPr>
            <w:r w:rsidRPr="27274A20">
              <w:rPr>
                <w:rFonts w:eastAsia="Arial" w:cs="Arial"/>
              </w:rPr>
              <w:t>Coronial inquest (procedural issue)</w:t>
            </w:r>
          </w:p>
        </w:tc>
        <w:tc>
          <w:tcPr>
            <w:tcW w:w="1134" w:type="dxa"/>
            <w:tcBorders>
              <w:top w:val="single" w:sz="6" w:space="0" w:color="373D42"/>
              <w:left w:val="nil"/>
              <w:bottom w:val="single" w:sz="6" w:space="0" w:color="373D42"/>
              <w:right w:val="nil"/>
            </w:tcBorders>
          </w:tcPr>
          <w:p w14:paraId="49FB48D3" w14:textId="2ADDD045" w:rsidR="45117535" w:rsidRDefault="45117535" w:rsidP="27274A20">
            <w:pPr>
              <w:pStyle w:val="Tabletext"/>
              <w:rPr>
                <w:rFonts w:eastAsia="Arial" w:cs="Arial"/>
              </w:rPr>
            </w:pPr>
            <w:r w:rsidRPr="27274A20">
              <w:rPr>
                <w:rFonts w:eastAsia="Arial" w:cs="Arial"/>
              </w:rPr>
              <w:t>1</w:t>
            </w:r>
          </w:p>
        </w:tc>
      </w:tr>
      <w:tr w:rsidR="45117535" w14:paraId="427BBAB3" w14:textId="77777777" w:rsidTr="009F1C53">
        <w:tc>
          <w:tcPr>
            <w:tcW w:w="1080" w:type="dxa"/>
            <w:tcBorders>
              <w:top w:val="single" w:sz="6" w:space="0" w:color="373D42"/>
              <w:left w:val="nil"/>
              <w:bottom w:val="single" w:sz="6" w:space="0" w:color="373D42"/>
              <w:right w:val="nil"/>
            </w:tcBorders>
          </w:tcPr>
          <w:p w14:paraId="7B8DBAA4" w14:textId="4F58C914" w:rsidR="45117535" w:rsidRDefault="45117535" w:rsidP="27274A20">
            <w:pPr>
              <w:pStyle w:val="Tabletext"/>
              <w:rPr>
                <w:rFonts w:eastAsia="Arial" w:cs="Arial"/>
              </w:rPr>
            </w:pPr>
            <w:r w:rsidRPr="27274A20">
              <w:rPr>
                <w:rFonts w:eastAsia="Arial" w:cs="Arial"/>
              </w:rPr>
              <w:t>QCATA</w:t>
            </w:r>
          </w:p>
        </w:tc>
        <w:tc>
          <w:tcPr>
            <w:tcW w:w="5866" w:type="dxa"/>
            <w:tcBorders>
              <w:top w:val="single" w:sz="6" w:space="0" w:color="373D42"/>
              <w:left w:val="nil"/>
              <w:bottom w:val="single" w:sz="6" w:space="0" w:color="373D42"/>
              <w:right w:val="nil"/>
            </w:tcBorders>
          </w:tcPr>
          <w:p w14:paraId="60C4A22F" w14:textId="551C46DA" w:rsidR="45117535" w:rsidRDefault="45117535" w:rsidP="27274A20">
            <w:pPr>
              <w:pStyle w:val="Tabletext"/>
              <w:rPr>
                <w:rFonts w:eastAsia="Arial" w:cs="Arial"/>
              </w:rPr>
            </w:pPr>
            <w:r w:rsidRPr="27274A20">
              <w:rPr>
                <w:rFonts w:eastAsia="Arial" w:cs="Arial"/>
              </w:rPr>
              <w:t xml:space="preserve">Minor civil dispute – 2 </w:t>
            </w:r>
          </w:p>
          <w:p w14:paraId="3F54701B" w14:textId="5CEB7DA7" w:rsidR="45117535" w:rsidRDefault="45117535" w:rsidP="27274A20">
            <w:pPr>
              <w:pStyle w:val="Tabletext"/>
              <w:rPr>
                <w:rFonts w:eastAsia="Arial" w:cs="Arial"/>
              </w:rPr>
            </w:pPr>
            <w:r w:rsidRPr="27274A20">
              <w:rPr>
                <w:rFonts w:eastAsia="Arial" w:cs="Arial"/>
              </w:rPr>
              <w:t xml:space="preserve">Minor civil dispute (tenancy) – 1 </w:t>
            </w:r>
          </w:p>
          <w:p w14:paraId="14DA0DEE" w14:textId="5164E0D6" w:rsidR="45117535" w:rsidRDefault="45117535" w:rsidP="27274A20">
            <w:pPr>
              <w:pStyle w:val="Tabletext"/>
              <w:rPr>
                <w:rFonts w:eastAsia="Arial" w:cs="Arial"/>
              </w:rPr>
            </w:pPr>
            <w:r w:rsidRPr="27274A20">
              <w:rPr>
                <w:rFonts w:eastAsia="Arial" w:cs="Arial"/>
              </w:rPr>
              <w:t>Review of blue card decision – 1</w:t>
            </w:r>
          </w:p>
        </w:tc>
        <w:tc>
          <w:tcPr>
            <w:tcW w:w="1134" w:type="dxa"/>
            <w:tcBorders>
              <w:top w:val="single" w:sz="6" w:space="0" w:color="373D42"/>
              <w:left w:val="nil"/>
              <w:bottom w:val="single" w:sz="6" w:space="0" w:color="373D42"/>
              <w:right w:val="nil"/>
            </w:tcBorders>
          </w:tcPr>
          <w:p w14:paraId="30C96B9A" w14:textId="3E538DAF" w:rsidR="45117535" w:rsidRDefault="45117535" w:rsidP="27274A20">
            <w:pPr>
              <w:pStyle w:val="Tabletext"/>
              <w:rPr>
                <w:rFonts w:eastAsia="Arial" w:cs="Arial"/>
              </w:rPr>
            </w:pPr>
            <w:r w:rsidRPr="27274A20">
              <w:rPr>
                <w:rFonts w:eastAsia="Arial" w:cs="Arial"/>
              </w:rPr>
              <w:t>4</w:t>
            </w:r>
          </w:p>
        </w:tc>
      </w:tr>
      <w:tr w:rsidR="45117535" w14:paraId="04DAD0CC" w14:textId="77777777" w:rsidTr="009F1C53">
        <w:tc>
          <w:tcPr>
            <w:tcW w:w="1080" w:type="dxa"/>
            <w:tcBorders>
              <w:top w:val="single" w:sz="6" w:space="0" w:color="373D42"/>
              <w:left w:val="nil"/>
              <w:bottom w:val="single" w:sz="6" w:space="0" w:color="373D42"/>
              <w:right w:val="nil"/>
            </w:tcBorders>
          </w:tcPr>
          <w:p w14:paraId="1831C18F" w14:textId="4E3CE570" w:rsidR="45117535" w:rsidRDefault="45117535" w:rsidP="27274A20">
            <w:pPr>
              <w:pStyle w:val="Tabletext"/>
              <w:rPr>
                <w:rFonts w:eastAsia="Arial" w:cs="Arial"/>
              </w:rPr>
            </w:pPr>
            <w:r w:rsidRPr="27274A20">
              <w:rPr>
                <w:rFonts w:eastAsia="Arial" w:cs="Arial"/>
              </w:rPr>
              <w:t>QCAT</w:t>
            </w:r>
          </w:p>
        </w:tc>
        <w:tc>
          <w:tcPr>
            <w:tcW w:w="5866" w:type="dxa"/>
            <w:tcBorders>
              <w:top w:val="single" w:sz="6" w:space="0" w:color="373D42"/>
              <w:left w:val="nil"/>
              <w:bottom w:val="single" w:sz="6" w:space="0" w:color="373D42"/>
              <w:right w:val="nil"/>
            </w:tcBorders>
          </w:tcPr>
          <w:p w14:paraId="294301FE" w14:textId="7624B0A2" w:rsidR="45117535" w:rsidRDefault="45117535" w:rsidP="27274A20">
            <w:pPr>
              <w:pStyle w:val="Tabletext"/>
              <w:rPr>
                <w:rFonts w:eastAsia="Arial" w:cs="Arial"/>
              </w:rPr>
            </w:pPr>
            <w:r w:rsidRPr="27274A20">
              <w:rPr>
                <w:rFonts w:eastAsia="Arial" w:cs="Arial"/>
              </w:rPr>
              <w:t xml:space="preserve">Application for stay of decision to suspend driver authorisation number – 1 </w:t>
            </w:r>
          </w:p>
          <w:p w14:paraId="477E751A" w14:textId="6417A249" w:rsidR="45117535" w:rsidRDefault="45117535" w:rsidP="27274A20">
            <w:pPr>
              <w:pStyle w:val="Tabletext"/>
              <w:rPr>
                <w:rFonts w:eastAsia="Arial" w:cs="Arial"/>
              </w:rPr>
            </w:pPr>
            <w:r w:rsidRPr="27274A20">
              <w:rPr>
                <w:rFonts w:eastAsia="Arial" w:cs="Arial"/>
              </w:rPr>
              <w:t xml:space="preserve">Discrimination – 1 </w:t>
            </w:r>
          </w:p>
          <w:p w14:paraId="4E178515" w14:textId="650530DD" w:rsidR="45117535" w:rsidRDefault="45117535" w:rsidP="27274A20">
            <w:pPr>
              <w:pStyle w:val="Tabletext"/>
              <w:rPr>
                <w:rFonts w:eastAsia="Arial" w:cs="Arial"/>
              </w:rPr>
            </w:pPr>
            <w:r w:rsidRPr="27274A20">
              <w:rPr>
                <w:rFonts w:eastAsia="Arial" w:cs="Arial"/>
              </w:rPr>
              <w:t>Discrimination (exemption application) – 3</w:t>
            </w:r>
          </w:p>
          <w:p w14:paraId="1C99FA28" w14:textId="22B8E3DD" w:rsidR="45117535" w:rsidRDefault="45117535" w:rsidP="27274A20">
            <w:pPr>
              <w:pStyle w:val="Tabletext"/>
              <w:rPr>
                <w:rFonts w:eastAsia="Arial" w:cs="Arial"/>
              </w:rPr>
            </w:pPr>
            <w:r w:rsidRPr="27274A20">
              <w:rPr>
                <w:rFonts w:eastAsia="Arial" w:cs="Arial"/>
              </w:rPr>
              <w:t xml:space="preserve">Discrimination (procedural issue) – 1 </w:t>
            </w:r>
          </w:p>
          <w:p w14:paraId="2EC5A48C" w14:textId="589B9081" w:rsidR="45117535" w:rsidRDefault="45117535" w:rsidP="27274A20">
            <w:pPr>
              <w:pStyle w:val="Tabletext"/>
              <w:rPr>
                <w:rFonts w:eastAsia="Arial" w:cs="Arial"/>
              </w:rPr>
            </w:pPr>
            <w:r w:rsidRPr="27274A20">
              <w:rPr>
                <w:rFonts w:eastAsia="Arial" w:cs="Arial"/>
              </w:rPr>
              <w:t xml:space="preserve">Guardianship and administration – 7 </w:t>
            </w:r>
          </w:p>
          <w:p w14:paraId="3907BC9D" w14:textId="4B64A3C9" w:rsidR="45117535" w:rsidRDefault="45117535" w:rsidP="27274A20">
            <w:pPr>
              <w:pStyle w:val="Tabletext"/>
              <w:rPr>
                <w:rFonts w:eastAsia="Arial" w:cs="Arial"/>
              </w:rPr>
            </w:pPr>
            <w:r w:rsidRPr="27274A20">
              <w:rPr>
                <w:rFonts w:eastAsia="Arial" w:cs="Arial"/>
              </w:rPr>
              <w:t xml:space="preserve">Guardianship and administration (Interim appointment) – 3 </w:t>
            </w:r>
          </w:p>
          <w:p w14:paraId="173D50B8" w14:textId="1CB6D26D" w:rsidR="45117535" w:rsidRDefault="45117535" w:rsidP="27274A20">
            <w:pPr>
              <w:pStyle w:val="Tabletext"/>
              <w:rPr>
                <w:rFonts w:eastAsia="Arial" w:cs="Arial"/>
              </w:rPr>
            </w:pPr>
            <w:r w:rsidRPr="27274A20">
              <w:rPr>
                <w:rFonts w:eastAsia="Arial" w:cs="Arial"/>
              </w:rPr>
              <w:t xml:space="preserve">Information privacy – 1 </w:t>
            </w:r>
          </w:p>
          <w:p w14:paraId="00DA94C8" w14:textId="4910D017" w:rsidR="45117535" w:rsidRDefault="45117535" w:rsidP="27274A20">
            <w:pPr>
              <w:pStyle w:val="Tabletext"/>
              <w:rPr>
                <w:rFonts w:eastAsia="Arial" w:cs="Arial"/>
              </w:rPr>
            </w:pPr>
            <w:r w:rsidRPr="27274A20">
              <w:rPr>
                <w:rFonts w:eastAsia="Arial" w:cs="Arial"/>
              </w:rPr>
              <w:t xml:space="preserve">Minor civil dispute – 1 </w:t>
            </w:r>
          </w:p>
          <w:p w14:paraId="59600FC2" w14:textId="1A770AD5" w:rsidR="45117535" w:rsidRDefault="45117535" w:rsidP="27274A20">
            <w:pPr>
              <w:pStyle w:val="Tabletext"/>
              <w:rPr>
                <w:rFonts w:eastAsia="Arial" w:cs="Arial"/>
              </w:rPr>
            </w:pPr>
            <w:r w:rsidRPr="27274A20">
              <w:rPr>
                <w:rFonts w:eastAsia="Arial" w:cs="Arial"/>
              </w:rPr>
              <w:t xml:space="preserve">Minor civil dispute (tenancy) – 1 </w:t>
            </w:r>
          </w:p>
          <w:p w14:paraId="360595D9" w14:textId="72E75CDB" w:rsidR="45117535" w:rsidRDefault="45117535" w:rsidP="27274A20">
            <w:pPr>
              <w:pStyle w:val="Tabletext"/>
              <w:rPr>
                <w:rFonts w:eastAsia="Arial" w:cs="Arial"/>
              </w:rPr>
            </w:pPr>
            <w:r w:rsidRPr="27274A20">
              <w:rPr>
                <w:rFonts w:eastAsia="Arial" w:cs="Arial"/>
              </w:rPr>
              <w:t xml:space="preserve">Occupational regulation matter – 1 </w:t>
            </w:r>
          </w:p>
          <w:p w14:paraId="07F7B5E4" w14:textId="25CE8EE8" w:rsidR="45117535" w:rsidRDefault="45117535" w:rsidP="27274A20">
            <w:pPr>
              <w:pStyle w:val="Tabletext"/>
              <w:rPr>
                <w:rFonts w:eastAsia="Arial" w:cs="Arial"/>
              </w:rPr>
            </w:pPr>
            <w:r w:rsidRPr="27274A20">
              <w:rPr>
                <w:rFonts w:eastAsia="Arial" w:cs="Arial"/>
              </w:rPr>
              <w:t xml:space="preserve">Order for costs – 1 </w:t>
            </w:r>
          </w:p>
          <w:p w14:paraId="06DC05F2" w14:textId="7ED3B3A6" w:rsidR="45117535" w:rsidRDefault="45117535" w:rsidP="27274A20">
            <w:pPr>
              <w:pStyle w:val="Tabletext"/>
              <w:rPr>
                <w:rFonts w:eastAsia="Arial" w:cs="Arial"/>
              </w:rPr>
            </w:pPr>
            <w:r w:rsidRPr="27274A20">
              <w:rPr>
                <w:rFonts w:eastAsia="Arial" w:cs="Arial"/>
              </w:rPr>
              <w:t xml:space="preserve">Police disciplinary review – 1 </w:t>
            </w:r>
          </w:p>
          <w:p w14:paraId="7CDF4410" w14:textId="28264000" w:rsidR="45117535" w:rsidRDefault="45117535" w:rsidP="27274A20">
            <w:pPr>
              <w:pStyle w:val="Tabletext"/>
              <w:rPr>
                <w:rFonts w:eastAsia="Arial" w:cs="Arial"/>
              </w:rPr>
            </w:pPr>
            <w:r w:rsidRPr="27274A20">
              <w:rPr>
                <w:rFonts w:eastAsia="Arial" w:cs="Arial"/>
              </w:rPr>
              <w:t xml:space="preserve">Review of blue card decision – 19 </w:t>
            </w:r>
          </w:p>
          <w:p w14:paraId="2FA6C76D" w14:textId="29DEE657" w:rsidR="45117535" w:rsidRDefault="45117535" w:rsidP="27274A20">
            <w:pPr>
              <w:pStyle w:val="Tabletext"/>
              <w:rPr>
                <w:rFonts w:eastAsia="Arial" w:cs="Arial"/>
              </w:rPr>
            </w:pPr>
            <w:r w:rsidRPr="27274A20">
              <w:rPr>
                <w:rFonts w:eastAsia="Arial" w:cs="Arial"/>
              </w:rPr>
              <w:t xml:space="preserve">Review of child protection decision – 1 </w:t>
            </w:r>
          </w:p>
          <w:p w14:paraId="3CE5A92F" w14:textId="62EAA96E" w:rsidR="45117535" w:rsidRDefault="45117535" w:rsidP="27274A20">
            <w:pPr>
              <w:pStyle w:val="Tabletext"/>
              <w:rPr>
                <w:rFonts w:eastAsia="Arial" w:cs="Arial"/>
              </w:rPr>
            </w:pPr>
            <w:r w:rsidRPr="27274A20">
              <w:rPr>
                <w:rFonts w:eastAsia="Arial" w:cs="Arial"/>
              </w:rPr>
              <w:t xml:space="preserve">Review of decision of Queensland Racing Integrity Commission – 1 </w:t>
            </w:r>
          </w:p>
          <w:p w14:paraId="3A170654" w14:textId="6C76B3D7" w:rsidR="45117535" w:rsidRDefault="45117535" w:rsidP="27274A20">
            <w:pPr>
              <w:pStyle w:val="Tabletext"/>
              <w:rPr>
                <w:rFonts w:eastAsia="Arial" w:cs="Arial"/>
              </w:rPr>
            </w:pPr>
            <w:r w:rsidRPr="27274A20">
              <w:rPr>
                <w:rFonts w:eastAsia="Arial" w:cs="Arial"/>
              </w:rPr>
              <w:t xml:space="preserve">Review of decision of weapons division of QPS – 1 </w:t>
            </w:r>
          </w:p>
        </w:tc>
        <w:tc>
          <w:tcPr>
            <w:tcW w:w="1134" w:type="dxa"/>
            <w:tcBorders>
              <w:top w:val="single" w:sz="6" w:space="0" w:color="373D42"/>
              <w:left w:val="nil"/>
              <w:bottom w:val="single" w:sz="6" w:space="0" w:color="373D42"/>
              <w:right w:val="nil"/>
            </w:tcBorders>
          </w:tcPr>
          <w:p w14:paraId="2764832C" w14:textId="0F0806A0" w:rsidR="45117535" w:rsidRDefault="45117535" w:rsidP="27274A20">
            <w:pPr>
              <w:pStyle w:val="Tabletext"/>
              <w:rPr>
                <w:rFonts w:eastAsia="Arial" w:cs="Arial"/>
              </w:rPr>
            </w:pPr>
            <w:r w:rsidRPr="27274A20">
              <w:rPr>
                <w:rFonts w:eastAsia="Arial" w:cs="Arial"/>
              </w:rPr>
              <w:t>44</w:t>
            </w:r>
          </w:p>
        </w:tc>
      </w:tr>
      <w:tr w:rsidR="45117535" w14:paraId="62BEBA48" w14:textId="77777777" w:rsidTr="009F1C53">
        <w:tc>
          <w:tcPr>
            <w:tcW w:w="1080" w:type="dxa"/>
            <w:tcBorders>
              <w:top w:val="single" w:sz="6" w:space="0" w:color="373D42"/>
              <w:left w:val="nil"/>
              <w:bottom w:val="single" w:sz="6" w:space="0" w:color="373D42"/>
              <w:right w:val="nil"/>
            </w:tcBorders>
          </w:tcPr>
          <w:p w14:paraId="5CF8C99A" w14:textId="49F95B8A" w:rsidR="45117535" w:rsidRDefault="45117535" w:rsidP="27274A20">
            <w:pPr>
              <w:pStyle w:val="Tabletext"/>
              <w:rPr>
                <w:rFonts w:eastAsia="Arial" w:cs="Arial"/>
              </w:rPr>
            </w:pPr>
            <w:r w:rsidRPr="27274A20">
              <w:rPr>
                <w:rFonts w:eastAsia="Arial" w:cs="Arial"/>
              </w:rPr>
              <w:lastRenderedPageBreak/>
              <w:t>QIRC</w:t>
            </w:r>
          </w:p>
        </w:tc>
        <w:tc>
          <w:tcPr>
            <w:tcW w:w="5866" w:type="dxa"/>
            <w:tcBorders>
              <w:top w:val="single" w:sz="6" w:space="0" w:color="373D42"/>
              <w:left w:val="nil"/>
              <w:bottom w:val="single" w:sz="6" w:space="0" w:color="373D42"/>
              <w:right w:val="nil"/>
            </w:tcBorders>
          </w:tcPr>
          <w:p w14:paraId="33B3C473" w14:textId="7A5D66EA" w:rsidR="45117535" w:rsidRDefault="45117535" w:rsidP="27274A20">
            <w:pPr>
              <w:pStyle w:val="Tabletext"/>
              <w:rPr>
                <w:rFonts w:eastAsia="Arial" w:cs="Arial"/>
              </w:rPr>
            </w:pPr>
            <w:r w:rsidRPr="27274A20">
              <w:rPr>
                <w:rFonts w:eastAsia="Arial" w:cs="Arial"/>
              </w:rPr>
              <w:t xml:space="preserve">Discrimination (Interim order) – 1 </w:t>
            </w:r>
          </w:p>
          <w:p w14:paraId="2EC2BEBB" w14:textId="6ABE3188" w:rsidR="45117535" w:rsidRDefault="45117535" w:rsidP="27274A20">
            <w:pPr>
              <w:pStyle w:val="Tabletext"/>
              <w:rPr>
                <w:rFonts w:eastAsia="Arial" w:cs="Arial"/>
              </w:rPr>
            </w:pPr>
            <w:r w:rsidRPr="27274A20">
              <w:rPr>
                <w:rFonts w:eastAsia="Arial" w:cs="Arial"/>
              </w:rPr>
              <w:t xml:space="preserve">General protections – 1 </w:t>
            </w:r>
          </w:p>
          <w:p w14:paraId="334DF914" w14:textId="209BCC2E" w:rsidR="45117535" w:rsidRDefault="45117535" w:rsidP="27274A20">
            <w:pPr>
              <w:pStyle w:val="Tabletext"/>
              <w:rPr>
                <w:rFonts w:eastAsia="Arial" w:cs="Arial"/>
              </w:rPr>
            </w:pPr>
            <w:r w:rsidRPr="27274A20">
              <w:rPr>
                <w:rFonts w:eastAsia="Arial" w:cs="Arial"/>
              </w:rPr>
              <w:t xml:space="preserve">Industrial dispute – 1 </w:t>
            </w:r>
          </w:p>
          <w:p w14:paraId="39BB9CC5" w14:textId="2F6109CA" w:rsidR="45117535" w:rsidRDefault="45117535" w:rsidP="27274A20">
            <w:pPr>
              <w:pStyle w:val="Tabletext"/>
              <w:rPr>
                <w:rFonts w:eastAsia="Arial" w:cs="Arial"/>
              </w:rPr>
            </w:pPr>
            <w:r w:rsidRPr="27274A20">
              <w:rPr>
                <w:rFonts w:eastAsia="Arial" w:cs="Arial"/>
              </w:rPr>
              <w:t xml:space="preserve">Public service appeal – 4 </w:t>
            </w:r>
          </w:p>
          <w:p w14:paraId="66ED00B7" w14:textId="5D26D97D" w:rsidR="45117535" w:rsidRDefault="45117535" w:rsidP="27274A20">
            <w:pPr>
              <w:pStyle w:val="Tabletext"/>
              <w:rPr>
                <w:rFonts w:eastAsia="Arial" w:cs="Arial"/>
              </w:rPr>
            </w:pPr>
            <w:r w:rsidRPr="27274A20">
              <w:rPr>
                <w:rFonts w:eastAsia="Arial" w:cs="Arial"/>
              </w:rPr>
              <w:t xml:space="preserve">Public service appeal (vaccination) – 16 </w:t>
            </w:r>
          </w:p>
        </w:tc>
        <w:tc>
          <w:tcPr>
            <w:tcW w:w="1134" w:type="dxa"/>
            <w:tcBorders>
              <w:top w:val="single" w:sz="6" w:space="0" w:color="373D42"/>
              <w:left w:val="nil"/>
              <w:bottom w:val="single" w:sz="6" w:space="0" w:color="373D42"/>
              <w:right w:val="nil"/>
            </w:tcBorders>
          </w:tcPr>
          <w:p w14:paraId="0632F538" w14:textId="677E0449" w:rsidR="45117535" w:rsidRDefault="45117535" w:rsidP="27274A20">
            <w:pPr>
              <w:pStyle w:val="Tabletext"/>
              <w:rPr>
                <w:rFonts w:eastAsia="Arial" w:cs="Arial"/>
              </w:rPr>
            </w:pPr>
            <w:r w:rsidRPr="27274A20">
              <w:rPr>
                <w:rFonts w:eastAsia="Arial" w:cs="Arial"/>
              </w:rPr>
              <w:t>23</w:t>
            </w:r>
          </w:p>
        </w:tc>
      </w:tr>
      <w:tr w:rsidR="45117535" w14:paraId="4685C042" w14:textId="77777777" w:rsidTr="009F1C53">
        <w:tc>
          <w:tcPr>
            <w:tcW w:w="1080" w:type="dxa"/>
            <w:tcBorders>
              <w:top w:val="single" w:sz="6" w:space="0" w:color="373D42"/>
              <w:left w:val="nil"/>
              <w:bottom w:val="single" w:sz="6" w:space="0" w:color="373D42"/>
              <w:right w:val="nil"/>
            </w:tcBorders>
          </w:tcPr>
          <w:p w14:paraId="57FCCCF7" w14:textId="72A6CC8A" w:rsidR="45117535" w:rsidRDefault="45117535" w:rsidP="27274A20">
            <w:pPr>
              <w:pStyle w:val="Tabletext"/>
              <w:rPr>
                <w:rFonts w:eastAsia="Arial" w:cs="Arial"/>
              </w:rPr>
            </w:pPr>
            <w:r w:rsidRPr="27274A20">
              <w:rPr>
                <w:rFonts w:eastAsia="Arial" w:cs="Arial"/>
                <w:b/>
              </w:rPr>
              <w:t>Total</w:t>
            </w:r>
          </w:p>
        </w:tc>
        <w:tc>
          <w:tcPr>
            <w:tcW w:w="5866" w:type="dxa"/>
            <w:tcBorders>
              <w:top w:val="single" w:sz="6" w:space="0" w:color="373D42"/>
              <w:left w:val="nil"/>
              <w:bottom w:val="single" w:sz="6" w:space="0" w:color="373D42"/>
              <w:right w:val="nil"/>
            </w:tcBorders>
          </w:tcPr>
          <w:p w14:paraId="33EBFF05" w14:textId="3DA0CC70" w:rsidR="45117535" w:rsidRDefault="45117535" w:rsidP="27274A20">
            <w:pPr>
              <w:pStyle w:val="Tabletext"/>
              <w:rPr>
                <w:rFonts w:eastAsia="Arial" w:cs="Arial"/>
                <w:sz w:val="24"/>
                <w:szCs w:val="24"/>
              </w:rPr>
            </w:pPr>
          </w:p>
        </w:tc>
        <w:tc>
          <w:tcPr>
            <w:tcW w:w="1134" w:type="dxa"/>
            <w:tcBorders>
              <w:top w:val="single" w:sz="6" w:space="0" w:color="373D42"/>
              <w:left w:val="nil"/>
              <w:bottom w:val="single" w:sz="6" w:space="0" w:color="373D42"/>
              <w:right w:val="nil"/>
            </w:tcBorders>
          </w:tcPr>
          <w:p w14:paraId="3A7A7F22" w14:textId="30A41B61" w:rsidR="45117535" w:rsidRDefault="45117535" w:rsidP="27274A20">
            <w:pPr>
              <w:pStyle w:val="Tabletext"/>
              <w:rPr>
                <w:rFonts w:eastAsia="Arial" w:cs="Arial"/>
              </w:rPr>
            </w:pPr>
            <w:r w:rsidRPr="27274A20">
              <w:rPr>
                <w:rFonts w:eastAsia="Arial" w:cs="Arial"/>
                <w:b/>
              </w:rPr>
              <w:t>86</w:t>
            </w:r>
          </w:p>
        </w:tc>
      </w:tr>
    </w:tbl>
    <w:p w14:paraId="174B5B5A" w14:textId="617C89C4" w:rsidR="45117535" w:rsidRDefault="45117535" w:rsidP="45117535">
      <w:pPr>
        <w:keepLines/>
        <w:widowControl w:val="0"/>
        <w:spacing w:after="160" w:line="240" w:lineRule="auto"/>
        <w:ind w:left="720" w:right="2160" w:hanging="720"/>
        <w:rPr>
          <w:rFonts w:eastAsia="Arial" w:cs="Arial"/>
          <w:color w:val="000000" w:themeColor="text1"/>
          <w:sz w:val="24"/>
          <w:szCs w:val="24"/>
        </w:rPr>
      </w:pPr>
    </w:p>
    <w:p w14:paraId="54C54AA4" w14:textId="55516A66" w:rsidR="45117535" w:rsidRDefault="45117535" w:rsidP="45117535">
      <w:pPr>
        <w:rPr>
          <w:rFonts w:eastAsia="Calibri" w:cs="Arial"/>
        </w:rPr>
      </w:pPr>
    </w:p>
    <w:p w14:paraId="0F446EA2" w14:textId="50514F0A" w:rsidR="45117535" w:rsidRDefault="45117535" w:rsidP="27274A20">
      <w:pPr>
        <w:rPr>
          <w:rFonts w:eastAsia="Calibri" w:cs="Arial"/>
        </w:rPr>
      </w:pPr>
    </w:p>
    <w:p w14:paraId="33A39BA8" w14:textId="34D26C57" w:rsidR="27274A20" w:rsidRDefault="27274A20"/>
    <w:p w14:paraId="5664CC77" w14:textId="5619ECAC" w:rsidR="27274A20" w:rsidRDefault="27274A20"/>
    <w:p w14:paraId="19AFC8FE" w14:textId="1B5F26E8" w:rsidR="27274A20" w:rsidRDefault="27274A20"/>
    <w:p w14:paraId="7A84A4EE" w14:textId="159629E9" w:rsidR="27274A20" w:rsidRDefault="27274A20"/>
    <w:p w14:paraId="301BC1B8" w14:textId="21F53E7D" w:rsidR="27274A20" w:rsidRDefault="27274A20"/>
    <w:p w14:paraId="20CC0B32" w14:textId="4A2C3D5A" w:rsidR="27274A20" w:rsidRDefault="27274A20"/>
    <w:p w14:paraId="0510EBA7" w14:textId="0A8C4D16" w:rsidR="27274A20" w:rsidRDefault="27274A20"/>
    <w:p w14:paraId="7CF8E991" w14:textId="35D7050E" w:rsidR="27274A20" w:rsidRDefault="27274A20"/>
    <w:p w14:paraId="294EA4A0" w14:textId="3644AA2F" w:rsidR="27274A20" w:rsidRDefault="27274A20"/>
    <w:p w14:paraId="098D841A" w14:textId="4A803C27" w:rsidR="004C374F" w:rsidRPr="008B4B16" w:rsidRDefault="004C374F" w:rsidP="004C374F">
      <w:pPr>
        <w:pStyle w:val="Caption"/>
        <w:rPr>
          <w:rFonts w:eastAsia="Calibri" w:cs="Arial"/>
          <w:b/>
          <w:szCs w:val="20"/>
        </w:rPr>
      </w:pPr>
    </w:p>
    <w:p w14:paraId="24A24B83" w14:textId="310172C2" w:rsidR="27274A20" w:rsidRDefault="27274A20"/>
    <w:p w14:paraId="1A5EFE0B" w14:textId="1BDF23D1" w:rsidR="27274A20" w:rsidRDefault="27274A20"/>
    <w:p w14:paraId="597C5018" w14:textId="678AA4DD" w:rsidR="27274A20" w:rsidRDefault="27274A20"/>
    <w:p w14:paraId="676C1EDF" w14:textId="77777777" w:rsidR="00C31058" w:rsidRDefault="00C31058">
      <w:pPr>
        <w:spacing w:after="160" w:line="259" w:lineRule="auto"/>
        <w:ind w:right="0"/>
        <w:rPr>
          <w:rFonts w:eastAsiaTheme="majorEastAsia" w:cstheme="majorBidi"/>
          <w:iCs/>
          <w:color w:val="373D41"/>
          <w:sz w:val="48"/>
          <w:szCs w:val="32"/>
        </w:rPr>
      </w:pPr>
      <w:bookmarkStart w:id="542" w:name="_Toc514513151"/>
      <w:bookmarkStart w:id="543" w:name="_Toc117697229"/>
      <w:r>
        <w:rPr>
          <w:color w:val="373D41"/>
        </w:rPr>
        <w:br w:type="page"/>
      </w:r>
    </w:p>
    <w:p w14:paraId="0F1E4A8A" w14:textId="275AF4C0" w:rsidR="00C923E6" w:rsidRPr="00497C52" w:rsidRDefault="00C923E6" w:rsidP="00497C52">
      <w:pPr>
        <w:pStyle w:val="Heading1"/>
        <w:rPr>
          <w:rFonts w:cs="Arial"/>
          <w:color w:val="373D41"/>
        </w:rPr>
      </w:pPr>
      <w:bookmarkStart w:id="544" w:name="_Toc147757376"/>
      <w:bookmarkStart w:id="545" w:name="_Toc148087005"/>
      <w:r w:rsidRPr="00497C52">
        <w:rPr>
          <w:color w:val="373D41"/>
        </w:rPr>
        <w:lastRenderedPageBreak/>
        <w:t>Appendix B: Human rights indicators</w:t>
      </w:r>
      <w:bookmarkEnd w:id="542"/>
      <w:bookmarkEnd w:id="543"/>
      <w:bookmarkEnd w:id="544"/>
      <w:bookmarkEnd w:id="545"/>
    </w:p>
    <w:p w14:paraId="6B43D109" w14:textId="77777777" w:rsidR="00E41E6C" w:rsidRPr="00A84CBD" w:rsidRDefault="00E41E6C" w:rsidP="00497C52">
      <w:pPr>
        <w:pStyle w:val="Heading2"/>
        <w:rPr>
          <w:color w:val="373D41"/>
          <w:sz w:val="24"/>
          <w:szCs w:val="24"/>
        </w:rPr>
      </w:pPr>
      <w:bookmarkStart w:id="546" w:name="_Toc1475947977"/>
      <w:bookmarkStart w:id="547" w:name="_Toc117697230"/>
      <w:bookmarkStart w:id="548" w:name="_Toc117697937"/>
      <w:bookmarkStart w:id="549" w:name="_Toc147757377"/>
      <w:bookmarkStart w:id="550" w:name="_Toc148087006"/>
      <w:r w:rsidRPr="00A84CBD">
        <w:rPr>
          <w:color w:val="373D41"/>
        </w:rPr>
        <w:t>Indicators of a developing human rights culture: State government</w:t>
      </w:r>
      <w:bookmarkEnd w:id="546"/>
      <w:bookmarkEnd w:id="547"/>
      <w:bookmarkEnd w:id="548"/>
      <w:bookmarkEnd w:id="549"/>
      <w:bookmarkEnd w:id="550"/>
    </w:p>
    <w:p w14:paraId="23B72608" w14:textId="77777777" w:rsidR="00E41E6C" w:rsidRPr="00A84CBD" w:rsidRDefault="00E41E6C" w:rsidP="00A84CBD">
      <w:pPr>
        <w:pStyle w:val="Heading3"/>
        <w:ind w:right="296"/>
        <w:rPr>
          <w:color w:val="373D41"/>
          <w:lang w:val="en-US"/>
        </w:rPr>
      </w:pPr>
      <w:bookmarkStart w:id="551" w:name="_Toc85526779"/>
      <w:bookmarkStart w:id="552" w:name="_Toc85787194"/>
      <w:bookmarkStart w:id="553" w:name="_Toc1434868254"/>
      <w:r w:rsidRPr="00A84CBD">
        <w:rPr>
          <w:color w:val="373D41"/>
          <w:lang w:val="en-US"/>
        </w:rPr>
        <w:t>Indicator 1: Staff awareness, education, and development</w:t>
      </w:r>
      <w:bookmarkEnd w:id="551"/>
      <w:bookmarkEnd w:id="552"/>
      <w:bookmarkEnd w:id="553"/>
    </w:p>
    <w:p w14:paraId="443AB9C7"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How has staff awareness been raised about the Act?</w:t>
      </w:r>
    </w:p>
    <w:p w14:paraId="1BF5DBF7"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at education and training on the Act has been provided?</w:t>
      </w:r>
    </w:p>
    <w:p w14:paraId="42044FF2" w14:textId="04C54881"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 xml:space="preserve">Does the training include examples specifically tailored to the </w:t>
      </w:r>
      <w:proofErr w:type="spellStart"/>
      <w:r w:rsidRPr="0F6617A5">
        <w:rPr>
          <w:rFonts w:cs="Arial"/>
          <w:lang w:val="en-US"/>
        </w:rPr>
        <w:t>organi</w:t>
      </w:r>
      <w:r w:rsidR="00D7749C">
        <w:rPr>
          <w:rFonts w:cs="Arial"/>
          <w:lang w:val="en-US"/>
        </w:rPr>
        <w:t>s</w:t>
      </w:r>
      <w:r w:rsidRPr="0F6617A5">
        <w:rPr>
          <w:rFonts w:cs="Arial"/>
          <w:lang w:val="en-US"/>
        </w:rPr>
        <w:t>ation</w:t>
      </w:r>
      <w:proofErr w:type="spellEnd"/>
      <w:r w:rsidRPr="0F6617A5">
        <w:rPr>
          <w:rFonts w:cs="Arial"/>
          <w:lang w:val="en-US"/>
        </w:rPr>
        <w:t xml:space="preserve"> to illustrate how to put human rights into practice?</w:t>
      </w:r>
    </w:p>
    <w:p w14:paraId="3A7BE01D"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 xml:space="preserve">Approximately what percentage of staff have received training? </w:t>
      </w:r>
    </w:p>
    <w:p w14:paraId="3D519346"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ich work groups or areas of the agency have received training? What training has been provided to senior leadership? What was the mode of delivery of the training? For example, online, face</w:t>
      </w:r>
      <w:r>
        <w:rPr>
          <w:rFonts w:cs="Arial"/>
          <w:lang w:val="en-US"/>
        </w:rPr>
        <w:t>-</w:t>
      </w:r>
      <w:r w:rsidRPr="0F6617A5">
        <w:rPr>
          <w:rFonts w:cs="Arial"/>
          <w:lang w:val="en-US"/>
        </w:rPr>
        <w:t>to</w:t>
      </w:r>
      <w:r>
        <w:rPr>
          <w:rFonts w:cs="Arial"/>
          <w:lang w:val="en-US"/>
        </w:rPr>
        <w:t>-</w:t>
      </w:r>
      <w:r w:rsidRPr="0F6617A5">
        <w:rPr>
          <w:rFonts w:cs="Arial"/>
          <w:lang w:val="en-US"/>
        </w:rPr>
        <w:t>face, both online and face</w:t>
      </w:r>
      <w:r>
        <w:rPr>
          <w:rFonts w:cs="Arial"/>
          <w:lang w:val="en-US"/>
        </w:rPr>
        <w:t>-</w:t>
      </w:r>
      <w:r w:rsidRPr="0F6617A5">
        <w:rPr>
          <w:rFonts w:cs="Arial"/>
          <w:lang w:val="en-US"/>
        </w:rPr>
        <w:t>to</w:t>
      </w:r>
      <w:r>
        <w:rPr>
          <w:rFonts w:cs="Arial"/>
          <w:lang w:val="en-US"/>
        </w:rPr>
        <w:t>-</w:t>
      </w:r>
      <w:r w:rsidRPr="0F6617A5">
        <w:rPr>
          <w:rFonts w:cs="Arial"/>
          <w:lang w:val="en-US"/>
        </w:rPr>
        <w:t>face, or other? Has the training been delivered by internal staff, or external providers?</w:t>
      </w:r>
    </w:p>
    <w:p w14:paraId="7D8BBCFE"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at has been the impact of increased working from home arrangements on the design and delivery of training?</w:t>
      </w:r>
    </w:p>
    <w:p w14:paraId="74DE50EF" w14:textId="77777777" w:rsidR="00E41E6C" w:rsidRPr="009954F9" w:rsidRDefault="00E41E6C" w:rsidP="00FD4BC7">
      <w:pPr>
        <w:pStyle w:val="ListParagraph"/>
        <w:numPr>
          <w:ilvl w:val="0"/>
          <w:numId w:val="5"/>
        </w:numPr>
        <w:spacing w:after="200"/>
        <w:ind w:right="0"/>
        <w:rPr>
          <w:rFonts w:cs="Arial"/>
          <w:lang w:val="en-US"/>
        </w:rPr>
      </w:pPr>
      <w:proofErr w:type="gramStart"/>
      <w:r w:rsidRPr="0F6617A5">
        <w:rPr>
          <w:rFonts w:cs="Arial"/>
          <w:lang w:val="en-US"/>
        </w:rPr>
        <w:t>Has</w:t>
      </w:r>
      <w:proofErr w:type="gramEnd"/>
      <w:r w:rsidRPr="0F6617A5">
        <w:rPr>
          <w:rFonts w:cs="Arial"/>
          <w:lang w:val="en-US"/>
        </w:rPr>
        <w:t xml:space="preserve"> human rights been included in induction training (onboarding of new staff)? Does ongoing professional development/training for staff include human rights? If so, what is the mode of the delivery of the training?</w:t>
      </w:r>
    </w:p>
    <w:p w14:paraId="0FD3D9FD"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at feedback do you collect about education and training? How is it used to design future training and/or resources?</w:t>
      </w:r>
    </w:p>
    <w:p w14:paraId="4D5E6772" w14:textId="77777777" w:rsidR="00E41E6C" w:rsidRPr="00A84CBD" w:rsidRDefault="00E41E6C" w:rsidP="00A84CBD">
      <w:pPr>
        <w:pStyle w:val="Heading3"/>
        <w:ind w:right="-244"/>
        <w:rPr>
          <w:color w:val="373D41"/>
          <w:lang w:val="en-US"/>
        </w:rPr>
      </w:pPr>
      <w:bookmarkStart w:id="554" w:name="_Toc85526780"/>
      <w:bookmarkStart w:id="555" w:name="_Toc85787195"/>
      <w:bookmarkStart w:id="556" w:name="_Toc1121608900"/>
      <w:r w:rsidRPr="00A84CBD">
        <w:rPr>
          <w:color w:val="373D41"/>
          <w:lang w:val="en-US"/>
        </w:rPr>
        <w:t>Indicator 2: Community consultation and engagement about human rights</w:t>
      </w:r>
      <w:bookmarkEnd w:id="554"/>
      <w:bookmarkEnd w:id="555"/>
      <w:bookmarkEnd w:id="556"/>
    </w:p>
    <w:p w14:paraId="39B36485" w14:textId="77777777" w:rsidR="00E41E6C" w:rsidRPr="009954F9" w:rsidRDefault="00E41E6C" w:rsidP="00FD4BC7">
      <w:pPr>
        <w:pStyle w:val="ListParagraph"/>
        <w:numPr>
          <w:ilvl w:val="0"/>
          <w:numId w:val="6"/>
        </w:numPr>
        <w:spacing w:after="200"/>
        <w:ind w:right="0"/>
        <w:rPr>
          <w:rFonts w:cs="Arial"/>
          <w:lang w:val="en-US"/>
        </w:rPr>
      </w:pPr>
      <w:r w:rsidRPr="0F6617A5">
        <w:rPr>
          <w:rFonts w:cs="Arial"/>
          <w:lang w:val="en-US"/>
        </w:rPr>
        <w:t xml:space="preserve">Have you conducted any community consultation and engagement, such as with stakeholders, clients, or consumers about human rights? </w:t>
      </w:r>
    </w:p>
    <w:p w14:paraId="32240F92" w14:textId="77777777" w:rsidR="00E41E6C" w:rsidRPr="009954F9" w:rsidRDefault="00E41E6C" w:rsidP="00FD4BC7">
      <w:pPr>
        <w:pStyle w:val="ListParagraph"/>
        <w:numPr>
          <w:ilvl w:val="0"/>
          <w:numId w:val="6"/>
        </w:numPr>
        <w:spacing w:after="200"/>
        <w:ind w:right="0"/>
        <w:rPr>
          <w:rFonts w:cs="Arial"/>
          <w:lang w:val="en-US"/>
        </w:rPr>
      </w:pPr>
      <w:r w:rsidRPr="0F6617A5">
        <w:rPr>
          <w:rFonts w:cs="Arial"/>
          <w:lang w:val="en-US"/>
        </w:rPr>
        <w:t>What information have you provided to the community about human rights?</w:t>
      </w:r>
    </w:p>
    <w:p w14:paraId="2C7611EE" w14:textId="77777777" w:rsidR="00E41E6C" w:rsidRPr="009954F9" w:rsidRDefault="00E41E6C" w:rsidP="00FD4BC7">
      <w:pPr>
        <w:pStyle w:val="ListParagraph"/>
        <w:numPr>
          <w:ilvl w:val="0"/>
          <w:numId w:val="6"/>
        </w:numPr>
        <w:spacing w:after="200"/>
        <w:ind w:right="0"/>
        <w:rPr>
          <w:rFonts w:cs="Arial"/>
          <w:lang w:val="en-US"/>
        </w:rPr>
      </w:pPr>
      <w:r w:rsidRPr="0F6617A5">
        <w:rPr>
          <w:rFonts w:cs="Arial"/>
          <w:lang w:val="en-US"/>
        </w:rPr>
        <w:t>Have you consulted relevant sectors of the community about proposed changes to, or development of, legislation, regulations, policies, procedures, services etc. which may impact human rights?</w:t>
      </w:r>
    </w:p>
    <w:p w14:paraId="489AB2A6" w14:textId="77777777" w:rsidR="00E41E6C" w:rsidRPr="009954F9" w:rsidRDefault="00E41E6C" w:rsidP="00FD4BC7">
      <w:pPr>
        <w:pStyle w:val="ListParagraph"/>
        <w:numPr>
          <w:ilvl w:val="0"/>
          <w:numId w:val="6"/>
        </w:numPr>
        <w:spacing w:after="200"/>
        <w:ind w:right="0"/>
        <w:rPr>
          <w:rFonts w:cs="Arial"/>
        </w:rPr>
      </w:pPr>
      <w:r w:rsidRPr="0F6617A5">
        <w:rPr>
          <w:rFonts w:cs="Arial"/>
          <w:lang w:val="en-US"/>
        </w:rPr>
        <w:t xml:space="preserve">Please provide details, including </w:t>
      </w:r>
      <w:r w:rsidRPr="0F6617A5">
        <w:rPr>
          <w:rFonts w:cs="Arial"/>
        </w:rPr>
        <w:t>how did the community consultation and engagement impact on any decision-making/policy formulation, or other?</w:t>
      </w:r>
    </w:p>
    <w:p w14:paraId="71C46650" w14:textId="77777777" w:rsidR="00E41E6C" w:rsidRPr="00A84CBD" w:rsidRDefault="00E41E6C" w:rsidP="00A84CBD">
      <w:pPr>
        <w:pStyle w:val="Heading3"/>
        <w:ind w:right="296"/>
        <w:rPr>
          <w:color w:val="373D41"/>
          <w:lang w:val="en-US"/>
        </w:rPr>
      </w:pPr>
      <w:bookmarkStart w:id="557" w:name="_Toc85526781"/>
      <w:bookmarkStart w:id="558" w:name="_Toc85787196"/>
      <w:bookmarkStart w:id="559" w:name="_Toc1464141180"/>
      <w:r w:rsidRPr="00A84CBD">
        <w:rPr>
          <w:color w:val="373D41"/>
          <w:lang w:val="en-US"/>
        </w:rPr>
        <w:t xml:space="preserve">Indicator 3: Awareness raising and support for related entities (including functional public entities engaged by the entity </w:t>
      </w:r>
      <w:proofErr w:type="gramStart"/>
      <w:r w:rsidRPr="00A84CBD">
        <w:rPr>
          <w:color w:val="373D41"/>
          <w:lang w:val="en-US"/>
        </w:rPr>
        <w:t>i.e.</w:t>
      </w:r>
      <w:proofErr w:type="gramEnd"/>
      <w:r w:rsidRPr="00A84CBD">
        <w:rPr>
          <w:color w:val="373D41"/>
          <w:lang w:val="en-US"/>
        </w:rPr>
        <w:t xml:space="preserve"> contractors)</w:t>
      </w:r>
      <w:bookmarkEnd w:id="557"/>
      <w:bookmarkEnd w:id="558"/>
      <w:bookmarkEnd w:id="559"/>
    </w:p>
    <w:p w14:paraId="16960D5E" w14:textId="77777777" w:rsidR="00E41E6C" w:rsidRPr="009954F9" w:rsidRDefault="00E41E6C" w:rsidP="00FD4BC7">
      <w:pPr>
        <w:pStyle w:val="ListParagraph"/>
        <w:numPr>
          <w:ilvl w:val="0"/>
          <w:numId w:val="7"/>
        </w:numPr>
        <w:spacing w:after="200"/>
        <w:ind w:right="0"/>
        <w:rPr>
          <w:rFonts w:cs="Arial"/>
          <w:lang w:val="en-US"/>
        </w:rPr>
      </w:pPr>
      <w:r w:rsidRPr="0F6617A5">
        <w:rPr>
          <w:rFonts w:cs="Arial"/>
          <w:lang w:val="en-US"/>
        </w:rPr>
        <w:t>Have you raised awareness of human rights with contractors/providers engaged by your agency? If so, provide details. For example, has human rights been embedded into formal contracts?</w:t>
      </w:r>
    </w:p>
    <w:p w14:paraId="158B7DD5" w14:textId="77777777" w:rsidR="00E41E6C" w:rsidRPr="009954F9" w:rsidRDefault="00E41E6C" w:rsidP="00FD4BC7">
      <w:pPr>
        <w:pStyle w:val="ListParagraph"/>
        <w:numPr>
          <w:ilvl w:val="0"/>
          <w:numId w:val="7"/>
        </w:numPr>
        <w:spacing w:after="200"/>
        <w:ind w:right="0"/>
        <w:rPr>
          <w:rFonts w:cs="Arial"/>
          <w:lang w:val="en-US"/>
        </w:rPr>
      </w:pPr>
      <w:r w:rsidRPr="0F6617A5">
        <w:rPr>
          <w:rFonts w:cs="Arial"/>
          <w:lang w:val="en-US"/>
        </w:rPr>
        <w:t>What support in ensuring compatibility with the Act have you provided to providers engaged by your agency? If any, provide details.</w:t>
      </w:r>
    </w:p>
    <w:p w14:paraId="23670E13" w14:textId="77777777" w:rsidR="00E41E6C" w:rsidRPr="00A84CBD" w:rsidRDefault="00E41E6C" w:rsidP="00A84CBD">
      <w:pPr>
        <w:pStyle w:val="Heading3"/>
        <w:ind w:right="386"/>
        <w:rPr>
          <w:color w:val="373D41"/>
          <w:lang w:val="en-US"/>
        </w:rPr>
      </w:pPr>
      <w:bookmarkStart w:id="560" w:name="_Toc85526782"/>
      <w:bookmarkStart w:id="561" w:name="_Toc85787197"/>
      <w:bookmarkStart w:id="562" w:name="_Toc2114395277"/>
      <w:r w:rsidRPr="00A84CBD">
        <w:rPr>
          <w:color w:val="373D41"/>
          <w:lang w:val="en-US"/>
        </w:rPr>
        <w:lastRenderedPageBreak/>
        <w:t>Indicator 4: Reviews and development of legislation or subordinate legislation</w:t>
      </w:r>
      <w:bookmarkEnd w:id="560"/>
      <w:bookmarkEnd w:id="561"/>
      <w:bookmarkEnd w:id="562"/>
    </w:p>
    <w:p w14:paraId="4393C37F" w14:textId="77777777" w:rsidR="00E41E6C" w:rsidRPr="009954F9" w:rsidRDefault="00E41E6C" w:rsidP="004C5148">
      <w:pPr>
        <w:pStyle w:val="Listparagraph-bulleted"/>
        <w:ind w:right="-154"/>
        <w:rPr>
          <w:lang w:val="en-US"/>
        </w:rPr>
      </w:pPr>
      <w:r w:rsidRPr="009954F9">
        <w:t>Please point to legislation or subordinate legislation that has been introduced in the financial year 2020</w:t>
      </w:r>
      <w:r>
        <w:t>–</w:t>
      </w:r>
      <w:r w:rsidRPr="009954F9">
        <w:t xml:space="preserve">21 that: </w:t>
      </w:r>
    </w:p>
    <w:p w14:paraId="16BFBBC0" w14:textId="77777777" w:rsidR="00E41E6C" w:rsidRPr="009954F9" w:rsidRDefault="00E41E6C" w:rsidP="004C5148">
      <w:pPr>
        <w:pStyle w:val="Listparagraph-bulleted"/>
        <w:numPr>
          <w:ilvl w:val="1"/>
          <w:numId w:val="3"/>
        </w:numPr>
        <w:ind w:right="-154"/>
        <w:rPr>
          <w:lang w:val="en-US"/>
        </w:rPr>
      </w:pPr>
      <w:r w:rsidRPr="009954F9">
        <w:t xml:space="preserve">has a significant impact on </w:t>
      </w:r>
      <w:proofErr w:type="gramStart"/>
      <w:r w:rsidRPr="009954F9">
        <w:t>human rights;</w:t>
      </w:r>
      <w:proofErr w:type="gramEnd"/>
    </w:p>
    <w:p w14:paraId="54927BB5" w14:textId="77777777" w:rsidR="00E41E6C" w:rsidRPr="009954F9" w:rsidRDefault="00E41E6C" w:rsidP="004C5148">
      <w:pPr>
        <w:pStyle w:val="Listparagraph-bulleted"/>
        <w:numPr>
          <w:ilvl w:val="1"/>
          <w:numId w:val="3"/>
        </w:numPr>
        <w:ind w:right="-154"/>
        <w:rPr>
          <w:lang w:val="en-US"/>
        </w:rPr>
      </w:pPr>
      <w:r w:rsidRPr="009954F9">
        <w:t>works to respect, protect, or promote human rights</w:t>
      </w:r>
    </w:p>
    <w:p w14:paraId="12A0A91F" w14:textId="77777777" w:rsidR="00E41E6C" w:rsidRPr="009954F9" w:rsidRDefault="00E41E6C" w:rsidP="004C5148">
      <w:pPr>
        <w:pStyle w:val="Listparagraph-bulleted"/>
        <w:ind w:right="-154"/>
        <w:rPr>
          <w:lang w:val="en-US"/>
        </w:rPr>
      </w:pPr>
      <w:r w:rsidRPr="009954F9">
        <w:t>Please provide any examples of good practice in ensuring the proper consideration of human rights is part of legislation development</w:t>
      </w:r>
      <w:r>
        <w:t>.</w:t>
      </w:r>
    </w:p>
    <w:p w14:paraId="3884BFFC" w14:textId="77777777" w:rsidR="00E41E6C" w:rsidRPr="004C5148" w:rsidRDefault="00E41E6C" w:rsidP="004C5148">
      <w:pPr>
        <w:pStyle w:val="Heading3"/>
        <w:rPr>
          <w:color w:val="373D41"/>
          <w:lang w:val="en-US"/>
        </w:rPr>
      </w:pPr>
      <w:bookmarkStart w:id="563" w:name="_Toc85526783"/>
      <w:bookmarkStart w:id="564" w:name="_Toc85787198"/>
      <w:bookmarkStart w:id="565" w:name="_Toc1735145543"/>
      <w:r w:rsidRPr="004C5148">
        <w:rPr>
          <w:color w:val="373D41"/>
          <w:lang w:val="en-US"/>
        </w:rPr>
        <w:t>Indicator 5: Review of policies and procedures</w:t>
      </w:r>
      <w:bookmarkEnd w:id="563"/>
      <w:bookmarkEnd w:id="564"/>
      <w:bookmarkEnd w:id="565"/>
    </w:p>
    <w:p w14:paraId="57C60973" w14:textId="77777777" w:rsidR="00E41E6C" w:rsidRPr="009954F9" w:rsidRDefault="00E41E6C" w:rsidP="00FD4BC7">
      <w:pPr>
        <w:pStyle w:val="ListParagraph"/>
        <w:numPr>
          <w:ilvl w:val="0"/>
          <w:numId w:val="9"/>
        </w:numPr>
        <w:spacing w:after="200"/>
        <w:ind w:right="0"/>
        <w:rPr>
          <w:rFonts w:cs="Arial"/>
          <w:lang w:val="en-US"/>
        </w:rPr>
      </w:pPr>
      <w:r w:rsidRPr="0F6617A5">
        <w:rPr>
          <w:rFonts w:cs="Arial"/>
          <w:lang w:val="en-US"/>
        </w:rPr>
        <w:t>Has your agency reviewed policies and procedures for compatibility with human rights?</w:t>
      </w:r>
      <w:r>
        <w:rPr>
          <w:rFonts w:cs="Arial"/>
          <w:lang w:val="en-US"/>
        </w:rPr>
        <w:t xml:space="preserve"> </w:t>
      </w:r>
    </w:p>
    <w:p w14:paraId="636577FD" w14:textId="77777777" w:rsidR="00E41E6C" w:rsidRPr="009954F9" w:rsidRDefault="00E41E6C" w:rsidP="00FD4BC7">
      <w:pPr>
        <w:pStyle w:val="ListParagraph"/>
        <w:numPr>
          <w:ilvl w:val="0"/>
          <w:numId w:val="9"/>
        </w:numPr>
        <w:spacing w:after="200"/>
        <w:ind w:right="0"/>
        <w:rPr>
          <w:rFonts w:cs="Arial"/>
          <w:lang w:val="en-US"/>
        </w:rPr>
      </w:pPr>
      <w:r w:rsidRPr="0F6617A5">
        <w:rPr>
          <w:rFonts w:cs="Arial"/>
          <w:lang w:val="en-US"/>
        </w:rPr>
        <w:t>Please provide an example of the way in which the review of policies and procedures has resulted in positive change?</w:t>
      </w:r>
    </w:p>
    <w:p w14:paraId="46B8FE60" w14:textId="77777777" w:rsidR="00E41E6C" w:rsidRPr="009954F9" w:rsidRDefault="00E41E6C" w:rsidP="00FD4BC7">
      <w:pPr>
        <w:pStyle w:val="ListParagraph"/>
        <w:numPr>
          <w:ilvl w:val="0"/>
          <w:numId w:val="9"/>
        </w:numPr>
        <w:spacing w:after="200"/>
        <w:ind w:right="0"/>
        <w:rPr>
          <w:rFonts w:cs="Arial"/>
          <w:lang w:val="en-US"/>
        </w:rPr>
      </w:pPr>
      <w:proofErr w:type="gramStart"/>
      <w:r w:rsidRPr="0F6617A5">
        <w:rPr>
          <w:rFonts w:cs="Arial"/>
          <w:lang w:val="en-US"/>
        </w:rPr>
        <w:t>In particular, have</w:t>
      </w:r>
      <w:proofErr w:type="gramEnd"/>
      <w:r w:rsidRPr="0F6617A5">
        <w:rPr>
          <w:rFonts w:cs="Arial"/>
          <w:lang w:val="en-US"/>
        </w:rPr>
        <w:t xml:space="preserve"> you developed any new guides or other tools to assist staff to act and make decisions that are compatible with human rights, and to properly consider human rights when making decisions?</w:t>
      </w:r>
    </w:p>
    <w:p w14:paraId="42037E12" w14:textId="77777777" w:rsidR="00E41E6C" w:rsidRPr="009954F9" w:rsidRDefault="00E41E6C" w:rsidP="00FD4BC7">
      <w:pPr>
        <w:pStyle w:val="ListParagraph"/>
        <w:numPr>
          <w:ilvl w:val="0"/>
          <w:numId w:val="9"/>
        </w:numPr>
        <w:spacing w:after="200"/>
        <w:ind w:right="0"/>
        <w:rPr>
          <w:rFonts w:cs="Arial"/>
          <w:lang w:val="en-US"/>
        </w:rPr>
      </w:pPr>
      <w:r w:rsidRPr="0F6617A5">
        <w:rPr>
          <w:rFonts w:cs="Arial"/>
          <w:lang w:val="en-US"/>
        </w:rPr>
        <w:t>Has any review of policies and procedures resulted in a change to service delivery? If so, please provide examples.</w:t>
      </w:r>
    </w:p>
    <w:p w14:paraId="1B08402C" w14:textId="77777777" w:rsidR="00E41E6C" w:rsidRPr="00AD751D" w:rsidRDefault="00E41E6C" w:rsidP="00AD751D">
      <w:pPr>
        <w:pStyle w:val="Heading3"/>
        <w:ind w:right="26"/>
        <w:rPr>
          <w:color w:val="373D41"/>
          <w:lang w:val="en-US"/>
        </w:rPr>
      </w:pPr>
      <w:bookmarkStart w:id="566" w:name="_Toc85526784"/>
      <w:bookmarkStart w:id="567" w:name="_Toc85787199"/>
      <w:bookmarkStart w:id="568" w:name="_Toc1985856642"/>
      <w:r w:rsidRPr="00AD751D">
        <w:rPr>
          <w:color w:val="373D41"/>
          <w:lang w:val="en-US"/>
        </w:rPr>
        <w:t>Indicator 6: Internal complaint management for human rights complaints</w:t>
      </w:r>
      <w:bookmarkEnd w:id="566"/>
      <w:bookmarkEnd w:id="567"/>
      <w:bookmarkEnd w:id="568"/>
    </w:p>
    <w:p w14:paraId="2692A457" w14:textId="77777777" w:rsidR="00E41E6C" w:rsidRPr="009954F9" w:rsidRDefault="00E41E6C" w:rsidP="00FD4BC7">
      <w:pPr>
        <w:pStyle w:val="ListParagraph"/>
        <w:numPr>
          <w:ilvl w:val="0"/>
          <w:numId w:val="10"/>
        </w:numPr>
        <w:spacing w:after="200"/>
        <w:ind w:right="0"/>
        <w:rPr>
          <w:rFonts w:cs="Arial"/>
          <w:lang w:val="en-US"/>
        </w:rPr>
      </w:pPr>
      <w:r w:rsidRPr="00AD751D">
        <w:t>How successful</w:t>
      </w:r>
      <w:r w:rsidRPr="0F6617A5">
        <w:rPr>
          <w:rFonts w:cs="Arial"/>
          <w:lang w:val="en-US"/>
        </w:rPr>
        <w:t xml:space="preserve"> has your agency been in integrating human rights complaints into internal complaints processes? If possible, provide examples of what has been achieved. </w:t>
      </w:r>
    </w:p>
    <w:p w14:paraId="62B7549A" w14:textId="77777777" w:rsidR="00E41E6C" w:rsidRPr="009954F9" w:rsidRDefault="00E41E6C" w:rsidP="00FD4BC7">
      <w:pPr>
        <w:pStyle w:val="ListParagraph"/>
        <w:numPr>
          <w:ilvl w:val="0"/>
          <w:numId w:val="10"/>
        </w:numPr>
        <w:spacing w:after="200"/>
        <w:ind w:right="0"/>
        <w:rPr>
          <w:rFonts w:cs="Arial"/>
          <w:lang w:val="en-US"/>
        </w:rPr>
      </w:pPr>
      <w:r w:rsidRPr="0F6617A5">
        <w:rPr>
          <w:rFonts w:cs="Arial"/>
          <w:lang w:val="en-US"/>
        </w:rPr>
        <w:t>Does your agency face any barriers in successfully identifying, considering, and responding to human rights complaints? If so, what are they?</w:t>
      </w:r>
    </w:p>
    <w:p w14:paraId="2E357E39" w14:textId="77777777" w:rsidR="00E41E6C" w:rsidRPr="009954F9" w:rsidRDefault="00E41E6C" w:rsidP="00FD4BC7">
      <w:pPr>
        <w:pStyle w:val="ListParagraph"/>
        <w:numPr>
          <w:ilvl w:val="0"/>
          <w:numId w:val="10"/>
        </w:numPr>
        <w:spacing w:after="200"/>
        <w:ind w:right="0"/>
        <w:rPr>
          <w:rFonts w:cs="Arial"/>
          <w:lang w:val="en-US"/>
        </w:rPr>
      </w:pPr>
      <w:r w:rsidRPr="0F6617A5">
        <w:rPr>
          <w:rFonts w:cs="Arial"/>
          <w:lang w:val="en-US"/>
        </w:rPr>
        <w:t>Please provide examples of where a complaint has been resolved through the internal complaints process and/or has resulted in policy/procedure/practice review, service improvements or change for the agency.</w:t>
      </w:r>
    </w:p>
    <w:p w14:paraId="55382839" w14:textId="77777777" w:rsidR="00E41E6C" w:rsidRPr="00AD751D" w:rsidRDefault="00E41E6C" w:rsidP="00AD751D">
      <w:pPr>
        <w:pStyle w:val="Heading3"/>
        <w:rPr>
          <w:color w:val="373D41"/>
          <w:lang w:val="en-US"/>
        </w:rPr>
      </w:pPr>
      <w:bookmarkStart w:id="569" w:name="_Toc85526785"/>
      <w:bookmarkStart w:id="570" w:name="_Toc85787200"/>
      <w:bookmarkStart w:id="571" w:name="_Toc1472709938"/>
      <w:r w:rsidRPr="00AD751D">
        <w:rPr>
          <w:color w:val="373D41"/>
          <w:lang w:val="en-US"/>
        </w:rPr>
        <w:t xml:space="preserve">Indicator 7: </w:t>
      </w:r>
      <w:proofErr w:type="gramStart"/>
      <w:r w:rsidRPr="00AD751D">
        <w:rPr>
          <w:color w:val="373D41"/>
          <w:lang w:val="en-US"/>
        </w:rPr>
        <w:t>Future plans</w:t>
      </w:r>
      <w:bookmarkEnd w:id="569"/>
      <w:bookmarkEnd w:id="570"/>
      <w:bookmarkEnd w:id="571"/>
      <w:proofErr w:type="gramEnd"/>
    </w:p>
    <w:p w14:paraId="666BF28A" w14:textId="77777777" w:rsidR="00E41E6C" w:rsidRPr="009954F9" w:rsidRDefault="00E41E6C" w:rsidP="00AD751D">
      <w:pPr>
        <w:ind w:right="26"/>
        <w:rPr>
          <w:rFonts w:cs="Arial"/>
          <w:lang w:val="en-US"/>
        </w:rPr>
      </w:pPr>
      <w:r w:rsidRPr="009954F9">
        <w:rPr>
          <w:rFonts w:cs="Arial"/>
          <w:lang w:val="en-US"/>
        </w:rPr>
        <w:t xml:space="preserve">What </w:t>
      </w:r>
      <w:proofErr w:type="gramStart"/>
      <w:r w:rsidRPr="009954F9">
        <w:rPr>
          <w:rFonts w:cs="Arial"/>
          <w:lang w:val="en-US"/>
        </w:rPr>
        <w:t>future plans</w:t>
      </w:r>
      <w:proofErr w:type="gramEnd"/>
      <w:r w:rsidRPr="009954F9">
        <w:rPr>
          <w:rFonts w:cs="Arial"/>
          <w:lang w:val="en-US"/>
        </w:rPr>
        <w:t xml:space="preserve"> does your agency have to achieve the objects of the Act in:</w:t>
      </w:r>
    </w:p>
    <w:p w14:paraId="56447E2F" w14:textId="77777777" w:rsidR="00E41E6C" w:rsidRPr="009954F9" w:rsidRDefault="00E41E6C" w:rsidP="00FD4BC7">
      <w:pPr>
        <w:pStyle w:val="ListParagraph"/>
        <w:numPr>
          <w:ilvl w:val="0"/>
          <w:numId w:val="4"/>
        </w:numPr>
        <w:spacing w:after="200"/>
        <w:ind w:right="0"/>
        <w:rPr>
          <w:rFonts w:cs="Arial"/>
          <w:lang w:val="en-US"/>
        </w:rPr>
      </w:pPr>
      <w:r w:rsidRPr="0F6617A5">
        <w:rPr>
          <w:rFonts w:cs="Arial"/>
          <w:lang w:val="en-US"/>
        </w:rPr>
        <w:t xml:space="preserve">protecting and promoting human </w:t>
      </w:r>
      <w:proofErr w:type="gramStart"/>
      <w:r w:rsidRPr="0F6617A5">
        <w:rPr>
          <w:rFonts w:cs="Arial"/>
          <w:lang w:val="en-US"/>
        </w:rPr>
        <w:t>rights;</w:t>
      </w:r>
      <w:proofErr w:type="gramEnd"/>
    </w:p>
    <w:p w14:paraId="1CA9BA0D" w14:textId="77777777" w:rsidR="00E41E6C" w:rsidRPr="009954F9" w:rsidRDefault="00E41E6C" w:rsidP="00FD4BC7">
      <w:pPr>
        <w:pStyle w:val="ListParagraph"/>
        <w:numPr>
          <w:ilvl w:val="0"/>
          <w:numId w:val="4"/>
        </w:numPr>
        <w:spacing w:after="200"/>
        <w:ind w:right="0"/>
        <w:rPr>
          <w:rFonts w:cs="Arial"/>
          <w:lang w:val="en-US"/>
        </w:rPr>
      </w:pPr>
      <w:r w:rsidRPr="0F6617A5">
        <w:rPr>
          <w:rFonts w:cs="Arial"/>
          <w:lang w:val="en-US"/>
        </w:rPr>
        <w:t>building a culture in the Queensland public sector that respects and promotes human rights; and</w:t>
      </w:r>
    </w:p>
    <w:p w14:paraId="36534A8F" w14:textId="77777777" w:rsidR="00E41E6C" w:rsidRPr="009954F9" w:rsidRDefault="00E41E6C" w:rsidP="00FD4BC7">
      <w:pPr>
        <w:pStyle w:val="ListParagraph"/>
        <w:numPr>
          <w:ilvl w:val="0"/>
          <w:numId w:val="4"/>
        </w:numPr>
        <w:spacing w:after="200"/>
        <w:ind w:right="0"/>
        <w:rPr>
          <w:rFonts w:cs="Arial"/>
          <w:lang w:val="en-US"/>
        </w:rPr>
      </w:pPr>
      <w:r w:rsidRPr="0F6617A5">
        <w:rPr>
          <w:rFonts w:cs="Arial"/>
          <w:lang w:val="en-US"/>
        </w:rPr>
        <w:t>helping promote a dialogue about the nature, meaning, and scope of human rights.</w:t>
      </w:r>
    </w:p>
    <w:p w14:paraId="34600E84" w14:textId="77777777" w:rsidR="00E41E6C" w:rsidRPr="00AD751D" w:rsidRDefault="00E41E6C" w:rsidP="00AD751D">
      <w:pPr>
        <w:pStyle w:val="Heading3"/>
        <w:rPr>
          <w:color w:val="373D41"/>
          <w:lang w:val="en-US"/>
        </w:rPr>
      </w:pPr>
      <w:bookmarkStart w:id="572" w:name="_Toc85526786"/>
      <w:bookmarkStart w:id="573" w:name="_Toc85787201"/>
      <w:bookmarkStart w:id="574" w:name="_Toc683981575"/>
      <w:r w:rsidRPr="00AD751D">
        <w:rPr>
          <w:color w:val="373D41"/>
          <w:lang w:val="en-US"/>
        </w:rPr>
        <w:t>Additional question:</w:t>
      </w:r>
      <w:bookmarkEnd w:id="572"/>
      <w:bookmarkEnd w:id="573"/>
      <w:bookmarkEnd w:id="574"/>
    </w:p>
    <w:p w14:paraId="6419AB21" w14:textId="77777777" w:rsidR="00E41E6C" w:rsidRDefault="00E41E6C" w:rsidP="00AD751D">
      <w:pPr>
        <w:ind w:right="26"/>
        <w:rPr>
          <w:bCs/>
        </w:rPr>
      </w:pPr>
      <w:r w:rsidRPr="009954F9">
        <w:rPr>
          <w:lang w:val="en-US"/>
        </w:rPr>
        <w:t>How has senior leadership demon</w:t>
      </w:r>
      <w:r w:rsidRPr="009954F9">
        <w:rPr>
          <w:rFonts w:cs="Arial"/>
          <w:lang w:val="en-US"/>
        </w:rPr>
        <w:t xml:space="preserve">strated a commitment to embedding human rights generally, and in particular with respect to the </w:t>
      </w:r>
      <w:proofErr w:type="gramStart"/>
      <w:r w:rsidRPr="009954F9">
        <w:rPr>
          <w:rFonts w:cs="Arial"/>
          <w:lang w:val="en-US"/>
        </w:rPr>
        <w:t>Indicators</w:t>
      </w:r>
      <w:proofErr w:type="gramEnd"/>
      <w:r w:rsidRPr="009954F9">
        <w:rPr>
          <w:rFonts w:cs="Arial"/>
          <w:lang w:val="en-US"/>
        </w:rPr>
        <w:t xml:space="preserve"> 1 – 6 noted above</w:t>
      </w:r>
      <w:r>
        <w:rPr>
          <w:rFonts w:cs="Arial"/>
          <w:lang w:val="en-US"/>
        </w:rPr>
        <w:t>?</w:t>
      </w:r>
    </w:p>
    <w:p w14:paraId="35AFD2BD" w14:textId="77777777" w:rsidR="00E41E6C" w:rsidRPr="00AD751D" w:rsidRDefault="00E41E6C" w:rsidP="00AD751D">
      <w:pPr>
        <w:pStyle w:val="Heading2"/>
        <w:rPr>
          <w:color w:val="373D41"/>
        </w:rPr>
      </w:pPr>
      <w:bookmarkStart w:id="575" w:name="_Toc85526787"/>
      <w:bookmarkStart w:id="576" w:name="_Toc85787202"/>
      <w:bookmarkStart w:id="577" w:name="_Toc428529182"/>
      <w:bookmarkStart w:id="578" w:name="_Toc117697231"/>
      <w:bookmarkStart w:id="579" w:name="_Toc117697938"/>
      <w:bookmarkStart w:id="580" w:name="_Toc147757378"/>
      <w:bookmarkStart w:id="581" w:name="_Toc148087007"/>
      <w:r w:rsidRPr="00AD751D">
        <w:rPr>
          <w:color w:val="373D41"/>
        </w:rPr>
        <w:lastRenderedPageBreak/>
        <w:t>Indicators of a developing human rights culture: Councils</w:t>
      </w:r>
      <w:bookmarkEnd w:id="575"/>
      <w:bookmarkEnd w:id="576"/>
      <w:bookmarkEnd w:id="577"/>
      <w:bookmarkEnd w:id="578"/>
      <w:bookmarkEnd w:id="579"/>
      <w:bookmarkEnd w:id="580"/>
      <w:bookmarkEnd w:id="581"/>
    </w:p>
    <w:p w14:paraId="3534784C" w14:textId="77777777" w:rsidR="00E41E6C" w:rsidRPr="00AD751D" w:rsidRDefault="00E41E6C" w:rsidP="00AD751D">
      <w:pPr>
        <w:pStyle w:val="Heading3"/>
        <w:ind w:right="26"/>
        <w:rPr>
          <w:color w:val="373D41"/>
        </w:rPr>
      </w:pPr>
      <w:bookmarkStart w:id="582" w:name="_Toc85526788"/>
      <w:bookmarkStart w:id="583" w:name="_Toc85787203"/>
      <w:bookmarkStart w:id="584" w:name="_Toc1141949105"/>
      <w:r w:rsidRPr="00AD751D">
        <w:rPr>
          <w:color w:val="373D41"/>
        </w:rPr>
        <w:t xml:space="preserve">Indicator 1: Staff awareness, </w:t>
      </w:r>
      <w:proofErr w:type="gramStart"/>
      <w:r w:rsidRPr="00AD751D">
        <w:rPr>
          <w:color w:val="373D41"/>
        </w:rPr>
        <w:t>education</w:t>
      </w:r>
      <w:proofErr w:type="gramEnd"/>
      <w:r w:rsidRPr="00AD751D">
        <w:rPr>
          <w:color w:val="373D41"/>
        </w:rPr>
        <w:t xml:space="preserve"> and development</w:t>
      </w:r>
      <w:bookmarkEnd w:id="582"/>
      <w:bookmarkEnd w:id="583"/>
      <w:bookmarkEnd w:id="584"/>
    </w:p>
    <w:p w14:paraId="38F7DB12"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How has staff awareness been raised about the Act?</w:t>
      </w:r>
    </w:p>
    <w:p w14:paraId="179C04C1"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at education and training on the Act has been provided?</w:t>
      </w:r>
    </w:p>
    <w:p w14:paraId="576F10F7"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Does the training include examples specifically tailored to the council to illustrate how to put human rights into practice?</w:t>
      </w:r>
    </w:p>
    <w:p w14:paraId="5AEABE0D"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 xml:space="preserve">Approximately what percentage of staff have received training? </w:t>
      </w:r>
    </w:p>
    <w:p w14:paraId="7A89EF42"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ich work groups or areas of the council have received training? What training has been provided to senior leadership? What was the mode of delivery of the training? For example, online, face to face, both online and face to face, or other? Has the training been delivered by internal staff, or external providers?</w:t>
      </w:r>
    </w:p>
    <w:p w14:paraId="18AC9E75"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at has been the impact of increased working from home arrangements on the design and delivery of training?</w:t>
      </w:r>
    </w:p>
    <w:p w14:paraId="31479C23" w14:textId="77777777" w:rsidR="00E41E6C" w:rsidRPr="009954F9" w:rsidRDefault="00E41E6C" w:rsidP="00FD4BC7">
      <w:pPr>
        <w:pStyle w:val="ListParagraph"/>
        <w:numPr>
          <w:ilvl w:val="0"/>
          <w:numId w:val="5"/>
        </w:numPr>
        <w:spacing w:after="200"/>
        <w:ind w:right="0"/>
        <w:rPr>
          <w:rFonts w:cs="Arial"/>
          <w:lang w:val="en-US"/>
        </w:rPr>
      </w:pPr>
      <w:proofErr w:type="gramStart"/>
      <w:r w:rsidRPr="0F6617A5">
        <w:rPr>
          <w:rFonts w:cs="Arial"/>
          <w:lang w:val="en-US"/>
        </w:rPr>
        <w:t>Has</w:t>
      </w:r>
      <w:proofErr w:type="gramEnd"/>
      <w:r w:rsidRPr="0F6617A5">
        <w:rPr>
          <w:rFonts w:cs="Arial"/>
          <w:lang w:val="en-US"/>
        </w:rPr>
        <w:t xml:space="preserve"> human rights been included in induction training (onboarding of new staff)? Does ongoing professional development/training for staff include human rights? If so, what is the mode of the delivery of the training?</w:t>
      </w:r>
    </w:p>
    <w:p w14:paraId="233DB5F2" w14:textId="77777777" w:rsidR="00E41E6C" w:rsidRPr="009954F9" w:rsidRDefault="00E41E6C" w:rsidP="00FD4BC7">
      <w:pPr>
        <w:pStyle w:val="ListParagraph"/>
        <w:numPr>
          <w:ilvl w:val="0"/>
          <w:numId w:val="5"/>
        </w:numPr>
        <w:spacing w:after="200"/>
        <w:ind w:right="0"/>
        <w:rPr>
          <w:rFonts w:cs="Arial"/>
          <w:lang w:val="en-US"/>
        </w:rPr>
      </w:pPr>
      <w:r w:rsidRPr="0F6617A5">
        <w:rPr>
          <w:rFonts w:cs="Arial"/>
          <w:lang w:val="en-US"/>
        </w:rPr>
        <w:t>What feedback do you collect about education and training? How is it used to design future training and/or resources?</w:t>
      </w:r>
    </w:p>
    <w:p w14:paraId="1179C67B" w14:textId="77777777" w:rsidR="00E41E6C" w:rsidRPr="00AD751D" w:rsidRDefault="00E41E6C" w:rsidP="00AD751D">
      <w:pPr>
        <w:pStyle w:val="Heading3"/>
        <w:ind w:right="-154"/>
        <w:rPr>
          <w:color w:val="373D41"/>
          <w:lang w:val="en-US"/>
        </w:rPr>
      </w:pPr>
      <w:bookmarkStart w:id="585" w:name="_Toc85526789"/>
      <w:bookmarkStart w:id="586" w:name="_Toc85787204"/>
      <w:bookmarkStart w:id="587" w:name="_Toc2077976445"/>
      <w:r w:rsidRPr="00AD751D">
        <w:rPr>
          <w:color w:val="373D41"/>
          <w:lang w:val="en-US"/>
        </w:rPr>
        <w:t>Indicator 2: Community consultation and engagement about human rights</w:t>
      </w:r>
      <w:bookmarkEnd w:id="585"/>
      <w:bookmarkEnd w:id="586"/>
      <w:bookmarkEnd w:id="587"/>
    </w:p>
    <w:p w14:paraId="07C00DB1" w14:textId="77777777" w:rsidR="00E41E6C" w:rsidRPr="009954F9" w:rsidRDefault="00E41E6C" w:rsidP="00FD4BC7">
      <w:pPr>
        <w:pStyle w:val="ListParagraph"/>
        <w:numPr>
          <w:ilvl w:val="0"/>
          <w:numId w:val="6"/>
        </w:numPr>
        <w:spacing w:after="200"/>
        <w:ind w:right="0"/>
        <w:rPr>
          <w:rFonts w:cs="Arial"/>
          <w:lang w:val="en-US"/>
        </w:rPr>
      </w:pPr>
      <w:r w:rsidRPr="0F6617A5">
        <w:rPr>
          <w:rFonts w:cs="Arial"/>
          <w:lang w:val="en-US"/>
        </w:rPr>
        <w:t xml:space="preserve">Have you conducted any community consultation and engagement, such as with stakeholders, clients, or consumers about human rights? </w:t>
      </w:r>
    </w:p>
    <w:p w14:paraId="6DD9EAD5" w14:textId="77777777" w:rsidR="00E41E6C" w:rsidRPr="009954F9" w:rsidRDefault="00E41E6C" w:rsidP="00FD4BC7">
      <w:pPr>
        <w:pStyle w:val="ListParagraph"/>
        <w:numPr>
          <w:ilvl w:val="0"/>
          <w:numId w:val="6"/>
        </w:numPr>
        <w:spacing w:after="200"/>
        <w:ind w:right="0"/>
        <w:rPr>
          <w:rFonts w:cs="Arial"/>
          <w:lang w:val="en-US"/>
        </w:rPr>
      </w:pPr>
      <w:r w:rsidRPr="0F6617A5">
        <w:rPr>
          <w:rFonts w:cs="Arial"/>
          <w:lang w:val="en-US"/>
        </w:rPr>
        <w:t>What information have you provided to the community about human rights?</w:t>
      </w:r>
    </w:p>
    <w:p w14:paraId="5C12DBAC" w14:textId="77777777" w:rsidR="00E41E6C" w:rsidRPr="009954F9" w:rsidRDefault="00E41E6C" w:rsidP="00FD4BC7">
      <w:pPr>
        <w:pStyle w:val="ListParagraph"/>
        <w:numPr>
          <w:ilvl w:val="0"/>
          <w:numId w:val="6"/>
        </w:numPr>
        <w:spacing w:after="200"/>
        <w:ind w:right="0"/>
        <w:rPr>
          <w:rFonts w:cs="Arial"/>
          <w:lang w:val="en-US"/>
        </w:rPr>
      </w:pPr>
      <w:r w:rsidRPr="0F6617A5">
        <w:rPr>
          <w:rFonts w:cs="Arial"/>
          <w:lang w:val="en-US"/>
        </w:rPr>
        <w:t>Have you consulted relevant sectors of the community about proposed changes to, or development of, legislation, regulations, policies, procedures, services etc. which may impact human rights?</w:t>
      </w:r>
    </w:p>
    <w:p w14:paraId="5A823DB5" w14:textId="77777777" w:rsidR="00E41E6C" w:rsidRPr="009954F9" w:rsidRDefault="00E41E6C" w:rsidP="00FD4BC7">
      <w:pPr>
        <w:pStyle w:val="ListParagraph"/>
        <w:numPr>
          <w:ilvl w:val="0"/>
          <w:numId w:val="6"/>
        </w:numPr>
        <w:spacing w:after="200"/>
        <w:ind w:right="0"/>
        <w:rPr>
          <w:rFonts w:cs="Arial"/>
        </w:rPr>
      </w:pPr>
      <w:r w:rsidRPr="0F6617A5">
        <w:rPr>
          <w:rFonts w:cs="Arial"/>
          <w:lang w:val="en-US"/>
        </w:rPr>
        <w:t xml:space="preserve">Please provide details, including </w:t>
      </w:r>
      <w:r w:rsidRPr="0F6617A5">
        <w:rPr>
          <w:rFonts w:cs="Arial"/>
        </w:rPr>
        <w:t>how did the community consultation and engagement impact on any decision-making/policy formulation, or other?</w:t>
      </w:r>
    </w:p>
    <w:p w14:paraId="51863BFE" w14:textId="77777777" w:rsidR="00E41E6C" w:rsidRPr="00AD751D" w:rsidRDefault="00E41E6C" w:rsidP="00AD751D">
      <w:pPr>
        <w:pStyle w:val="Heading3"/>
        <w:ind w:right="26"/>
        <w:rPr>
          <w:color w:val="373D41"/>
          <w:lang w:val="en-US"/>
        </w:rPr>
      </w:pPr>
      <w:bookmarkStart w:id="588" w:name="_Toc85526790"/>
      <w:bookmarkStart w:id="589" w:name="_Toc85787205"/>
      <w:bookmarkStart w:id="590" w:name="_Toc227269512"/>
      <w:r w:rsidRPr="00AD751D">
        <w:rPr>
          <w:color w:val="373D41"/>
          <w:lang w:val="en-US"/>
        </w:rPr>
        <w:t xml:space="preserve">Indicator 3: Awareness raising and support for related entities (including functional public entities engaged by the council </w:t>
      </w:r>
      <w:proofErr w:type="gramStart"/>
      <w:r w:rsidRPr="00AD751D">
        <w:rPr>
          <w:color w:val="373D41"/>
          <w:lang w:val="en-US"/>
        </w:rPr>
        <w:t>i.e.</w:t>
      </w:r>
      <w:proofErr w:type="gramEnd"/>
      <w:r w:rsidRPr="00AD751D">
        <w:rPr>
          <w:color w:val="373D41"/>
          <w:lang w:val="en-US"/>
        </w:rPr>
        <w:t xml:space="preserve"> contractors)</w:t>
      </w:r>
      <w:bookmarkEnd w:id="588"/>
      <w:bookmarkEnd w:id="589"/>
      <w:bookmarkEnd w:id="590"/>
    </w:p>
    <w:p w14:paraId="25B8670D" w14:textId="77777777" w:rsidR="00E41E6C" w:rsidRPr="009954F9" w:rsidRDefault="00E41E6C" w:rsidP="00FD4BC7">
      <w:pPr>
        <w:pStyle w:val="ListParagraph"/>
        <w:numPr>
          <w:ilvl w:val="0"/>
          <w:numId w:val="7"/>
        </w:numPr>
        <w:spacing w:after="200"/>
        <w:ind w:right="0"/>
        <w:rPr>
          <w:rFonts w:cs="Arial"/>
          <w:lang w:val="en-US"/>
        </w:rPr>
      </w:pPr>
      <w:r w:rsidRPr="0F6617A5">
        <w:rPr>
          <w:rFonts w:cs="Arial"/>
          <w:lang w:val="en-US"/>
        </w:rPr>
        <w:t>Have you raised awareness of human rights with contractors/providers engaged by the council? If so, provide details. For example, has human rights been embedded into formal contracts?</w:t>
      </w:r>
    </w:p>
    <w:p w14:paraId="2E562727" w14:textId="77777777" w:rsidR="00E41E6C" w:rsidRPr="009954F9" w:rsidRDefault="00E41E6C" w:rsidP="00FD4BC7">
      <w:pPr>
        <w:pStyle w:val="ListParagraph"/>
        <w:numPr>
          <w:ilvl w:val="0"/>
          <w:numId w:val="7"/>
        </w:numPr>
        <w:spacing w:after="200"/>
        <w:ind w:right="0"/>
        <w:rPr>
          <w:rFonts w:cs="Arial"/>
          <w:lang w:val="en-US"/>
        </w:rPr>
      </w:pPr>
      <w:r w:rsidRPr="0F6617A5">
        <w:rPr>
          <w:rFonts w:cs="Arial"/>
          <w:lang w:val="en-US"/>
        </w:rPr>
        <w:t>What support in ensuring compatibility with the Act have you provided to providers engaged by the council? If any, provide details.</w:t>
      </w:r>
    </w:p>
    <w:p w14:paraId="3A28DD4F" w14:textId="77777777" w:rsidR="00E41E6C" w:rsidRPr="00AD751D" w:rsidRDefault="00E41E6C" w:rsidP="00AD751D">
      <w:pPr>
        <w:pStyle w:val="Heading3"/>
        <w:ind w:right="116"/>
        <w:rPr>
          <w:color w:val="373D41"/>
          <w:lang w:val="en-US"/>
        </w:rPr>
      </w:pPr>
      <w:bookmarkStart w:id="591" w:name="_Toc85526791"/>
      <w:bookmarkStart w:id="592" w:name="_Toc85787206"/>
      <w:bookmarkStart w:id="593" w:name="_Toc1080955018"/>
      <w:r w:rsidRPr="00AD751D">
        <w:rPr>
          <w:color w:val="373D41"/>
          <w:lang w:val="en-US"/>
        </w:rPr>
        <w:t>Indicator 4: Reviews and development of local laws and subordinate local laws</w:t>
      </w:r>
      <w:bookmarkEnd w:id="591"/>
      <w:bookmarkEnd w:id="592"/>
      <w:bookmarkEnd w:id="593"/>
    </w:p>
    <w:p w14:paraId="4CBEE6E1" w14:textId="7605B43C" w:rsidR="00E41E6C" w:rsidRPr="009954F9" w:rsidRDefault="00E41E6C" w:rsidP="00AD751D">
      <w:pPr>
        <w:pStyle w:val="Listparagraph-bulleted"/>
        <w:ind w:right="26"/>
        <w:rPr>
          <w:lang w:val="en-US"/>
        </w:rPr>
      </w:pPr>
      <w:r w:rsidRPr="009954F9">
        <w:t xml:space="preserve">Please point to </w:t>
      </w:r>
      <w:r>
        <w:t>a local law or subordinate local law</w:t>
      </w:r>
      <w:r w:rsidRPr="009954F9">
        <w:t xml:space="preserve"> that </w:t>
      </w:r>
      <w:r>
        <w:t>has</w:t>
      </w:r>
      <w:r w:rsidRPr="009954F9">
        <w:t xml:space="preserve"> been introduced in the financial year </w:t>
      </w:r>
      <w:r w:rsidR="007D27F7">
        <w:t>2022-23</w:t>
      </w:r>
      <w:r>
        <w:t xml:space="preserve"> and</w:t>
      </w:r>
      <w:r w:rsidRPr="009954F9">
        <w:t xml:space="preserve"> that: </w:t>
      </w:r>
    </w:p>
    <w:p w14:paraId="52AC3502" w14:textId="77777777" w:rsidR="00E41E6C" w:rsidRPr="009954F9" w:rsidRDefault="00E41E6C" w:rsidP="00AD751D">
      <w:pPr>
        <w:pStyle w:val="Listparagraph-bulleted"/>
        <w:numPr>
          <w:ilvl w:val="1"/>
          <w:numId w:val="3"/>
        </w:numPr>
        <w:ind w:right="26"/>
        <w:rPr>
          <w:lang w:val="en-US"/>
        </w:rPr>
      </w:pPr>
      <w:r w:rsidRPr="009954F9">
        <w:t xml:space="preserve">has a significant impact on </w:t>
      </w:r>
      <w:proofErr w:type="gramStart"/>
      <w:r w:rsidRPr="009954F9">
        <w:t>human rights;</w:t>
      </w:r>
      <w:proofErr w:type="gramEnd"/>
    </w:p>
    <w:p w14:paraId="337A5D74" w14:textId="77777777" w:rsidR="00E41E6C" w:rsidRPr="009954F9" w:rsidRDefault="00E41E6C" w:rsidP="00AD751D">
      <w:pPr>
        <w:pStyle w:val="Listparagraph-bulleted"/>
        <w:numPr>
          <w:ilvl w:val="1"/>
          <w:numId w:val="3"/>
        </w:numPr>
        <w:ind w:right="26"/>
        <w:rPr>
          <w:lang w:val="en-US"/>
        </w:rPr>
      </w:pPr>
      <w:r w:rsidRPr="009954F9">
        <w:t>works to respect, protect, or promote human rights</w:t>
      </w:r>
    </w:p>
    <w:p w14:paraId="785FE8CE" w14:textId="77777777" w:rsidR="00E41E6C" w:rsidRPr="009954F9" w:rsidRDefault="00E41E6C" w:rsidP="00AD751D">
      <w:pPr>
        <w:pStyle w:val="Listparagraph-bulleted"/>
        <w:ind w:right="26"/>
        <w:rPr>
          <w:lang w:val="en-US"/>
        </w:rPr>
      </w:pPr>
      <w:r w:rsidRPr="009954F9">
        <w:lastRenderedPageBreak/>
        <w:t xml:space="preserve">Please provide any examples of good practice in ensuring the proper consideration of human rights is part of </w:t>
      </w:r>
      <w:r>
        <w:t>local law</w:t>
      </w:r>
      <w:r w:rsidRPr="009954F9">
        <w:t xml:space="preserve"> development</w:t>
      </w:r>
      <w:r>
        <w:t>.</w:t>
      </w:r>
    </w:p>
    <w:p w14:paraId="1273137C" w14:textId="77777777" w:rsidR="00E41E6C" w:rsidRPr="00A416E2" w:rsidRDefault="00E41E6C" w:rsidP="00A416E2">
      <w:pPr>
        <w:pStyle w:val="Heading3"/>
        <w:rPr>
          <w:color w:val="373D41"/>
          <w:lang w:val="en-US"/>
        </w:rPr>
      </w:pPr>
      <w:bookmarkStart w:id="594" w:name="_Toc85526792"/>
      <w:bookmarkStart w:id="595" w:name="_Toc85787207"/>
      <w:bookmarkStart w:id="596" w:name="_Toc2094578353"/>
      <w:r w:rsidRPr="00A416E2">
        <w:rPr>
          <w:color w:val="373D41"/>
          <w:lang w:val="en-US"/>
        </w:rPr>
        <w:t>Indicator 5: Review of policies and procedures</w:t>
      </w:r>
      <w:bookmarkEnd w:id="594"/>
      <w:bookmarkEnd w:id="595"/>
      <w:bookmarkEnd w:id="596"/>
    </w:p>
    <w:p w14:paraId="63BF3E35" w14:textId="77777777" w:rsidR="00E41E6C" w:rsidRPr="009954F9" w:rsidRDefault="00E41E6C" w:rsidP="00FD4BC7">
      <w:pPr>
        <w:pStyle w:val="ListParagraph"/>
        <w:numPr>
          <w:ilvl w:val="0"/>
          <w:numId w:val="9"/>
        </w:numPr>
        <w:spacing w:after="200"/>
        <w:ind w:right="0"/>
        <w:rPr>
          <w:rFonts w:cs="Arial"/>
          <w:lang w:val="en-US"/>
        </w:rPr>
      </w:pPr>
      <w:r w:rsidRPr="0F6617A5">
        <w:rPr>
          <w:rFonts w:cs="Arial"/>
          <w:lang w:val="en-US"/>
        </w:rPr>
        <w:t>Has the council reviewed policies and procedures for compatibility with human rights?</w:t>
      </w:r>
      <w:r>
        <w:rPr>
          <w:rFonts w:cs="Arial"/>
          <w:lang w:val="en-US"/>
        </w:rPr>
        <w:t xml:space="preserve"> </w:t>
      </w:r>
    </w:p>
    <w:p w14:paraId="3AC26001" w14:textId="77777777" w:rsidR="00E41E6C" w:rsidRPr="009954F9" w:rsidRDefault="00E41E6C" w:rsidP="00FD4BC7">
      <w:pPr>
        <w:pStyle w:val="ListParagraph"/>
        <w:numPr>
          <w:ilvl w:val="0"/>
          <w:numId w:val="9"/>
        </w:numPr>
        <w:spacing w:after="200"/>
        <w:ind w:right="0"/>
        <w:rPr>
          <w:rFonts w:cs="Arial"/>
          <w:lang w:val="en-US"/>
        </w:rPr>
      </w:pPr>
      <w:r w:rsidRPr="0F6617A5">
        <w:rPr>
          <w:rFonts w:cs="Arial"/>
          <w:lang w:val="en-US"/>
        </w:rPr>
        <w:t>Please provide an example of the way in which the review of policies and procedures has resulted in positive change?</w:t>
      </w:r>
    </w:p>
    <w:p w14:paraId="4DE9DDA7" w14:textId="77777777" w:rsidR="00E41E6C" w:rsidRPr="009954F9" w:rsidRDefault="00E41E6C" w:rsidP="00FD4BC7">
      <w:pPr>
        <w:pStyle w:val="ListParagraph"/>
        <w:numPr>
          <w:ilvl w:val="0"/>
          <w:numId w:val="9"/>
        </w:numPr>
        <w:spacing w:after="200"/>
        <w:ind w:right="0"/>
        <w:rPr>
          <w:rFonts w:cs="Arial"/>
          <w:lang w:val="en-US"/>
        </w:rPr>
      </w:pPr>
      <w:proofErr w:type="gramStart"/>
      <w:r w:rsidRPr="0F6617A5">
        <w:rPr>
          <w:rFonts w:cs="Arial"/>
          <w:lang w:val="en-US"/>
        </w:rPr>
        <w:t>In particular, have</w:t>
      </w:r>
      <w:proofErr w:type="gramEnd"/>
      <w:r w:rsidRPr="0F6617A5">
        <w:rPr>
          <w:rFonts w:cs="Arial"/>
          <w:lang w:val="en-US"/>
        </w:rPr>
        <w:t xml:space="preserve"> you developed any new guides or other tools to assist staff to act and make decisions that are compatible with human rights, and to properly consider human rights when making decisions?</w:t>
      </w:r>
    </w:p>
    <w:p w14:paraId="1FE940F6" w14:textId="77777777" w:rsidR="00E41E6C" w:rsidRPr="009954F9" w:rsidRDefault="00E41E6C" w:rsidP="00FD4BC7">
      <w:pPr>
        <w:pStyle w:val="ListParagraph"/>
        <w:numPr>
          <w:ilvl w:val="0"/>
          <w:numId w:val="9"/>
        </w:numPr>
        <w:spacing w:after="200"/>
        <w:ind w:right="0"/>
        <w:rPr>
          <w:rFonts w:cs="Arial"/>
          <w:lang w:val="en-US"/>
        </w:rPr>
      </w:pPr>
      <w:r w:rsidRPr="0F6617A5">
        <w:rPr>
          <w:rFonts w:cs="Arial"/>
          <w:lang w:val="en-US"/>
        </w:rPr>
        <w:t>Has any review of policies and procedures resulted in a change to service delivery? If so, please provide examples.</w:t>
      </w:r>
    </w:p>
    <w:p w14:paraId="526DE96B" w14:textId="77777777" w:rsidR="00E41E6C" w:rsidRPr="00A416E2" w:rsidRDefault="00E41E6C" w:rsidP="00A416E2">
      <w:pPr>
        <w:pStyle w:val="Heading3"/>
        <w:ind w:right="26"/>
        <w:rPr>
          <w:color w:val="373D41"/>
          <w:lang w:val="en-US"/>
        </w:rPr>
      </w:pPr>
      <w:bookmarkStart w:id="597" w:name="_Toc85526793"/>
      <w:bookmarkStart w:id="598" w:name="_Toc85787208"/>
      <w:bookmarkStart w:id="599" w:name="_Toc1675814067"/>
      <w:r w:rsidRPr="00A416E2">
        <w:rPr>
          <w:color w:val="373D41"/>
          <w:lang w:val="en-US"/>
        </w:rPr>
        <w:t>Indicator 6: Internal complaint management for human rights complaints</w:t>
      </w:r>
      <w:bookmarkEnd w:id="597"/>
      <w:bookmarkEnd w:id="598"/>
      <w:bookmarkEnd w:id="599"/>
    </w:p>
    <w:p w14:paraId="5DA095B8" w14:textId="680F84CD" w:rsidR="00E41E6C" w:rsidRPr="009954F9" w:rsidRDefault="00146E05" w:rsidP="00FD4BC7">
      <w:pPr>
        <w:pStyle w:val="ListParagraph"/>
        <w:numPr>
          <w:ilvl w:val="0"/>
          <w:numId w:val="10"/>
        </w:numPr>
        <w:spacing w:after="200"/>
        <w:ind w:right="0"/>
        <w:rPr>
          <w:rFonts w:cs="Arial"/>
          <w:lang w:val="en-US"/>
        </w:rPr>
      </w:pPr>
      <w:r>
        <w:rPr>
          <w:rFonts w:cs="Arial"/>
          <w:lang w:val="en-US"/>
        </w:rPr>
        <w:t>How</w:t>
      </w:r>
      <w:r w:rsidR="00E41E6C" w:rsidRPr="0F6617A5">
        <w:rPr>
          <w:rFonts w:cs="Arial"/>
          <w:lang w:val="en-US"/>
        </w:rPr>
        <w:t xml:space="preserve"> successful has the council been in integrating human rights complaints into internal complaints processes? If possible, provide examples of what has been achieved. </w:t>
      </w:r>
    </w:p>
    <w:p w14:paraId="749CAA9A" w14:textId="77777777" w:rsidR="00E41E6C" w:rsidRPr="009954F9" w:rsidRDefault="00E41E6C" w:rsidP="00FD4BC7">
      <w:pPr>
        <w:pStyle w:val="ListParagraph"/>
        <w:numPr>
          <w:ilvl w:val="0"/>
          <w:numId w:val="10"/>
        </w:numPr>
        <w:spacing w:after="200"/>
        <w:ind w:right="0"/>
        <w:rPr>
          <w:rFonts w:cs="Arial"/>
          <w:lang w:val="en-US"/>
        </w:rPr>
      </w:pPr>
      <w:r w:rsidRPr="0F6617A5">
        <w:rPr>
          <w:rFonts w:cs="Arial"/>
          <w:lang w:val="en-US"/>
        </w:rPr>
        <w:t>Does the council face any barriers in successfully identifying, considering, and responding to human rights complaints? If so, what are they?</w:t>
      </w:r>
    </w:p>
    <w:p w14:paraId="3949D254" w14:textId="77777777" w:rsidR="00E41E6C" w:rsidRPr="009954F9" w:rsidRDefault="00E41E6C" w:rsidP="00FD4BC7">
      <w:pPr>
        <w:pStyle w:val="ListParagraph"/>
        <w:numPr>
          <w:ilvl w:val="0"/>
          <w:numId w:val="10"/>
        </w:numPr>
        <w:spacing w:after="200"/>
        <w:ind w:right="0"/>
        <w:rPr>
          <w:rFonts w:cs="Arial"/>
          <w:lang w:val="en-US"/>
        </w:rPr>
      </w:pPr>
      <w:r w:rsidRPr="0F6617A5">
        <w:rPr>
          <w:rFonts w:cs="Arial"/>
          <w:lang w:val="en-US"/>
        </w:rPr>
        <w:t>Please provide examples of where a complaint has been resolved through the internal complaints process and/or has resulted in policy/procedure/practice review, service improvements or change for the council.</w:t>
      </w:r>
    </w:p>
    <w:p w14:paraId="6016A812" w14:textId="77777777" w:rsidR="00E41E6C" w:rsidRPr="00A416E2" w:rsidRDefault="00E41E6C" w:rsidP="00A416E2">
      <w:pPr>
        <w:pStyle w:val="Heading3"/>
        <w:rPr>
          <w:color w:val="373D41"/>
          <w:lang w:val="en-US"/>
        </w:rPr>
      </w:pPr>
      <w:bookmarkStart w:id="600" w:name="_Toc85526794"/>
      <w:bookmarkStart w:id="601" w:name="_Toc85787209"/>
      <w:bookmarkStart w:id="602" w:name="_Toc873125945"/>
      <w:r w:rsidRPr="00A416E2">
        <w:rPr>
          <w:color w:val="373D41"/>
          <w:lang w:val="en-US"/>
        </w:rPr>
        <w:t xml:space="preserve">Indicator 7: </w:t>
      </w:r>
      <w:proofErr w:type="gramStart"/>
      <w:r w:rsidRPr="00A416E2">
        <w:rPr>
          <w:color w:val="373D41"/>
          <w:lang w:val="en-US"/>
        </w:rPr>
        <w:t>Future plans</w:t>
      </w:r>
      <w:bookmarkEnd w:id="600"/>
      <w:bookmarkEnd w:id="601"/>
      <w:bookmarkEnd w:id="602"/>
      <w:proofErr w:type="gramEnd"/>
    </w:p>
    <w:p w14:paraId="603AA649" w14:textId="77777777" w:rsidR="00E41E6C" w:rsidRPr="009954F9" w:rsidRDefault="00E41E6C" w:rsidP="00A416E2">
      <w:pPr>
        <w:ind w:right="26"/>
        <w:rPr>
          <w:rFonts w:cs="Arial"/>
          <w:lang w:val="en-US"/>
        </w:rPr>
      </w:pPr>
      <w:r w:rsidRPr="009954F9">
        <w:rPr>
          <w:rFonts w:cs="Arial"/>
          <w:lang w:val="en-US"/>
        </w:rPr>
        <w:t xml:space="preserve">What </w:t>
      </w:r>
      <w:proofErr w:type="gramStart"/>
      <w:r w:rsidRPr="009954F9">
        <w:rPr>
          <w:rFonts w:cs="Arial"/>
          <w:lang w:val="en-US"/>
        </w:rPr>
        <w:t>future plans</w:t>
      </w:r>
      <w:proofErr w:type="gramEnd"/>
      <w:r w:rsidRPr="009954F9">
        <w:rPr>
          <w:rFonts w:cs="Arial"/>
          <w:lang w:val="en-US"/>
        </w:rPr>
        <w:t xml:space="preserve"> does </w:t>
      </w:r>
      <w:r>
        <w:rPr>
          <w:rFonts w:cs="Arial"/>
          <w:lang w:val="en-US"/>
        </w:rPr>
        <w:t>the council</w:t>
      </w:r>
      <w:r w:rsidRPr="009954F9">
        <w:rPr>
          <w:rFonts w:cs="Arial"/>
          <w:lang w:val="en-US"/>
        </w:rPr>
        <w:t xml:space="preserve"> have to achieve the objects of the Act in:</w:t>
      </w:r>
    </w:p>
    <w:p w14:paraId="450A2000" w14:textId="77777777" w:rsidR="00E41E6C" w:rsidRPr="009954F9" w:rsidRDefault="00E41E6C" w:rsidP="00FD4BC7">
      <w:pPr>
        <w:pStyle w:val="ListParagraph"/>
        <w:numPr>
          <w:ilvl w:val="0"/>
          <w:numId w:val="4"/>
        </w:numPr>
        <w:spacing w:after="200"/>
        <w:ind w:right="0"/>
        <w:rPr>
          <w:rFonts w:cs="Arial"/>
          <w:lang w:val="en-US"/>
        </w:rPr>
      </w:pPr>
      <w:r w:rsidRPr="0F6617A5">
        <w:rPr>
          <w:rFonts w:cs="Arial"/>
          <w:lang w:val="en-US"/>
        </w:rPr>
        <w:t xml:space="preserve">protecting and promoting human </w:t>
      </w:r>
      <w:proofErr w:type="gramStart"/>
      <w:r w:rsidRPr="0F6617A5">
        <w:rPr>
          <w:rFonts w:cs="Arial"/>
          <w:lang w:val="en-US"/>
        </w:rPr>
        <w:t>rights;</w:t>
      </w:r>
      <w:proofErr w:type="gramEnd"/>
    </w:p>
    <w:p w14:paraId="307A85E7" w14:textId="77777777" w:rsidR="00E41E6C" w:rsidRPr="009954F9" w:rsidRDefault="00E41E6C" w:rsidP="00FD4BC7">
      <w:pPr>
        <w:pStyle w:val="ListParagraph"/>
        <w:numPr>
          <w:ilvl w:val="0"/>
          <w:numId w:val="4"/>
        </w:numPr>
        <w:spacing w:after="200"/>
        <w:ind w:right="0"/>
        <w:rPr>
          <w:rFonts w:cs="Arial"/>
          <w:lang w:val="en-US"/>
        </w:rPr>
      </w:pPr>
      <w:r w:rsidRPr="0F6617A5">
        <w:rPr>
          <w:rFonts w:cs="Arial"/>
          <w:lang w:val="en-US"/>
        </w:rPr>
        <w:t>building a culture in the Queensland public sector that respects and promotes human rights; and</w:t>
      </w:r>
    </w:p>
    <w:p w14:paraId="676FC9F4" w14:textId="77777777" w:rsidR="00E41E6C" w:rsidRPr="009954F9" w:rsidRDefault="00E41E6C" w:rsidP="00FD4BC7">
      <w:pPr>
        <w:pStyle w:val="ListParagraph"/>
        <w:numPr>
          <w:ilvl w:val="0"/>
          <w:numId w:val="4"/>
        </w:numPr>
        <w:spacing w:after="200"/>
        <w:ind w:right="0"/>
        <w:rPr>
          <w:rFonts w:cs="Arial"/>
          <w:lang w:val="en-US"/>
        </w:rPr>
      </w:pPr>
      <w:r w:rsidRPr="0F6617A5">
        <w:rPr>
          <w:rFonts w:cs="Arial"/>
          <w:lang w:val="en-US"/>
        </w:rPr>
        <w:t>helping promote a dialogue about the nature, meaning, and scope of human rights.</w:t>
      </w:r>
    </w:p>
    <w:p w14:paraId="46A38A14" w14:textId="77777777" w:rsidR="00E41E6C" w:rsidRPr="00A416E2" w:rsidRDefault="00E41E6C" w:rsidP="00A416E2">
      <w:pPr>
        <w:pStyle w:val="Heading3"/>
        <w:rPr>
          <w:color w:val="373D41"/>
          <w:lang w:val="en-US"/>
        </w:rPr>
      </w:pPr>
      <w:bookmarkStart w:id="603" w:name="_Toc85526795"/>
      <w:bookmarkStart w:id="604" w:name="_Toc85787210"/>
      <w:bookmarkStart w:id="605" w:name="_Toc1066289032"/>
      <w:r w:rsidRPr="00A416E2">
        <w:rPr>
          <w:color w:val="373D41"/>
          <w:lang w:val="en-US"/>
        </w:rPr>
        <w:t>Additional question:</w:t>
      </w:r>
      <w:bookmarkEnd w:id="603"/>
      <w:bookmarkEnd w:id="604"/>
      <w:bookmarkEnd w:id="605"/>
    </w:p>
    <w:p w14:paraId="0AF50573" w14:textId="77777777" w:rsidR="00E41E6C" w:rsidRPr="006C400D" w:rsidRDefault="00E41E6C" w:rsidP="00A416E2">
      <w:pPr>
        <w:ind w:right="26"/>
        <w:rPr>
          <w:rFonts w:cs="Arial"/>
          <w:lang w:val="en-US"/>
        </w:rPr>
      </w:pPr>
      <w:r w:rsidRPr="009954F9">
        <w:rPr>
          <w:rFonts w:cs="Arial"/>
          <w:lang w:val="en-US"/>
        </w:rPr>
        <w:t xml:space="preserve">How has senior leadership demonstrated a commitment to embedding human rights generally, and in particular with respect to the </w:t>
      </w:r>
      <w:proofErr w:type="gramStart"/>
      <w:r w:rsidRPr="009954F9">
        <w:rPr>
          <w:rFonts w:cs="Arial"/>
          <w:lang w:val="en-US"/>
        </w:rPr>
        <w:t>Indicators</w:t>
      </w:r>
      <w:proofErr w:type="gramEnd"/>
      <w:r w:rsidRPr="009954F9">
        <w:rPr>
          <w:rFonts w:cs="Arial"/>
          <w:lang w:val="en-US"/>
        </w:rPr>
        <w:t xml:space="preserve"> 1 – 6 noted above?</w:t>
      </w:r>
      <w:r>
        <w:rPr>
          <w:rFonts w:cs="Arial"/>
        </w:rPr>
        <w:br w:type="page"/>
      </w:r>
    </w:p>
    <w:p w14:paraId="0931C0AA" w14:textId="77295500" w:rsidR="00586931" w:rsidRPr="00EA5DF0" w:rsidRDefault="5C8B440A" w:rsidP="25306663">
      <w:pPr>
        <w:pStyle w:val="Heading1"/>
        <w:rPr>
          <w:rFonts w:eastAsia="Yu Gothic Light" w:cs="Times New Roman"/>
          <w:color w:val="373D41"/>
        </w:rPr>
      </w:pPr>
      <w:bookmarkStart w:id="606" w:name="_Toc84593965"/>
      <w:bookmarkStart w:id="607" w:name="_Toc85451840"/>
      <w:bookmarkStart w:id="608" w:name="_Toc85526796"/>
      <w:bookmarkStart w:id="609" w:name="_Toc85787211"/>
      <w:bookmarkStart w:id="610" w:name="_Toc1797445815"/>
      <w:bookmarkStart w:id="611" w:name="_Toc117697232"/>
      <w:bookmarkStart w:id="612" w:name="_Toc147757379"/>
      <w:bookmarkStart w:id="613" w:name="_Toc148087008"/>
      <w:r w:rsidRPr="00EA5DF0">
        <w:rPr>
          <w:color w:val="373D41"/>
        </w:rPr>
        <w:lastRenderedPageBreak/>
        <w:t>Appendix C: Complaints data tables</w:t>
      </w:r>
      <w:bookmarkEnd w:id="606"/>
      <w:bookmarkEnd w:id="607"/>
      <w:bookmarkEnd w:id="608"/>
      <w:bookmarkEnd w:id="609"/>
      <w:bookmarkEnd w:id="610"/>
      <w:bookmarkEnd w:id="611"/>
      <w:bookmarkEnd w:id="612"/>
      <w:bookmarkEnd w:id="613"/>
    </w:p>
    <w:p w14:paraId="5E168B8E" w14:textId="45DAD8AD" w:rsidR="00030621" w:rsidRDefault="00030621" w:rsidP="00155D28">
      <w:r>
        <w:t xml:space="preserve">Refer to section </w:t>
      </w:r>
      <w:r>
        <w:rPr>
          <w:i/>
        </w:rPr>
        <w:t>Human rights complaints snapshot</w:t>
      </w:r>
      <w:r>
        <w:t xml:space="preserve"> for explanations of terms such as ‘accepted’, ‘resolved’ and ‘finalised.’ </w:t>
      </w:r>
    </w:p>
    <w:p w14:paraId="745C88C9" w14:textId="6147B551" w:rsidR="00155D28" w:rsidRDefault="00155D28" w:rsidP="00155D28">
      <w:pPr>
        <w:pStyle w:val="Caption"/>
      </w:pPr>
      <w:r>
        <w:t xml:space="preserve">Table </w:t>
      </w:r>
      <w:r w:rsidR="001C6894">
        <w:t>9</w:t>
      </w:r>
      <w:r>
        <w:t xml:space="preserve">: Outcome of finalised complaints – inclusive of piggy-back complaints and human rights only complaints, </w:t>
      </w:r>
      <w:r w:rsidR="007D27F7">
        <w:t>2022-23</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6584"/>
        <w:gridCol w:w="2442"/>
      </w:tblGrid>
      <w:tr w:rsidR="00673307" w:rsidRPr="00673307" w14:paraId="585E02EA" w14:textId="77777777" w:rsidTr="007450C5">
        <w:tc>
          <w:tcPr>
            <w:tcW w:w="6584" w:type="dxa"/>
          </w:tcPr>
          <w:p w14:paraId="1CF8820E" w14:textId="77777777" w:rsidR="00155D28" w:rsidRPr="00EA5DF0" w:rsidRDefault="00155D28" w:rsidP="00155D28">
            <w:pPr>
              <w:pStyle w:val="Tableheading"/>
              <w:rPr>
                <w:color w:val="373D41"/>
              </w:rPr>
            </w:pPr>
            <w:r w:rsidRPr="00EA5DF0">
              <w:rPr>
                <w:color w:val="373D41"/>
              </w:rPr>
              <w:t>Outcome of finalised complaints – all (piggy-back complaints and human rights only)</w:t>
            </w:r>
          </w:p>
        </w:tc>
        <w:tc>
          <w:tcPr>
            <w:tcW w:w="2442" w:type="dxa"/>
          </w:tcPr>
          <w:p w14:paraId="04A21075" w14:textId="77777777" w:rsidR="00155D28" w:rsidRPr="00EA5DF0" w:rsidRDefault="00155D28" w:rsidP="00155D28">
            <w:pPr>
              <w:pStyle w:val="Tableheading"/>
              <w:rPr>
                <w:color w:val="373D41"/>
              </w:rPr>
            </w:pPr>
            <w:r w:rsidRPr="00EA5DF0">
              <w:rPr>
                <w:color w:val="373D41"/>
              </w:rPr>
              <w:t>No. finalised</w:t>
            </w:r>
          </w:p>
        </w:tc>
      </w:tr>
      <w:tr w:rsidR="00155D28" w:rsidRPr="00E24F78" w14:paraId="1E2EA6F8" w14:textId="77777777" w:rsidTr="007450C5">
        <w:tc>
          <w:tcPr>
            <w:tcW w:w="6584" w:type="dxa"/>
          </w:tcPr>
          <w:p w14:paraId="29A29D81" w14:textId="77777777" w:rsidR="00155D28" w:rsidRPr="00E24F78" w:rsidRDefault="00155D28" w:rsidP="00155D28">
            <w:pPr>
              <w:pStyle w:val="Tabletext"/>
            </w:pPr>
            <w:r w:rsidRPr="00E24F78">
              <w:rPr>
                <w:lang w:val="en-GB"/>
              </w:rPr>
              <w:t>Information provided indicates not covered by the HR Act</w:t>
            </w:r>
          </w:p>
        </w:tc>
        <w:tc>
          <w:tcPr>
            <w:tcW w:w="2442" w:type="dxa"/>
          </w:tcPr>
          <w:p w14:paraId="5E81372D" w14:textId="58565784" w:rsidR="00155D28" w:rsidRPr="00E24F78" w:rsidRDefault="007450C5" w:rsidP="00155D28">
            <w:pPr>
              <w:pStyle w:val="Tabletext"/>
            </w:pPr>
            <w:r>
              <w:t>2</w:t>
            </w:r>
            <w:r w:rsidR="00C477C1">
              <w:t>61</w:t>
            </w:r>
          </w:p>
        </w:tc>
      </w:tr>
      <w:tr w:rsidR="00155D28" w:rsidRPr="00E24F78" w14:paraId="47565125" w14:textId="77777777" w:rsidTr="007450C5">
        <w:tc>
          <w:tcPr>
            <w:tcW w:w="6584" w:type="dxa"/>
          </w:tcPr>
          <w:p w14:paraId="7EC847F7" w14:textId="77777777" w:rsidR="00155D28" w:rsidRPr="00E24F78" w:rsidRDefault="00155D28" w:rsidP="00155D28">
            <w:pPr>
              <w:pStyle w:val="Tabletext"/>
            </w:pPr>
            <w:r w:rsidRPr="00E24F78">
              <w:rPr>
                <w:lang w:val="en-GB"/>
              </w:rPr>
              <w:t>Prior internal complaint requirements not met</w:t>
            </w:r>
          </w:p>
        </w:tc>
        <w:tc>
          <w:tcPr>
            <w:tcW w:w="2442" w:type="dxa"/>
          </w:tcPr>
          <w:p w14:paraId="647DC0B2" w14:textId="4FE89551" w:rsidR="00155D28" w:rsidRPr="00E24F78" w:rsidRDefault="00C477C1" w:rsidP="00155D28">
            <w:pPr>
              <w:pStyle w:val="Tabletext"/>
            </w:pPr>
            <w:r>
              <w:t>3</w:t>
            </w:r>
            <w:r w:rsidR="00551182">
              <w:t>4</w:t>
            </w:r>
          </w:p>
        </w:tc>
      </w:tr>
      <w:tr w:rsidR="00155D28" w:rsidRPr="00E24F78" w14:paraId="1E98E0EA" w14:textId="77777777" w:rsidTr="007450C5">
        <w:tc>
          <w:tcPr>
            <w:tcW w:w="6584" w:type="dxa"/>
          </w:tcPr>
          <w:p w14:paraId="5573C22B" w14:textId="77777777" w:rsidR="00155D28" w:rsidRPr="00E24F78" w:rsidRDefault="00155D28" w:rsidP="00155D28">
            <w:pPr>
              <w:pStyle w:val="Tabletext"/>
            </w:pPr>
            <w:r>
              <w:rPr>
                <w:lang w:val="en-GB"/>
              </w:rPr>
              <w:t>Accepted and r</w:t>
            </w:r>
            <w:r w:rsidRPr="00E24F78">
              <w:rPr>
                <w:lang w:val="en-GB"/>
              </w:rPr>
              <w:t>esolved</w:t>
            </w:r>
          </w:p>
        </w:tc>
        <w:tc>
          <w:tcPr>
            <w:tcW w:w="2442" w:type="dxa"/>
          </w:tcPr>
          <w:p w14:paraId="54ECE1A2" w14:textId="69BB458B" w:rsidR="00155D28" w:rsidRPr="00E24F78" w:rsidRDefault="00C477C1" w:rsidP="00155D28">
            <w:pPr>
              <w:pStyle w:val="Tabletext"/>
            </w:pPr>
            <w:r>
              <w:t>57</w:t>
            </w:r>
          </w:p>
        </w:tc>
      </w:tr>
      <w:tr w:rsidR="00155D28" w:rsidRPr="00E24F78" w14:paraId="6F1050C6" w14:textId="77777777" w:rsidTr="007450C5">
        <w:tc>
          <w:tcPr>
            <w:tcW w:w="6584" w:type="dxa"/>
          </w:tcPr>
          <w:p w14:paraId="69F93B69" w14:textId="77777777" w:rsidR="00155D28" w:rsidRPr="00E24F78" w:rsidRDefault="00155D28" w:rsidP="00155D28">
            <w:pPr>
              <w:pStyle w:val="Tabletext"/>
            </w:pPr>
            <w:r w:rsidRPr="00E24F78">
              <w:rPr>
                <w:lang w:val="en-GB"/>
              </w:rPr>
              <w:t>Withdrawn or lost contact</w:t>
            </w:r>
          </w:p>
        </w:tc>
        <w:tc>
          <w:tcPr>
            <w:tcW w:w="2442" w:type="dxa"/>
          </w:tcPr>
          <w:p w14:paraId="19691326" w14:textId="537D5FA0" w:rsidR="00155D28" w:rsidRPr="00E24F78" w:rsidRDefault="00AB14C1" w:rsidP="00155D28">
            <w:pPr>
              <w:pStyle w:val="Tabletext"/>
            </w:pPr>
            <w:r>
              <w:t>54</w:t>
            </w:r>
          </w:p>
        </w:tc>
      </w:tr>
      <w:tr w:rsidR="00155D28" w:rsidRPr="00E24F78" w14:paraId="425784EA" w14:textId="77777777" w:rsidTr="007450C5">
        <w:tc>
          <w:tcPr>
            <w:tcW w:w="6584" w:type="dxa"/>
          </w:tcPr>
          <w:p w14:paraId="5FF7B011" w14:textId="34890DEF" w:rsidR="00155D28" w:rsidRPr="00E24F78" w:rsidRDefault="00155D28" w:rsidP="00155D28">
            <w:pPr>
              <w:pStyle w:val="Tabletext"/>
            </w:pPr>
            <w:proofErr w:type="spellStart"/>
            <w:r w:rsidRPr="00E24F78">
              <w:rPr>
                <w:lang w:val="en-GB"/>
              </w:rPr>
              <w:t>Unconciliable</w:t>
            </w:r>
            <w:proofErr w:type="spellEnd"/>
            <w:r w:rsidRPr="00E24F78">
              <w:rPr>
                <w:lang w:val="en-GB"/>
              </w:rPr>
              <w:t xml:space="preserve"> piggy-back complaint: referred to Tribunal</w:t>
            </w:r>
            <w:r w:rsidR="00A67FB5">
              <w:rPr>
                <w:lang w:val="en-GB"/>
              </w:rPr>
              <w:t xml:space="preserve"> </w:t>
            </w:r>
          </w:p>
        </w:tc>
        <w:tc>
          <w:tcPr>
            <w:tcW w:w="2442" w:type="dxa"/>
          </w:tcPr>
          <w:p w14:paraId="3C2A6AFF" w14:textId="53B7DD1F" w:rsidR="00155D28" w:rsidRPr="00E24F78" w:rsidRDefault="005574ED" w:rsidP="00155D28">
            <w:pPr>
              <w:pStyle w:val="Tabletext"/>
            </w:pPr>
            <w:r>
              <w:t>73</w:t>
            </w:r>
          </w:p>
        </w:tc>
      </w:tr>
      <w:tr w:rsidR="00155D28" w:rsidRPr="00E24F78" w14:paraId="29EBB349" w14:textId="77777777" w:rsidTr="007450C5">
        <w:tc>
          <w:tcPr>
            <w:tcW w:w="6584" w:type="dxa"/>
          </w:tcPr>
          <w:p w14:paraId="3292DB67" w14:textId="4041D9ED" w:rsidR="00155D28" w:rsidRPr="00E24F78" w:rsidRDefault="00155D28" w:rsidP="00155D28">
            <w:pPr>
              <w:pStyle w:val="Tabletext"/>
            </w:pPr>
            <w:proofErr w:type="spellStart"/>
            <w:r w:rsidRPr="00E24F78">
              <w:rPr>
                <w:lang w:val="en-GB"/>
              </w:rPr>
              <w:t>Unconciliable</w:t>
            </w:r>
            <w:proofErr w:type="spellEnd"/>
            <w:r w:rsidRPr="00E24F78">
              <w:rPr>
                <w:lang w:val="en-GB"/>
              </w:rPr>
              <w:t xml:space="preserve"> piggy-back complaint: no </w:t>
            </w:r>
            <w:r w:rsidR="001C5023">
              <w:rPr>
                <w:lang w:val="en-GB"/>
              </w:rPr>
              <w:t xml:space="preserve">Tribunal </w:t>
            </w:r>
            <w:r w:rsidRPr="00E24F78">
              <w:rPr>
                <w:lang w:val="en-GB"/>
              </w:rPr>
              <w:t xml:space="preserve">referral </w:t>
            </w:r>
          </w:p>
        </w:tc>
        <w:tc>
          <w:tcPr>
            <w:tcW w:w="2442" w:type="dxa"/>
          </w:tcPr>
          <w:p w14:paraId="46F7C274" w14:textId="2B54D421" w:rsidR="00155D28" w:rsidRPr="00E24F78" w:rsidRDefault="001C5023" w:rsidP="00155D28">
            <w:pPr>
              <w:pStyle w:val="Tabletext"/>
            </w:pPr>
            <w:r>
              <w:t>35</w:t>
            </w:r>
          </w:p>
        </w:tc>
      </w:tr>
      <w:tr w:rsidR="00155D28" w:rsidRPr="00E24F78" w14:paraId="19199A35" w14:textId="77777777" w:rsidTr="007450C5">
        <w:tc>
          <w:tcPr>
            <w:tcW w:w="6584" w:type="dxa"/>
          </w:tcPr>
          <w:p w14:paraId="5249B483" w14:textId="0462621D" w:rsidR="00155D28" w:rsidRPr="00E24F78" w:rsidRDefault="00155D28" w:rsidP="00155D28">
            <w:pPr>
              <w:pStyle w:val="Tabletext"/>
            </w:pPr>
            <w:proofErr w:type="spellStart"/>
            <w:r w:rsidRPr="00E24F78">
              <w:rPr>
                <w:lang w:val="en-GB"/>
              </w:rPr>
              <w:t>Unconciliable</w:t>
            </w:r>
            <w:proofErr w:type="spellEnd"/>
            <w:r w:rsidRPr="00E24F78">
              <w:rPr>
                <w:lang w:val="en-GB"/>
              </w:rPr>
              <w:t xml:space="preserve"> human rights only complaint</w:t>
            </w:r>
          </w:p>
        </w:tc>
        <w:tc>
          <w:tcPr>
            <w:tcW w:w="2442" w:type="dxa"/>
          </w:tcPr>
          <w:p w14:paraId="709ED9E2" w14:textId="57C48261" w:rsidR="00155D28" w:rsidRPr="00E24F78" w:rsidRDefault="00E8324D" w:rsidP="00155D28">
            <w:pPr>
              <w:pStyle w:val="Tabletext"/>
            </w:pPr>
            <w:r>
              <w:t>2</w:t>
            </w:r>
            <w:r w:rsidR="001A5DE5">
              <w:t>7</w:t>
            </w:r>
          </w:p>
        </w:tc>
      </w:tr>
      <w:tr w:rsidR="00155D28" w:rsidRPr="00E24F78" w14:paraId="082FB833" w14:textId="77777777" w:rsidTr="007450C5">
        <w:tc>
          <w:tcPr>
            <w:tcW w:w="6584" w:type="dxa"/>
          </w:tcPr>
          <w:p w14:paraId="063D9456" w14:textId="77777777" w:rsidR="00155D28" w:rsidRPr="00E24F78" w:rsidRDefault="00155D28" w:rsidP="00155D28">
            <w:pPr>
              <w:pStyle w:val="Tabletext"/>
              <w:rPr>
                <w:highlight w:val="yellow"/>
              </w:rPr>
            </w:pPr>
            <w:r w:rsidRPr="00E24F78">
              <w:rPr>
                <w:lang w:val="en-GB"/>
              </w:rPr>
              <w:t>Has been or could be dealt with better elsewhere</w:t>
            </w:r>
          </w:p>
        </w:tc>
        <w:tc>
          <w:tcPr>
            <w:tcW w:w="2442" w:type="dxa"/>
          </w:tcPr>
          <w:p w14:paraId="037059BF" w14:textId="05941C09" w:rsidR="00155D28" w:rsidRPr="00E24F78" w:rsidRDefault="001A5DE5" w:rsidP="00155D28">
            <w:pPr>
              <w:pStyle w:val="Tabletext"/>
            </w:pPr>
            <w:r>
              <w:t>15</w:t>
            </w:r>
          </w:p>
        </w:tc>
      </w:tr>
      <w:tr w:rsidR="00155D28" w:rsidRPr="00E24F78" w14:paraId="4063771F" w14:textId="77777777" w:rsidTr="007450C5">
        <w:tc>
          <w:tcPr>
            <w:tcW w:w="6584" w:type="dxa"/>
          </w:tcPr>
          <w:p w14:paraId="29BA3EC4" w14:textId="77777777" w:rsidR="00155D28" w:rsidRPr="00E24F78" w:rsidRDefault="00155D28" w:rsidP="00155D28">
            <w:pPr>
              <w:pStyle w:val="Tabletext"/>
            </w:pPr>
            <w:r w:rsidRPr="00E24F78">
              <w:rPr>
                <w:lang w:val="en-GB"/>
              </w:rPr>
              <w:t>Rejected - lacked substance</w:t>
            </w:r>
          </w:p>
        </w:tc>
        <w:tc>
          <w:tcPr>
            <w:tcW w:w="2442" w:type="dxa"/>
          </w:tcPr>
          <w:p w14:paraId="6906AE8E" w14:textId="6433462B" w:rsidR="00155D28" w:rsidRPr="00E24F78" w:rsidRDefault="001A5DE5" w:rsidP="00155D28">
            <w:pPr>
              <w:pStyle w:val="Tabletext"/>
            </w:pPr>
            <w:r>
              <w:t>1</w:t>
            </w:r>
          </w:p>
        </w:tc>
      </w:tr>
      <w:tr w:rsidR="00155D28" w:rsidRPr="00E24F78" w14:paraId="525A9E80" w14:textId="77777777" w:rsidTr="007450C5">
        <w:tc>
          <w:tcPr>
            <w:tcW w:w="6584" w:type="dxa"/>
          </w:tcPr>
          <w:p w14:paraId="42DDAB91" w14:textId="77777777" w:rsidR="00155D28" w:rsidRPr="00E24F78" w:rsidRDefault="00155D28" w:rsidP="00155D28">
            <w:pPr>
              <w:pStyle w:val="Tabletext"/>
            </w:pPr>
            <w:proofErr w:type="spellStart"/>
            <w:r w:rsidRPr="00E24F78">
              <w:rPr>
                <w:lang w:val="en-GB"/>
              </w:rPr>
              <w:t>Unconciliable</w:t>
            </w:r>
            <w:proofErr w:type="spellEnd"/>
            <w:r w:rsidRPr="00E24F78">
              <w:rPr>
                <w:lang w:val="en-GB"/>
              </w:rPr>
              <w:t xml:space="preserve"> human rights only complaint: report with recommendations published</w:t>
            </w:r>
          </w:p>
        </w:tc>
        <w:tc>
          <w:tcPr>
            <w:tcW w:w="2442" w:type="dxa"/>
          </w:tcPr>
          <w:p w14:paraId="4D0BA235" w14:textId="7F971E55" w:rsidR="00155D28" w:rsidRPr="00E24F78" w:rsidRDefault="001A5DE5" w:rsidP="00155D28">
            <w:pPr>
              <w:pStyle w:val="Tabletext"/>
            </w:pPr>
            <w:r>
              <w:t>4</w:t>
            </w:r>
          </w:p>
        </w:tc>
      </w:tr>
    </w:tbl>
    <w:p w14:paraId="7C7A96B0" w14:textId="77777777" w:rsidR="00155D28" w:rsidRDefault="00155D28" w:rsidP="00155D28"/>
    <w:p w14:paraId="05F3D65A" w14:textId="0656607D" w:rsidR="00155D28" w:rsidRDefault="00155D28" w:rsidP="00155D28">
      <w:pPr>
        <w:pStyle w:val="Caption"/>
      </w:pPr>
      <w:r>
        <w:t xml:space="preserve">Table </w:t>
      </w:r>
      <w:r w:rsidR="001C6894">
        <w:t>10</w:t>
      </w:r>
      <w:r>
        <w:t xml:space="preserve">: Human rights identified in all finalised human rights complaints – inclusive of piggy-back complaints and human rights only complaints, </w:t>
      </w:r>
      <w:r w:rsidR="007D27F7">
        <w:t>2022-23</w:t>
      </w:r>
    </w:p>
    <w:tbl>
      <w:tblPr>
        <w:tblW w:w="9493" w:type="dxa"/>
        <w:tblLook w:val="04A0" w:firstRow="1" w:lastRow="0" w:firstColumn="1" w:lastColumn="0" w:noHBand="0" w:noVBand="1"/>
      </w:tblPr>
      <w:tblGrid>
        <w:gridCol w:w="9493"/>
      </w:tblGrid>
      <w:tr w:rsidR="002238F4" w:rsidRPr="0037049D" w14:paraId="32C0D113" w14:textId="77777777" w:rsidTr="00BD1C3C">
        <w:tc>
          <w:tcPr>
            <w:tcW w:w="9493" w:type="dxa"/>
          </w:tcPr>
          <w:tbl>
            <w:tblPr>
              <w:tblW w:w="8967" w:type="dxa"/>
              <w:tblBorders>
                <w:top w:val="single" w:sz="4" w:space="0" w:color="3B3838" w:themeColor="background2" w:themeShade="40"/>
                <w:bottom w:val="single" w:sz="4" w:space="0" w:color="3B3838" w:themeColor="background2" w:themeShade="40"/>
                <w:insideH w:val="single" w:sz="4" w:space="0" w:color="3B3838" w:themeColor="background2" w:themeShade="40"/>
              </w:tblBorders>
              <w:tblLook w:val="04A0" w:firstRow="1" w:lastRow="0" w:firstColumn="1" w:lastColumn="0" w:noHBand="0" w:noVBand="1"/>
            </w:tblPr>
            <w:tblGrid>
              <w:gridCol w:w="4715"/>
              <w:gridCol w:w="2126"/>
              <w:gridCol w:w="2126"/>
            </w:tblGrid>
            <w:tr w:rsidR="00B73ADE" w:rsidRPr="00BD1C3C" w14:paraId="19B08048" w14:textId="77777777" w:rsidTr="00BD1C3C">
              <w:trPr>
                <w:trHeight w:val="285"/>
              </w:trPr>
              <w:tc>
                <w:tcPr>
                  <w:tcW w:w="4715" w:type="dxa"/>
                  <w:shd w:val="clear" w:color="auto" w:fill="auto"/>
                  <w:noWrap/>
                  <w:vAlign w:val="bottom"/>
                </w:tcPr>
                <w:p w14:paraId="0B9B28CB" w14:textId="489BDE12" w:rsidR="00B73ADE" w:rsidRPr="00BD1C3C" w:rsidRDefault="00BD1C3C" w:rsidP="00BD1C3C">
                  <w:pPr>
                    <w:pStyle w:val="Tableheading"/>
                    <w:rPr>
                      <w:color w:val="3B3838" w:themeColor="background2" w:themeShade="40"/>
                      <w:lang w:eastAsia="zh-CN" w:bidi="th-TH"/>
                    </w:rPr>
                  </w:pPr>
                  <w:r w:rsidRPr="00BD1C3C">
                    <w:rPr>
                      <w:color w:val="3B3838" w:themeColor="background2" w:themeShade="40"/>
                      <w:lang w:eastAsia="zh-CN" w:bidi="th-TH"/>
                    </w:rPr>
                    <w:t>Relevant human right</w:t>
                  </w:r>
                </w:p>
              </w:tc>
              <w:tc>
                <w:tcPr>
                  <w:tcW w:w="2126" w:type="dxa"/>
                  <w:shd w:val="clear" w:color="auto" w:fill="auto"/>
                  <w:noWrap/>
                  <w:vAlign w:val="bottom"/>
                </w:tcPr>
                <w:p w14:paraId="5A789D2E" w14:textId="0B3B0EF9" w:rsidR="00B73ADE" w:rsidRPr="00BD1C3C" w:rsidRDefault="00BD1C3C" w:rsidP="00BD1C3C">
                  <w:pPr>
                    <w:pStyle w:val="Tableheading"/>
                    <w:rPr>
                      <w:color w:val="3B3838" w:themeColor="background2" w:themeShade="40"/>
                      <w:lang w:eastAsia="zh-CN" w:bidi="th-TH"/>
                    </w:rPr>
                  </w:pPr>
                  <w:r w:rsidRPr="00BD1C3C">
                    <w:rPr>
                      <w:color w:val="3B3838" w:themeColor="background2" w:themeShade="40"/>
                      <w:lang w:eastAsia="zh-CN" w:bidi="th-TH"/>
                    </w:rPr>
                    <w:t>Complaints accepted and finalised</w:t>
                  </w:r>
                </w:p>
              </w:tc>
              <w:tc>
                <w:tcPr>
                  <w:tcW w:w="2126" w:type="dxa"/>
                  <w:shd w:val="clear" w:color="auto" w:fill="auto"/>
                  <w:noWrap/>
                  <w:vAlign w:val="bottom"/>
                </w:tcPr>
                <w:p w14:paraId="6032D8B5" w14:textId="3BEDE343" w:rsidR="00B73ADE" w:rsidRPr="00BD1C3C" w:rsidRDefault="00BD1C3C" w:rsidP="00BD1C3C">
                  <w:pPr>
                    <w:pStyle w:val="Tableheading"/>
                    <w:rPr>
                      <w:color w:val="3B3838" w:themeColor="background2" w:themeShade="40"/>
                      <w:lang w:eastAsia="zh-CN" w:bidi="th-TH"/>
                    </w:rPr>
                  </w:pPr>
                  <w:r w:rsidRPr="00BD1C3C">
                    <w:rPr>
                      <w:color w:val="3B3838" w:themeColor="background2" w:themeShade="40"/>
                      <w:lang w:eastAsia="zh-CN" w:bidi="th-TH"/>
                    </w:rPr>
                    <w:t xml:space="preserve">Complaints not accepted and finalised </w:t>
                  </w:r>
                </w:p>
              </w:tc>
            </w:tr>
            <w:tr w:rsidR="002238F4" w:rsidRPr="005C43B9" w14:paraId="52C6D9F7" w14:textId="77777777" w:rsidTr="00BD1C3C">
              <w:trPr>
                <w:trHeight w:val="285"/>
              </w:trPr>
              <w:tc>
                <w:tcPr>
                  <w:tcW w:w="4715" w:type="dxa"/>
                  <w:shd w:val="clear" w:color="auto" w:fill="auto"/>
                  <w:noWrap/>
                  <w:vAlign w:val="bottom"/>
                  <w:hideMark/>
                </w:tcPr>
                <w:p w14:paraId="079DDA6C" w14:textId="77777777" w:rsidR="002238F4" w:rsidRPr="005C43B9" w:rsidRDefault="002238F4" w:rsidP="005502A5">
                  <w:pPr>
                    <w:pStyle w:val="Tabletext"/>
                    <w:rPr>
                      <w:lang w:eastAsia="zh-CN" w:bidi="th-TH"/>
                    </w:rPr>
                  </w:pPr>
                  <w:r w:rsidRPr="005C43B9">
                    <w:rPr>
                      <w:lang w:eastAsia="zh-CN" w:bidi="th-TH"/>
                    </w:rPr>
                    <w:t>Privacy and reputation</w:t>
                  </w:r>
                </w:p>
              </w:tc>
              <w:tc>
                <w:tcPr>
                  <w:tcW w:w="2126" w:type="dxa"/>
                  <w:shd w:val="clear" w:color="auto" w:fill="auto"/>
                  <w:noWrap/>
                  <w:vAlign w:val="bottom"/>
                  <w:hideMark/>
                </w:tcPr>
                <w:p w14:paraId="4DD11CCD" w14:textId="77777777" w:rsidR="002238F4" w:rsidRPr="005C43B9" w:rsidRDefault="002238F4" w:rsidP="005502A5">
                  <w:pPr>
                    <w:pStyle w:val="Tabletext"/>
                    <w:rPr>
                      <w:lang w:eastAsia="zh-CN" w:bidi="th-TH"/>
                    </w:rPr>
                  </w:pPr>
                  <w:r w:rsidRPr="005C43B9">
                    <w:rPr>
                      <w:lang w:eastAsia="zh-CN" w:bidi="th-TH"/>
                    </w:rPr>
                    <w:t>106</w:t>
                  </w:r>
                </w:p>
              </w:tc>
              <w:tc>
                <w:tcPr>
                  <w:tcW w:w="2126" w:type="dxa"/>
                  <w:shd w:val="clear" w:color="auto" w:fill="auto"/>
                  <w:noWrap/>
                  <w:vAlign w:val="bottom"/>
                  <w:hideMark/>
                </w:tcPr>
                <w:p w14:paraId="6A4ACDD2" w14:textId="77777777" w:rsidR="002238F4" w:rsidRPr="005C43B9" w:rsidRDefault="002238F4" w:rsidP="005502A5">
                  <w:pPr>
                    <w:pStyle w:val="Tabletext"/>
                    <w:rPr>
                      <w:lang w:eastAsia="zh-CN" w:bidi="th-TH"/>
                    </w:rPr>
                  </w:pPr>
                  <w:r w:rsidRPr="005C43B9">
                    <w:rPr>
                      <w:lang w:eastAsia="zh-CN" w:bidi="th-TH"/>
                    </w:rPr>
                    <w:t>213</w:t>
                  </w:r>
                </w:p>
              </w:tc>
            </w:tr>
            <w:tr w:rsidR="002238F4" w:rsidRPr="005C43B9" w14:paraId="5D60FEB3" w14:textId="77777777" w:rsidTr="00BD1C3C">
              <w:trPr>
                <w:trHeight w:val="285"/>
              </w:trPr>
              <w:tc>
                <w:tcPr>
                  <w:tcW w:w="4715" w:type="dxa"/>
                  <w:shd w:val="clear" w:color="auto" w:fill="auto"/>
                  <w:noWrap/>
                  <w:vAlign w:val="bottom"/>
                  <w:hideMark/>
                </w:tcPr>
                <w:p w14:paraId="31A4A90E" w14:textId="77777777" w:rsidR="002238F4" w:rsidRPr="005C43B9" w:rsidRDefault="002238F4" w:rsidP="005502A5">
                  <w:pPr>
                    <w:pStyle w:val="Tabletext"/>
                    <w:rPr>
                      <w:lang w:eastAsia="zh-CN" w:bidi="th-TH"/>
                    </w:rPr>
                  </w:pPr>
                  <w:r w:rsidRPr="005C43B9">
                    <w:rPr>
                      <w:lang w:eastAsia="zh-CN" w:bidi="th-TH"/>
                    </w:rPr>
                    <w:t xml:space="preserve">Torture &amp; cruel, inhuman, degrading </w:t>
                  </w:r>
                  <w:proofErr w:type="spellStart"/>
                  <w:r w:rsidRPr="005C43B9">
                    <w:rPr>
                      <w:lang w:eastAsia="zh-CN" w:bidi="th-TH"/>
                    </w:rPr>
                    <w:t>t'ment</w:t>
                  </w:r>
                  <w:proofErr w:type="spellEnd"/>
                </w:p>
              </w:tc>
              <w:tc>
                <w:tcPr>
                  <w:tcW w:w="2126" w:type="dxa"/>
                  <w:shd w:val="clear" w:color="auto" w:fill="auto"/>
                  <w:noWrap/>
                  <w:vAlign w:val="bottom"/>
                  <w:hideMark/>
                </w:tcPr>
                <w:p w14:paraId="14F64D23" w14:textId="77777777" w:rsidR="002238F4" w:rsidRPr="005C43B9" w:rsidRDefault="002238F4" w:rsidP="005502A5">
                  <w:pPr>
                    <w:pStyle w:val="Tabletext"/>
                    <w:rPr>
                      <w:lang w:eastAsia="zh-CN" w:bidi="th-TH"/>
                    </w:rPr>
                  </w:pPr>
                  <w:r w:rsidRPr="005C43B9">
                    <w:rPr>
                      <w:lang w:eastAsia="zh-CN" w:bidi="th-TH"/>
                    </w:rPr>
                    <w:t>47</w:t>
                  </w:r>
                </w:p>
              </w:tc>
              <w:tc>
                <w:tcPr>
                  <w:tcW w:w="2126" w:type="dxa"/>
                  <w:shd w:val="clear" w:color="auto" w:fill="auto"/>
                  <w:noWrap/>
                  <w:vAlign w:val="bottom"/>
                  <w:hideMark/>
                </w:tcPr>
                <w:p w14:paraId="47FA0364" w14:textId="77777777" w:rsidR="002238F4" w:rsidRPr="005C43B9" w:rsidRDefault="002238F4" w:rsidP="005502A5">
                  <w:pPr>
                    <w:pStyle w:val="Tabletext"/>
                    <w:rPr>
                      <w:lang w:eastAsia="zh-CN" w:bidi="th-TH"/>
                    </w:rPr>
                  </w:pPr>
                  <w:r w:rsidRPr="005C43B9">
                    <w:rPr>
                      <w:lang w:eastAsia="zh-CN" w:bidi="th-TH"/>
                    </w:rPr>
                    <w:t>219</w:t>
                  </w:r>
                </w:p>
              </w:tc>
            </w:tr>
            <w:tr w:rsidR="002238F4" w:rsidRPr="005C43B9" w14:paraId="2DC9F805" w14:textId="77777777" w:rsidTr="00BD1C3C">
              <w:trPr>
                <w:trHeight w:val="285"/>
              </w:trPr>
              <w:tc>
                <w:tcPr>
                  <w:tcW w:w="4715" w:type="dxa"/>
                  <w:shd w:val="clear" w:color="auto" w:fill="auto"/>
                  <w:noWrap/>
                  <w:vAlign w:val="bottom"/>
                  <w:hideMark/>
                </w:tcPr>
                <w:p w14:paraId="6D17FE07" w14:textId="77777777" w:rsidR="002238F4" w:rsidRPr="005C43B9" w:rsidRDefault="002238F4" w:rsidP="005502A5">
                  <w:pPr>
                    <w:pStyle w:val="Tabletext"/>
                    <w:rPr>
                      <w:lang w:eastAsia="zh-CN" w:bidi="th-TH"/>
                    </w:rPr>
                  </w:pPr>
                  <w:r w:rsidRPr="005C43B9">
                    <w:rPr>
                      <w:lang w:eastAsia="zh-CN" w:bidi="th-TH"/>
                    </w:rPr>
                    <w:t>Recognition and equality before the law</w:t>
                  </w:r>
                </w:p>
              </w:tc>
              <w:tc>
                <w:tcPr>
                  <w:tcW w:w="2126" w:type="dxa"/>
                  <w:shd w:val="clear" w:color="auto" w:fill="auto"/>
                  <w:noWrap/>
                  <w:vAlign w:val="bottom"/>
                  <w:hideMark/>
                </w:tcPr>
                <w:p w14:paraId="4C794D0D" w14:textId="77777777" w:rsidR="002238F4" w:rsidRPr="005C43B9" w:rsidRDefault="002238F4" w:rsidP="005502A5">
                  <w:pPr>
                    <w:pStyle w:val="Tabletext"/>
                    <w:rPr>
                      <w:lang w:eastAsia="zh-CN" w:bidi="th-TH"/>
                    </w:rPr>
                  </w:pPr>
                  <w:r w:rsidRPr="005C43B9">
                    <w:rPr>
                      <w:lang w:eastAsia="zh-CN" w:bidi="th-TH"/>
                    </w:rPr>
                    <w:t>180</w:t>
                  </w:r>
                </w:p>
              </w:tc>
              <w:tc>
                <w:tcPr>
                  <w:tcW w:w="2126" w:type="dxa"/>
                  <w:shd w:val="clear" w:color="auto" w:fill="auto"/>
                  <w:noWrap/>
                  <w:vAlign w:val="bottom"/>
                  <w:hideMark/>
                </w:tcPr>
                <w:p w14:paraId="648DC4F6" w14:textId="77777777" w:rsidR="002238F4" w:rsidRPr="005C43B9" w:rsidRDefault="002238F4" w:rsidP="005502A5">
                  <w:pPr>
                    <w:pStyle w:val="Tabletext"/>
                    <w:rPr>
                      <w:lang w:eastAsia="zh-CN" w:bidi="th-TH"/>
                    </w:rPr>
                  </w:pPr>
                  <w:r w:rsidRPr="005C43B9">
                    <w:rPr>
                      <w:lang w:eastAsia="zh-CN" w:bidi="th-TH"/>
                    </w:rPr>
                    <w:t>71</w:t>
                  </w:r>
                </w:p>
              </w:tc>
            </w:tr>
            <w:tr w:rsidR="002238F4" w:rsidRPr="005C43B9" w14:paraId="265F8411" w14:textId="77777777" w:rsidTr="00BD1C3C">
              <w:trPr>
                <w:trHeight w:val="285"/>
              </w:trPr>
              <w:tc>
                <w:tcPr>
                  <w:tcW w:w="4715" w:type="dxa"/>
                  <w:shd w:val="clear" w:color="auto" w:fill="auto"/>
                  <w:noWrap/>
                  <w:vAlign w:val="bottom"/>
                  <w:hideMark/>
                </w:tcPr>
                <w:p w14:paraId="383CABD0" w14:textId="77777777" w:rsidR="002238F4" w:rsidRPr="005C43B9" w:rsidRDefault="002238F4" w:rsidP="005502A5">
                  <w:pPr>
                    <w:pStyle w:val="Tabletext"/>
                    <w:rPr>
                      <w:lang w:eastAsia="zh-CN" w:bidi="th-TH"/>
                    </w:rPr>
                  </w:pPr>
                  <w:r w:rsidRPr="005C43B9">
                    <w:rPr>
                      <w:lang w:eastAsia="zh-CN" w:bidi="th-TH"/>
                    </w:rPr>
                    <w:t>Right to liberty and security of person</w:t>
                  </w:r>
                </w:p>
              </w:tc>
              <w:tc>
                <w:tcPr>
                  <w:tcW w:w="2126" w:type="dxa"/>
                  <w:shd w:val="clear" w:color="auto" w:fill="auto"/>
                  <w:noWrap/>
                  <w:vAlign w:val="bottom"/>
                  <w:hideMark/>
                </w:tcPr>
                <w:p w14:paraId="0A9815CB" w14:textId="77777777" w:rsidR="002238F4" w:rsidRPr="005C43B9" w:rsidRDefault="002238F4" w:rsidP="005502A5">
                  <w:pPr>
                    <w:pStyle w:val="Tabletext"/>
                    <w:rPr>
                      <w:lang w:eastAsia="zh-CN" w:bidi="th-TH"/>
                    </w:rPr>
                  </w:pPr>
                  <w:r w:rsidRPr="005C43B9">
                    <w:rPr>
                      <w:lang w:eastAsia="zh-CN" w:bidi="th-TH"/>
                    </w:rPr>
                    <w:t>8</w:t>
                  </w:r>
                </w:p>
              </w:tc>
              <w:tc>
                <w:tcPr>
                  <w:tcW w:w="2126" w:type="dxa"/>
                  <w:shd w:val="clear" w:color="auto" w:fill="auto"/>
                  <w:noWrap/>
                  <w:vAlign w:val="bottom"/>
                  <w:hideMark/>
                </w:tcPr>
                <w:p w14:paraId="0788CE50" w14:textId="77777777" w:rsidR="002238F4" w:rsidRPr="005C43B9" w:rsidRDefault="002238F4" w:rsidP="005502A5">
                  <w:pPr>
                    <w:pStyle w:val="Tabletext"/>
                    <w:rPr>
                      <w:lang w:eastAsia="zh-CN" w:bidi="th-TH"/>
                    </w:rPr>
                  </w:pPr>
                  <w:r w:rsidRPr="005C43B9">
                    <w:rPr>
                      <w:lang w:eastAsia="zh-CN" w:bidi="th-TH"/>
                    </w:rPr>
                    <w:t>204</w:t>
                  </w:r>
                </w:p>
              </w:tc>
            </w:tr>
            <w:tr w:rsidR="002238F4" w:rsidRPr="005C43B9" w14:paraId="0EF6E830" w14:textId="77777777" w:rsidTr="00BD1C3C">
              <w:trPr>
                <w:trHeight w:val="285"/>
              </w:trPr>
              <w:tc>
                <w:tcPr>
                  <w:tcW w:w="4715" w:type="dxa"/>
                  <w:shd w:val="clear" w:color="auto" w:fill="auto"/>
                  <w:noWrap/>
                  <w:vAlign w:val="bottom"/>
                  <w:hideMark/>
                </w:tcPr>
                <w:p w14:paraId="395A5213" w14:textId="77777777" w:rsidR="002238F4" w:rsidRPr="005C43B9" w:rsidRDefault="002238F4" w:rsidP="005502A5">
                  <w:pPr>
                    <w:pStyle w:val="Tabletext"/>
                    <w:rPr>
                      <w:lang w:eastAsia="zh-CN" w:bidi="th-TH"/>
                    </w:rPr>
                  </w:pPr>
                  <w:r w:rsidRPr="005C43B9">
                    <w:rPr>
                      <w:lang w:eastAsia="zh-CN" w:bidi="th-TH"/>
                    </w:rPr>
                    <w:t>Freedom of thought, conscience, religion</w:t>
                  </w:r>
                </w:p>
              </w:tc>
              <w:tc>
                <w:tcPr>
                  <w:tcW w:w="2126" w:type="dxa"/>
                  <w:shd w:val="clear" w:color="auto" w:fill="auto"/>
                  <w:noWrap/>
                  <w:vAlign w:val="bottom"/>
                  <w:hideMark/>
                </w:tcPr>
                <w:p w14:paraId="590B6AD5" w14:textId="77777777" w:rsidR="002238F4" w:rsidRPr="005C43B9" w:rsidRDefault="002238F4" w:rsidP="005502A5">
                  <w:pPr>
                    <w:pStyle w:val="Tabletext"/>
                    <w:rPr>
                      <w:lang w:eastAsia="zh-CN" w:bidi="th-TH"/>
                    </w:rPr>
                  </w:pPr>
                  <w:r w:rsidRPr="005C43B9">
                    <w:rPr>
                      <w:lang w:eastAsia="zh-CN" w:bidi="th-TH"/>
                    </w:rPr>
                    <w:t>12</w:t>
                  </w:r>
                </w:p>
              </w:tc>
              <w:tc>
                <w:tcPr>
                  <w:tcW w:w="2126" w:type="dxa"/>
                  <w:shd w:val="clear" w:color="auto" w:fill="auto"/>
                  <w:noWrap/>
                  <w:vAlign w:val="bottom"/>
                  <w:hideMark/>
                </w:tcPr>
                <w:p w14:paraId="260E559B" w14:textId="77777777" w:rsidR="002238F4" w:rsidRPr="005C43B9" w:rsidRDefault="002238F4" w:rsidP="005502A5">
                  <w:pPr>
                    <w:pStyle w:val="Tabletext"/>
                    <w:rPr>
                      <w:lang w:eastAsia="zh-CN" w:bidi="th-TH"/>
                    </w:rPr>
                  </w:pPr>
                  <w:r w:rsidRPr="005C43B9">
                    <w:rPr>
                      <w:lang w:eastAsia="zh-CN" w:bidi="th-TH"/>
                    </w:rPr>
                    <w:t>195</w:t>
                  </w:r>
                </w:p>
              </w:tc>
            </w:tr>
            <w:tr w:rsidR="002238F4" w:rsidRPr="005C43B9" w14:paraId="01A331E4" w14:textId="77777777" w:rsidTr="00BD1C3C">
              <w:trPr>
                <w:trHeight w:val="285"/>
              </w:trPr>
              <w:tc>
                <w:tcPr>
                  <w:tcW w:w="4715" w:type="dxa"/>
                  <w:shd w:val="clear" w:color="auto" w:fill="auto"/>
                  <w:noWrap/>
                  <w:vAlign w:val="bottom"/>
                  <w:hideMark/>
                </w:tcPr>
                <w:p w14:paraId="31363ADA" w14:textId="77777777" w:rsidR="002238F4" w:rsidRPr="005C43B9" w:rsidRDefault="002238F4" w:rsidP="005502A5">
                  <w:pPr>
                    <w:pStyle w:val="Tabletext"/>
                    <w:rPr>
                      <w:lang w:eastAsia="zh-CN" w:bidi="th-TH"/>
                    </w:rPr>
                  </w:pPr>
                  <w:r w:rsidRPr="005C43B9">
                    <w:rPr>
                      <w:lang w:eastAsia="zh-CN" w:bidi="th-TH"/>
                    </w:rPr>
                    <w:t>Peaceful assembly and freedom of association</w:t>
                  </w:r>
                </w:p>
              </w:tc>
              <w:tc>
                <w:tcPr>
                  <w:tcW w:w="2126" w:type="dxa"/>
                  <w:shd w:val="clear" w:color="auto" w:fill="auto"/>
                  <w:noWrap/>
                  <w:vAlign w:val="bottom"/>
                  <w:hideMark/>
                </w:tcPr>
                <w:p w14:paraId="087C86A1" w14:textId="77777777" w:rsidR="002238F4" w:rsidRPr="005C43B9" w:rsidRDefault="002238F4" w:rsidP="005502A5">
                  <w:pPr>
                    <w:pStyle w:val="Tabletext"/>
                    <w:rPr>
                      <w:lang w:eastAsia="zh-CN" w:bidi="th-TH"/>
                    </w:rPr>
                  </w:pPr>
                  <w:r w:rsidRPr="005C43B9">
                    <w:rPr>
                      <w:lang w:eastAsia="zh-CN" w:bidi="th-TH"/>
                    </w:rPr>
                    <w:t>1</w:t>
                  </w:r>
                </w:p>
              </w:tc>
              <w:tc>
                <w:tcPr>
                  <w:tcW w:w="2126" w:type="dxa"/>
                  <w:shd w:val="clear" w:color="auto" w:fill="auto"/>
                  <w:noWrap/>
                  <w:vAlign w:val="bottom"/>
                  <w:hideMark/>
                </w:tcPr>
                <w:p w14:paraId="2C458244" w14:textId="77777777" w:rsidR="002238F4" w:rsidRPr="005C43B9" w:rsidRDefault="002238F4" w:rsidP="005502A5">
                  <w:pPr>
                    <w:pStyle w:val="Tabletext"/>
                    <w:rPr>
                      <w:lang w:eastAsia="zh-CN" w:bidi="th-TH"/>
                    </w:rPr>
                  </w:pPr>
                  <w:r w:rsidRPr="005C43B9">
                    <w:rPr>
                      <w:lang w:eastAsia="zh-CN" w:bidi="th-TH"/>
                    </w:rPr>
                    <w:t>179</w:t>
                  </w:r>
                </w:p>
              </w:tc>
            </w:tr>
            <w:tr w:rsidR="002238F4" w:rsidRPr="005C43B9" w14:paraId="155C6263" w14:textId="77777777" w:rsidTr="00BD1C3C">
              <w:trPr>
                <w:trHeight w:val="285"/>
              </w:trPr>
              <w:tc>
                <w:tcPr>
                  <w:tcW w:w="4715" w:type="dxa"/>
                  <w:shd w:val="clear" w:color="auto" w:fill="auto"/>
                  <w:noWrap/>
                  <w:vAlign w:val="bottom"/>
                  <w:hideMark/>
                </w:tcPr>
                <w:p w14:paraId="6CBD9A5E" w14:textId="77777777" w:rsidR="002238F4" w:rsidRPr="005C43B9" w:rsidRDefault="002238F4" w:rsidP="005502A5">
                  <w:pPr>
                    <w:pStyle w:val="Tabletext"/>
                    <w:rPr>
                      <w:lang w:eastAsia="zh-CN" w:bidi="th-TH"/>
                    </w:rPr>
                  </w:pPr>
                  <w:r w:rsidRPr="005C43B9">
                    <w:rPr>
                      <w:lang w:eastAsia="zh-CN" w:bidi="th-TH"/>
                    </w:rPr>
                    <w:lastRenderedPageBreak/>
                    <w:t>Humane treatment when deprived of liberty</w:t>
                  </w:r>
                </w:p>
              </w:tc>
              <w:tc>
                <w:tcPr>
                  <w:tcW w:w="2126" w:type="dxa"/>
                  <w:shd w:val="clear" w:color="auto" w:fill="auto"/>
                  <w:noWrap/>
                  <w:vAlign w:val="bottom"/>
                  <w:hideMark/>
                </w:tcPr>
                <w:p w14:paraId="40D7FE3D" w14:textId="77777777" w:rsidR="002238F4" w:rsidRPr="005C43B9" w:rsidRDefault="002238F4" w:rsidP="005502A5">
                  <w:pPr>
                    <w:pStyle w:val="Tabletext"/>
                    <w:rPr>
                      <w:lang w:eastAsia="zh-CN" w:bidi="th-TH"/>
                    </w:rPr>
                  </w:pPr>
                  <w:r w:rsidRPr="005C43B9">
                    <w:rPr>
                      <w:lang w:eastAsia="zh-CN" w:bidi="th-TH"/>
                    </w:rPr>
                    <w:t>39</w:t>
                  </w:r>
                </w:p>
              </w:tc>
              <w:tc>
                <w:tcPr>
                  <w:tcW w:w="2126" w:type="dxa"/>
                  <w:shd w:val="clear" w:color="auto" w:fill="auto"/>
                  <w:noWrap/>
                  <w:vAlign w:val="bottom"/>
                  <w:hideMark/>
                </w:tcPr>
                <w:p w14:paraId="3941335E" w14:textId="77777777" w:rsidR="002238F4" w:rsidRPr="005C43B9" w:rsidRDefault="002238F4" w:rsidP="005502A5">
                  <w:pPr>
                    <w:pStyle w:val="Tabletext"/>
                    <w:rPr>
                      <w:lang w:eastAsia="zh-CN" w:bidi="th-TH"/>
                    </w:rPr>
                  </w:pPr>
                  <w:r w:rsidRPr="005C43B9">
                    <w:rPr>
                      <w:lang w:eastAsia="zh-CN" w:bidi="th-TH"/>
                    </w:rPr>
                    <w:t>31</w:t>
                  </w:r>
                </w:p>
              </w:tc>
            </w:tr>
            <w:tr w:rsidR="002238F4" w:rsidRPr="005C43B9" w14:paraId="3C09E3C6" w14:textId="77777777" w:rsidTr="00BD1C3C">
              <w:trPr>
                <w:trHeight w:val="285"/>
              </w:trPr>
              <w:tc>
                <w:tcPr>
                  <w:tcW w:w="4715" w:type="dxa"/>
                  <w:shd w:val="clear" w:color="auto" w:fill="auto"/>
                  <w:noWrap/>
                  <w:vAlign w:val="bottom"/>
                  <w:hideMark/>
                </w:tcPr>
                <w:p w14:paraId="14371D26" w14:textId="77777777" w:rsidR="002238F4" w:rsidRPr="005C43B9" w:rsidRDefault="002238F4" w:rsidP="005502A5">
                  <w:pPr>
                    <w:pStyle w:val="Tabletext"/>
                    <w:rPr>
                      <w:lang w:eastAsia="zh-CN" w:bidi="th-TH"/>
                    </w:rPr>
                  </w:pPr>
                  <w:r w:rsidRPr="005C43B9">
                    <w:rPr>
                      <w:lang w:eastAsia="zh-CN" w:bidi="th-TH"/>
                    </w:rPr>
                    <w:t>Protection of families and children</w:t>
                  </w:r>
                </w:p>
              </w:tc>
              <w:tc>
                <w:tcPr>
                  <w:tcW w:w="2126" w:type="dxa"/>
                  <w:shd w:val="clear" w:color="auto" w:fill="auto"/>
                  <w:noWrap/>
                  <w:vAlign w:val="bottom"/>
                  <w:hideMark/>
                </w:tcPr>
                <w:p w14:paraId="21660297" w14:textId="77777777" w:rsidR="002238F4" w:rsidRPr="005C43B9" w:rsidRDefault="002238F4" w:rsidP="005502A5">
                  <w:pPr>
                    <w:pStyle w:val="Tabletext"/>
                    <w:rPr>
                      <w:lang w:eastAsia="zh-CN" w:bidi="th-TH"/>
                    </w:rPr>
                  </w:pPr>
                  <w:r w:rsidRPr="005C43B9">
                    <w:rPr>
                      <w:lang w:eastAsia="zh-CN" w:bidi="th-TH"/>
                    </w:rPr>
                    <w:t>34</w:t>
                  </w:r>
                </w:p>
              </w:tc>
              <w:tc>
                <w:tcPr>
                  <w:tcW w:w="2126" w:type="dxa"/>
                  <w:shd w:val="clear" w:color="auto" w:fill="auto"/>
                  <w:noWrap/>
                  <w:vAlign w:val="bottom"/>
                  <w:hideMark/>
                </w:tcPr>
                <w:p w14:paraId="617E0EC7" w14:textId="77777777" w:rsidR="002238F4" w:rsidRPr="005C43B9" w:rsidRDefault="002238F4" w:rsidP="005502A5">
                  <w:pPr>
                    <w:pStyle w:val="Tabletext"/>
                    <w:rPr>
                      <w:lang w:eastAsia="zh-CN" w:bidi="th-TH"/>
                    </w:rPr>
                  </w:pPr>
                  <w:r w:rsidRPr="005C43B9">
                    <w:rPr>
                      <w:lang w:eastAsia="zh-CN" w:bidi="th-TH"/>
                    </w:rPr>
                    <w:t>30</w:t>
                  </w:r>
                </w:p>
              </w:tc>
            </w:tr>
            <w:tr w:rsidR="002238F4" w:rsidRPr="005C43B9" w14:paraId="36C13723" w14:textId="77777777" w:rsidTr="00BD1C3C">
              <w:trPr>
                <w:trHeight w:val="285"/>
              </w:trPr>
              <w:tc>
                <w:tcPr>
                  <w:tcW w:w="4715" w:type="dxa"/>
                  <w:shd w:val="clear" w:color="auto" w:fill="auto"/>
                  <w:noWrap/>
                  <w:vAlign w:val="bottom"/>
                  <w:hideMark/>
                </w:tcPr>
                <w:p w14:paraId="627409F4" w14:textId="77777777" w:rsidR="002238F4" w:rsidRPr="005C43B9" w:rsidRDefault="002238F4" w:rsidP="005502A5">
                  <w:pPr>
                    <w:pStyle w:val="Tabletext"/>
                    <w:rPr>
                      <w:lang w:eastAsia="zh-CN" w:bidi="th-TH"/>
                    </w:rPr>
                  </w:pPr>
                  <w:r w:rsidRPr="005C43B9">
                    <w:rPr>
                      <w:lang w:eastAsia="zh-CN" w:bidi="th-TH"/>
                    </w:rPr>
                    <w:t>Right to health services</w:t>
                  </w:r>
                </w:p>
              </w:tc>
              <w:tc>
                <w:tcPr>
                  <w:tcW w:w="2126" w:type="dxa"/>
                  <w:shd w:val="clear" w:color="auto" w:fill="auto"/>
                  <w:noWrap/>
                  <w:vAlign w:val="bottom"/>
                  <w:hideMark/>
                </w:tcPr>
                <w:p w14:paraId="18AECC7B" w14:textId="77777777" w:rsidR="002238F4" w:rsidRPr="005C43B9" w:rsidRDefault="002238F4" w:rsidP="005502A5">
                  <w:pPr>
                    <w:pStyle w:val="Tabletext"/>
                    <w:rPr>
                      <w:lang w:eastAsia="zh-CN" w:bidi="th-TH"/>
                    </w:rPr>
                  </w:pPr>
                  <w:r w:rsidRPr="005C43B9">
                    <w:rPr>
                      <w:lang w:eastAsia="zh-CN" w:bidi="th-TH"/>
                    </w:rPr>
                    <w:t>26</w:t>
                  </w:r>
                </w:p>
              </w:tc>
              <w:tc>
                <w:tcPr>
                  <w:tcW w:w="2126" w:type="dxa"/>
                  <w:shd w:val="clear" w:color="auto" w:fill="auto"/>
                  <w:noWrap/>
                  <w:vAlign w:val="bottom"/>
                  <w:hideMark/>
                </w:tcPr>
                <w:p w14:paraId="04E7414F" w14:textId="77777777" w:rsidR="002238F4" w:rsidRPr="005C43B9" w:rsidRDefault="002238F4" w:rsidP="005502A5">
                  <w:pPr>
                    <w:pStyle w:val="Tabletext"/>
                    <w:rPr>
                      <w:lang w:eastAsia="zh-CN" w:bidi="th-TH"/>
                    </w:rPr>
                  </w:pPr>
                  <w:r w:rsidRPr="005C43B9">
                    <w:rPr>
                      <w:lang w:eastAsia="zh-CN" w:bidi="th-TH"/>
                    </w:rPr>
                    <w:t>32</w:t>
                  </w:r>
                </w:p>
              </w:tc>
            </w:tr>
            <w:tr w:rsidR="002238F4" w:rsidRPr="005C43B9" w14:paraId="42BB9708" w14:textId="77777777" w:rsidTr="00BD1C3C">
              <w:trPr>
                <w:trHeight w:val="285"/>
              </w:trPr>
              <w:tc>
                <w:tcPr>
                  <w:tcW w:w="4715" w:type="dxa"/>
                  <w:shd w:val="clear" w:color="auto" w:fill="auto"/>
                  <w:noWrap/>
                  <w:vAlign w:val="bottom"/>
                  <w:hideMark/>
                </w:tcPr>
                <w:p w14:paraId="2D6CFF79" w14:textId="77777777" w:rsidR="002238F4" w:rsidRPr="005C43B9" w:rsidRDefault="002238F4" w:rsidP="005502A5">
                  <w:pPr>
                    <w:pStyle w:val="Tabletext"/>
                    <w:rPr>
                      <w:lang w:eastAsia="zh-CN" w:bidi="th-TH"/>
                    </w:rPr>
                  </w:pPr>
                  <w:r w:rsidRPr="005C43B9">
                    <w:rPr>
                      <w:lang w:eastAsia="zh-CN" w:bidi="th-TH"/>
                    </w:rPr>
                    <w:t>Freedom of movement</w:t>
                  </w:r>
                </w:p>
              </w:tc>
              <w:tc>
                <w:tcPr>
                  <w:tcW w:w="2126" w:type="dxa"/>
                  <w:shd w:val="clear" w:color="auto" w:fill="auto"/>
                  <w:noWrap/>
                  <w:vAlign w:val="bottom"/>
                  <w:hideMark/>
                </w:tcPr>
                <w:p w14:paraId="4991A2EB" w14:textId="77777777" w:rsidR="002238F4" w:rsidRPr="005C43B9" w:rsidRDefault="002238F4" w:rsidP="005502A5">
                  <w:pPr>
                    <w:pStyle w:val="Tabletext"/>
                    <w:rPr>
                      <w:lang w:eastAsia="zh-CN" w:bidi="th-TH"/>
                    </w:rPr>
                  </w:pPr>
                  <w:r w:rsidRPr="005C43B9">
                    <w:rPr>
                      <w:lang w:eastAsia="zh-CN" w:bidi="th-TH"/>
                    </w:rPr>
                    <w:t>14</w:t>
                  </w:r>
                </w:p>
              </w:tc>
              <w:tc>
                <w:tcPr>
                  <w:tcW w:w="2126" w:type="dxa"/>
                  <w:shd w:val="clear" w:color="auto" w:fill="auto"/>
                  <w:noWrap/>
                  <w:vAlign w:val="bottom"/>
                  <w:hideMark/>
                </w:tcPr>
                <w:p w14:paraId="7323E2AA" w14:textId="77777777" w:rsidR="002238F4" w:rsidRPr="005C43B9" w:rsidRDefault="002238F4" w:rsidP="005502A5">
                  <w:pPr>
                    <w:pStyle w:val="Tabletext"/>
                    <w:rPr>
                      <w:lang w:eastAsia="zh-CN" w:bidi="th-TH"/>
                    </w:rPr>
                  </w:pPr>
                  <w:r w:rsidRPr="005C43B9">
                    <w:rPr>
                      <w:lang w:eastAsia="zh-CN" w:bidi="th-TH"/>
                    </w:rPr>
                    <w:t>29</w:t>
                  </w:r>
                </w:p>
              </w:tc>
            </w:tr>
            <w:tr w:rsidR="002238F4" w:rsidRPr="005C43B9" w14:paraId="2D8292AA" w14:textId="77777777" w:rsidTr="00BD1C3C">
              <w:trPr>
                <w:trHeight w:val="285"/>
              </w:trPr>
              <w:tc>
                <w:tcPr>
                  <w:tcW w:w="4715" w:type="dxa"/>
                  <w:shd w:val="clear" w:color="auto" w:fill="auto"/>
                  <w:noWrap/>
                  <w:vAlign w:val="bottom"/>
                  <w:hideMark/>
                </w:tcPr>
                <w:p w14:paraId="319DF0BD" w14:textId="77777777" w:rsidR="002238F4" w:rsidRPr="005C43B9" w:rsidRDefault="002238F4" w:rsidP="005502A5">
                  <w:pPr>
                    <w:pStyle w:val="Tabletext"/>
                    <w:rPr>
                      <w:lang w:eastAsia="zh-CN" w:bidi="th-TH"/>
                    </w:rPr>
                  </w:pPr>
                  <w:r w:rsidRPr="005C43B9">
                    <w:rPr>
                      <w:lang w:eastAsia="zh-CN" w:bidi="th-TH"/>
                    </w:rPr>
                    <w:t>Freedom of expression</w:t>
                  </w:r>
                </w:p>
              </w:tc>
              <w:tc>
                <w:tcPr>
                  <w:tcW w:w="2126" w:type="dxa"/>
                  <w:shd w:val="clear" w:color="auto" w:fill="auto"/>
                  <w:noWrap/>
                  <w:vAlign w:val="bottom"/>
                  <w:hideMark/>
                </w:tcPr>
                <w:p w14:paraId="13294C8B" w14:textId="77777777" w:rsidR="002238F4" w:rsidRPr="005C43B9" w:rsidRDefault="002238F4" w:rsidP="005502A5">
                  <w:pPr>
                    <w:pStyle w:val="Tabletext"/>
                    <w:rPr>
                      <w:lang w:eastAsia="zh-CN" w:bidi="th-TH"/>
                    </w:rPr>
                  </w:pPr>
                  <w:r w:rsidRPr="005C43B9">
                    <w:rPr>
                      <w:lang w:eastAsia="zh-CN" w:bidi="th-TH"/>
                    </w:rPr>
                    <w:t>16</w:t>
                  </w:r>
                </w:p>
              </w:tc>
              <w:tc>
                <w:tcPr>
                  <w:tcW w:w="2126" w:type="dxa"/>
                  <w:shd w:val="clear" w:color="auto" w:fill="auto"/>
                  <w:noWrap/>
                  <w:vAlign w:val="bottom"/>
                  <w:hideMark/>
                </w:tcPr>
                <w:p w14:paraId="326A27B8" w14:textId="77777777" w:rsidR="002238F4" w:rsidRPr="005C43B9" w:rsidRDefault="002238F4" w:rsidP="005502A5">
                  <w:pPr>
                    <w:pStyle w:val="Tabletext"/>
                    <w:rPr>
                      <w:lang w:eastAsia="zh-CN" w:bidi="th-TH"/>
                    </w:rPr>
                  </w:pPr>
                  <w:r w:rsidRPr="005C43B9">
                    <w:rPr>
                      <w:lang w:eastAsia="zh-CN" w:bidi="th-TH"/>
                    </w:rPr>
                    <w:t>25</w:t>
                  </w:r>
                </w:p>
              </w:tc>
            </w:tr>
            <w:tr w:rsidR="002238F4" w:rsidRPr="005C43B9" w14:paraId="4C412FD9" w14:textId="77777777" w:rsidTr="00BD1C3C">
              <w:trPr>
                <w:trHeight w:val="285"/>
              </w:trPr>
              <w:tc>
                <w:tcPr>
                  <w:tcW w:w="4715" w:type="dxa"/>
                  <w:shd w:val="clear" w:color="auto" w:fill="auto"/>
                  <w:noWrap/>
                  <w:vAlign w:val="bottom"/>
                  <w:hideMark/>
                </w:tcPr>
                <w:p w14:paraId="05414EEA" w14:textId="77777777" w:rsidR="002238F4" w:rsidRPr="005C43B9" w:rsidRDefault="002238F4" w:rsidP="005502A5">
                  <w:pPr>
                    <w:pStyle w:val="Tabletext"/>
                    <w:rPr>
                      <w:lang w:eastAsia="zh-CN" w:bidi="th-TH"/>
                    </w:rPr>
                  </w:pPr>
                  <w:r w:rsidRPr="005C43B9">
                    <w:rPr>
                      <w:lang w:eastAsia="zh-CN" w:bidi="th-TH"/>
                    </w:rPr>
                    <w:t>Fair hearing</w:t>
                  </w:r>
                </w:p>
              </w:tc>
              <w:tc>
                <w:tcPr>
                  <w:tcW w:w="2126" w:type="dxa"/>
                  <w:shd w:val="clear" w:color="auto" w:fill="auto"/>
                  <w:noWrap/>
                  <w:vAlign w:val="bottom"/>
                  <w:hideMark/>
                </w:tcPr>
                <w:p w14:paraId="357D219A" w14:textId="77777777" w:rsidR="002238F4" w:rsidRPr="005C43B9" w:rsidRDefault="002238F4" w:rsidP="005502A5">
                  <w:pPr>
                    <w:pStyle w:val="Tabletext"/>
                    <w:rPr>
                      <w:lang w:eastAsia="zh-CN" w:bidi="th-TH"/>
                    </w:rPr>
                  </w:pPr>
                  <w:r w:rsidRPr="005C43B9">
                    <w:rPr>
                      <w:lang w:eastAsia="zh-CN" w:bidi="th-TH"/>
                    </w:rPr>
                    <w:t>3</w:t>
                  </w:r>
                </w:p>
              </w:tc>
              <w:tc>
                <w:tcPr>
                  <w:tcW w:w="2126" w:type="dxa"/>
                  <w:shd w:val="clear" w:color="auto" w:fill="auto"/>
                  <w:noWrap/>
                  <w:vAlign w:val="bottom"/>
                  <w:hideMark/>
                </w:tcPr>
                <w:p w14:paraId="1C7EEC6F" w14:textId="77777777" w:rsidR="002238F4" w:rsidRPr="005C43B9" w:rsidRDefault="002238F4" w:rsidP="005502A5">
                  <w:pPr>
                    <w:pStyle w:val="Tabletext"/>
                    <w:rPr>
                      <w:lang w:eastAsia="zh-CN" w:bidi="th-TH"/>
                    </w:rPr>
                  </w:pPr>
                  <w:r w:rsidRPr="005C43B9">
                    <w:rPr>
                      <w:lang w:eastAsia="zh-CN" w:bidi="th-TH"/>
                    </w:rPr>
                    <w:t>36</w:t>
                  </w:r>
                </w:p>
              </w:tc>
            </w:tr>
            <w:tr w:rsidR="002238F4" w:rsidRPr="005C43B9" w14:paraId="49B46CC5" w14:textId="77777777" w:rsidTr="00BD1C3C">
              <w:trPr>
                <w:trHeight w:val="285"/>
              </w:trPr>
              <w:tc>
                <w:tcPr>
                  <w:tcW w:w="4715" w:type="dxa"/>
                  <w:shd w:val="clear" w:color="auto" w:fill="auto"/>
                  <w:noWrap/>
                  <w:vAlign w:val="bottom"/>
                  <w:hideMark/>
                </w:tcPr>
                <w:p w14:paraId="7BD56348" w14:textId="77777777" w:rsidR="002238F4" w:rsidRPr="005C43B9" w:rsidRDefault="002238F4" w:rsidP="005502A5">
                  <w:pPr>
                    <w:pStyle w:val="Tabletext"/>
                    <w:rPr>
                      <w:lang w:eastAsia="zh-CN" w:bidi="th-TH"/>
                    </w:rPr>
                  </w:pPr>
                  <w:r w:rsidRPr="005C43B9">
                    <w:rPr>
                      <w:lang w:eastAsia="zh-CN" w:bidi="th-TH"/>
                    </w:rPr>
                    <w:t>Right to life</w:t>
                  </w:r>
                </w:p>
              </w:tc>
              <w:tc>
                <w:tcPr>
                  <w:tcW w:w="2126" w:type="dxa"/>
                  <w:shd w:val="clear" w:color="auto" w:fill="auto"/>
                  <w:noWrap/>
                  <w:vAlign w:val="bottom"/>
                  <w:hideMark/>
                </w:tcPr>
                <w:p w14:paraId="444EBDFD" w14:textId="77777777" w:rsidR="002238F4" w:rsidRPr="005C43B9" w:rsidRDefault="002238F4" w:rsidP="005502A5">
                  <w:pPr>
                    <w:pStyle w:val="Tabletext"/>
                    <w:rPr>
                      <w:lang w:eastAsia="zh-CN" w:bidi="th-TH"/>
                    </w:rPr>
                  </w:pPr>
                  <w:r w:rsidRPr="005C43B9">
                    <w:rPr>
                      <w:lang w:eastAsia="zh-CN" w:bidi="th-TH"/>
                    </w:rPr>
                    <w:t>3</w:t>
                  </w:r>
                </w:p>
              </w:tc>
              <w:tc>
                <w:tcPr>
                  <w:tcW w:w="2126" w:type="dxa"/>
                  <w:shd w:val="clear" w:color="auto" w:fill="auto"/>
                  <w:noWrap/>
                  <w:vAlign w:val="bottom"/>
                  <w:hideMark/>
                </w:tcPr>
                <w:p w14:paraId="1BDB5E11" w14:textId="77777777" w:rsidR="002238F4" w:rsidRPr="005C43B9" w:rsidRDefault="002238F4" w:rsidP="005502A5">
                  <w:pPr>
                    <w:pStyle w:val="Tabletext"/>
                    <w:rPr>
                      <w:lang w:eastAsia="zh-CN" w:bidi="th-TH"/>
                    </w:rPr>
                  </w:pPr>
                  <w:r w:rsidRPr="005C43B9">
                    <w:rPr>
                      <w:lang w:eastAsia="zh-CN" w:bidi="th-TH"/>
                    </w:rPr>
                    <w:t>30</w:t>
                  </w:r>
                </w:p>
              </w:tc>
            </w:tr>
            <w:tr w:rsidR="002238F4" w:rsidRPr="005C43B9" w14:paraId="07916919" w14:textId="77777777" w:rsidTr="00BD1C3C">
              <w:trPr>
                <w:trHeight w:val="285"/>
              </w:trPr>
              <w:tc>
                <w:tcPr>
                  <w:tcW w:w="4715" w:type="dxa"/>
                  <w:shd w:val="clear" w:color="auto" w:fill="auto"/>
                  <w:noWrap/>
                  <w:vAlign w:val="bottom"/>
                  <w:hideMark/>
                </w:tcPr>
                <w:p w14:paraId="29BD9D0E" w14:textId="77777777" w:rsidR="002238F4" w:rsidRPr="005C43B9" w:rsidRDefault="002238F4" w:rsidP="005502A5">
                  <w:pPr>
                    <w:pStyle w:val="Tabletext"/>
                    <w:rPr>
                      <w:lang w:eastAsia="zh-CN" w:bidi="th-TH"/>
                    </w:rPr>
                  </w:pPr>
                  <w:r w:rsidRPr="005C43B9">
                    <w:rPr>
                      <w:lang w:eastAsia="zh-CN" w:bidi="th-TH"/>
                    </w:rPr>
                    <w:t>Property rights</w:t>
                  </w:r>
                </w:p>
              </w:tc>
              <w:tc>
                <w:tcPr>
                  <w:tcW w:w="2126" w:type="dxa"/>
                  <w:shd w:val="clear" w:color="auto" w:fill="auto"/>
                  <w:noWrap/>
                  <w:vAlign w:val="bottom"/>
                  <w:hideMark/>
                </w:tcPr>
                <w:p w14:paraId="6A3EF39B" w14:textId="77777777" w:rsidR="002238F4" w:rsidRPr="005C43B9" w:rsidRDefault="002238F4" w:rsidP="005502A5">
                  <w:pPr>
                    <w:pStyle w:val="Tabletext"/>
                    <w:rPr>
                      <w:lang w:eastAsia="zh-CN" w:bidi="th-TH"/>
                    </w:rPr>
                  </w:pPr>
                  <w:r w:rsidRPr="005C43B9">
                    <w:rPr>
                      <w:lang w:eastAsia="zh-CN" w:bidi="th-TH"/>
                    </w:rPr>
                    <w:t>3</w:t>
                  </w:r>
                </w:p>
              </w:tc>
              <w:tc>
                <w:tcPr>
                  <w:tcW w:w="2126" w:type="dxa"/>
                  <w:shd w:val="clear" w:color="auto" w:fill="auto"/>
                  <w:noWrap/>
                  <w:vAlign w:val="bottom"/>
                  <w:hideMark/>
                </w:tcPr>
                <w:p w14:paraId="0C147321" w14:textId="77777777" w:rsidR="002238F4" w:rsidRPr="005C43B9" w:rsidRDefault="002238F4" w:rsidP="005502A5">
                  <w:pPr>
                    <w:pStyle w:val="Tabletext"/>
                    <w:rPr>
                      <w:lang w:eastAsia="zh-CN" w:bidi="th-TH"/>
                    </w:rPr>
                  </w:pPr>
                  <w:r w:rsidRPr="005C43B9">
                    <w:rPr>
                      <w:lang w:eastAsia="zh-CN" w:bidi="th-TH"/>
                    </w:rPr>
                    <w:t>24</w:t>
                  </w:r>
                </w:p>
              </w:tc>
            </w:tr>
            <w:tr w:rsidR="002238F4" w:rsidRPr="005C43B9" w14:paraId="18CBE140" w14:textId="77777777" w:rsidTr="00BD1C3C">
              <w:trPr>
                <w:trHeight w:val="285"/>
              </w:trPr>
              <w:tc>
                <w:tcPr>
                  <w:tcW w:w="4715" w:type="dxa"/>
                  <w:shd w:val="clear" w:color="auto" w:fill="auto"/>
                  <w:noWrap/>
                  <w:vAlign w:val="bottom"/>
                  <w:hideMark/>
                </w:tcPr>
                <w:p w14:paraId="707988B8" w14:textId="77777777" w:rsidR="002238F4" w:rsidRPr="005C43B9" w:rsidRDefault="002238F4" w:rsidP="005502A5">
                  <w:pPr>
                    <w:pStyle w:val="Tabletext"/>
                    <w:rPr>
                      <w:lang w:eastAsia="zh-CN" w:bidi="th-TH"/>
                    </w:rPr>
                  </w:pPr>
                  <w:r w:rsidRPr="005C43B9">
                    <w:rPr>
                      <w:lang w:eastAsia="zh-CN" w:bidi="th-TH"/>
                    </w:rPr>
                    <w:t>Right to education</w:t>
                  </w:r>
                </w:p>
              </w:tc>
              <w:tc>
                <w:tcPr>
                  <w:tcW w:w="2126" w:type="dxa"/>
                  <w:shd w:val="clear" w:color="auto" w:fill="auto"/>
                  <w:noWrap/>
                  <w:vAlign w:val="bottom"/>
                  <w:hideMark/>
                </w:tcPr>
                <w:p w14:paraId="017EF43B" w14:textId="77777777" w:rsidR="002238F4" w:rsidRPr="005C43B9" w:rsidRDefault="002238F4" w:rsidP="005502A5">
                  <w:pPr>
                    <w:pStyle w:val="Tabletext"/>
                    <w:rPr>
                      <w:lang w:eastAsia="zh-CN" w:bidi="th-TH"/>
                    </w:rPr>
                  </w:pPr>
                  <w:r w:rsidRPr="005C43B9">
                    <w:rPr>
                      <w:lang w:eastAsia="zh-CN" w:bidi="th-TH"/>
                    </w:rPr>
                    <w:t>15</w:t>
                  </w:r>
                </w:p>
              </w:tc>
              <w:tc>
                <w:tcPr>
                  <w:tcW w:w="2126" w:type="dxa"/>
                  <w:shd w:val="clear" w:color="auto" w:fill="auto"/>
                  <w:noWrap/>
                  <w:vAlign w:val="bottom"/>
                  <w:hideMark/>
                </w:tcPr>
                <w:p w14:paraId="7E6C38CC" w14:textId="77777777" w:rsidR="002238F4" w:rsidRPr="005C43B9" w:rsidRDefault="002238F4" w:rsidP="005502A5">
                  <w:pPr>
                    <w:pStyle w:val="Tabletext"/>
                    <w:rPr>
                      <w:lang w:eastAsia="zh-CN" w:bidi="th-TH"/>
                    </w:rPr>
                  </w:pPr>
                  <w:r w:rsidRPr="005C43B9">
                    <w:rPr>
                      <w:lang w:eastAsia="zh-CN" w:bidi="th-TH"/>
                    </w:rPr>
                    <w:t>9</w:t>
                  </w:r>
                </w:p>
              </w:tc>
            </w:tr>
            <w:tr w:rsidR="002238F4" w:rsidRPr="005C43B9" w14:paraId="35F73D97" w14:textId="77777777" w:rsidTr="00BD1C3C">
              <w:trPr>
                <w:trHeight w:val="285"/>
              </w:trPr>
              <w:tc>
                <w:tcPr>
                  <w:tcW w:w="4715" w:type="dxa"/>
                  <w:shd w:val="clear" w:color="auto" w:fill="auto"/>
                  <w:noWrap/>
                  <w:vAlign w:val="bottom"/>
                  <w:hideMark/>
                </w:tcPr>
                <w:p w14:paraId="608D0BEC" w14:textId="77777777" w:rsidR="002238F4" w:rsidRPr="005C43B9" w:rsidRDefault="002238F4" w:rsidP="005502A5">
                  <w:pPr>
                    <w:pStyle w:val="Tabletext"/>
                    <w:rPr>
                      <w:lang w:eastAsia="zh-CN" w:bidi="th-TH"/>
                    </w:rPr>
                  </w:pPr>
                  <w:r w:rsidRPr="005C43B9">
                    <w:rPr>
                      <w:lang w:eastAsia="zh-CN" w:bidi="th-TH"/>
                    </w:rPr>
                    <w:t>Taking part in public life</w:t>
                  </w:r>
                </w:p>
              </w:tc>
              <w:tc>
                <w:tcPr>
                  <w:tcW w:w="2126" w:type="dxa"/>
                  <w:shd w:val="clear" w:color="auto" w:fill="auto"/>
                  <w:noWrap/>
                  <w:vAlign w:val="bottom"/>
                  <w:hideMark/>
                </w:tcPr>
                <w:p w14:paraId="1E0F3501" w14:textId="77777777" w:rsidR="002238F4" w:rsidRPr="005C43B9" w:rsidRDefault="002238F4" w:rsidP="005502A5">
                  <w:pPr>
                    <w:pStyle w:val="Tabletext"/>
                    <w:rPr>
                      <w:lang w:eastAsia="zh-CN" w:bidi="th-TH"/>
                    </w:rPr>
                  </w:pPr>
                  <w:r w:rsidRPr="005C43B9">
                    <w:rPr>
                      <w:lang w:eastAsia="zh-CN" w:bidi="th-TH"/>
                    </w:rPr>
                    <w:t>7</w:t>
                  </w:r>
                </w:p>
              </w:tc>
              <w:tc>
                <w:tcPr>
                  <w:tcW w:w="2126" w:type="dxa"/>
                  <w:shd w:val="clear" w:color="auto" w:fill="auto"/>
                  <w:noWrap/>
                  <w:vAlign w:val="bottom"/>
                  <w:hideMark/>
                </w:tcPr>
                <w:p w14:paraId="487119CA" w14:textId="77777777" w:rsidR="002238F4" w:rsidRPr="005C43B9" w:rsidRDefault="002238F4" w:rsidP="005502A5">
                  <w:pPr>
                    <w:pStyle w:val="Tabletext"/>
                    <w:rPr>
                      <w:lang w:eastAsia="zh-CN" w:bidi="th-TH"/>
                    </w:rPr>
                  </w:pPr>
                  <w:r w:rsidRPr="005C43B9">
                    <w:rPr>
                      <w:lang w:eastAsia="zh-CN" w:bidi="th-TH"/>
                    </w:rPr>
                    <w:t>14</w:t>
                  </w:r>
                </w:p>
              </w:tc>
            </w:tr>
            <w:tr w:rsidR="002238F4" w:rsidRPr="005C43B9" w14:paraId="5D52095B" w14:textId="77777777" w:rsidTr="00BD1C3C">
              <w:trPr>
                <w:trHeight w:val="285"/>
              </w:trPr>
              <w:tc>
                <w:tcPr>
                  <w:tcW w:w="4715" w:type="dxa"/>
                  <w:shd w:val="clear" w:color="auto" w:fill="auto"/>
                  <w:noWrap/>
                  <w:vAlign w:val="bottom"/>
                  <w:hideMark/>
                </w:tcPr>
                <w:p w14:paraId="69029036" w14:textId="77777777" w:rsidR="002238F4" w:rsidRPr="005C43B9" w:rsidRDefault="002238F4" w:rsidP="005502A5">
                  <w:pPr>
                    <w:pStyle w:val="Tabletext"/>
                    <w:rPr>
                      <w:lang w:eastAsia="zh-CN" w:bidi="th-TH"/>
                    </w:rPr>
                  </w:pPr>
                  <w:r w:rsidRPr="005C43B9">
                    <w:rPr>
                      <w:lang w:eastAsia="zh-CN" w:bidi="th-TH"/>
                    </w:rPr>
                    <w:t>Cultural rights—First Nations peoples</w:t>
                  </w:r>
                </w:p>
              </w:tc>
              <w:tc>
                <w:tcPr>
                  <w:tcW w:w="2126" w:type="dxa"/>
                  <w:shd w:val="clear" w:color="auto" w:fill="auto"/>
                  <w:noWrap/>
                  <w:vAlign w:val="bottom"/>
                  <w:hideMark/>
                </w:tcPr>
                <w:p w14:paraId="226356F6" w14:textId="77777777" w:rsidR="002238F4" w:rsidRPr="005C43B9" w:rsidRDefault="002238F4" w:rsidP="005502A5">
                  <w:pPr>
                    <w:pStyle w:val="Tabletext"/>
                    <w:rPr>
                      <w:lang w:eastAsia="zh-CN" w:bidi="th-TH"/>
                    </w:rPr>
                  </w:pPr>
                  <w:r w:rsidRPr="005C43B9">
                    <w:rPr>
                      <w:lang w:eastAsia="zh-CN" w:bidi="th-TH"/>
                    </w:rPr>
                    <w:t>9</w:t>
                  </w:r>
                </w:p>
              </w:tc>
              <w:tc>
                <w:tcPr>
                  <w:tcW w:w="2126" w:type="dxa"/>
                  <w:shd w:val="clear" w:color="auto" w:fill="auto"/>
                  <w:noWrap/>
                  <w:vAlign w:val="bottom"/>
                  <w:hideMark/>
                </w:tcPr>
                <w:p w14:paraId="580BF20F" w14:textId="77777777" w:rsidR="002238F4" w:rsidRPr="005C43B9" w:rsidRDefault="002238F4" w:rsidP="005502A5">
                  <w:pPr>
                    <w:pStyle w:val="Tabletext"/>
                    <w:rPr>
                      <w:lang w:eastAsia="zh-CN" w:bidi="th-TH"/>
                    </w:rPr>
                  </w:pPr>
                  <w:r w:rsidRPr="005C43B9">
                    <w:rPr>
                      <w:lang w:eastAsia="zh-CN" w:bidi="th-TH"/>
                    </w:rPr>
                    <w:t>13</w:t>
                  </w:r>
                </w:p>
              </w:tc>
            </w:tr>
            <w:tr w:rsidR="002238F4" w:rsidRPr="005C43B9" w14:paraId="66BFE913" w14:textId="77777777" w:rsidTr="00BD1C3C">
              <w:trPr>
                <w:trHeight w:val="285"/>
              </w:trPr>
              <w:tc>
                <w:tcPr>
                  <w:tcW w:w="4715" w:type="dxa"/>
                  <w:shd w:val="clear" w:color="auto" w:fill="auto"/>
                  <w:noWrap/>
                  <w:vAlign w:val="bottom"/>
                  <w:hideMark/>
                </w:tcPr>
                <w:p w14:paraId="2F3DD515" w14:textId="77777777" w:rsidR="002238F4" w:rsidRPr="005C43B9" w:rsidRDefault="002238F4" w:rsidP="005502A5">
                  <w:pPr>
                    <w:pStyle w:val="Tabletext"/>
                    <w:rPr>
                      <w:lang w:eastAsia="zh-CN" w:bidi="th-TH"/>
                    </w:rPr>
                  </w:pPr>
                  <w:r w:rsidRPr="005C43B9">
                    <w:rPr>
                      <w:lang w:eastAsia="zh-CN" w:bidi="th-TH"/>
                    </w:rPr>
                    <w:t>Cultural rights—generally</w:t>
                  </w:r>
                </w:p>
              </w:tc>
              <w:tc>
                <w:tcPr>
                  <w:tcW w:w="2126" w:type="dxa"/>
                  <w:shd w:val="clear" w:color="auto" w:fill="auto"/>
                  <w:noWrap/>
                  <w:vAlign w:val="bottom"/>
                  <w:hideMark/>
                </w:tcPr>
                <w:p w14:paraId="7224451E" w14:textId="77777777" w:rsidR="002238F4" w:rsidRPr="005C43B9" w:rsidRDefault="002238F4" w:rsidP="005502A5">
                  <w:pPr>
                    <w:pStyle w:val="Tabletext"/>
                    <w:rPr>
                      <w:lang w:eastAsia="zh-CN" w:bidi="th-TH"/>
                    </w:rPr>
                  </w:pPr>
                  <w:r w:rsidRPr="005C43B9">
                    <w:rPr>
                      <w:lang w:eastAsia="zh-CN" w:bidi="th-TH"/>
                    </w:rPr>
                    <w:t>5</w:t>
                  </w:r>
                </w:p>
              </w:tc>
              <w:tc>
                <w:tcPr>
                  <w:tcW w:w="2126" w:type="dxa"/>
                  <w:shd w:val="clear" w:color="auto" w:fill="auto"/>
                  <w:noWrap/>
                  <w:vAlign w:val="bottom"/>
                  <w:hideMark/>
                </w:tcPr>
                <w:p w14:paraId="747C7C77" w14:textId="77777777" w:rsidR="002238F4" w:rsidRPr="005C43B9" w:rsidRDefault="002238F4" w:rsidP="005502A5">
                  <w:pPr>
                    <w:pStyle w:val="Tabletext"/>
                    <w:rPr>
                      <w:lang w:eastAsia="zh-CN" w:bidi="th-TH"/>
                    </w:rPr>
                  </w:pPr>
                  <w:r w:rsidRPr="005C43B9">
                    <w:rPr>
                      <w:lang w:eastAsia="zh-CN" w:bidi="th-TH"/>
                    </w:rPr>
                    <w:t>8</w:t>
                  </w:r>
                </w:p>
              </w:tc>
            </w:tr>
            <w:tr w:rsidR="002238F4" w:rsidRPr="005C43B9" w14:paraId="2B71233C" w14:textId="77777777" w:rsidTr="00BD1C3C">
              <w:trPr>
                <w:trHeight w:val="285"/>
              </w:trPr>
              <w:tc>
                <w:tcPr>
                  <w:tcW w:w="4715" w:type="dxa"/>
                  <w:shd w:val="clear" w:color="auto" w:fill="auto"/>
                  <w:noWrap/>
                  <w:vAlign w:val="bottom"/>
                  <w:hideMark/>
                </w:tcPr>
                <w:p w14:paraId="6B5D63E1" w14:textId="77777777" w:rsidR="002238F4" w:rsidRPr="005C43B9" w:rsidRDefault="002238F4" w:rsidP="005502A5">
                  <w:pPr>
                    <w:pStyle w:val="Tabletext"/>
                    <w:rPr>
                      <w:lang w:eastAsia="zh-CN" w:bidi="th-TH"/>
                    </w:rPr>
                  </w:pPr>
                  <w:r w:rsidRPr="005C43B9">
                    <w:rPr>
                      <w:lang w:eastAsia="zh-CN" w:bidi="th-TH"/>
                    </w:rPr>
                    <w:t>Rights in criminal proceedings</w:t>
                  </w:r>
                </w:p>
              </w:tc>
              <w:tc>
                <w:tcPr>
                  <w:tcW w:w="2126" w:type="dxa"/>
                  <w:shd w:val="clear" w:color="auto" w:fill="auto"/>
                  <w:noWrap/>
                  <w:vAlign w:val="bottom"/>
                  <w:hideMark/>
                </w:tcPr>
                <w:p w14:paraId="78CD90BE" w14:textId="77777777" w:rsidR="002238F4" w:rsidRPr="005C43B9" w:rsidRDefault="002238F4" w:rsidP="005502A5">
                  <w:pPr>
                    <w:pStyle w:val="Tabletext"/>
                    <w:rPr>
                      <w:lang w:eastAsia="zh-CN" w:bidi="th-TH"/>
                    </w:rPr>
                  </w:pPr>
                  <w:r w:rsidRPr="005C43B9">
                    <w:rPr>
                      <w:lang w:eastAsia="zh-CN" w:bidi="th-TH"/>
                    </w:rPr>
                    <w:t>1</w:t>
                  </w:r>
                </w:p>
              </w:tc>
              <w:tc>
                <w:tcPr>
                  <w:tcW w:w="2126" w:type="dxa"/>
                  <w:shd w:val="clear" w:color="auto" w:fill="auto"/>
                  <w:noWrap/>
                  <w:vAlign w:val="bottom"/>
                  <w:hideMark/>
                </w:tcPr>
                <w:p w14:paraId="0136B958" w14:textId="77777777" w:rsidR="002238F4" w:rsidRPr="005C43B9" w:rsidRDefault="002238F4" w:rsidP="005502A5">
                  <w:pPr>
                    <w:pStyle w:val="Tabletext"/>
                    <w:rPr>
                      <w:lang w:eastAsia="zh-CN" w:bidi="th-TH"/>
                    </w:rPr>
                  </w:pPr>
                  <w:r w:rsidRPr="005C43B9">
                    <w:rPr>
                      <w:lang w:eastAsia="zh-CN" w:bidi="th-TH"/>
                    </w:rPr>
                    <w:t>10</w:t>
                  </w:r>
                </w:p>
              </w:tc>
            </w:tr>
            <w:tr w:rsidR="002238F4" w:rsidRPr="005C43B9" w14:paraId="6970C528" w14:textId="77777777" w:rsidTr="00BD1C3C">
              <w:trPr>
                <w:trHeight w:val="285"/>
              </w:trPr>
              <w:tc>
                <w:tcPr>
                  <w:tcW w:w="4715" w:type="dxa"/>
                  <w:shd w:val="clear" w:color="auto" w:fill="auto"/>
                  <w:noWrap/>
                  <w:vAlign w:val="bottom"/>
                  <w:hideMark/>
                </w:tcPr>
                <w:p w14:paraId="2E618C77" w14:textId="77777777" w:rsidR="002238F4" w:rsidRPr="005C43B9" w:rsidRDefault="002238F4" w:rsidP="005502A5">
                  <w:pPr>
                    <w:pStyle w:val="Tabletext"/>
                    <w:rPr>
                      <w:lang w:eastAsia="zh-CN" w:bidi="th-TH"/>
                    </w:rPr>
                  </w:pPr>
                  <w:r w:rsidRPr="005C43B9">
                    <w:rPr>
                      <w:lang w:eastAsia="zh-CN" w:bidi="th-TH"/>
                    </w:rPr>
                    <w:t>Right not to be tried or punished more than once</w:t>
                  </w:r>
                </w:p>
              </w:tc>
              <w:tc>
                <w:tcPr>
                  <w:tcW w:w="2126" w:type="dxa"/>
                  <w:shd w:val="clear" w:color="auto" w:fill="auto"/>
                  <w:noWrap/>
                  <w:vAlign w:val="bottom"/>
                  <w:hideMark/>
                </w:tcPr>
                <w:p w14:paraId="6F568423" w14:textId="64654432" w:rsidR="002238F4" w:rsidRPr="005C43B9" w:rsidRDefault="001C3DF7" w:rsidP="005502A5">
                  <w:pPr>
                    <w:pStyle w:val="Tabletext"/>
                    <w:rPr>
                      <w:lang w:eastAsia="zh-CN" w:bidi="th-TH"/>
                    </w:rPr>
                  </w:pPr>
                  <w:r>
                    <w:rPr>
                      <w:lang w:eastAsia="zh-CN" w:bidi="th-TH"/>
                    </w:rPr>
                    <w:t>0</w:t>
                  </w:r>
                </w:p>
              </w:tc>
              <w:tc>
                <w:tcPr>
                  <w:tcW w:w="2126" w:type="dxa"/>
                  <w:shd w:val="clear" w:color="auto" w:fill="auto"/>
                  <w:noWrap/>
                  <w:vAlign w:val="bottom"/>
                  <w:hideMark/>
                </w:tcPr>
                <w:p w14:paraId="65181F2C" w14:textId="77777777" w:rsidR="002238F4" w:rsidRPr="005C43B9" w:rsidRDefault="002238F4" w:rsidP="005502A5">
                  <w:pPr>
                    <w:pStyle w:val="Tabletext"/>
                    <w:rPr>
                      <w:lang w:eastAsia="zh-CN" w:bidi="th-TH"/>
                    </w:rPr>
                  </w:pPr>
                  <w:r w:rsidRPr="005C43B9">
                    <w:rPr>
                      <w:lang w:eastAsia="zh-CN" w:bidi="th-TH"/>
                    </w:rPr>
                    <w:t>5</w:t>
                  </w:r>
                </w:p>
              </w:tc>
            </w:tr>
            <w:tr w:rsidR="002238F4" w:rsidRPr="005C43B9" w14:paraId="7EF03A66" w14:textId="77777777" w:rsidTr="00BD1C3C">
              <w:trPr>
                <w:trHeight w:val="285"/>
              </w:trPr>
              <w:tc>
                <w:tcPr>
                  <w:tcW w:w="4715" w:type="dxa"/>
                  <w:shd w:val="clear" w:color="auto" w:fill="auto"/>
                  <w:noWrap/>
                  <w:vAlign w:val="bottom"/>
                  <w:hideMark/>
                </w:tcPr>
                <w:p w14:paraId="26487822" w14:textId="77777777" w:rsidR="002238F4" w:rsidRPr="005C43B9" w:rsidRDefault="002238F4" w:rsidP="005502A5">
                  <w:pPr>
                    <w:pStyle w:val="Tabletext"/>
                    <w:rPr>
                      <w:lang w:eastAsia="zh-CN" w:bidi="th-TH"/>
                    </w:rPr>
                  </w:pPr>
                  <w:r w:rsidRPr="005C43B9">
                    <w:rPr>
                      <w:lang w:eastAsia="zh-CN" w:bidi="th-TH"/>
                    </w:rPr>
                    <w:t>Freedom from forced work</w:t>
                  </w:r>
                </w:p>
              </w:tc>
              <w:tc>
                <w:tcPr>
                  <w:tcW w:w="2126" w:type="dxa"/>
                  <w:shd w:val="clear" w:color="auto" w:fill="auto"/>
                  <w:noWrap/>
                  <w:vAlign w:val="bottom"/>
                  <w:hideMark/>
                </w:tcPr>
                <w:p w14:paraId="453579B5" w14:textId="1BF61CCA" w:rsidR="002238F4" w:rsidRPr="005C43B9" w:rsidRDefault="001C3DF7" w:rsidP="005502A5">
                  <w:pPr>
                    <w:pStyle w:val="Tabletext"/>
                    <w:rPr>
                      <w:lang w:eastAsia="zh-CN" w:bidi="th-TH"/>
                    </w:rPr>
                  </w:pPr>
                  <w:r>
                    <w:rPr>
                      <w:lang w:eastAsia="zh-CN" w:bidi="th-TH"/>
                    </w:rPr>
                    <w:t>0</w:t>
                  </w:r>
                </w:p>
              </w:tc>
              <w:tc>
                <w:tcPr>
                  <w:tcW w:w="2126" w:type="dxa"/>
                  <w:shd w:val="clear" w:color="auto" w:fill="auto"/>
                  <w:noWrap/>
                  <w:vAlign w:val="bottom"/>
                  <w:hideMark/>
                </w:tcPr>
                <w:p w14:paraId="2F8AE7ED" w14:textId="77777777" w:rsidR="002238F4" w:rsidRPr="005C43B9" w:rsidRDefault="002238F4" w:rsidP="005502A5">
                  <w:pPr>
                    <w:pStyle w:val="Tabletext"/>
                    <w:rPr>
                      <w:lang w:eastAsia="zh-CN" w:bidi="th-TH"/>
                    </w:rPr>
                  </w:pPr>
                  <w:r w:rsidRPr="005C43B9">
                    <w:rPr>
                      <w:lang w:eastAsia="zh-CN" w:bidi="th-TH"/>
                    </w:rPr>
                    <w:t>5</w:t>
                  </w:r>
                </w:p>
              </w:tc>
            </w:tr>
            <w:tr w:rsidR="002238F4" w:rsidRPr="005C43B9" w14:paraId="7FF53532" w14:textId="77777777" w:rsidTr="00BD1C3C">
              <w:trPr>
                <w:trHeight w:val="285"/>
              </w:trPr>
              <w:tc>
                <w:tcPr>
                  <w:tcW w:w="4715" w:type="dxa"/>
                  <w:shd w:val="clear" w:color="auto" w:fill="auto"/>
                  <w:noWrap/>
                  <w:vAlign w:val="bottom"/>
                  <w:hideMark/>
                </w:tcPr>
                <w:p w14:paraId="60FD49F2" w14:textId="77777777" w:rsidR="002238F4" w:rsidRPr="005C43B9" w:rsidRDefault="002238F4" w:rsidP="005502A5">
                  <w:pPr>
                    <w:pStyle w:val="Tabletext"/>
                    <w:rPr>
                      <w:lang w:eastAsia="zh-CN" w:bidi="th-TH"/>
                    </w:rPr>
                  </w:pPr>
                  <w:r w:rsidRPr="005C43B9">
                    <w:rPr>
                      <w:lang w:eastAsia="zh-CN" w:bidi="th-TH"/>
                    </w:rPr>
                    <w:t>Protection of children in the criminal process</w:t>
                  </w:r>
                </w:p>
              </w:tc>
              <w:tc>
                <w:tcPr>
                  <w:tcW w:w="2126" w:type="dxa"/>
                  <w:shd w:val="clear" w:color="auto" w:fill="auto"/>
                  <w:noWrap/>
                  <w:vAlign w:val="bottom"/>
                  <w:hideMark/>
                </w:tcPr>
                <w:p w14:paraId="700AC285" w14:textId="77777777" w:rsidR="002238F4" w:rsidRPr="005C43B9" w:rsidRDefault="002238F4" w:rsidP="005502A5">
                  <w:pPr>
                    <w:pStyle w:val="Tabletext"/>
                    <w:rPr>
                      <w:lang w:eastAsia="zh-CN" w:bidi="th-TH"/>
                    </w:rPr>
                  </w:pPr>
                  <w:r w:rsidRPr="005C43B9">
                    <w:rPr>
                      <w:lang w:eastAsia="zh-CN" w:bidi="th-TH"/>
                    </w:rPr>
                    <w:t>1</w:t>
                  </w:r>
                </w:p>
              </w:tc>
              <w:tc>
                <w:tcPr>
                  <w:tcW w:w="2126" w:type="dxa"/>
                  <w:shd w:val="clear" w:color="auto" w:fill="auto"/>
                  <w:noWrap/>
                  <w:vAlign w:val="bottom"/>
                  <w:hideMark/>
                </w:tcPr>
                <w:p w14:paraId="67D560F3" w14:textId="77777777" w:rsidR="002238F4" w:rsidRPr="005C43B9" w:rsidRDefault="002238F4" w:rsidP="005502A5">
                  <w:pPr>
                    <w:pStyle w:val="Tabletext"/>
                    <w:rPr>
                      <w:lang w:eastAsia="zh-CN" w:bidi="th-TH"/>
                    </w:rPr>
                  </w:pPr>
                  <w:r w:rsidRPr="005C43B9">
                    <w:rPr>
                      <w:lang w:eastAsia="zh-CN" w:bidi="th-TH"/>
                    </w:rPr>
                    <w:t>1</w:t>
                  </w:r>
                </w:p>
              </w:tc>
            </w:tr>
            <w:tr w:rsidR="002238F4" w:rsidRPr="005C43B9" w14:paraId="5F8E60F9" w14:textId="77777777" w:rsidTr="00BD1C3C">
              <w:trPr>
                <w:trHeight w:val="285"/>
              </w:trPr>
              <w:tc>
                <w:tcPr>
                  <w:tcW w:w="4715" w:type="dxa"/>
                  <w:shd w:val="clear" w:color="auto" w:fill="auto"/>
                  <w:noWrap/>
                  <w:vAlign w:val="bottom"/>
                  <w:hideMark/>
                </w:tcPr>
                <w:p w14:paraId="7D06C715" w14:textId="77777777" w:rsidR="002238F4" w:rsidRPr="005C43B9" w:rsidRDefault="002238F4" w:rsidP="005502A5">
                  <w:pPr>
                    <w:pStyle w:val="Tabletext"/>
                    <w:rPr>
                      <w:lang w:eastAsia="zh-CN" w:bidi="th-TH"/>
                    </w:rPr>
                  </w:pPr>
                  <w:r w:rsidRPr="005C43B9">
                    <w:rPr>
                      <w:lang w:eastAsia="zh-CN" w:bidi="th-TH"/>
                    </w:rPr>
                    <w:t>Protection from retrospective criminal laws</w:t>
                  </w:r>
                </w:p>
              </w:tc>
              <w:tc>
                <w:tcPr>
                  <w:tcW w:w="2126" w:type="dxa"/>
                  <w:shd w:val="clear" w:color="auto" w:fill="auto"/>
                  <w:noWrap/>
                  <w:vAlign w:val="bottom"/>
                  <w:hideMark/>
                </w:tcPr>
                <w:p w14:paraId="08105DA7" w14:textId="4BBB3711" w:rsidR="002238F4" w:rsidRPr="005C43B9" w:rsidRDefault="001C3DF7" w:rsidP="005502A5">
                  <w:pPr>
                    <w:pStyle w:val="Tabletext"/>
                    <w:rPr>
                      <w:lang w:eastAsia="zh-CN" w:bidi="th-TH"/>
                    </w:rPr>
                  </w:pPr>
                  <w:r>
                    <w:rPr>
                      <w:lang w:eastAsia="zh-CN" w:bidi="th-TH"/>
                    </w:rPr>
                    <w:t>0</w:t>
                  </w:r>
                </w:p>
              </w:tc>
              <w:tc>
                <w:tcPr>
                  <w:tcW w:w="2126" w:type="dxa"/>
                  <w:shd w:val="clear" w:color="auto" w:fill="auto"/>
                  <w:noWrap/>
                  <w:vAlign w:val="bottom"/>
                  <w:hideMark/>
                </w:tcPr>
                <w:p w14:paraId="76E58E3B" w14:textId="77777777" w:rsidR="002238F4" w:rsidRPr="005C43B9" w:rsidRDefault="002238F4" w:rsidP="005502A5">
                  <w:pPr>
                    <w:pStyle w:val="Tabletext"/>
                    <w:rPr>
                      <w:lang w:eastAsia="zh-CN" w:bidi="th-TH"/>
                    </w:rPr>
                  </w:pPr>
                  <w:r w:rsidRPr="005C43B9">
                    <w:rPr>
                      <w:lang w:eastAsia="zh-CN" w:bidi="th-TH"/>
                    </w:rPr>
                    <w:t>1</w:t>
                  </w:r>
                </w:p>
              </w:tc>
            </w:tr>
          </w:tbl>
          <w:p w14:paraId="742B0DE4" w14:textId="77777777" w:rsidR="002238F4" w:rsidRPr="0037049D" w:rsidRDefault="002238F4" w:rsidP="005B34EE">
            <w:pPr>
              <w:pStyle w:val="Tabletext"/>
            </w:pPr>
          </w:p>
        </w:tc>
      </w:tr>
    </w:tbl>
    <w:p w14:paraId="60E68C36" w14:textId="77777777" w:rsidR="002238F4" w:rsidRPr="002238F4" w:rsidRDefault="002238F4" w:rsidP="002238F4"/>
    <w:p w14:paraId="337FC11F" w14:textId="77777777" w:rsidR="00155D28" w:rsidRDefault="00155D28" w:rsidP="00155D28"/>
    <w:p w14:paraId="3061C680" w14:textId="77777777" w:rsidR="00D82C55" w:rsidRDefault="00D82C55">
      <w:pPr>
        <w:spacing w:after="160" w:line="259" w:lineRule="auto"/>
        <w:ind w:right="0"/>
        <w:rPr>
          <w:i/>
          <w:color w:val="000000" w:themeColor="text1"/>
          <w:szCs w:val="18"/>
        </w:rPr>
      </w:pPr>
      <w:r>
        <w:br w:type="page"/>
      </w:r>
    </w:p>
    <w:p w14:paraId="47207FED" w14:textId="01202F4D" w:rsidR="00155D28" w:rsidRPr="008A00EB" w:rsidRDefault="00155D28" w:rsidP="00155D28">
      <w:pPr>
        <w:pStyle w:val="Caption"/>
      </w:pPr>
      <w:r>
        <w:lastRenderedPageBreak/>
        <w:t xml:space="preserve">Table </w:t>
      </w:r>
      <w:r w:rsidR="001C6894">
        <w:t>11</w:t>
      </w:r>
      <w:r>
        <w:t xml:space="preserve">: Human rights identified in finalised human rights only complaints, </w:t>
      </w:r>
      <w:r w:rsidR="007D27F7">
        <w:t>2022-23</w:t>
      </w:r>
    </w:p>
    <w:tbl>
      <w:tblPr>
        <w:tblW w:w="9072" w:type="dxa"/>
        <w:tblBorders>
          <w:top w:val="single" w:sz="4" w:space="0" w:color="3B3838" w:themeColor="background2" w:themeShade="40"/>
          <w:bottom w:val="single" w:sz="4" w:space="0" w:color="3B3838" w:themeColor="background2" w:themeShade="40"/>
          <w:insideH w:val="single" w:sz="4" w:space="0" w:color="3B3838" w:themeColor="background2" w:themeShade="40"/>
        </w:tblBorders>
        <w:tblLook w:val="04A0" w:firstRow="1" w:lastRow="0" w:firstColumn="1" w:lastColumn="0" w:noHBand="0" w:noVBand="1"/>
      </w:tblPr>
      <w:tblGrid>
        <w:gridCol w:w="4980"/>
        <w:gridCol w:w="1966"/>
        <w:gridCol w:w="2126"/>
      </w:tblGrid>
      <w:tr w:rsidR="00B617C3" w:rsidRPr="00B617C3" w14:paraId="42A64F62" w14:textId="77777777" w:rsidTr="00B617C3">
        <w:trPr>
          <w:trHeight w:val="285"/>
        </w:trPr>
        <w:tc>
          <w:tcPr>
            <w:tcW w:w="4980" w:type="dxa"/>
            <w:shd w:val="clear" w:color="auto" w:fill="auto"/>
            <w:noWrap/>
            <w:vAlign w:val="bottom"/>
          </w:tcPr>
          <w:p w14:paraId="23D8D4F9" w14:textId="60F9531B" w:rsidR="00BD597A" w:rsidRPr="00B617C3" w:rsidRDefault="00BD597A" w:rsidP="00B617C3">
            <w:pPr>
              <w:pStyle w:val="Tableheading"/>
              <w:rPr>
                <w:color w:val="3B3838" w:themeColor="background2" w:themeShade="40"/>
                <w:lang w:eastAsia="zh-CN" w:bidi="th-TH"/>
              </w:rPr>
            </w:pPr>
            <w:r w:rsidRPr="00B617C3">
              <w:rPr>
                <w:color w:val="3B3838" w:themeColor="background2" w:themeShade="40"/>
                <w:lang w:eastAsia="zh-CN" w:bidi="th-TH"/>
              </w:rPr>
              <w:t>Relevant human right</w:t>
            </w:r>
          </w:p>
        </w:tc>
        <w:tc>
          <w:tcPr>
            <w:tcW w:w="1966" w:type="dxa"/>
            <w:shd w:val="clear" w:color="auto" w:fill="auto"/>
            <w:noWrap/>
            <w:vAlign w:val="bottom"/>
          </w:tcPr>
          <w:p w14:paraId="506F22C2" w14:textId="7922AD3C" w:rsidR="00BD597A" w:rsidRPr="00B617C3" w:rsidRDefault="00BD597A" w:rsidP="00B617C3">
            <w:pPr>
              <w:pStyle w:val="Tableheading"/>
              <w:rPr>
                <w:color w:val="3B3838" w:themeColor="background2" w:themeShade="40"/>
                <w:lang w:eastAsia="zh-CN" w:bidi="th-TH"/>
              </w:rPr>
            </w:pPr>
            <w:r w:rsidRPr="00B617C3">
              <w:rPr>
                <w:color w:val="3B3838" w:themeColor="background2" w:themeShade="40"/>
                <w:lang w:eastAsia="zh-CN" w:bidi="th-TH"/>
              </w:rPr>
              <w:t>Complaints accepted and finalised</w:t>
            </w:r>
          </w:p>
        </w:tc>
        <w:tc>
          <w:tcPr>
            <w:tcW w:w="2126" w:type="dxa"/>
            <w:shd w:val="clear" w:color="auto" w:fill="auto"/>
            <w:noWrap/>
            <w:vAlign w:val="bottom"/>
          </w:tcPr>
          <w:p w14:paraId="52953F32" w14:textId="342B3F63" w:rsidR="00BD597A" w:rsidRPr="00B617C3" w:rsidRDefault="00BD597A" w:rsidP="00B617C3">
            <w:pPr>
              <w:pStyle w:val="Tableheading"/>
              <w:rPr>
                <w:color w:val="3B3838" w:themeColor="background2" w:themeShade="40"/>
                <w:lang w:eastAsia="zh-CN" w:bidi="th-TH"/>
              </w:rPr>
            </w:pPr>
            <w:r w:rsidRPr="00B617C3">
              <w:rPr>
                <w:color w:val="3B3838" w:themeColor="background2" w:themeShade="40"/>
                <w:lang w:eastAsia="zh-CN" w:bidi="th-TH"/>
              </w:rPr>
              <w:t>Complaints not accepted and finalised</w:t>
            </w:r>
          </w:p>
        </w:tc>
      </w:tr>
      <w:tr w:rsidR="00BD597A" w:rsidRPr="00BD597A" w14:paraId="23C39D95" w14:textId="77777777" w:rsidTr="00B617C3">
        <w:trPr>
          <w:trHeight w:val="285"/>
        </w:trPr>
        <w:tc>
          <w:tcPr>
            <w:tcW w:w="4980" w:type="dxa"/>
            <w:shd w:val="clear" w:color="auto" w:fill="auto"/>
            <w:noWrap/>
            <w:vAlign w:val="bottom"/>
            <w:hideMark/>
          </w:tcPr>
          <w:p w14:paraId="4B569A86" w14:textId="77777777" w:rsidR="00BD597A" w:rsidRPr="00BD597A" w:rsidRDefault="00BD597A" w:rsidP="00BD597A">
            <w:pPr>
              <w:pStyle w:val="Tabletext"/>
              <w:rPr>
                <w:lang w:eastAsia="zh-CN" w:bidi="th-TH"/>
              </w:rPr>
            </w:pPr>
            <w:r w:rsidRPr="00BD597A">
              <w:rPr>
                <w:lang w:eastAsia="zh-CN" w:bidi="th-TH"/>
              </w:rPr>
              <w:t>Privacy and reputation</w:t>
            </w:r>
          </w:p>
        </w:tc>
        <w:tc>
          <w:tcPr>
            <w:tcW w:w="1966" w:type="dxa"/>
            <w:shd w:val="clear" w:color="auto" w:fill="auto"/>
            <w:noWrap/>
            <w:vAlign w:val="bottom"/>
            <w:hideMark/>
          </w:tcPr>
          <w:p w14:paraId="5472DE45" w14:textId="77777777" w:rsidR="00BD597A" w:rsidRPr="00BD597A" w:rsidRDefault="00BD597A" w:rsidP="00BD597A">
            <w:pPr>
              <w:pStyle w:val="Tabletext"/>
              <w:rPr>
                <w:lang w:eastAsia="zh-CN" w:bidi="th-TH"/>
              </w:rPr>
            </w:pPr>
            <w:r w:rsidRPr="00BD597A">
              <w:rPr>
                <w:lang w:eastAsia="zh-CN" w:bidi="th-TH"/>
              </w:rPr>
              <w:t>34</w:t>
            </w:r>
          </w:p>
        </w:tc>
        <w:tc>
          <w:tcPr>
            <w:tcW w:w="2126" w:type="dxa"/>
            <w:shd w:val="clear" w:color="auto" w:fill="auto"/>
            <w:noWrap/>
            <w:vAlign w:val="bottom"/>
            <w:hideMark/>
          </w:tcPr>
          <w:p w14:paraId="55C5E3DE" w14:textId="77777777" w:rsidR="00BD597A" w:rsidRPr="00BD597A" w:rsidRDefault="00BD597A" w:rsidP="00BD597A">
            <w:pPr>
              <w:pStyle w:val="Tabletext"/>
              <w:rPr>
                <w:lang w:eastAsia="zh-CN" w:bidi="th-TH"/>
              </w:rPr>
            </w:pPr>
            <w:r w:rsidRPr="00BD597A">
              <w:rPr>
                <w:lang w:eastAsia="zh-CN" w:bidi="th-TH"/>
              </w:rPr>
              <w:t>48</w:t>
            </w:r>
          </w:p>
        </w:tc>
      </w:tr>
      <w:tr w:rsidR="00BD597A" w:rsidRPr="00BD597A" w14:paraId="76218099" w14:textId="77777777" w:rsidTr="00B617C3">
        <w:trPr>
          <w:trHeight w:val="285"/>
        </w:trPr>
        <w:tc>
          <w:tcPr>
            <w:tcW w:w="4980" w:type="dxa"/>
            <w:shd w:val="clear" w:color="auto" w:fill="auto"/>
            <w:noWrap/>
            <w:vAlign w:val="bottom"/>
            <w:hideMark/>
          </w:tcPr>
          <w:p w14:paraId="2281201E" w14:textId="77777777" w:rsidR="00BD597A" w:rsidRPr="00BD597A" w:rsidRDefault="00BD597A" w:rsidP="00BD597A">
            <w:pPr>
              <w:pStyle w:val="Tabletext"/>
              <w:rPr>
                <w:lang w:eastAsia="zh-CN" w:bidi="th-TH"/>
              </w:rPr>
            </w:pPr>
            <w:r w:rsidRPr="00BD597A">
              <w:rPr>
                <w:lang w:eastAsia="zh-CN" w:bidi="th-TH"/>
              </w:rPr>
              <w:t>Recognition and equality before the law</w:t>
            </w:r>
          </w:p>
        </w:tc>
        <w:tc>
          <w:tcPr>
            <w:tcW w:w="1966" w:type="dxa"/>
            <w:shd w:val="clear" w:color="auto" w:fill="auto"/>
            <w:noWrap/>
            <w:vAlign w:val="bottom"/>
            <w:hideMark/>
          </w:tcPr>
          <w:p w14:paraId="4EB9E136" w14:textId="77777777" w:rsidR="00BD597A" w:rsidRPr="00BD597A" w:rsidRDefault="00BD597A" w:rsidP="00BD597A">
            <w:pPr>
              <w:pStyle w:val="Tabletext"/>
              <w:rPr>
                <w:lang w:eastAsia="zh-CN" w:bidi="th-TH"/>
              </w:rPr>
            </w:pPr>
            <w:r w:rsidRPr="00BD597A">
              <w:rPr>
                <w:lang w:eastAsia="zh-CN" w:bidi="th-TH"/>
              </w:rPr>
              <w:t>20</w:t>
            </w:r>
          </w:p>
        </w:tc>
        <w:tc>
          <w:tcPr>
            <w:tcW w:w="2126" w:type="dxa"/>
            <w:shd w:val="clear" w:color="auto" w:fill="auto"/>
            <w:noWrap/>
            <w:vAlign w:val="bottom"/>
            <w:hideMark/>
          </w:tcPr>
          <w:p w14:paraId="4C01A4F1" w14:textId="77777777" w:rsidR="00BD597A" w:rsidRPr="00BD597A" w:rsidRDefault="00BD597A" w:rsidP="00BD597A">
            <w:pPr>
              <w:pStyle w:val="Tabletext"/>
              <w:rPr>
                <w:lang w:eastAsia="zh-CN" w:bidi="th-TH"/>
              </w:rPr>
            </w:pPr>
            <w:r w:rsidRPr="00BD597A">
              <w:rPr>
                <w:lang w:eastAsia="zh-CN" w:bidi="th-TH"/>
              </w:rPr>
              <w:t>52</w:t>
            </w:r>
          </w:p>
        </w:tc>
      </w:tr>
      <w:tr w:rsidR="00BD597A" w:rsidRPr="00BD597A" w14:paraId="3162E5DB" w14:textId="77777777" w:rsidTr="00B617C3">
        <w:trPr>
          <w:trHeight w:val="285"/>
        </w:trPr>
        <w:tc>
          <w:tcPr>
            <w:tcW w:w="4980" w:type="dxa"/>
            <w:shd w:val="clear" w:color="auto" w:fill="auto"/>
            <w:noWrap/>
            <w:vAlign w:val="bottom"/>
            <w:hideMark/>
          </w:tcPr>
          <w:p w14:paraId="7E4F5F9F" w14:textId="77777777" w:rsidR="00BD597A" w:rsidRPr="00BD597A" w:rsidRDefault="00BD597A" w:rsidP="00BD597A">
            <w:pPr>
              <w:pStyle w:val="Tabletext"/>
              <w:rPr>
                <w:lang w:eastAsia="zh-CN" w:bidi="th-TH"/>
              </w:rPr>
            </w:pPr>
            <w:r w:rsidRPr="00BD597A">
              <w:rPr>
                <w:lang w:eastAsia="zh-CN" w:bidi="th-TH"/>
              </w:rPr>
              <w:t xml:space="preserve">Torture &amp; cruel, inhuman, degrading </w:t>
            </w:r>
            <w:proofErr w:type="spellStart"/>
            <w:r w:rsidRPr="00BD597A">
              <w:rPr>
                <w:lang w:eastAsia="zh-CN" w:bidi="th-TH"/>
              </w:rPr>
              <w:t>t'ment</w:t>
            </w:r>
            <w:proofErr w:type="spellEnd"/>
          </w:p>
        </w:tc>
        <w:tc>
          <w:tcPr>
            <w:tcW w:w="1966" w:type="dxa"/>
            <w:shd w:val="clear" w:color="auto" w:fill="auto"/>
            <w:noWrap/>
            <w:vAlign w:val="bottom"/>
            <w:hideMark/>
          </w:tcPr>
          <w:p w14:paraId="46144249" w14:textId="77777777" w:rsidR="00BD597A" w:rsidRPr="00BD597A" w:rsidRDefault="00BD597A" w:rsidP="00BD597A">
            <w:pPr>
              <w:pStyle w:val="Tabletext"/>
              <w:rPr>
                <w:lang w:eastAsia="zh-CN" w:bidi="th-TH"/>
              </w:rPr>
            </w:pPr>
            <w:r w:rsidRPr="00BD597A">
              <w:rPr>
                <w:lang w:eastAsia="zh-CN" w:bidi="th-TH"/>
              </w:rPr>
              <w:t>22</w:t>
            </w:r>
          </w:p>
        </w:tc>
        <w:tc>
          <w:tcPr>
            <w:tcW w:w="2126" w:type="dxa"/>
            <w:shd w:val="clear" w:color="auto" w:fill="auto"/>
            <w:noWrap/>
            <w:vAlign w:val="bottom"/>
            <w:hideMark/>
          </w:tcPr>
          <w:p w14:paraId="123FB72D" w14:textId="77777777" w:rsidR="00BD597A" w:rsidRPr="00BD597A" w:rsidRDefault="00BD597A" w:rsidP="00BD597A">
            <w:pPr>
              <w:pStyle w:val="Tabletext"/>
              <w:rPr>
                <w:lang w:eastAsia="zh-CN" w:bidi="th-TH"/>
              </w:rPr>
            </w:pPr>
            <w:r w:rsidRPr="00BD597A">
              <w:rPr>
                <w:lang w:eastAsia="zh-CN" w:bidi="th-TH"/>
              </w:rPr>
              <w:t>31</w:t>
            </w:r>
          </w:p>
        </w:tc>
      </w:tr>
      <w:tr w:rsidR="00BD597A" w:rsidRPr="00BD597A" w14:paraId="22D24EA5" w14:textId="77777777" w:rsidTr="00B617C3">
        <w:trPr>
          <w:trHeight w:val="285"/>
        </w:trPr>
        <w:tc>
          <w:tcPr>
            <w:tcW w:w="4980" w:type="dxa"/>
            <w:shd w:val="clear" w:color="auto" w:fill="auto"/>
            <w:noWrap/>
            <w:vAlign w:val="bottom"/>
            <w:hideMark/>
          </w:tcPr>
          <w:p w14:paraId="3A18D85A" w14:textId="77777777" w:rsidR="00BD597A" w:rsidRPr="00BD597A" w:rsidRDefault="00BD597A" w:rsidP="00BD597A">
            <w:pPr>
              <w:pStyle w:val="Tabletext"/>
              <w:rPr>
                <w:lang w:eastAsia="zh-CN" w:bidi="th-TH"/>
              </w:rPr>
            </w:pPr>
            <w:r w:rsidRPr="00BD597A">
              <w:rPr>
                <w:lang w:eastAsia="zh-CN" w:bidi="th-TH"/>
              </w:rPr>
              <w:t>Humane treatment when deprived of liberty</w:t>
            </w:r>
          </w:p>
        </w:tc>
        <w:tc>
          <w:tcPr>
            <w:tcW w:w="1966" w:type="dxa"/>
            <w:shd w:val="clear" w:color="auto" w:fill="auto"/>
            <w:noWrap/>
            <w:vAlign w:val="bottom"/>
            <w:hideMark/>
          </w:tcPr>
          <w:p w14:paraId="6630CDB5" w14:textId="77777777" w:rsidR="00BD597A" w:rsidRPr="00BD597A" w:rsidRDefault="00BD597A" w:rsidP="00BD597A">
            <w:pPr>
              <w:pStyle w:val="Tabletext"/>
              <w:rPr>
                <w:lang w:eastAsia="zh-CN" w:bidi="th-TH"/>
              </w:rPr>
            </w:pPr>
            <w:r w:rsidRPr="00BD597A">
              <w:rPr>
                <w:lang w:eastAsia="zh-CN" w:bidi="th-TH"/>
              </w:rPr>
              <w:t>19</w:t>
            </w:r>
          </w:p>
        </w:tc>
        <w:tc>
          <w:tcPr>
            <w:tcW w:w="2126" w:type="dxa"/>
            <w:shd w:val="clear" w:color="auto" w:fill="auto"/>
            <w:noWrap/>
            <w:vAlign w:val="bottom"/>
            <w:hideMark/>
          </w:tcPr>
          <w:p w14:paraId="795090DC" w14:textId="77777777" w:rsidR="00BD597A" w:rsidRPr="00BD597A" w:rsidRDefault="00BD597A" w:rsidP="00BD597A">
            <w:pPr>
              <w:pStyle w:val="Tabletext"/>
              <w:rPr>
                <w:lang w:eastAsia="zh-CN" w:bidi="th-TH"/>
              </w:rPr>
            </w:pPr>
            <w:r w:rsidRPr="00BD597A">
              <w:rPr>
                <w:lang w:eastAsia="zh-CN" w:bidi="th-TH"/>
              </w:rPr>
              <w:t>26</w:t>
            </w:r>
          </w:p>
        </w:tc>
      </w:tr>
      <w:tr w:rsidR="00BD597A" w:rsidRPr="00BD597A" w14:paraId="044DA214" w14:textId="77777777" w:rsidTr="00B617C3">
        <w:trPr>
          <w:trHeight w:val="285"/>
        </w:trPr>
        <w:tc>
          <w:tcPr>
            <w:tcW w:w="4980" w:type="dxa"/>
            <w:shd w:val="clear" w:color="auto" w:fill="auto"/>
            <w:noWrap/>
            <w:vAlign w:val="bottom"/>
            <w:hideMark/>
          </w:tcPr>
          <w:p w14:paraId="791FDA31" w14:textId="77777777" w:rsidR="00BD597A" w:rsidRPr="00BD597A" w:rsidRDefault="00BD597A" w:rsidP="00BD597A">
            <w:pPr>
              <w:pStyle w:val="Tabletext"/>
              <w:rPr>
                <w:lang w:eastAsia="zh-CN" w:bidi="th-TH"/>
              </w:rPr>
            </w:pPr>
            <w:r w:rsidRPr="00BD597A">
              <w:rPr>
                <w:lang w:eastAsia="zh-CN" w:bidi="th-TH"/>
              </w:rPr>
              <w:t>Protection of families and children</w:t>
            </w:r>
          </w:p>
        </w:tc>
        <w:tc>
          <w:tcPr>
            <w:tcW w:w="1966" w:type="dxa"/>
            <w:shd w:val="clear" w:color="auto" w:fill="auto"/>
            <w:noWrap/>
            <w:vAlign w:val="bottom"/>
            <w:hideMark/>
          </w:tcPr>
          <w:p w14:paraId="56028A3A" w14:textId="77777777" w:rsidR="00BD597A" w:rsidRPr="00BD597A" w:rsidRDefault="00BD597A" w:rsidP="00BD597A">
            <w:pPr>
              <w:pStyle w:val="Tabletext"/>
              <w:rPr>
                <w:lang w:eastAsia="zh-CN" w:bidi="th-TH"/>
              </w:rPr>
            </w:pPr>
            <w:r w:rsidRPr="00BD597A">
              <w:rPr>
                <w:lang w:eastAsia="zh-CN" w:bidi="th-TH"/>
              </w:rPr>
              <w:t>16</w:t>
            </w:r>
          </w:p>
        </w:tc>
        <w:tc>
          <w:tcPr>
            <w:tcW w:w="2126" w:type="dxa"/>
            <w:shd w:val="clear" w:color="auto" w:fill="auto"/>
            <w:noWrap/>
            <w:vAlign w:val="bottom"/>
            <w:hideMark/>
          </w:tcPr>
          <w:p w14:paraId="3A7DB9CC" w14:textId="77777777" w:rsidR="00BD597A" w:rsidRPr="00BD597A" w:rsidRDefault="00BD597A" w:rsidP="00BD597A">
            <w:pPr>
              <w:pStyle w:val="Tabletext"/>
              <w:rPr>
                <w:lang w:eastAsia="zh-CN" w:bidi="th-TH"/>
              </w:rPr>
            </w:pPr>
            <w:r w:rsidRPr="00BD597A">
              <w:rPr>
                <w:lang w:eastAsia="zh-CN" w:bidi="th-TH"/>
              </w:rPr>
              <w:t>24</w:t>
            </w:r>
          </w:p>
        </w:tc>
      </w:tr>
      <w:tr w:rsidR="00BD597A" w:rsidRPr="00BD597A" w14:paraId="22C3189F" w14:textId="77777777" w:rsidTr="00B617C3">
        <w:trPr>
          <w:trHeight w:val="285"/>
        </w:trPr>
        <w:tc>
          <w:tcPr>
            <w:tcW w:w="4980" w:type="dxa"/>
            <w:shd w:val="clear" w:color="auto" w:fill="auto"/>
            <w:noWrap/>
            <w:vAlign w:val="bottom"/>
            <w:hideMark/>
          </w:tcPr>
          <w:p w14:paraId="314F7A03" w14:textId="77777777" w:rsidR="00BD597A" w:rsidRPr="00BD597A" w:rsidRDefault="00BD597A" w:rsidP="00BD597A">
            <w:pPr>
              <w:pStyle w:val="Tabletext"/>
              <w:rPr>
                <w:lang w:eastAsia="zh-CN" w:bidi="th-TH"/>
              </w:rPr>
            </w:pPr>
            <w:r w:rsidRPr="00BD597A">
              <w:rPr>
                <w:lang w:eastAsia="zh-CN" w:bidi="th-TH"/>
              </w:rPr>
              <w:t>Right to health services</w:t>
            </w:r>
          </w:p>
        </w:tc>
        <w:tc>
          <w:tcPr>
            <w:tcW w:w="1966" w:type="dxa"/>
            <w:shd w:val="clear" w:color="auto" w:fill="auto"/>
            <w:noWrap/>
            <w:vAlign w:val="bottom"/>
            <w:hideMark/>
          </w:tcPr>
          <w:p w14:paraId="51088707" w14:textId="77777777" w:rsidR="00BD597A" w:rsidRPr="00BD597A" w:rsidRDefault="00BD597A" w:rsidP="00BD597A">
            <w:pPr>
              <w:pStyle w:val="Tabletext"/>
              <w:rPr>
                <w:lang w:eastAsia="zh-CN" w:bidi="th-TH"/>
              </w:rPr>
            </w:pPr>
            <w:r w:rsidRPr="00BD597A">
              <w:rPr>
                <w:lang w:eastAsia="zh-CN" w:bidi="th-TH"/>
              </w:rPr>
              <w:t>13</w:t>
            </w:r>
          </w:p>
        </w:tc>
        <w:tc>
          <w:tcPr>
            <w:tcW w:w="2126" w:type="dxa"/>
            <w:shd w:val="clear" w:color="auto" w:fill="auto"/>
            <w:noWrap/>
            <w:vAlign w:val="bottom"/>
            <w:hideMark/>
          </w:tcPr>
          <w:p w14:paraId="4F30EB63" w14:textId="77777777" w:rsidR="00BD597A" w:rsidRPr="00BD597A" w:rsidRDefault="00BD597A" w:rsidP="00BD597A">
            <w:pPr>
              <w:pStyle w:val="Tabletext"/>
              <w:rPr>
                <w:lang w:eastAsia="zh-CN" w:bidi="th-TH"/>
              </w:rPr>
            </w:pPr>
            <w:r w:rsidRPr="00BD597A">
              <w:rPr>
                <w:lang w:eastAsia="zh-CN" w:bidi="th-TH"/>
              </w:rPr>
              <w:t>25</w:t>
            </w:r>
          </w:p>
        </w:tc>
      </w:tr>
      <w:tr w:rsidR="00BD597A" w:rsidRPr="00BD597A" w14:paraId="71967C37" w14:textId="77777777" w:rsidTr="00B617C3">
        <w:trPr>
          <w:trHeight w:val="285"/>
        </w:trPr>
        <w:tc>
          <w:tcPr>
            <w:tcW w:w="4980" w:type="dxa"/>
            <w:shd w:val="clear" w:color="auto" w:fill="auto"/>
            <w:noWrap/>
            <w:vAlign w:val="bottom"/>
            <w:hideMark/>
          </w:tcPr>
          <w:p w14:paraId="31945591" w14:textId="77777777" w:rsidR="00BD597A" w:rsidRPr="00BD597A" w:rsidRDefault="00BD597A" w:rsidP="00BD597A">
            <w:pPr>
              <w:pStyle w:val="Tabletext"/>
              <w:rPr>
                <w:lang w:eastAsia="zh-CN" w:bidi="th-TH"/>
              </w:rPr>
            </w:pPr>
            <w:r w:rsidRPr="00BD597A">
              <w:rPr>
                <w:lang w:eastAsia="zh-CN" w:bidi="th-TH"/>
              </w:rPr>
              <w:t>Fair hearing</w:t>
            </w:r>
          </w:p>
        </w:tc>
        <w:tc>
          <w:tcPr>
            <w:tcW w:w="1966" w:type="dxa"/>
            <w:shd w:val="clear" w:color="auto" w:fill="auto"/>
            <w:noWrap/>
            <w:vAlign w:val="bottom"/>
            <w:hideMark/>
          </w:tcPr>
          <w:p w14:paraId="22A3724C" w14:textId="77777777" w:rsidR="00BD597A" w:rsidRPr="00BD597A" w:rsidRDefault="00BD597A" w:rsidP="00BD597A">
            <w:pPr>
              <w:pStyle w:val="Tabletext"/>
              <w:rPr>
                <w:lang w:eastAsia="zh-CN" w:bidi="th-TH"/>
              </w:rPr>
            </w:pPr>
            <w:r w:rsidRPr="00BD597A">
              <w:rPr>
                <w:lang w:eastAsia="zh-CN" w:bidi="th-TH"/>
              </w:rPr>
              <w:t>1</w:t>
            </w:r>
          </w:p>
        </w:tc>
        <w:tc>
          <w:tcPr>
            <w:tcW w:w="2126" w:type="dxa"/>
            <w:shd w:val="clear" w:color="auto" w:fill="auto"/>
            <w:noWrap/>
            <w:vAlign w:val="bottom"/>
            <w:hideMark/>
          </w:tcPr>
          <w:p w14:paraId="7364802F" w14:textId="77777777" w:rsidR="00BD597A" w:rsidRPr="00BD597A" w:rsidRDefault="00BD597A" w:rsidP="00BD597A">
            <w:pPr>
              <w:pStyle w:val="Tabletext"/>
              <w:rPr>
                <w:lang w:eastAsia="zh-CN" w:bidi="th-TH"/>
              </w:rPr>
            </w:pPr>
            <w:r w:rsidRPr="00BD597A">
              <w:rPr>
                <w:lang w:eastAsia="zh-CN" w:bidi="th-TH"/>
              </w:rPr>
              <w:t>27</w:t>
            </w:r>
          </w:p>
        </w:tc>
      </w:tr>
      <w:tr w:rsidR="00BD597A" w:rsidRPr="00BD597A" w14:paraId="633B85CA" w14:textId="77777777" w:rsidTr="00B617C3">
        <w:trPr>
          <w:trHeight w:val="285"/>
        </w:trPr>
        <w:tc>
          <w:tcPr>
            <w:tcW w:w="4980" w:type="dxa"/>
            <w:shd w:val="clear" w:color="auto" w:fill="auto"/>
            <w:noWrap/>
            <w:vAlign w:val="bottom"/>
            <w:hideMark/>
          </w:tcPr>
          <w:p w14:paraId="35282E9C" w14:textId="77777777" w:rsidR="00BD597A" w:rsidRPr="00BD597A" w:rsidRDefault="00BD597A" w:rsidP="00BD597A">
            <w:pPr>
              <w:pStyle w:val="Tabletext"/>
              <w:rPr>
                <w:lang w:eastAsia="zh-CN" w:bidi="th-TH"/>
              </w:rPr>
            </w:pPr>
            <w:r w:rsidRPr="00BD597A">
              <w:rPr>
                <w:lang w:eastAsia="zh-CN" w:bidi="th-TH"/>
              </w:rPr>
              <w:t>Freedom of expression</w:t>
            </w:r>
          </w:p>
        </w:tc>
        <w:tc>
          <w:tcPr>
            <w:tcW w:w="1966" w:type="dxa"/>
            <w:shd w:val="clear" w:color="auto" w:fill="auto"/>
            <w:noWrap/>
            <w:vAlign w:val="bottom"/>
            <w:hideMark/>
          </w:tcPr>
          <w:p w14:paraId="6190EE69" w14:textId="77777777" w:rsidR="00BD597A" w:rsidRPr="00BD597A" w:rsidRDefault="00BD597A" w:rsidP="00BD597A">
            <w:pPr>
              <w:pStyle w:val="Tabletext"/>
              <w:rPr>
                <w:lang w:eastAsia="zh-CN" w:bidi="th-TH"/>
              </w:rPr>
            </w:pPr>
            <w:r w:rsidRPr="00BD597A">
              <w:rPr>
                <w:lang w:eastAsia="zh-CN" w:bidi="th-TH"/>
              </w:rPr>
              <w:t>8</w:t>
            </w:r>
          </w:p>
        </w:tc>
        <w:tc>
          <w:tcPr>
            <w:tcW w:w="2126" w:type="dxa"/>
            <w:shd w:val="clear" w:color="auto" w:fill="auto"/>
            <w:noWrap/>
            <w:vAlign w:val="bottom"/>
            <w:hideMark/>
          </w:tcPr>
          <w:p w14:paraId="101726E3" w14:textId="77777777" w:rsidR="00BD597A" w:rsidRPr="00BD597A" w:rsidRDefault="00BD597A" w:rsidP="00BD597A">
            <w:pPr>
              <w:pStyle w:val="Tabletext"/>
              <w:rPr>
                <w:lang w:eastAsia="zh-CN" w:bidi="th-TH"/>
              </w:rPr>
            </w:pPr>
            <w:r w:rsidRPr="00BD597A">
              <w:rPr>
                <w:lang w:eastAsia="zh-CN" w:bidi="th-TH"/>
              </w:rPr>
              <w:t>18</w:t>
            </w:r>
          </w:p>
        </w:tc>
      </w:tr>
      <w:tr w:rsidR="00BD597A" w:rsidRPr="00BD597A" w14:paraId="5831D0A8" w14:textId="77777777" w:rsidTr="00B617C3">
        <w:trPr>
          <w:trHeight w:val="285"/>
        </w:trPr>
        <w:tc>
          <w:tcPr>
            <w:tcW w:w="4980" w:type="dxa"/>
            <w:shd w:val="clear" w:color="auto" w:fill="auto"/>
            <w:noWrap/>
            <w:vAlign w:val="bottom"/>
            <w:hideMark/>
          </w:tcPr>
          <w:p w14:paraId="7D88807A" w14:textId="77777777" w:rsidR="00BD597A" w:rsidRPr="00BD597A" w:rsidRDefault="00BD597A" w:rsidP="00BD597A">
            <w:pPr>
              <w:pStyle w:val="Tabletext"/>
              <w:rPr>
                <w:lang w:eastAsia="zh-CN" w:bidi="th-TH"/>
              </w:rPr>
            </w:pPr>
            <w:r w:rsidRPr="00BD597A">
              <w:rPr>
                <w:lang w:eastAsia="zh-CN" w:bidi="th-TH"/>
              </w:rPr>
              <w:t>Freedom of movement</w:t>
            </w:r>
          </w:p>
        </w:tc>
        <w:tc>
          <w:tcPr>
            <w:tcW w:w="1966" w:type="dxa"/>
            <w:shd w:val="clear" w:color="auto" w:fill="auto"/>
            <w:noWrap/>
            <w:vAlign w:val="bottom"/>
            <w:hideMark/>
          </w:tcPr>
          <w:p w14:paraId="78B5D050" w14:textId="77777777" w:rsidR="00BD597A" w:rsidRPr="00BD597A" w:rsidRDefault="00BD597A" w:rsidP="00BD597A">
            <w:pPr>
              <w:pStyle w:val="Tabletext"/>
              <w:rPr>
                <w:lang w:eastAsia="zh-CN" w:bidi="th-TH"/>
              </w:rPr>
            </w:pPr>
            <w:r w:rsidRPr="00BD597A">
              <w:rPr>
                <w:lang w:eastAsia="zh-CN" w:bidi="th-TH"/>
              </w:rPr>
              <w:t>6</w:t>
            </w:r>
          </w:p>
        </w:tc>
        <w:tc>
          <w:tcPr>
            <w:tcW w:w="2126" w:type="dxa"/>
            <w:shd w:val="clear" w:color="auto" w:fill="auto"/>
            <w:noWrap/>
            <w:vAlign w:val="bottom"/>
            <w:hideMark/>
          </w:tcPr>
          <w:p w14:paraId="720580F9" w14:textId="77777777" w:rsidR="00BD597A" w:rsidRPr="00BD597A" w:rsidRDefault="00BD597A" w:rsidP="00BD597A">
            <w:pPr>
              <w:pStyle w:val="Tabletext"/>
              <w:rPr>
                <w:lang w:eastAsia="zh-CN" w:bidi="th-TH"/>
              </w:rPr>
            </w:pPr>
            <w:r w:rsidRPr="00BD597A">
              <w:rPr>
                <w:lang w:eastAsia="zh-CN" w:bidi="th-TH"/>
              </w:rPr>
              <w:t>20</w:t>
            </w:r>
          </w:p>
        </w:tc>
      </w:tr>
      <w:tr w:rsidR="00BD597A" w:rsidRPr="00BD597A" w14:paraId="70DFF7DF" w14:textId="77777777" w:rsidTr="00B617C3">
        <w:trPr>
          <w:trHeight w:val="285"/>
        </w:trPr>
        <w:tc>
          <w:tcPr>
            <w:tcW w:w="4980" w:type="dxa"/>
            <w:shd w:val="clear" w:color="auto" w:fill="auto"/>
            <w:noWrap/>
            <w:vAlign w:val="bottom"/>
            <w:hideMark/>
          </w:tcPr>
          <w:p w14:paraId="0A1EB525" w14:textId="77777777" w:rsidR="00BD597A" w:rsidRPr="00BD597A" w:rsidRDefault="00BD597A" w:rsidP="00BD597A">
            <w:pPr>
              <w:pStyle w:val="Tabletext"/>
              <w:rPr>
                <w:lang w:eastAsia="zh-CN" w:bidi="th-TH"/>
              </w:rPr>
            </w:pPr>
            <w:r w:rsidRPr="00BD597A">
              <w:rPr>
                <w:lang w:eastAsia="zh-CN" w:bidi="th-TH"/>
              </w:rPr>
              <w:t>Right to liberty and security of person</w:t>
            </w:r>
          </w:p>
        </w:tc>
        <w:tc>
          <w:tcPr>
            <w:tcW w:w="1966" w:type="dxa"/>
            <w:shd w:val="clear" w:color="auto" w:fill="auto"/>
            <w:noWrap/>
            <w:vAlign w:val="bottom"/>
            <w:hideMark/>
          </w:tcPr>
          <w:p w14:paraId="5718066F" w14:textId="77777777" w:rsidR="00BD597A" w:rsidRPr="00BD597A" w:rsidRDefault="00BD597A" w:rsidP="00BD597A">
            <w:pPr>
              <w:pStyle w:val="Tabletext"/>
              <w:rPr>
                <w:lang w:eastAsia="zh-CN" w:bidi="th-TH"/>
              </w:rPr>
            </w:pPr>
            <w:r w:rsidRPr="00BD597A">
              <w:rPr>
                <w:lang w:eastAsia="zh-CN" w:bidi="th-TH"/>
              </w:rPr>
              <w:t>5</w:t>
            </w:r>
          </w:p>
        </w:tc>
        <w:tc>
          <w:tcPr>
            <w:tcW w:w="2126" w:type="dxa"/>
            <w:shd w:val="clear" w:color="auto" w:fill="auto"/>
            <w:noWrap/>
            <w:vAlign w:val="bottom"/>
            <w:hideMark/>
          </w:tcPr>
          <w:p w14:paraId="4FBBC0CA" w14:textId="77777777" w:rsidR="00BD597A" w:rsidRPr="00BD597A" w:rsidRDefault="00BD597A" w:rsidP="00BD597A">
            <w:pPr>
              <w:pStyle w:val="Tabletext"/>
              <w:rPr>
                <w:lang w:eastAsia="zh-CN" w:bidi="th-TH"/>
              </w:rPr>
            </w:pPr>
            <w:r w:rsidRPr="00BD597A">
              <w:rPr>
                <w:lang w:eastAsia="zh-CN" w:bidi="th-TH"/>
              </w:rPr>
              <w:t>20</w:t>
            </w:r>
          </w:p>
        </w:tc>
      </w:tr>
      <w:tr w:rsidR="00BD597A" w:rsidRPr="00BD597A" w14:paraId="2884AD86" w14:textId="77777777" w:rsidTr="00B617C3">
        <w:trPr>
          <w:trHeight w:val="285"/>
        </w:trPr>
        <w:tc>
          <w:tcPr>
            <w:tcW w:w="4980" w:type="dxa"/>
            <w:shd w:val="clear" w:color="auto" w:fill="auto"/>
            <w:noWrap/>
            <w:vAlign w:val="bottom"/>
            <w:hideMark/>
          </w:tcPr>
          <w:p w14:paraId="5B3514D4" w14:textId="77777777" w:rsidR="00BD597A" w:rsidRPr="00BD597A" w:rsidRDefault="00BD597A" w:rsidP="00BD597A">
            <w:pPr>
              <w:pStyle w:val="Tabletext"/>
              <w:rPr>
                <w:lang w:eastAsia="zh-CN" w:bidi="th-TH"/>
              </w:rPr>
            </w:pPr>
            <w:r w:rsidRPr="00BD597A">
              <w:rPr>
                <w:lang w:eastAsia="zh-CN" w:bidi="th-TH"/>
              </w:rPr>
              <w:t>Right to life</w:t>
            </w:r>
          </w:p>
        </w:tc>
        <w:tc>
          <w:tcPr>
            <w:tcW w:w="1966" w:type="dxa"/>
            <w:shd w:val="clear" w:color="auto" w:fill="auto"/>
            <w:noWrap/>
            <w:vAlign w:val="bottom"/>
            <w:hideMark/>
          </w:tcPr>
          <w:p w14:paraId="1E6CFBBC" w14:textId="77777777" w:rsidR="00BD597A" w:rsidRPr="00BD597A" w:rsidRDefault="00BD597A" w:rsidP="00BD597A">
            <w:pPr>
              <w:pStyle w:val="Tabletext"/>
              <w:rPr>
                <w:lang w:eastAsia="zh-CN" w:bidi="th-TH"/>
              </w:rPr>
            </w:pPr>
            <w:r w:rsidRPr="00BD597A">
              <w:rPr>
                <w:lang w:eastAsia="zh-CN" w:bidi="th-TH"/>
              </w:rPr>
              <w:t>2</w:t>
            </w:r>
          </w:p>
        </w:tc>
        <w:tc>
          <w:tcPr>
            <w:tcW w:w="2126" w:type="dxa"/>
            <w:shd w:val="clear" w:color="auto" w:fill="auto"/>
            <w:noWrap/>
            <w:vAlign w:val="bottom"/>
            <w:hideMark/>
          </w:tcPr>
          <w:p w14:paraId="5602124B" w14:textId="77777777" w:rsidR="00BD597A" w:rsidRPr="00BD597A" w:rsidRDefault="00BD597A" w:rsidP="00BD597A">
            <w:pPr>
              <w:pStyle w:val="Tabletext"/>
              <w:rPr>
                <w:lang w:eastAsia="zh-CN" w:bidi="th-TH"/>
              </w:rPr>
            </w:pPr>
            <w:r w:rsidRPr="00BD597A">
              <w:rPr>
                <w:lang w:eastAsia="zh-CN" w:bidi="th-TH"/>
              </w:rPr>
              <w:t>22</w:t>
            </w:r>
          </w:p>
        </w:tc>
      </w:tr>
      <w:tr w:rsidR="00BD597A" w:rsidRPr="00BD597A" w14:paraId="1B7752EA" w14:textId="77777777" w:rsidTr="00B617C3">
        <w:trPr>
          <w:trHeight w:val="285"/>
        </w:trPr>
        <w:tc>
          <w:tcPr>
            <w:tcW w:w="4980" w:type="dxa"/>
            <w:shd w:val="clear" w:color="auto" w:fill="auto"/>
            <w:noWrap/>
            <w:vAlign w:val="bottom"/>
            <w:hideMark/>
          </w:tcPr>
          <w:p w14:paraId="0501C533" w14:textId="77777777" w:rsidR="00BD597A" w:rsidRPr="00BD597A" w:rsidRDefault="00BD597A" w:rsidP="00BD597A">
            <w:pPr>
              <w:pStyle w:val="Tabletext"/>
              <w:rPr>
                <w:lang w:eastAsia="zh-CN" w:bidi="th-TH"/>
              </w:rPr>
            </w:pPr>
            <w:r w:rsidRPr="00BD597A">
              <w:rPr>
                <w:lang w:eastAsia="zh-CN" w:bidi="th-TH"/>
              </w:rPr>
              <w:t>Property rights</w:t>
            </w:r>
          </w:p>
        </w:tc>
        <w:tc>
          <w:tcPr>
            <w:tcW w:w="1966" w:type="dxa"/>
            <w:shd w:val="clear" w:color="auto" w:fill="auto"/>
            <w:noWrap/>
            <w:vAlign w:val="bottom"/>
            <w:hideMark/>
          </w:tcPr>
          <w:p w14:paraId="2FF6EF00" w14:textId="77777777" w:rsidR="00BD597A" w:rsidRPr="00BD597A" w:rsidRDefault="00BD597A" w:rsidP="00BD597A">
            <w:pPr>
              <w:pStyle w:val="Tabletext"/>
              <w:rPr>
                <w:lang w:eastAsia="zh-CN" w:bidi="th-TH"/>
              </w:rPr>
            </w:pPr>
            <w:r w:rsidRPr="00BD597A">
              <w:rPr>
                <w:lang w:eastAsia="zh-CN" w:bidi="th-TH"/>
              </w:rPr>
              <w:t>3</w:t>
            </w:r>
          </w:p>
        </w:tc>
        <w:tc>
          <w:tcPr>
            <w:tcW w:w="2126" w:type="dxa"/>
            <w:shd w:val="clear" w:color="auto" w:fill="auto"/>
            <w:noWrap/>
            <w:vAlign w:val="bottom"/>
            <w:hideMark/>
          </w:tcPr>
          <w:p w14:paraId="2F3B92B1" w14:textId="77777777" w:rsidR="00BD597A" w:rsidRPr="00BD597A" w:rsidRDefault="00BD597A" w:rsidP="00BD597A">
            <w:pPr>
              <w:pStyle w:val="Tabletext"/>
              <w:rPr>
                <w:lang w:eastAsia="zh-CN" w:bidi="th-TH"/>
              </w:rPr>
            </w:pPr>
            <w:r w:rsidRPr="00BD597A">
              <w:rPr>
                <w:lang w:eastAsia="zh-CN" w:bidi="th-TH"/>
              </w:rPr>
              <w:t>21</w:t>
            </w:r>
          </w:p>
        </w:tc>
      </w:tr>
      <w:tr w:rsidR="00BD597A" w:rsidRPr="00BD597A" w14:paraId="4841A5D9" w14:textId="77777777" w:rsidTr="00B617C3">
        <w:trPr>
          <w:trHeight w:val="285"/>
        </w:trPr>
        <w:tc>
          <w:tcPr>
            <w:tcW w:w="4980" w:type="dxa"/>
            <w:shd w:val="clear" w:color="auto" w:fill="auto"/>
            <w:noWrap/>
            <w:vAlign w:val="bottom"/>
            <w:hideMark/>
          </w:tcPr>
          <w:p w14:paraId="4BB4A0D7" w14:textId="77777777" w:rsidR="00BD597A" w:rsidRPr="00BD597A" w:rsidRDefault="00BD597A" w:rsidP="00BD597A">
            <w:pPr>
              <w:pStyle w:val="Tabletext"/>
              <w:rPr>
                <w:lang w:eastAsia="zh-CN" w:bidi="th-TH"/>
              </w:rPr>
            </w:pPr>
            <w:r w:rsidRPr="00BD597A">
              <w:rPr>
                <w:lang w:eastAsia="zh-CN" w:bidi="th-TH"/>
              </w:rPr>
              <w:t>Freedom of thought, conscience, religion</w:t>
            </w:r>
          </w:p>
        </w:tc>
        <w:tc>
          <w:tcPr>
            <w:tcW w:w="1966" w:type="dxa"/>
            <w:shd w:val="clear" w:color="auto" w:fill="auto"/>
            <w:noWrap/>
            <w:vAlign w:val="bottom"/>
            <w:hideMark/>
          </w:tcPr>
          <w:p w14:paraId="6B8B3D08" w14:textId="48613401" w:rsidR="00BD597A" w:rsidRPr="00BD597A" w:rsidRDefault="00B617C3" w:rsidP="00BD597A">
            <w:pPr>
              <w:pStyle w:val="Tabletext"/>
              <w:rPr>
                <w:lang w:eastAsia="zh-CN" w:bidi="th-TH"/>
              </w:rPr>
            </w:pPr>
            <w:r>
              <w:rPr>
                <w:lang w:eastAsia="zh-CN" w:bidi="th-TH"/>
              </w:rPr>
              <w:t>0</w:t>
            </w:r>
          </w:p>
        </w:tc>
        <w:tc>
          <w:tcPr>
            <w:tcW w:w="2126" w:type="dxa"/>
            <w:shd w:val="clear" w:color="auto" w:fill="auto"/>
            <w:noWrap/>
            <w:vAlign w:val="bottom"/>
            <w:hideMark/>
          </w:tcPr>
          <w:p w14:paraId="57B14F72" w14:textId="77777777" w:rsidR="00BD597A" w:rsidRPr="00BD597A" w:rsidRDefault="00BD597A" w:rsidP="00BD597A">
            <w:pPr>
              <w:pStyle w:val="Tabletext"/>
              <w:rPr>
                <w:lang w:eastAsia="zh-CN" w:bidi="th-TH"/>
              </w:rPr>
            </w:pPr>
            <w:r w:rsidRPr="00BD597A">
              <w:rPr>
                <w:lang w:eastAsia="zh-CN" w:bidi="th-TH"/>
              </w:rPr>
              <w:t>14</w:t>
            </w:r>
          </w:p>
        </w:tc>
      </w:tr>
      <w:tr w:rsidR="00BD597A" w:rsidRPr="00BD597A" w14:paraId="44FA4E7A" w14:textId="77777777" w:rsidTr="00B617C3">
        <w:trPr>
          <w:trHeight w:val="285"/>
        </w:trPr>
        <w:tc>
          <w:tcPr>
            <w:tcW w:w="4980" w:type="dxa"/>
            <w:shd w:val="clear" w:color="auto" w:fill="auto"/>
            <w:noWrap/>
            <w:vAlign w:val="bottom"/>
            <w:hideMark/>
          </w:tcPr>
          <w:p w14:paraId="19846315" w14:textId="77777777" w:rsidR="00BD597A" w:rsidRPr="00BD597A" w:rsidRDefault="00BD597A" w:rsidP="00BD597A">
            <w:pPr>
              <w:pStyle w:val="Tabletext"/>
              <w:rPr>
                <w:lang w:eastAsia="zh-CN" w:bidi="th-TH"/>
              </w:rPr>
            </w:pPr>
            <w:r w:rsidRPr="00BD597A">
              <w:rPr>
                <w:lang w:eastAsia="zh-CN" w:bidi="th-TH"/>
              </w:rPr>
              <w:t>Rights in criminal proceedings</w:t>
            </w:r>
          </w:p>
        </w:tc>
        <w:tc>
          <w:tcPr>
            <w:tcW w:w="1966" w:type="dxa"/>
            <w:shd w:val="clear" w:color="auto" w:fill="auto"/>
            <w:noWrap/>
            <w:vAlign w:val="bottom"/>
            <w:hideMark/>
          </w:tcPr>
          <w:p w14:paraId="06D9C9AA" w14:textId="5414EA7F" w:rsidR="00BD597A" w:rsidRPr="00BD597A" w:rsidRDefault="00B617C3" w:rsidP="00BD597A">
            <w:pPr>
              <w:pStyle w:val="Tabletext"/>
              <w:rPr>
                <w:lang w:eastAsia="zh-CN" w:bidi="th-TH"/>
              </w:rPr>
            </w:pPr>
            <w:r>
              <w:rPr>
                <w:lang w:eastAsia="zh-CN" w:bidi="th-TH"/>
              </w:rPr>
              <w:t>0</w:t>
            </w:r>
          </w:p>
        </w:tc>
        <w:tc>
          <w:tcPr>
            <w:tcW w:w="2126" w:type="dxa"/>
            <w:shd w:val="clear" w:color="auto" w:fill="auto"/>
            <w:noWrap/>
            <w:vAlign w:val="bottom"/>
            <w:hideMark/>
          </w:tcPr>
          <w:p w14:paraId="6C1A389A" w14:textId="77777777" w:rsidR="00BD597A" w:rsidRPr="00BD597A" w:rsidRDefault="00BD597A" w:rsidP="00BD597A">
            <w:pPr>
              <w:pStyle w:val="Tabletext"/>
              <w:rPr>
                <w:lang w:eastAsia="zh-CN" w:bidi="th-TH"/>
              </w:rPr>
            </w:pPr>
            <w:r w:rsidRPr="00BD597A">
              <w:rPr>
                <w:lang w:eastAsia="zh-CN" w:bidi="th-TH"/>
              </w:rPr>
              <w:t>9</w:t>
            </w:r>
          </w:p>
        </w:tc>
      </w:tr>
      <w:tr w:rsidR="00BD597A" w:rsidRPr="00BD597A" w14:paraId="1C890DCE" w14:textId="77777777" w:rsidTr="00B617C3">
        <w:trPr>
          <w:trHeight w:val="285"/>
        </w:trPr>
        <w:tc>
          <w:tcPr>
            <w:tcW w:w="4980" w:type="dxa"/>
            <w:shd w:val="clear" w:color="auto" w:fill="auto"/>
            <w:noWrap/>
            <w:vAlign w:val="bottom"/>
            <w:hideMark/>
          </w:tcPr>
          <w:p w14:paraId="51A172C4" w14:textId="77777777" w:rsidR="00BD597A" w:rsidRPr="00BD597A" w:rsidRDefault="00BD597A" w:rsidP="00BD597A">
            <w:pPr>
              <w:pStyle w:val="Tabletext"/>
              <w:rPr>
                <w:lang w:eastAsia="zh-CN" w:bidi="th-TH"/>
              </w:rPr>
            </w:pPr>
            <w:r w:rsidRPr="00BD597A">
              <w:rPr>
                <w:lang w:eastAsia="zh-CN" w:bidi="th-TH"/>
              </w:rPr>
              <w:t>Taking part in public life</w:t>
            </w:r>
          </w:p>
        </w:tc>
        <w:tc>
          <w:tcPr>
            <w:tcW w:w="1966" w:type="dxa"/>
            <w:shd w:val="clear" w:color="auto" w:fill="auto"/>
            <w:noWrap/>
            <w:vAlign w:val="bottom"/>
            <w:hideMark/>
          </w:tcPr>
          <w:p w14:paraId="39BC97E1" w14:textId="4174E5B3" w:rsidR="00BD597A" w:rsidRPr="00BD597A" w:rsidRDefault="00B617C3" w:rsidP="00BD597A">
            <w:pPr>
              <w:pStyle w:val="Tabletext"/>
              <w:rPr>
                <w:lang w:eastAsia="zh-CN" w:bidi="th-TH"/>
              </w:rPr>
            </w:pPr>
            <w:r>
              <w:rPr>
                <w:lang w:eastAsia="zh-CN" w:bidi="th-TH"/>
              </w:rPr>
              <w:t>0</w:t>
            </w:r>
          </w:p>
        </w:tc>
        <w:tc>
          <w:tcPr>
            <w:tcW w:w="2126" w:type="dxa"/>
            <w:shd w:val="clear" w:color="auto" w:fill="auto"/>
            <w:noWrap/>
            <w:vAlign w:val="bottom"/>
            <w:hideMark/>
          </w:tcPr>
          <w:p w14:paraId="131B61F1" w14:textId="77777777" w:rsidR="00BD597A" w:rsidRPr="00BD597A" w:rsidRDefault="00BD597A" w:rsidP="00BD597A">
            <w:pPr>
              <w:pStyle w:val="Tabletext"/>
              <w:rPr>
                <w:lang w:eastAsia="zh-CN" w:bidi="th-TH"/>
              </w:rPr>
            </w:pPr>
            <w:r w:rsidRPr="00BD597A">
              <w:rPr>
                <w:lang w:eastAsia="zh-CN" w:bidi="th-TH"/>
              </w:rPr>
              <w:t>9</w:t>
            </w:r>
          </w:p>
        </w:tc>
      </w:tr>
      <w:tr w:rsidR="00BD597A" w:rsidRPr="00BD597A" w14:paraId="695B0D4E" w14:textId="77777777" w:rsidTr="00B617C3">
        <w:trPr>
          <w:trHeight w:val="285"/>
        </w:trPr>
        <w:tc>
          <w:tcPr>
            <w:tcW w:w="4980" w:type="dxa"/>
            <w:shd w:val="clear" w:color="auto" w:fill="auto"/>
            <w:noWrap/>
            <w:vAlign w:val="bottom"/>
            <w:hideMark/>
          </w:tcPr>
          <w:p w14:paraId="50E3549A" w14:textId="77777777" w:rsidR="00BD597A" w:rsidRPr="00BD597A" w:rsidRDefault="00BD597A" w:rsidP="00BD597A">
            <w:pPr>
              <w:pStyle w:val="Tabletext"/>
              <w:rPr>
                <w:lang w:eastAsia="zh-CN" w:bidi="th-TH"/>
              </w:rPr>
            </w:pPr>
            <w:r w:rsidRPr="00BD597A">
              <w:rPr>
                <w:lang w:eastAsia="zh-CN" w:bidi="th-TH"/>
              </w:rPr>
              <w:t>Right to education</w:t>
            </w:r>
          </w:p>
        </w:tc>
        <w:tc>
          <w:tcPr>
            <w:tcW w:w="1966" w:type="dxa"/>
            <w:shd w:val="clear" w:color="auto" w:fill="auto"/>
            <w:noWrap/>
            <w:vAlign w:val="bottom"/>
            <w:hideMark/>
          </w:tcPr>
          <w:p w14:paraId="3C317DB3" w14:textId="77777777" w:rsidR="00BD597A" w:rsidRPr="00BD597A" w:rsidRDefault="00BD597A" w:rsidP="00BD597A">
            <w:pPr>
              <w:pStyle w:val="Tabletext"/>
              <w:rPr>
                <w:lang w:eastAsia="zh-CN" w:bidi="th-TH"/>
              </w:rPr>
            </w:pPr>
            <w:r w:rsidRPr="00BD597A">
              <w:rPr>
                <w:lang w:eastAsia="zh-CN" w:bidi="th-TH"/>
              </w:rPr>
              <w:t>3</w:t>
            </w:r>
          </w:p>
        </w:tc>
        <w:tc>
          <w:tcPr>
            <w:tcW w:w="2126" w:type="dxa"/>
            <w:shd w:val="clear" w:color="auto" w:fill="auto"/>
            <w:noWrap/>
            <w:vAlign w:val="bottom"/>
            <w:hideMark/>
          </w:tcPr>
          <w:p w14:paraId="51B00921" w14:textId="77777777" w:rsidR="00BD597A" w:rsidRPr="00BD597A" w:rsidRDefault="00BD597A" w:rsidP="00BD597A">
            <w:pPr>
              <w:pStyle w:val="Tabletext"/>
              <w:rPr>
                <w:lang w:eastAsia="zh-CN" w:bidi="th-TH"/>
              </w:rPr>
            </w:pPr>
            <w:r w:rsidRPr="00BD597A">
              <w:rPr>
                <w:lang w:eastAsia="zh-CN" w:bidi="th-TH"/>
              </w:rPr>
              <w:t>5</w:t>
            </w:r>
          </w:p>
        </w:tc>
      </w:tr>
      <w:tr w:rsidR="00BD597A" w:rsidRPr="00BD597A" w14:paraId="746ACD6E" w14:textId="77777777" w:rsidTr="00B617C3">
        <w:trPr>
          <w:trHeight w:val="285"/>
        </w:trPr>
        <w:tc>
          <w:tcPr>
            <w:tcW w:w="4980" w:type="dxa"/>
            <w:shd w:val="clear" w:color="auto" w:fill="auto"/>
            <w:noWrap/>
            <w:vAlign w:val="bottom"/>
            <w:hideMark/>
          </w:tcPr>
          <w:p w14:paraId="651A4CC4" w14:textId="77777777" w:rsidR="00BD597A" w:rsidRPr="00BD597A" w:rsidRDefault="00BD597A" w:rsidP="00BD597A">
            <w:pPr>
              <w:pStyle w:val="Tabletext"/>
              <w:rPr>
                <w:lang w:eastAsia="zh-CN" w:bidi="th-TH"/>
              </w:rPr>
            </w:pPr>
            <w:r w:rsidRPr="00BD597A">
              <w:rPr>
                <w:lang w:eastAsia="zh-CN" w:bidi="th-TH"/>
              </w:rPr>
              <w:t>Cultural rights—First Nations peoples</w:t>
            </w:r>
          </w:p>
        </w:tc>
        <w:tc>
          <w:tcPr>
            <w:tcW w:w="1966" w:type="dxa"/>
            <w:shd w:val="clear" w:color="auto" w:fill="auto"/>
            <w:noWrap/>
            <w:vAlign w:val="bottom"/>
            <w:hideMark/>
          </w:tcPr>
          <w:p w14:paraId="3CFFD677" w14:textId="77777777" w:rsidR="00BD597A" w:rsidRPr="00BD597A" w:rsidRDefault="00BD597A" w:rsidP="00BD597A">
            <w:pPr>
              <w:pStyle w:val="Tabletext"/>
              <w:rPr>
                <w:lang w:eastAsia="zh-CN" w:bidi="th-TH"/>
              </w:rPr>
            </w:pPr>
            <w:r w:rsidRPr="00BD597A">
              <w:rPr>
                <w:lang w:eastAsia="zh-CN" w:bidi="th-TH"/>
              </w:rPr>
              <w:t>2</w:t>
            </w:r>
          </w:p>
        </w:tc>
        <w:tc>
          <w:tcPr>
            <w:tcW w:w="2126" w:type="dxa"/>
            <w:shd w:val="clear" w:color="auto" w:fill="auto"/>
            <w:noWrap/>
            <w:vAlign w:val="bottom"/>
            <w:hideMark/>
          </w:tcPr>
          <w:p w14:paraId="3DD37636" w14:textId="77777777" w:rsidR="00BD597A" w:rsidRPr="00BD597A" w:rsidRDefault="00BD597A" w:rsidP="00BD597A">
            <w:pPr>
              <w:pStyle w:val="Tabletext"/>
              <w:rPr>
                <w:lang w:eastAsia="zh-CN" w:bidi="th-TH"/>
              </w:rPr>
            </w:pPr>
            <w:r w:rsidRPr="00BD597A">
              <w:rPr>
                <w:lang w:eastAsia="zh-CN" w:bidi="th-TH"/>
              </w:rPr>
              <w:t>5</w:t>
            </w:r>
          </w:p>
        </w:tc>
      </w:tr>
      <w:tr w:rsidR="00BD597A" w:rsidRPr="00BD597A" w14:paraId="016F7326" w14:textId="77777777" w:rsidTr="00B617C3">
        <w:trPr>
          <w:trHeight w:val="285"/>
        </w:trPr>
        <w:tc>
          <w:tcPr>
            <w:tcW w:w="4980" w:type="dxa"/>
            <w:shd w:val="clear" w:color="auto" w:fill="auto"/>
            <w:noWrap/>
            <w:vAlign w:val="bottom"/>
            <w:hideMark/>
          </w:tcPr>
          <w:p w14:paraId="4057F0AB" w14:textId="77777777" w:rsidR="00BD597A" w:rsidRPr="00BD597A" w:rsidRDefault="00BD597A" w:rsidP="00BD597A">
            <w:pPr>
              <w:pStyle w:val="Tabletext"/>
              <w:rPr>
                <w:lang w:eastAsia="zh-CN" w:bidi="th-TH"/>
              </w:rPr>
            </w:pPr>
            <w:r w:rsidRPr="00BD597A">
              <w:rPr>
                <w:lang w:eastAsia="zh-CN" w:bidi="th-TH"/>
              </w:rPr>
              <w:t>Cultural rights—generally</w:t>
            </w:r>
          </w:p>
        </w:tc>
        <w:tc>
          <w:tcPr>
            <w:tcW w:w="1966" w:type="dxa"/>
            <w:shd w:val="clear" w:color="auto" w:fill="auto"/>
            <w:noWrap/>
            <w:vAlign w:val="bottom"/>
            <w:hideMark/>
          </w:tcPr>
          <w:p w14:paraId="08B8A5C5" w14:textId="3C9CDC85" w:rsidR="00BD597A" w:rsidRPr="00BD597A" w:rsidRDefault="00B617C3" w:rsidP="00BD597A">
            <w:pPr>
              <w:pStyle w:val="Tabletext"/>
              <w:rPr>
                <w:lang w:eastAsia="zh-CN" w:bidi="th-TH"/>
              </w:rPr>
            </w:pPr>
            <w:r>
              <w:rPr>
                <w:lang w:eastAsia="zh-CN" w:bidi="th-TH"/>
              </w:rPr>
              <w:t>0</w:t>
            </w:r>
          </w:p>
        </w:tc>
        <w:tc>
          <w:tcPr>
            <w:tcW w:w="2126" w:type="dxa"/>
            <w:shd w:val="clear" w:color="auto" w:fill="auto"/>
            <w:noWrap/>
            <w:vAlign w:val="bottom"/>
            <w:hideMark/>
          </w:tcPr>
          <w:p w14:paraId="2EBC1B48" w14:textId="77777777" w:rsidR="00BD597A" w:rsidRPr="00BD597A" w:rsidRDefault="00BD597A" w:rsidP="00BD597A">
            <w:pPr>
              <w:pStyle w:val="Tabletext"/>
              <w:rPr>
                <w:lang w:eastAsia="zh-CN" w:bidi="th-TH"/>
              </w:rPr>
            </w:pPr>
            <w:r w:rsidRPr="00BD597A">
              <w:rPr>
                <w:lang w:eastAsia="zh-CN" w:bidi="th-TH"/>
              </w:rPr>
              <w:t>4</w:t>
            </w:r>
          </w:p>
        </w:tc>
      </w:tr>
      <w:tr w:rsidR="00BD597A" w:rsidRPr="00BD597A" w14:paraId="79F0B4BA" w14:textId="77777777" w:rsidTr="00B617C3">
        <w:trPr>
          <w:trHeight w:val="285"/>
        </w:trPr>
        <w:tc>
          <w:tcPr>
            <w:tcW w:w="4980" w:type="dxa"/>
            <w:shd w:val="clear" w:color="auto" w:fill="auto"/>
            <w:noWrap/>
            <w:vAlign w:val="bottom"/>
            <w:hideMark/>
          </w:tcPr>
          <w:p w14:paraId="2BA1320D" w14:textId="77777777" w:rsidR="00BD597A" w:rsidRPr="00BD597A" w:rsidRDefault="00BD597A" w:rsidP="00BD597A">
            <w:pPr>
              <w:pStyle w:val="Tabletext"/>
              <w:rPr>
                <w:lang w:eastAsia="zh-CN" w:bidi="th-TH"/>
              </w:rPr>
            </w:pPr>
            <w:r w:rsidRPr="00BD597A">
              <w:rPr>
                <w:lang w:eastAsia="zh-CN" w:bidi="th-TH"/>
              </w:rPr>
              <w:t>Peaceful assembly and freedom of association</w:t>
            </w:r>
          </w:p>
        </w:tc>
        <w:tc>
          <w:tcPr>
            <w:tcW w:w="1966" w:type="dxa"/>
            <w:shd w:val="clear" w:color="auto" w:fill="auto"/>
            <w:noWrap/>
            <w:vAlign w:val="bottom"/>
            <w:hideMark/>
          </w:tcPr>
          <w:p w14:paraId="6209EDDF" w14:textId="77777777" w:rsidR="00BD597A" w:rsidRPr="00BD597A" w:rsidRDefault="00BD597A" w:rsidP="00BD597A">
            <w:pPr>
              <w:pStyle w:val="Tabletext"/>
              <w:rPr>
                <w:lang w:eastAsia="zh-CN" w:bidi="th-TH"/>
              </w:rPr>
            </w:pPr>
            <w:r w:rsidRPr="00BD597A">
              <w:rPr>
                <w:lang w:eastAsia="zh-CN" w:bidi="th-TH"/>
              </w:rPr>
              <w:t>1</w:t>
            </w:r>
          </w:p>
        </w:tc>
        <w:tc>
          <w:tcPr>
            <w:tcW w:w="2126" w:type="dxa"/>
            <w:shd w:val="clear" w:color="auto" w:fill="auto"/>
            <w:noWrap/>
            <w:vAlign w:val="bottom"/>
            <w:hideMark/>
          </w:tcPr>
          <w:p w14:paraId="31F75E7D" w14:textId="77777777" w:rsidR="00BD597A" w:rsidRPr="00BD597A" w:rsidRDefault="00BD597A" w:rsidP="00BD597A">
            <w:pPr>
              <w:pStyle w:val="Tabletext"/>
              <w:rPr>
                <w:lang w:eastAsia="zh-CN" w:bidi="th-TH"/>
              </w:rPr>
            </w:pPr>
            <w:r w:rsidRPr="00BD597A">
              <w:rPr>
                <w:lang w:eastAsia="zh-CN" w:bidi="th-TH"/>
              </w:rPr>
              <w:t>3</w:t>
            </w:r>
          </w:p>
        </w:tc>
      </w:tr>
      <w:tr w:rsidR="00BD597A" w:rsidRPr="00BD597A" w14:paraId="3ED126BC" w14:textId="77777777" w:rsidTr="00B617C3">
        <w:trPr>
          <w:trHeight w:val="285"/>
        </w:trPr>
        <w:tc>
          <w:tcPr>
            <w:tcW w:w="4980" w:type="dxa"/>
            <w:shd w:val="clear" w:color="auto" w:fill="auto"/>
            <w:noWrap/>
            <w:vAlign w:val="bottom"/>
            <w:hideMark/>
          </w:tcPr>
          <w:p w14:paraId="2252432D" w14:textId="77777777" w:rsidR="00BD597A" w:rsidRPr="00BD597A" w:rsidRDefault="00BD597A" w:rsidP="00BD597A">
            <w:pPr>
              <w:pStyle w:val="Tabletext"/>
              <w:rPr>
                <w:lang w:eastAsia="zh-CN" w:bidi="th-TH"/>
              </w:rPr>
            </w:pPr>
            <w:r w:rsidRPr="00BD597A">
              <w:rPr>
                <w:lang w:eastAsia="zh-CN" w:bidi="th-TH"/>
              </w:rPr>
              <w:t>Right not to be tried or punished more than once</w:t>
            </w:r>
          </w:p>
        </w:tc>
        <w:tc>
          <w:tcPr>
            <w:tcW w:w="1966" w:type="dxa"/>
            <w:shd w:val="clear" w:color="auto" w:fill="auto"/>
            <w:noWrap/>
            <w:vAlign w:val="bottom"/>
            <w:hideMark/>
          </w:tcPr>
          <w:p w14:paraId="48E7D5B6" w14:textId="68C4A1A5" w:rsidR="00BD597A" w:rsidRPr="00BD597A" w:rsidRDefault="00B617C3" w:rsidP="00BD597A">
            <w:pPr>
              <w:pStyle w:val="Tabletext"/>
              <w:rPr>
                <w:lang w:eastAsia="zh-CN" w:bidi="th-TH"/>
              </w:rPr>
            </w:pPr>
            <w:r>
              <w:rPr>
                <w:lang w:eastAsia="zh-CN" w:bidi="th-TH"/>
              </w:rPr>
              <w:t>0</w:t>
            </w:r>
          </w:p>
        </w:tc>
        <w:tc>
          <w:tcPr>
            <w:tcW w:w="2126" w:type="dxa"/>
            <w:shd w:val="clear" w:color="auto" w:fill="auto"/>
            <w:noWrap/>
            <w:vAlign w:val="bottom"/>
            <w:hideMark/>
          </w:tcPr>
          <w:p w14:paraId="00FE8216" w14:textId="77777777" w:rsidR="00BD597A" w:rsidRPr="00BD597A" w:rsidRDefault="00BD597A" w:rsidP="00BD597A">
            <w:pPr>
              <w:pStyle w:val="Tabletext"/>
              <w:rPr>
                <w:lang w:eastAsia="zh-CN" w:bidi="th-TH"/>
              </w:rPr>
            </w:pPr>
            <w:r w:rsidRPr="00BD597A">
              <w:rPr>
                <w:lang w:eastAsia="zh-CN" w:bidi="th-TH"/>
              </w:rPr>
              <w:t>4</w:t>
            </w:r>
          </w:p>
        </w:tc>
      </w:tr>
      <w:tr w:rsidR="00BD597A" w:rsidRPr="00BD597A" w14:paraId="314678B1" w14:textId="77777777" w:rsidTr="00B617C3">
        <w:trPr>
          <w:trHeight w:val="285"/>
        </w:trPr>
        <w:tc>
          <w:tcPr>
            <w:tcW w:w="4980" w:type="dxa"/>
            <w:shd w:val="clear" w:color="auto" w:fill="auto"/>
            <w:noWrap/>
            <w:vAlign w:val="bottom"/>
            <w:hideMark/>
          </w:tcPr>
          <w:p w14:paraId="78C7E298" w14:textId="77777777" w:rsidR="00BD597A" w:rsidRPr="00BD597A" w:rsidRDefault="00BD597A" w:rsidP="00BD597A">
            <w:pPr>
              <w:pStyle w:val="Tabletext"/>
              <w:rPr>
                <w:lang w:eastAsia="zh-CN" w:bidi="th-TH"/>
              </w:rPr>
            </w:pPr>
            <w:r w:rsidRPr="00BD597A">
              <w:rPr>
                <w:lang w:eastAsia="zh-CN" w:bidi="th-TH"/>
              </w:rPr>
              <w:t>Freedom from forced work</w:t>
            </w:r>
          </w:p>
        </w:tc>
        <w:tc>
          <w:tcPr>
            <w:tcW w:w="1966" w:type="dxa"/>
            <w:shd w:val="clear" w:color="auto" w:fill="auto"/>
            <w:noWrap/>
            <w:vAlign w:val="bottom"/>
            <w:hideMark/>
          </w:tcPr>
          <w:p w14:paraId="274CE6E5" w14:textId="5A7A3425" w:rsidR="00BD597A" w:rsidRPr="00BD597A" w:rsidRDefault="00B617C3" w:rsidP="00BD597A">
            <w:pPr>
              <w:pStyle w:val="Tabletext"/>
              <w:rPr>
                <w:lang w:eastAsia="zh-CN" w:bidi="th-TH"/>
              </w:rPr>
            </w:pPr>
            <w:r>
              <w:rPr>
                <w:lang w:eastAsia="zh-CN" w:bidi="th-TH"/>
              </w:rPr>
              <w:t>0</w:t>
            </w:r>
          </w:p>
        </w:tc>
        <w:tc>
          <w:tcPr>
            <w:tcW w:w="2126" w:type="dxa"/>
            <w:shd w:val="clear" w:color="auto" w:fill="auto"/>
            <w:noWrap/>
            <w:vAlign w:val="bottom"/>
            <w:hideMark/>
          </w:tcPr>
          <w:p w14:paraId="4C429477" w14:textId="77777777" w:rsidR="00BD597A" w:rsidRPr="00BD597A" w:rsidRDefault="00BD597A" w:rsidP="00BD597A">
            <w:pPr>
              <w:pStyle w:val="Tabletext"/>
              <w:rPr>
                <w:lang w:eastAsia="zh-CN" w:bidi="th-TH"/>
              </w:rPr>
            </w:pPr>
            <w:r w:rsidRPr="00BD597A">
              <w:rPr>
                <w:lang w:eastAsia="zh-CN" w:bidi="th-TH"/>
              </w:rPr>
              <w:t>2</w:t>
            </w:r>
          </w:p>
        </w:tc>
      </w:tr>
      <w:tr w:rsidR="00BD597A" w:rsidRPr="00BD597A" w14:paraId="3F839711" w14:textId="77777777" w:rsidTr="00B617C3">
        <w:trPr>
          <w:trHeight w:val="285"/>
        </w:trPr>
        <w:tc>
          <w:tcPr>
            <w:tcW w:w="4980" w:type="dxa"/>
            <w:shd w:val="clear" w:color="auto" w:fill="auto"/>
            <w:noWrap/>
            <w:vAlign w:val="bottom"/>
            <w:hideMark/>
          </w:tcPr>
          <w:p w14:paraId="7790E182" w14:textId="77777777" w:rsidR="00BD597A" w:rsidRPr="00BD597A" w:rsidRDefault="00BD597A" w:rsidP="00BD597A">
            <w:pPr>
              <w:pStyle w:val="Tabletext"/>
              <w:rPr>
                <w:lang w:eastAsia="zh-CN" w:bidi="th-TH"/>
              </w:rPr>
            </w:pPr>
            <w:r w:rsidRPr="00BD597A">
              <w:rPr>
                <w:lang w:eastAsia="zh-CN" w:bidi="th-TH"/>
              </w:rPr>
              <w:t>Protection of children in the criminal process</w:t>
            </w:r>
          </w:p>
        </w:tc>
        <w:tc>
          <w:tcPr>
            <w:tcW w:w="1966" w:type="dxa"/>
            <w:shd w:val="clear" w:color="auto" w:fill="auto"/>
            <w:noWrap/>
            <w:vAlign w:val="bottom"/>
            <w:hideMark/>
          </w:tcPr>
          <w:p w14:paraId="0C2835CF" w14:textId="77777777" w:rsidR="00BD597A" w:rsidRPr="00BD597A" w:rsidRDefault="00BD597A" w:rsidP="00BD597A">
            <w:pPr>
              <w:pStyle w:val="Tabletext"/>
              <w:rPr>
                <w:lang w:eastAsia="zh-CN" w:bidi="th-TH"/>
              </w:rPr>
            </w:pPr>
            <w:r w:rsidRPr="00BD597A">
              <w:rPr>
                <w:lang w:eastAsia="zh-CN" w:bidi="th-TH"/>
              </w:rPr>
              <w:t>1</w:t>
            </w:r>
          </w:p>
        </w:tc>
        <w:tc>
          <w:tcPr>
            <w:tcW w:w="2126" w:type="dxa"/>
            <w:shd w:val="clear" w:color="auto" w:fill="auto"/>
            <w:noWrap/>
            <w:vAlign w:val="bottom"/>
            <w:hideMark/>
          </w:tcPr>
          <w:p w14:paraId="7DA50A28" w14:textId="77777777" w:rsidR="00BD597A" w:rsidRPr="00BD597A" w:rsidRDefault="00BD597A" w:rsidP="00BD597A">
            <w:pPr>
              <w:pStyle w:val="Tabletext"/>
              <w:rPr>
                <w:lang w:eastAsia="zh-CN" w:bidi="th-TH"/>
              </w:rPr>
            </w:pPr>
            <w:r w:rsidRPr="00BD597A">
              <w:rPr>
                <w:lang w:eastAsia="zh-CN" w:bidi="th-TH"/>
              </w:rPr>
              <w:t>1</w:t>
            </w:r>
          </w:p>
        </w:tc>
      </w:tr>
      <w:tr w:rsidR="00BD597A" w:rsidRPr="00BD597A" w14:paraId="358245FD" w14:textId="77777777" w:rsidTr="00B617C3">
        <w:trPr>
          <w:trHeight w:val="285"/>
        </w:trPr>
        <w:tc>
          <w:tcPr>
            <w:tcW w:w="4980" w:type="dxa"/>
            <w:shd w:val="clear" w:color="auto" w:fill="auto"/>
            <w:noWrap/>
            <w:vAlign w:val="bottom"/>
            <w:hideMark/>
          </w:tcPr>
          <w:p w14:paraId="36474ECD" w14:textId="77777777" w:rsidR="00BD597A" w:rsidRPr="00BD597A" w:rsidRDefault="00BD597A" w:rsidP="00BD597A">
            <w:pPr>
              <w:pStyle w:val="Tabletext"/>
              <w:rPr>
                <w:lang w:eastAsia="zh-CN" w:bidi="th-TH"/>
              </w:rPr>
            </w:pPr>
            <w:r w:rsidRPr="00BD597A">
              <w:rPr>
                <w:lang w:eastAsia="zh-CN" w:bidi="th-TH"/>
              </w:rPr>
              <w:t>Protection from retrospective criminal laws</w:t>
            </w:r>
          </w:p>
        </w:tc>
        <w:tc>
          <w:tcPr>
            <w:tcW w:w="1966" w:type="dxa"/>
            <w:shd w:val="clear" w:color="auto" w:fill="auto"/>
            <w:noWrap/>
            <w:vAlign w:val="bottom"/>
            <w:hideMark/>
          </w:tcPr>
          <w:p w14:paraId="68A6F054" w14:textId="1D2F5D4A" w:rsidR="00BD597A" w:rsidRPr="00BD597A" w:rsidRDefault="00B617C3" w:rsidP="00BD597A">
            <w:pPr>
              <w:pStyle w:val="Tabletext"/>
              <w:rPr>
                <w:lang w:eastAsia="zh-CN" w:bidi="th-TH"/>
              </w:rPr>
            </w:pPr>
            <w:r>
              <w:rPr>
                <w:lang w:eastAsia="zh-CN" w:bidi="th-TH"/>
              </w:rPr>
              <w:t>0</w:t>
            </w:r>
          </w:p>
        </w:tc>
        <w:tc>
          <w:tcPr>
            <w:tcW w:w="2126" w:type="dxa"/>
            <w:shd w:val="clear" w:color="auto" w:fill="auto"/>
            <w:noWrap/>
            <w:vAlign w:val="bottom"/>
            <w:hideMark/>
          </w:tcPr>
          <w:p w14:paraId="675EA8E5" w14:textId="77777777" w:rsidR="00BD597A" w:rsidRPr="00BD597A" w:rsidRDefault="00BD597A" w:rsidP="00BD597A">
            <w:pPr>
              <w:pStyle w:val="Tabletext"/>
              <w:rPr>
                <w:lang w:eastAsia="zh-CN" w:bidi="th-TH"/>
              </w:rPr>
            </w:pPr>
            <w:r w:rsidRPr="00BD597A">
              <w:rPr>
                <w:lang w:eastAsia="zh-CN" w:bidi="th-TH"/>
              </w:rPr>
              <w:t>1</w:t>
            </w:r>
          </w:p>
        </w:tc>
      </w:tr>
    </w:tbl>
    <w:p w14:paraId="7C354C69" w14:textId="77777777" w:rsidR="00BD597A" w:rsidRDefault="00BD597A" w:rsidP="00BD597A"/>
    <w:p w14:paraId="4C869325" w14:textId="77777777" w:rsidR="00BD597A" w:rsidRPr="00BD597A" w:rsidRDefault="00BD597A" w:rsidP="00BD597A"/>
    <w:p w14:paraId="7EBE787D" w14:textId="67AEA0D3" w:rsidR="00155D28" w:rsidRDefault="00155D28" w:rsidP="00155D28">
      <w:pPr>
        <w:pStyle w:val="Caption"/>
      </w:pPr>
      <w:r>
        <w:t xml:space="preserve">Table </w:t>
      </w:r>
      <w:r w:rsidR="004105E3">
        <w:t>1</w:t>
      </w:r>
      <w:r w:rsidR="00B132DB">
        <w:t>2</w:t>
      </w:r>
      <w:r>
        <w:t xml:space="preserve">: </w:t>
      </w:r>
      <w:r w:rsidR="00D728F4">
        <w:t>H</w:t>
      </w:r>
      <w:r>
        <w:t xml:space="preserve">uman rights complaints by sector – inclusive of piggy-back complaints and human rights only complaints, </w:t>
      </w:r>
      <w:r w:rsidR="007D27F7">
        <w:t>2022-23</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4140"/>
        <w:gridCol w:w="2277"/>
        <w:gridCol w:w="2609"/>
      </w:tblGrid>
      <w:tr w:rsidR="00075A3C" w:rsidRPr="00D14DE5" w14:paraId="466CAB69" w14:textId="662481A1" w:rsidTr="00150FCB">
        <w:trPr>
          <w:tblHeader/>
        </w:trPr>
        <w:tc>
          <w:tcPr>
            <w:tcW w:w="4140" w:type="dxa"/>
          </w:tcPr>
          <w:p w14:paraId="6C213F9B" w14:textId="77777777" w:rsidR="00075A3C" w:rsidRPr="0093448F" w:rsidRDefault="00075A3C" w:rsidP="00AD4F89">
            <w:pPr>
              <w:pStyle w:val="Tableheading"/>
              <w:rPr>
                <w:color w:val="373D41"/>
              </w:rPr>
            </w:pPr>
            <w:r w:rsidRPr="0093448F">
              <w:rPr>
                <w:color w:val="373D41"/>
              </w:rPr>
              <w:t>Public entity by sector</w:t>
            </w:r>
          </w:p>
        </w:tc>
        <w:tc>
          <w:tcPr>
            <w:tcW w:w="2277" w:type="dxa"/>
          </w:tcPr>
          <w:p w14:paraId="5292023C" w14:textId="77777777" w:rsidR="00075A3C" w:rsidRPr="0093448F" w:rsidRDefault="00075A3C" w:rsidP="00AD4F89">
            <w:pPr>
              <w:pStyle w:val="Tableheading"/>
              <w:rPr>
                <w:color w:val="373D41"/>
              </w:rPr>
            </w:pPr>
            <w:r w:rsidRPr="0093448F">
              <w:rPr>
                <w:color w:val="373D41"/>
              </w:rPr>
              <w:t>No. finalised complaints</w:t>
            </w:r>
          </w:p>
        </w:tc>
        <w:tc>
          <w:tcPr>
            <w:tcW w:w="2609" w:type="dxa"/>
          </w:tcPr>
          <w:p w14:paraId="218DE92A" w14:textId="5EF240A8" w:rsidR="00075A3C" w:rsidRPr="00673307" w:rsidRDefault="00075A3C" w:rsidP="00AD4F89">
            <w:pPr>
              <w:pStyle w:val="Tableheading"/>
              <w:rPr>
                <w:color w:val="373D41"/>
              </w:rPr>
            </w:pPr>
            <w:r>
              <w:rPr>
                <w:color w:val="373D41"/>
              </w:rPr>
              <w:t>No. accepted and finalised complaints</w:t>
            </w:r>
          </w:p>
        </w:tc>
      </w:tr>
      <w:tr w:rsidR="00075A3C" w:rsidRPr="008A00EB" w14:paraId="23F8318A" w14:textId="495AA080" w:rsidTr="00150FCB">
        <w:tc>
          <w:tcPr>
            <w:tcW w:w="4140" w:type="dxa"/>
          </w:tcPr>
          <w:p w14:paraId="51F8BF66" w14:textId="1F4D3B96" w:rsidR="00075A3C" w:rsidRPr="001E0555" w:rsidRDefault="00B12422" w:rsidP="00AD4F89">
            <w:pPr>
              <w:pStyle w:val="Tabletext"/>
            </w:pPr>
            <w:r w:rsidRPr="00AB08D5">
              <w:t>Work</w:t>
            </w:r>
          </w:p>
        </w:tc>
        <w:tc>
          <w:tcPr>
            <w:tcW w:w="2277" w:type="dxa"/>
          </w:tcPr>
          <w:p w14:paraId="4ED3873E" w14:textId="4EC531A6" w:rsidR="00075A3C" w:rsidRPr="001E0555" w:rsidRDefault="00B12422" w:rsidP="00AD4F89">
            <w:pPr>
              <w:pStyle w:val="Tabletext"/>
            </w:pPr>
            <w:r w:rsidRPr="00AB08D5">
              <w:t>68</w:t>
            </w:r>
          </w:p>
        </w:tc>
        <w:tc>
          <w:tcPr>
            <w:tcW w:w="2609" w:type="dxa"/>
          </w:tcPr>
          <w:p w14:paraId="34CC2019" w14:textId="11F57EFE" w:rsidR="00075A3C" w:rsidRDefault="00B12422" w:rsidP="00AD4F89">
            <w:pPr>
              <w:pStyle w:val="Tabletext"/>
            </w:pPr>
            <w:r w:rsidRPr="00AB08D5">
              <w:t>189</w:t>
            </w:r>
          </w:p>
        </w:tc>
      </w:tr>
      <w:tr w:rsidR="00075A3C" w:rsidRPr="008A00EB" w14:paraId="3452E64C" w14:textId="469886FF" w:rsidTr="00150FCB">
        <w:tc>
          <w:tcPr>
            <w:tcW w:w="4140" w:type="dxa"/>
          </w:tcPr>
          <w:p w14:paraId="039130B6" w14:textId="5E5567CD" w:rsidR="00075A3C" w:rsidRPr="001E0555" w:rsidRDefault="00B12422" w:rsidP="00AD4F89">
            <w:pPr>
              <w:pStyle w:val="Tabletext"/>
            </w:pPr>
            <w:r w:rsidRPr="00AB08D5">
              <w:t>Health</w:t>
            </w:r>
          </w:p>
        </w:tc>
        <w:tc>
          <w:tcPr>
            <w:tcW w:w="2277" w:type="dxa"/>
          </w:tcPr>
          <w:p w14:paraId="740664B8" w14:textId="6B3B5A81" w:rsidR="00075A3C" w:rsidRPr="001E0555" w:rsidRDefault="00B12422" w:rsidP="00AD4F89">
            <w:pPr>
              <w:pStyle w:val="Tabletext"/>
            </w:pPr>
            <w:r w:rsidRPr="00AB08D5">
              <w:t>45</w:t>
            </w:r>
          </w:p>
        </w:tc>
        <w:tc>
          <w:tcPr>
            <w:tcW w:w="2609" w:type="dxa"/>
          </w:tcPr>
          <w:p w14:paraId="647FB449" w14:textId="69CE7C10" w:rsidR="00075A3C" w:rsidRDefault="00B12422" w:rsidP="00AD4F89">
            <w:pPr>
              <w:pStyle w:val="Tabletext"/>
            </w:pPr>
            <w:r w:rsidRPr="00AB08D5">
              <w:t>34</w:t>
            </w:r>
          </w:p>
        </w:tc>
      </w:tr>
      <w:tr w:rsidR="00075A3C" w:rsidRPr="008A00EB" w14:paraId="6C7C66B2" w14:textId="0F7EA869" w:rsidTr="00150FCB">
        <w:tc>
          <w:tcPr>
            <w:tcW w:w="4140" w:type="dxa"/>
          </w:tcPr>
          <w:p w14:paraId="6B59CA66" w14:textId="3C19B2D0" w:rsidR="00075A3C" w:rsidRPr="001E0555" w:rsidRDefault="00B12422" w:rsidP="00AD4F89">
            <w:pPr>
              <w:pStyle w:val="Tabletext"/>
            </w:pPr>
            <w:r w:rsidRPr="00AB08D5">
              <w:t>Police</w:t>
            </w:r>
          </w:p>
        </w:tc>
        <w:tc>
          <w:tcPr>
            <w:tcW w:w="2277" w:type="dxa"/>
          </w:tcPr>
          <w:p w14:paraId="6EB68E42" w14:textId="7ABF24F5" w:rsidR="00075A3C" w:rsidRPr="001E0555" w:rsidRDefault="00B12422" w:rsidP="00AD4F89">
            <w:pPr>
              <w:pStyle w:val="Tabletext"/>
            </w:pPr>
            <w:r w:rsidRPr="00AB08D5">
              <w:t>38</w:t>
            </w:r>
          </w:p>
        </w:tc>
        <w:tc>
          <w:tcPr>
            <w:tcW w:w="2609" w:type="dxa"/>
          </w:tcPr>
          <w:p w14:paraId="090F7C1F" w14:textId="339FC87D" w:rsidR="00075A3C" w:rsidRDefault="00B12422" w:rsidP="00AD4F89">
            <w:pPr>
              <w:pStyle w:val="Tabletext"/>
            </w:pPr>
            <w:r w:rsidRPr="00AB08D5">
              <w:t>29</w:t>
            </w:r>
          </w:p>
        </w:tc>
      </w:tr>
      <w:tr w:rsidR="00075A3C" w:rsidRPr="008A00EB" w14:paraId="24C1639E" w14:textId="6ADE95DF" w:rsidTr="00150FCB">
        <w:tc>
          <w:tcPr>
            <w:tcW w:w="4140" w:type="dxa"/>
          </w:tcPr>
          <w:p w14:paraId="7B7CAA14" w14:textId="58826332" w:rsidR="00075A3C" w:rsidRPr="001E0555" w:rsidRDefault="00B12422" w:rsidP="00AD4F89">
            <w:pPr>
              <w:pStyle w:val="Tabletext"/>
            </w:pPr>
            <w:r w:rsidRPr="00AB08D5">
              <w:t>Corrections</w:t>
            </w:r>
          </w:p>
        </w:tc>
        <w:tc>
          <w:tcPr>
            <w:tcW w:w="2277" w:type="dxa"/>
          </w:tcPr>
          <w:p w14:paraId="7895C55C" w14:textId="147C1099" w:rsidR="00075A3C" w:rsidRPr="001E0555" w:rsidRDefault="00B12422" w:rsidP="00AD4F89">
            <w:pPr>
              <w:pStyle w:val="Tabletext"/>
            </w:pPr>
            <w:r w:rsidRPr="00AB08D5">
              <w:t>25</w:t>
            </w:r>
          </w:p>
        </w:tc>
        <w:tc>
          <w:tcPr>
            <w:tcW w:w="2609" w:type="dxa"/>
          </w:tcPr>
          <w:p w14:paraId="78286AA5" w14:textId="619D15E6" w:rsidR="00075A3C" w:rsidRDefault="00B12422" w:rsidP="00AD4F89">
            <w:pPr>
              <w:pStyle w:val="Tabletext"/>
            </w:pPr>
            <w:r w:rsidRPr="00AB08D5">
              <w:t>27</w:t>
            </w:r>
          </w:p>
        </w:tc>
      </w:tr>
      <w:tr w:rsidR="00075A3C" w:rsidRPr="008A00EB" w14:paraId="48AD02F3" w14:textId="2A94DF99" w:rsidTr="00150FCB">
        <w:tc>
          <w:tcPr>
            <w:tcW w:w="4140" w:type="dxa"/>
          </w:tcPr>
          <w:p w14:paraId="2A176E5B" w14:textId="4C8177D3" w:rsidR="00075A3C" w:rsidRPr="001E0555" w:rsidRDefault="00B12422" w:rsidP="00AD4F89">
            <w:pPr>
              <w:pStyle w:val="Tabletext"/>
            </w:pPr>
            <w:r w:rsidRPr="00AB08D5">
              <w:t>Other</w:t>
            </w:r>
          </w:p>
        </w:tc>
        <w:tc>
          <w:tcPr>
            <w:tcW w:w="2277" w:type="dxa"/>
          </w:tcPr>
          <w:p w14:paraId="5FF1573F" w14:textId="03763C00" w:rsidR="00075A3C" w:rsidRPr="001E0555" w:rsidRDefault="00B12422" w:rsidP="00AD4F89">
            <w:pPr>
              <w:pStyle w:val="Tabletext"/>
            </w:pPr>
            <w:r w:rsidRPr="00AB08D5">
              <w:t>24</w:t>
            </w:r>
          </w:p>
        </w:tc>
        <w:tc>
          <w:tcPr>
            <w:tcW w:w="2609" w:type="dxa"/>
          </w:tcPr>
          <w:p w14:paraId="2C52BD63" w14:textId="19076AA1" w:rsidR="00075A3C" w:rsidRDefault="00B12422" w:rsidP="00AD4F89">
            <w:pPr>
              <w:pStyle w:val="Tabletext"/>
            </w:pPr>
            <w:r w:rsidRPr="00AB08D5">
              <w:t>25</w:t>
            </w:r>
          </w:p>
        </w:tc>
      </w:tr>
      <w:tr w:rsidR="00075A3C" w:rsidRPr="008A00EB" w14:paraId="6B97374F" w14:textId="0B150C82" w:rsidTr="00150FCB">
        <w:tc>
          <w:tcPr>
            <w:tcW w:w="4140" w:type="dxa"/>
          </w:tcPr>
          <w:p w14:paraId="3056EFCE" w14:textId="293185C7" w:rsidR="00075A3C" w:rsidRPr="001E0555" w:rsidRDefault="00B12422" w:rsidP="00AD4F89">
            <w:pPr>
              <w:pStyle w:val="Tabletext"/>
            </w:pPr>
            <w:r w:rsidRPr="00AB08D5">
              <w:t>Education</w:t>
            </w:r>
          </w:p>
        </w:tc>
        <w:tc>
          <w:tcPr>
            <w:tcW w:w="2277" w:type="dxa"/>
          </w:tcPr>
          <w:p w14:paraId="123A8F46" w14:textId="6EDCADA9" w:rsidR="00075A3C" w:rsidRPr="001E0555" w:rsidRDefault="00B12422" w:rsidP="00AD4F89">
            <w:pPr>
              <w:pStyle w:val="Tabletext"/>
            </w:pPr>
            <w:r w:rsidRPr="00AB08D5">
              <w:t>28</w:t>
            </w:r>
          </w:p>
        </w:tc>
        <w:tc>
          <w:tcPr>
            <w:tcW w:w="2609" w:type="dxa"/>
          </w:tcPr>
          <w:p w14:paraId="418D829C" w14:textId="330B3392" w:rsidR="00075A3C" w:rsidRDefault="00B12422" w:rsidP="00AD4F89">
            <w:pPr>
              <w:pStyle w:val="Tabletext"/>
            </w:pPr>
            <w:r w:rsidRPr="00AB08D5">
              <w:t>4</w:t>
            </w:r>
          </w:p>
        </w:tc>
      </w:tr>
      <w:tr w:rsidR="00075A3C" w:rsidRPr="008A00EB" w14:paraId="529E3385" w14:textId="1077BB4C" w:rsidTr="00150FCB">
        <w:tc>
          <w:tcPr>
            <w:tcW w:w="4140" w:type="dxa"/>
          </w:tcPr>
          <w:p w14:paraId="2331CB76" w14:textId="0244D8A6" w:rsidR="00075A3C" w:rsidRPr="001E0555" w:rsidRDefault="00B12422" w:rsidP="00AD4F89">
            <w:pPr>
              <w:pStyle w:val="Tabletext"/>
            </w:pPr>
            <w:r w:rsidRPr="00AB08D5">
              <w:t>Council</w:t>
            </w:r>
          </w:p>
        </w:tc>
        <w:tc>
          <w:tcPr>
            <w:tcW w:w="2277" w:type="dxa"/>
          </w:tcPr>
          <w:p w14:paraId="485727C9" w14:textId="4FEF2068" w:rsidR="00075A3C" w:rsidRPr="001E0555" w:rsidRDefault="00B12422" w:rsidP="00AD4F89">
            <w:pPr>
              <w:pStyle w:val="Tabletext"/>
            </w:pPr>
            <w:r w:rsidRPr="00AB08D5">
              <w:t>12</w:t>
            </w:r>
          </w:p>
        </w:tc>
        <w:tc>
          <w:tcPr>
            <w:tcW w:w="2609" w:type="dxa"/>
          </w:tcPr>
          <w:p w14:paraId="5C58FBAB" w14:textId="5B55CCCB" w:rsidR="00075A3C" w:rsidRDefault="00C21797" w:rsidP="00AD4F89">
            <w:pPr>
              <w:pStyle w:val="Tabletext"/>
            </w:pPr>
            <w:r>
              <w:t>13</w:t>
            </w:r>
          </w:p>
        </w:tc>
      </w:tr>
      <w:tr w:rsidR="00075A3C" w:rsidRPr="008A00EB" w14:paraId="0EE94947" w14:textId="725DFDD8" w:rsidTr="00150FCB">
        <w:tc>
          <w:tcPr>
            <w:tcW w:w="4140" w:type="dxa"/>
          </w:tcPr>
          <w:p w14:paraId="1A2B4591" w14:textId="29E9F3F5" w:rsidR="00075A3C" w:rsidRPr="001E0555" w:rsidRDefault="00B12422" w:rsidP="00AD4F89">
            <w:pPr>
              <w:pStyle w:val="Tabletext"/>
            </w:pPr>
            <w:r w:rsidRPr="00AB08D5">
              <w:t>Accommodation/Housing</w:t>
            </w:r>
          </w:p>
        </w:tc>
        <w:tc>
          <w:tcPr>
            <w:tcW w:w="2277" w:type="dxa"/>
          </w:tcPr>
          <w:p w14:paraId="091893C3" w14:textId="4207B4C9" w:rsidR="00075A3C" w:rsidRPr="001E0555" w:rsidRDefault="00B12422" w:rsidP="00AD4F89">
            <w:pPr>
              <w:pStyle w:val="Tabletext"/>
            </w:pPr>
            <w:r w:rsidRPr="00AB08D5">
              <w:t>14</w:t>
            </w:r>
          </w:p>
        </w:tc>
        <w:tc>
          <w:tcPr>
            <w:tcW w:w="2609" w:type="dxa"/>
          </w:tcPr>
          <w:p w14:paraId="1AE0305F" w14:textId="2C1D5188" w:rsidR="00075A3C" w:rsidRDefault="00B12422" w:rsidP="00AD4F89">
            <w:pPr>
              <w:pStyle w:val="Tabletext"/>
            </w:pPr>
            <w:r w:rsidRPr="00AB08D5">
              <w:t>4</w:t>
            </w:r>
          </w:p>
        </w:tc>
      </w:tr>
      <w:tr w:rsidR="00075A3C" w:rsidRPr="008A00EB" w14:paraId="27A42903" w14:textId="359B92E6" w:rsidTr="00150FCB">
        <w:tc>
          <w:tcPr>
            <w:tcW w:w="4140" w:type="dxa"/>
          </w:tcPr>
          <w:p w14:paraId="26ACED6E" w14:textId="1716401A" w:rsidR="00075A3C" w:rsidRPr="001E0555" w:rsidRDefault="00B12422" w:rsidP="00AD4F89">
            <w:pPr>
              <w:pStyle w:val="Tabletext"/>
            </w:pPr>
            <w:r w:rsidRPr="00AB08D5">
              <w:t>Child Safety</w:t>
            </w:r>
          </w:p>
        </w:tc>
        <w:tc>
          <w:tcPr>
            <w:tcW w:w="2277" w:type="dxa"/>
          </w:tcPr>
          <w:p w14:paraId="531D571F" w14:textId="372608E3" w:rsidR="00075A3C" w:rsidRPr="001E0555" w:rsidRDefault="00B12422" w:rsidP="00AD4F89">
            <w:pPr>
              <w:pStyle w:val="Tabletext"/>
            </w:pPr>
            <w:r w:rsidRPr="00AB08D5">
              <w:t>9</w:t>
            </w:r>
          </w:p>
        </w:tc>
        <w:tc>
          <w:tcPr>
            <w:tcW w:w="2609" w:type="dxa"/>
          </w:tcPr>
          <w:p w14:paraId="2C5F625D" w14:textId="46C0C810" w:rsidR="00075A3C" w:rsidRDefault="00C21797" w:rsidP="00AD4F89">
            <w:pPr>
              <w:pStyle w:val="Tabletext"/>
            </w:pPr>
            <w:r>
              <w:t>8</w:t>
            </w:r>
          </w:p>
        </w:tc>
      </w:tr>
      <w:tr w:rsidR="00075A3C" w:rsidRPr="008A00EB" w14:paraId="1C866676" w14:textId="76690F6D" w:rsidTr="00150FCB">
        <w:tc>
          <w:tcPr>
            <w:tcW w:w="4140" w:type="dxa"/>
          </w:tcPr>
          <w:p w14:paraId="5FC62F61" w14:textId="4BE0C569" w:rsidR="00075A3C" w:rsidRPr="005024E7" w:rsidRDefault="00B12422" w:rsidP="00AD4F89">
            <w:pPr>
              <w:pStyle w:val="Tabletext"/>
            </w:pPr>
            <w:r w:rsidRPr="00AB08D5">
              <w:t>Not a public entity</w:t>
            </w:r>
          </w:p>
        </w:tc>
        <w:tc>
          <w:tcPr>
            <w:tcW w:w="2277" w:type="dxa"/>
          </w:tcPr>
          <w:p w14:paraId="51148D87" w14:textId="2F666B79" w:rsidR="00075A3C" w:rsidRPr="001E0555" w:rsidRDefault="00446DF1" w:rsidP="00AD4F89">
            <w:pPr>
              <w:pStyle w:val="Tabletext"/>
              <w:rPr>
                <w:lang w:val="en-GB"/>
              </w:rPr>
            </w:pPr>
            <w:r>
              <w:t>0</w:t>
            </w:r>
          </w:p>
        </w:tc>
        <w:tc>
          <w:tcPr>
            <w:tcW w:w="2609" w:type="dxa"/>
          </w:tcPr>
          <w:p w14:paraId="3781CC79" w14:textId="3B428083" w:rsidR="00075A3C" w:rsidRDefault="00B12422" w:rsidP="00AD4F89">
            <w:pPr>
              <w:pStyle w:val="Tabletext"/>
              <w:rPr>
                <w:lang w:val="en-GB"/>
              </w:rPr>
            </w:pPr>
            <w:r w:rsidRPr="00AB08D5">
              <w:t>16</w:t>
            </w:r>
          </w:p>
        </w:tc>
      </w:tr>
      <w:tr w:rsidR="00075A3C" w:rsidRPr="008A00EB" w14:paraId="54B21398" w14:textId="0F28A98B" w:rsidTr="00150FCB">
        <w:tc>
          <w:tcPr>
            <w:tcW w:w="4140" w:type="dxa"/>
          </w:tcPr>
          <w:p w14:paraId="6B157E5A" w14:textId="69246E25" w:rsidR="00075A3C" w:rsidRPr="001E0555" w:rsidRDefault="00B12422" w:rsidP="00AD4F89">
            <w:pPr>
              <w:pStyle w:val="Tabletext"/>
            </w:pPr>
            <w:r w:rsidRPr="00AB08D5">
              <w:t>Transport</w:t>
            </w:r>
          </w:p>
        </w:tc>
        <w:tc>
          <w:tcPr>
            <w:tcW w:w="2277" w:type="dxa"/>
          </w:tcPr>
          <w:p w14:paraId="329D3975" w14:textId="361536EC" w:rsidR="00075A3C" w:rsidRPr="001E0555" w:rsidRDefault="00B12422" w:rsidP="00AD4F89">
            <w:pPr>
              <w:pStyle w:val="Tabletext"/>
            </w:pPr>
            <w:r w:rsidRPr="00AB08D5">
              <w:t>5</w:t>
            </w:r>
          </w:p>
        </w:tc>
        <w:tc>
          <w:tcPr>
            <w:tcW w:w="2609" w:type="dxa"/>
          </w:tcPr>
          <w:p w14:paraId="25FCF225" w14:textId="0E2810A3" w:rsidR="00075A3C" w:rsidRDefault="00B12422" w:rsidP="00AD4F89">
            <w:pPr>
              <w:pStyle w:val="Tabletext"/>
            </w:pPr>
            <w:r w:rsidRPr="00AB08D5">
              <w:t>1</w:t>
            </w:r>
          </w:p>
        </w:tc>
      </w:tr>
      <w:tr w:rsidR="00075A3C" w:rsidRPr="008A00EB" w14:paraId="5884C62E" w14:textId="0E0D029C" w:rsidTr="00150FCB">
        <w:tc>
          <w:tcPr>
            <w:tcW w:w="4140" w:type="dxa"/>
          </w:tcPr>
          <w:p w14:paraId="4EA6A31B" w14:textId="1C801E47" w:rsidR="00075A3C" w:rsidRPr="001E0555" w:rsidRDefault="00B12422" w:rsidP="00AD4F89">
            <w:pPr>
              <w:pStyle w:val="Tabletext"/>
            </w:pPr>
            <w:r w:rsidRPr="00AB08D5">
              <w:t>Disability</w:t>
            </w:r>
          </w:p>
        </w:tc>
        <w:tc>
          <w:tcPr>
            <w:tcW w:w="2277" w:type="dxa"/>
          </w:tcPr>
          <w:p w14:paraId="69CC2A6F" w14:textId="41D4B644" w:rsidR="00075A3C" w:rsidRPr="001E0555" w:rsidRDefault="00B12422" w:rsidP="00AD4F89">
            <w:pPr>
              <w:pStyle w:val="Tabletext"/>
            </w:pPr>
            <w:r w:rsidRPr="00AB08D5">
              <w:t>2</w:t>
            </w:r>
          </w:p>
        </w:tc>
        <w:tc>
          <w:tcPr>
            <w:tcW w:w="2609" w:type="dxa"/>
          </w:tcPr>
          <w:p w14:paraId="2429C130" w14:textId="60ED3EB8" w:rsidR="00075A3C" w:rsidRDefault="00B12422" w:rsidP="00AD4F89">
            <w:pPr>
              <w:pStyle w:val="Tabletext"/>
            </w:pPr>
            <w:r w:rsidRPr="00AB08D5">
              <w:t>4</w:t>
            </w:r>
          </w:p>
        </w:tc>
      </w:tr>
    </w:tbl>
    <w:p w14:paraId="421003A0" w14:textId="77777777" w:rsidR="00155D28" w:rsidRDefault="00155D28" w:rsidP="00AD4F89">
      <w:pPr>
        <w:pStyle w:val="Tabletext"/>
      </w:pPr>
    </w:p>
    <w:p w14:paraId="73DF24AC" w14:textId="77777777" w:rsidR="00D82C55" w:rsidRDefault="00D82C55">
      <w:pPr>
        <w:spacing w:after="160" w:line="259" w:lineRule="auto"/>
        <w:ind w:right="0"/>
        <w:rPr>
          <w:i/>
          <w:color w:val="000000" w:themeColor="text1"/>
          <w:szCs w:val="18"/>
        </w:rPr>
      </w:pPr>
      <w:r>
        <w:br w:type="page"/>
      </w:r>
    </w:p>
    <w:p w14:paraId="091501DA" w14:textId="499A9CB4" w:rsidR="00155D28" w:rsidRDefault="00155D28" w:rsidP="00155D28">
      <w:pPr>
        <w:pStyle w:val="Caption"/>
      </w:pPr>
      <w:r>
        <w:lastRenderedPageBreak/>
        <w:t xml:space="preserve">Table </w:t>
      </w:r>
      <w:r w:rsidR="001C6894">
        <w:t>1</w:t>
      </w:r>
      <w:r w:rsidR="00B132DB">
        <w:t>3</w:t>
      </w:r>
      <w:r>
        <w:t xml:space="preserve">: </w:t>
      </w:r>
      <w:r w:rsidR="00D728F4">
        <w:t>H</w:t>
      </w:r>
      <w:r>
        <w:t xml:space="preserve">uman rights complaints by sector – human rights only </w:t>
      </w:r>
      <w:r w:rsidRPr="003F02D1">
        <w:t xml:space="preserve">complaints, </w:t>
      </w:r>
    </w:p>
    <w:tbl>
      <w:tblPr>
        <w:tblpPr w:leftFromText="180" w:rightFromText="180" w:vertAnchor="text" w:tblpY="-65"/>
        <w:tblW w:w="9268" w:type="dxa"/>
        <w:tblBorders>
          <w:top w:val="single" w:sz="4" w:space="0" w:color="auto"/>
          <w:bottom w:val="single" w:sz="4" w:space="0" w:color="auto"/>
          <w:insideH w:val="single" w:sz="4" w:space="0" w:color="auto"/>
        </w:tblBorders>
        <w:tblLook w:val="04A0" w:firstRow="1" w:lastRow="0" w:firstColumn="1" w:lastColumn="0" w:noHBand="0" w:noVBand="1"/>
      </w:tblPr>
      <w:tblGrid>
        <w:gridCol w:w="4050"/>
        <w:gridCol w:w="2609"/>
        <w:gridCol w:w="2609"/>
      </w:tblGrid>
      <w:tr w:rsidR="00BB529D" w:rsidRPr="008A00EB" w14:paraId="2A2D081E" w14:textId="7ACD72C0" w:rsidTr="00BB529D">
        <w:tc>
          <w:tcPr>
            <w:tcW w:w="4050" w:type="dxa"/>
          </w:tcPr>
          <w:p w14:paraId="05F4C890" w14:textId="77777777" w:rsidR="00BB529D" w:rsidRPr="0093448F" w:rsidRDefault="00BB529D" w:rsidP="00BB529D">
            <w:pPr>
              <w:pStyle w:val="Tableheading"/>
              <w:rPr>
                <w:color w:val="373D41"/>
              </w:rPr>
            </w:pPr>
            <w:r w:rsidRPr="0093448F">
              <w:rPr>
                <w:color w:val="373D41"/>
              </w:rPr>
              <w:t>Public entity by sector</w:t>
            </w:r>
          </w:p>
        </w:tc>
        <w:tc>
          <w:tcPr>
            <w:tcW w:w="2609" w:type="dxa"/>
          </w:tcPr>
          <w:p w14:paraId="3F48C9E1" w14:textId="348FB756" w:rsidR="00BB529D" w:rsidRPr="00673307" w:rsidRDefault="00BB529D" w:rsidP="00BB529D">
            <w:pPr>
              <w:pStyle w:val="Tableheading"/>
              <w:rPr>
                <w:color w:val="373D41"/>
              </w:rPr>
            </w:pPr>
            <w:r>
              <w:rPr>
                <w:color w:val="373D41"/>
              </w:rPr>
              <w:t>No. of finalised complaints</w:t>
            </w:r>
          </w:p>
        </w:tc>
        <w:tc>
          <w:tcPr>
            <w:tcW w:w="2609" w:type="dxa"/>
          </w:tcPr>
          <w:p w14:paraId="36B817C0" w14:textId="4C26C5B4" w:rsidR="00BB529D" w:rsidRDefault="00BB529D" w:rsidP="00BB529D">
            <w:pPr>
              <w:pStyle w:val="Tableheading"/>
              <w:rPr>
                <w:color w:val="373D41"/>
              </w:rPr>
            </w:pPr>
            <w:r w:rsidRPr="0093448F">
              <w:rPr>
                <w:color w:val="373D41"/>
              </w:rPr>
              <w:t xml:space="preserve">No. </w:t>
            </w:r>
            <w:r>
              <w:rPr>
                <w:color w:val="373D41"/>
              </w:rPr>
              <w:t>accepted and finalised</w:t>
            </w:r>
            <w:r w:rsidRPr="0093448F">
              <w:rPr>
                <w:color w:val="373D41"/>
              </w:rPr>
              <w:t xml:space="preserve"> complaints</w:t>
            </w:r>
          </w:p>
        </w:tc>
      </w:tr>
      <w:tr w:rsidR="00BB529D" w:rsidRPr="008A00EB" w14:paraId="7A5CF725" w14:textId="1A0F99E0" w:rsidTr="00F455C3">
        <w:tc>
          <w:tcPr>
            <w:tcW w:w="4050" w:type="dxa"/>
            <w:vAlign w:val="bottom"/>
          </w:tcPr>
          <w:p w14:paraId="1C9D28D6" w14:textId="7B29B041" w:rsidR="00BB529D" w:rsidRPr="00B867DD" w:rsidRDefault="00BB529D" w:rsidP="00BB529D">
            <w:pPr>
              <w:pStyle w:val="Tabletext"/>
            </w:pPr>
            <w:r w:rsidRPr="008E6BCC">
              <w:t>Corrections</w:t>
            </w:r>
          </w:p>
        </w:tc>
        <w:tc>
          <w:tcPr>
            <w:tcW w:w="2609" w:type="dxa"/>
            <w:vAlign w:val="bottom"/>
          </w:tcPr>
          <w:p w14:paraId="35686B50" w14:textId="1AC98EF7" w:rsidR="00BB529D" w:rsidRDefault="00BB529D" w:rsidP="00BB529D">
            <w:pPr>
              <w:pStyle w:val="Tabletext"/>
            </w:pPr>
            <w:r w:rsidRPr="008E6BCC">
              <w:t>26</w:t>
            </w:r>
          </w:p>
        </w:tc>
        <w:tc>
          <w:tcPr>
            <w:tcW w:w="2609" w:type="dxa"/>
            <w:vAlign w:val="bottom"/>
          </w:tcPr>
          <w:p w14:paraId="638EE4B7" w14:textId="067B6608" w:rsidR="00BB529D" w:rsidRPr="008E6BCC" w:rsidRDefault="00BB529D" w:rsidP="00BB529D">
            <w:pPr>
              <w:pStyle w:val="Tabletext"/>
            </w:pPr>
            <w:r w:rsidRPr="008E6BCC">
              <w:t>21</w:t>
            </w:r>
          </w:p>
        </w:tc>
      </w:tr>
      <w:tr w:rsidR="00BB529D" w:rsidRPr="008A00EB" w14:paraId="1C8730B2" w14:textId="07113A6A" w:rsidTr="00F455C3">
        <w:tc>
          <w:tcPr>
            <w:tcW w:w="4050" w:type="dxa"/>
            <w:vAlign w:val="bottom"/>
          </w:tcPr>
          <w:p w14:paraId="5B82369C" w14:textId="417E6436" w:rsidR="00BB529D" w:rsidRPr="00B867DD" w:rsidRDefault="00BB529D" w:rsidP="00BB529D">
            <w:pPr>
              <w:pStyle w:val="Tabletext"/>
            </w:pPr>
            <w:r w:rsidRPr="008E6BCC">
              <w:t>Health</w:t>
            </w:r>
          </w:p>
        </w:tc>
        <w:tc>
          <w:tcPr>
            <w:tcW w:w="2609" w:type="dxa"/>
            <w:vAlign w:val="bottom"/>
          </w:tcPr>
          <w:p w14:paraId="1A5BF6DD" w14:textId="62FB48EB" w:rsidR="00BB529D" w:rsidRDefault="00BB529D" w:rsidP="00BB529D">
            <w:pPr>
              <w:pStyle w:val="Tabletext"/>
            </w:pPr>
            <w:r w:rsidRPr="008E6BCC">
              <w:t>32</w:t>
            </w:r>
          </w:p>
        </w:tc>
        <w:tc>
          <w:tcPr>
            <w:tcW w:w="2609" w:type="dxa"/>
            <w:vAlign w:val="bottom"/>
          </w:tcPr>
          <w:p w14:paraId="3AFA9BEC" w14:textId="4705FA00" w:rsidR="00BB529D" w:rsidRPr="008E6BCC" w:rsidRDefault="00BB529D" w:rsidP="00BB529D">
            <w:pPr>
              <w:pStyle w:val="Tabletext"/>
            </w:pPr>
            <w:r w:rsidRPr="008E6BCC">
              <w:t>14</w:t>
            </w:r>
          </w:p>
        </w:tc>
      </w:tr>
      <w:tr w:rsidR="00BB529D" w:rsidRPr="008A00EB" w14:paraId="2B237127" w14:textId="0204F2E1" w:rsidTr="00F455C3">
        <w:tc>
          <w:tcPr>
            <w:tcW w:w="4050" w:type="dxa"/>
            <w:vAlign w:val="bottom"/>
          </w:tcPr>
          <w:p w14:paraId="0963E353" w14:textId="5D2953E2" w:rsidR="00BB529D" w:rsidRPr="00B867DD" w:rsidRDefault="00BB529D" w:rsidP="00BB529D">
            <w:pPr>
              <w:pStyle w:val="Tabletext"/>
            </w:pPr>
            <w:r w:rsidRPr="008E6BCC">
              <w:t>Police</w:t>
            </w:r>
          </w:p>
        </w:tc>
        <w:tc>
          <w:tcPr>
            <w:tcW w:w="2609" w:type="dxa"/>
            <w:vAlign w:val="bottom"/>
          </w:tcPr>
          <w:p w14:paraId="73E23186" w14:textId="01A4975A" w:rsidR="00BB529D" w:rsidRDefault="00BB529D" w:rsidP="00BB529D">
            <w:pPr>
              <w:pStyle w:val="Tabletext"/>
            </w:pPr>
            <w:r w:rsidRPr="008E6BCC">
              <w:t>27</w:t>
            </w:r>
          </w:p>
        </w:tc>
        <w:tc>
          <w:tcPr>
            <w:tcW w:w="2609" w:type="dxa"/>
            <w:vAlign w:val="bottom"/>
          </w:tcPr>
          <w:p w14:paraId="12E66507" w14:textId="4B54BB93" w:rsidR="00BB529D" w:rsidRPr="008E6BCC" w:rsidRDefault="00BB529D" w:rsidP="00BB529D">
            <w:pPr>
              <w:pStyle w:val="Tabletext"/>
            </w:pPr>
            <w:r w:rsidRPr="008E6BCC">
              <w:t>12</w:t>
            </w:r>
          </w:p>
        </w:tc>
      </w:tr>
      <w:tr w:rsidR="00BB529D" w:rsidRPr="008A00EB" w14:paraId="5E58FE61" w14:textId="32ED70C2" w:rsidTr="00F455C3">
        <w:tc>
          <w:tcPr>
            <w:tcW w:w="4050" w:type="dxa"/>
            <w:vAlign w:val="bottom"/>
          </w:tcPr>
          <w:p w14:paraId="09B8A037" w14:textId="224F11D8" w:rsidR="00BB529D" w:rsidRPr="00B867DD" w:rsidRDefault="00BB529D" w:rsidP="00BB529D">
            <w:pPr>
              <w:pStyle w:val="Tabletext"/>
            </w:pPr>
            <w:r w:rsidRPr="008E6BCC">
              <w:t>Other</w:t>
            </w:r>
          </w:p>
        </w:tc>
        <w:tc>
          <w:tcPr>
            <w:tcW w:w="2609" w:type="dxa"/>
            <w:vAlign w:val="bottom"/>
          </w:tcPr>
          <w:p w14:paraId="1328D2EF" w14:textId="2972AA31" w:rsidR="00BB529D" w:rsidRDefault="00BB529D" w:rsidP="00BB529D">
            <w:pPr>
              <w:pStyle w:val="Tabletext"/>
            </w:pPr>
            <w:r w:rsidRPr="008E6BCC">
              <w:t>24</w:t>
            </w:r>
          </w:p>
        </w:tc>
        <w:tc>
          <w:tcPr>
            <w:tcW w:w="2609" w:type="dxa"/>
            <w:vAlign w:val="bottom"/>
          </w:tcPr>
          <w:p w14:paraId="5A0B80E4" w14:textId="0CACCD9F" w:rsidR="00BB529D" w:rsidRPr="008E6BCC" w:rsidRDefault="00BB529D" w:rsidP="00BB529D">
            <w:pPr>
              <w:pStyle w:val="Tabletext"/>
            </w:pPr>
            <w:r w:rsidRPr="008E6BCC">
              <w:t>4</w:t>
            </w:r>
          </w:p>
        </w:tc>
      </w:tr>
      <w:tr w:rsidR="00BB529D" w:rsidRPr="008A00EB" w14:paraId="22D8D750" w14:textId="162EE6F9" w:rsidTr="00F455C3">
        <w:tc>
          <w:tcPr>
            <w:tcW w:w="4050" w:type="dxa"/>
            <w:vAlign w:val="bottom"/>
          </w:tcPr>
          <w:p w14:paraId="1723C34E" w14:textId="2EF7F19E" w:rsidR="00BB529D" w:rsidRPr="00B867DD" w:rsidRDefault="00BB529D" w:rsidP="00BB529D">
            <w:pPr>
              <w:pStyle w:val="Tabletext"/>
            </w:pPr>
            <w:r w:rsidRPr="008E6BCC">
              <w:t>Work</w:t>
            </w:r>
          </w:p>
        </w:tc>
        <w:tc>
          <w:tcPr>
            <w:tcW w:w="2609" w:type="dxa"/>
            <w:vAlign w:val="bottom"/>
          </w:tcPr>
          <w:p w14:paraId="43919AF0" w14:textId="1F51C198" w:rsidR="00BB529D" w:rsidRDefault="00BB529D" w:rsidP="00BB529D">
            <w:pPr>
              <w:pStyle w:val="Tabletext"/>
            </w:pPr>
            <w:r w:rsidRPr="008E6BCC">
              <w:t>11</w:t>
            </w:r>
          </w:p>
        </w:tc>
        <w:tc>
          <w:tcPr>
            <w:tcW w:w="2609" w:type="dxa"/>
            <w:vAlign w:val="bottom"/>
          </w:tcPr>
          <w:p w14:paraId="205F9AC7" w14:textId="5C5910B8" w:rsidR="00BB529D" w:rsidRPr="008E6BCC" w:rsidRDefault="00BB529D" w:rsidP="00BB529D">
            <w:pPr>
              <w:pStyle w:val="Tabletext"/>
            </w:pPr>
            <w:r w:rsidRPr="008E6BCC">
              <w:t>7</w:t>
            </w:r>
          </w:p>
        </w:tc>
      </w:tr>
      <w:tr w:rsidR="00BB529D" w:rsidRPr="008A00EB" w14:paraId="74F1A5D9" w14:textId="2337C532" w:rsidTr="00F455C3">
        <w:tc>
          <w:tcPr>
            <w:tcW w:w="4050" w:type="dxa"/>
            <w:vAlign w:val="bottom"/>
          </w:tcPr>
          <w:p w14:paraId="73C8CFF5" w14:textId="1E7CA87B" w:rsidR="00BB529D" w:rsidRPr="00B867DD" w:rsidRDefault="00BB529D" w:rsidP="00BB529D">
            <w:pPr>
              <w:pStyle w:val="Tabletext"/>
            </w:pPr>
            <w:r w:rsidRPr="008E6BCC">
              <w:t>Councils</w:t>
            </w:r>
          </w:p>
        </w:tc>
        <w:tc>
          <w:tcPr>
            <w:tcW w:w="2609" w:type="dxa"/>
            <w:vAlign w:val="bottom"/>
          </w:tcPr>
          <w:p w14:paraId="11B7E9A7" w14:textId="6710B923" w:rsidR="00BB529D" w:rsidRDefault="00BB529D" w:rsidP="00BB529D">
            <w:pPr>
              <w:pStyle w:val="Tabletext"/>
            </w:pPr>
            <w:r w:rsidRPr="008E6BCC">
              <w:t>12</w:t>
            </w:r>
          </w:p>
        </w:tc>
        <w:tc>
          <w:tcPr>
            <w:tcW w:w="2609" w:type="dxa"/>
            <w:vAlign w:val="bottom"/>
          </w:tcPr>
          <w:p w14:paraId="2D94E15D" w14:textId="5FE35961" w:rsidR="00BB529D" w:rsidRPr="008E6BCC" w:rsidRDefault="00BB529D" w:rsidP="00BB529D">
            <w:pPr>
              <w:pStyle w:val="Tabletext"/>
            </w:pPr>
            <w:r w:rsidRPr="008E6BCC">
              <w:t>5</w:t>
            </w:r>
          </w:p>
        </w:tc>
      </w:tr>
      <w:tr w:rsidR="00BB529D" w:rsidRPr="008A00EB" w14:paraId="06ACC149" w14:textId="57899BF0" w:rsidTr="00F455C3">
        <w:tc>
          <w:tcPr>
            <w:tcW w:w="4050" w:type="dxa"/>
            <w:vAlign w:val="bottom"/>
          </w:tcPr>
          <w:p w14:paraId="75746134" w14:textId="079B6F80" w:rsidR="00BB529D" w:rsidRPr="00B867DD" w:rsidRDefault="00BB529D" w:rsidP="00BB529D">
            <w:pPr>
              <w:pStyle w:val="Tabletext"/>
            </w:pPr>
            <w:r w:rsidRPr="008E6BCC">
              <w:t>Not a public entity</w:t>
            </w:r>
          </w:p>
        </w:tc>
        <w:tc>
          <w:tcPr>
            <w:tcW w:w="2609" w:type="dxa"/>
            <w:vAlign w:val="bottom"/>
          </w:tcPr>
          <w:p w14:paraId="4FABFA7E" w14:textId="711137AC" w:rsidR="00BB529D" w:rsidRDefault="00BB529D" w:rsidP="00BB529D">
            <w:pPr>
              <w:pStyle w:val="Tabletext"/>
            </w:pPr>
            <w:r w:rsidRPr="008E6BCC">
              <w:t>14</w:t>
            </w:r>
          </w:p>
        </w:tc>
        <w:tc>
          <w:tcPr>
            <w:tcW w:w="2609" w:type="dxa"/>
            <w:vAlign w:val="bottom"/>
          </w:tcPr>
          <w:p w14:paraId="55302007" w14:textId="2FE8C5B7" w:rsidR="00BB529D" w:rsidRPr="008E6BCC" w:rsidRDefault="00BB529D" w:rsidP="00BB529D">
            <w:pPr>
              <w:pStyle w:val="Tabletext"/>
            </w:pPr>
            <w:r>
              <w:t>0</w:t>
            </w:r>
          </w:p>
        </w:tc>
      </w:tr>
      <w:tr w:rsidR="00BB529D" w:rsidRPr="008A00EB" w14:paraId="0144795F" w14:textId="52E853BC" w:rsidTr="00F455C3">
        <w:tc>
          <w:tcPr>
            <w:tcW w:w="4050" w:type="dxa"/>
            <w:vAlign w:val="bottom"/>
          </w:tcPr>
          <w:p w14:paraId="69454E75" w14:textId="3C91A7D6" w:rsidR="00BB529D" w:rsidRPr="00B867DD" w:rsidRDefault="00BB529D" w:rsidP="00BB529D">
            <w:pPr>
              <w:pStyle w:val="Tabletext"/>
            </w:pPr>
            <w:r w:rsidRPr="008E6BCC">
              <w:t>Child Safety</w:t>
            </w:r>
          </w:p>
        </w:tc>
        <w:tc>
          <w:tcPr>
            <w:tcW w:w="2609" w:type="dxa"/>
            <w:vAlign w:val="bottom"/>
          </w:tcPr>
          <w:p w14:paraId="546FEA23" w14:textId="55B59B86" w:rsidR="00BB529D" w:rsidRDefault="00BB529D" w:rsidP="00BB529D">
            <w:pPr>
              <w:pStyle w:val="Tabletext"/>
            </w:pPr>
            <w:r w:rsidRPr="008E6BCC">
              <w:t>9</w:t>
            </w:r>
          </w:p>
        </w:tc>
        <w:tc>
          <w:tcPr>
            <w:tcW w:w="2609" w:type="dxa"/>
            <w:vAlign w:val="bottom"/>
          </w:tcPr>
          <w:p w14:paraId="35E1456A" w14:textId="0FF5D167" w:rsidR="00BB529D" w:rsidRPr="008E6BCC" w:rsidRDefault="00BB529D" w:rsidP="00BB529D">
            <w:pPr>
              <w:pStyle w:val="Tabletext"/>
            </w:pPr>
            <w:r w:rsidRPr="008E6BCC">
              <w:t>3</w:t>
            </w:r>
          </w:p>
        </w:tc>
      </w:tr>
      <w:tr w:rsidR="00BB529D" w:rsidRPr="008A00EB" w14:paraId="71676065" w14:textId="5344F6FB" w:rsidTr="00F455C3">
        <w:tc>
          <w:tcPr>
            <w:tcW w:w="4050" w:type="dxa"/>
            <w:vAlign w:val="bottom"/>
          </w:tcPr>
          <w:p w14:paraId="3AF0D5A1" w14:textId="331C41DE" w:rsidR="00BB529D" w:rsidRPr="00B867DD" w:rsidRDefault="00BB529D" w:rsidP="00BB529D">
            <w:pPr>
              <w:pStyle w:val="Tabletext"/>
            </w:pPr>
            <w:r w:rsidRPr="008E6BCC">
              <w:t>Court Services</w:t>
            </w:r>
          </w:p>
        </w:tc>
        <w:tc>
          <w:tcPr>
            <w:tcW w:w="2609" w:type="dxa"/>
            <w:vAlign w:val="bottom"/>
          </w:tcPr>
          <w:p w14:paraId="4A711336" w14:textId="5E17A17C" w:rsidR="00BB529D" w:rsidRDefault="00BB529D" w:rsidP="00BB529D">
            <w:pPr>
              <w:pStyle w:val="Tabletext"/>
            </w:pPr>
            <w:r w:rsidRPr="008E6BCC">
              <w:t>11</w:t>
            </w:r>
          </w:p>
        </w:tc>
        <w:tc>
          <w:tcPr>
            <w:tcW w:w="2609" w:type="dxa"/>
            <w:vAlign w:val="bottom"/>
          </w:tcPr>
          <w:p w14:paraId="17C3D0D4" w14:textId="646F20AD" w:rsidR="00BB529D" w:rsidRPr="008E6BCC" w:rsidRDefault="00BB529D" w:rsidP="00BB529D">
            <w:pPr>
              <w:pStyle w:val="Tabletext"/>
            </w:pPr>
            <w:r>
              <w:t>0</w:t>
            </w:r>
          </w:p>
        </w:tc>
      </w:tr>
      <w:tr w:rsidR="00BB529D" w:rsidRPr="008A00EB" w14:paraId="36381A6E" w14:textId="6EAD895C" w:rsidTr="00F455C3">
        <w:tc>
          <w:tcPr>
            <w:tcW w:w="4050" w:type="dxa"/>
            <w:vAlign w:val="bottom"/>
          </w:tcPr>
          <w:p w14:paraId="25E9EF31" w14:textId="4B9B08F5" w:rsidR="00BB529D" w:rsidRPr="00B867DD" w:rsidRDefault="00BB529D" w:rsidP="00BB529D">
            <w:pPr>
              <w:pStyle w:val="Tabletext"/>
            </w:pPr>
            <w:r w:rsidRPr="008E6BCC">
              <w:t xml:space="preserve"> Education</w:t>
            </w:r>
          </w:p>
        </w:tc>
        <w:tc>
          <w:tcPr>
            <w:tcW w:w="2609" w:type="dxa"/>
            <w:vAlign w:val="bottom"/>
          </w:tcPr>
          <w:p w14:paraId="29ADA1FB" w14:textId="22B3D6AF" w:rsidR="00BB529D" w:rsidRDefault="00BB529D" w:rsidP="00BB529D">
            <w:pPr>
              <w:pStyle w:val="Tabletext"/>
            </w:pPr>
            <w:r w:rsidRPr="008E6BCC">
              <w:t>3</w:t>
            </w:r>
          </w:p>
        </w:tc>
        <w:tc>
          <w:tcPr>
            <w:tcW w:w="2609" w:type="dxa"/>
            <w:vAlign w:val="bottom"/>
          </w:tcPr>
          <w:p w14:paraId="127B85F0" w14:textId="164578E6" w:rsidR="00BB529D" w:rsidRPr="008E6BCC" w:rsidRDefault="00BB529D" w:rsidP="00BB529D">
            <w:pPr>
              <w:pStyle w:val="Tabletext"/>
            </w:pPr>
            <w:r w:rsidRPr="008E6BCC">
              <w:t>5</w:t>
            </w:r>
          </w:p>
        </w:tc>
      </w:tr>
      <w:tr w:rsidR="00BB529D" w:rsidRPr="008A00EB" w14:paraId="0CB8129E" w14:textId="0DF1CA43" w:rsidTr="00F455C3">
        <w:tc>
          <w:tcPr>
            <w:tcW w:w="4050" w:type="dxa"/>
            <w:vAlign w:val="bottom"/>
          </w:tcPr>
          <w:p w14:paraId="215ACCBF" w14:textId="683FBDB4" w:rsidR="00BB529D" w:rsidRPr="008E6BCC" w:rsidRDefault="00BB529D" w:rsidP="00BB529D">
            <w:pPr>
              <w:pStyle w:val="Tabletext"/>
            </w:pPr>
            <w:r w:rsidRPr="008E6BCC">
              <w:t>Accommodation/Housing</w:t>
            </w:r>
          </w:p>
        </w:tc>
        <w:tc>
          <w:tcPr>
            <w:tcW w:w="2609" w:type="dxa"/>
            <w:vAlign w:val="bottom"/>
          </w:tcPr>
          <w:p w14:paraId="05B64665" w14:textId="534A71DB" w:rsidR="00BB529D" w:rsidRPr="008E6BCC" w:rsidRDefault="00BB529D" w:rsidP="00BB529D">
            <w:pPr>
              <w:pStyle w:val="Tabletext"/>
            </w:pPr>
            <w:r w:rsidRPr="008E6BCC">
              <w:t>3</w:t>
            </w:r>
          </w:p>
        </w:tc>
        <w:tc>
          <w:tcPr>
            <w:tcW w:w="2609" w:type="dxa"/>
            <w:vAlign w:val="bottom"/>
          </w:tcPr>
          <w:p w14:paraId="0FE917F4" w14:textId="023BC030" w:rsidR="00BB529D" w:rsidRPr="008E6BCC" w:rsidRDefault="00BB529D" w:rsidP="00BB529D">
            <w:pPr>
              <w:pStyle w:val="Tabletext"/>
            </w:pPr>
            <w:r w:rsidRPr="008E6BCC">
              <w:t>3</w:t>
            </w:r>
          </w:p>
        </w:tc>
      </w:tr>
      <w:tr w:rsidR="00BB529D" w:rsidRPr="008A00EB" w14:paraId="6DD4B99D" w14:textId="718C3D64" w:rsidTr="00F455C3">
        <w:tc>
          <w:tcPr>
            <w:tcW w:w="4050" w:type="dxa"/>
            <w:vAlign w:val="bottom"/>
          </w:tcPr>
          <w:p w14:paraId="0CAEF7FD" w14:textId="69FEBD7E" w:rsidR="00BB529D" w:rsidRPr="008E6BCC" w:rsidRDefault="00BB529D" w:rsidP="00BB529D">
            <w:pPr>
              <w:pStyle w:val="Tabletext"/>
            </w:pPr>
            <w:r w:rsidRPr="008E6BCC">
              <w:t>Disability</w:t>
            </w:r>
          </w:p>
        </w:tc>
        <w:tc>
          <w:tcPr>
            <w:tcW w:w="2609" w:type="dxa"/>
            <w:vAlign w:val="bottom"/>
          </w:tcPr>
          <w:p w14:paraId="324F5D1B" w14:textId="79C4C386" w:rsidR="00BB529D" w:rsidRDefault="00BB529D" w:rsidP="00BB529D">
            <w:pPr>
              <w:pStyle w:val="Tabletext"/>
            </w:pPr>
            <w:r w:rsidRPr="008E6BCC">
              <w:t>3</w:t>
            </w:r>
          </w:p>
        </w:tc>
        <w:tc>
          <w:tcPr>
            <w:tcW w:w="2609" w:type="dxa"/>
            <w:vAlign w:val="bottom"/>
          </w:tcPr>
          <w:p w14:paraId="2C1C0995" w14:textId="4948A07E" w:rsidR="00BB529D" w:rsidRPr="008E6BCC" w:rsidRDefault="00BB529D" w:rsidP="00BB529D">
            <w:pPr>
              <w:pStyle w:val="Tabletext"/>
            </w:pPr>
            <w:r w:rsidRPr="008E6BCC">
              <w:t>1</w:t>
            </w:r>
          </w:p>
        </w:tc>
      </w:tr>
    </w:tbl>
    <w:p w14:paraId="1F93BD0B" w14:textId="77777777" w:rsidR="00155D28" w:rsidRDefault="00155D28" w:rsidP="00155D28"/>
    <w:p w14:paraId="06F0491D" w14:textId="33F45D2D" w:rsidR="00067E84" w:rsidRDefault="00155D28" w:rsidP="00221875">
      <w:pPr>
        <w:pStyle w:val="Caption"/>
      </w:pPr>
      <w:r>
        <w:t xml:space="preserve">Table </w:t>
      </w:r>
      <w:r w:rsidR="005564A2">
        <w:t>1</w:t>
      </w:r>
      <w:r w:rsidR="00B132DB">
        <w:t>4</w:t>
      </w:r>
      <w:r>
        <w:t xml:space="preserve">: </w:t>
      </w:r>
      <w:r w:rsidR="00C854EF">
        <w:t>Legal representative type for complainants</w:t>
      </w:r>
      <w:r w:rsidR="00E336C6">
        <w:t xml:space="preserve"> in all </w:t>
      </w:r>
      <w:r w:rsidR="00221875">
        <w:t>finalised complaints 2022-23</w:t>
      </w:r>
    </w:p>
    <w:tbl>
      <w:tblPr>
        <w:tblpPr w:leftFromText="180" w:rightFromText="180" w:vertAnchor="text" w:tblpY="-65"/>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250"/>
        <w:gridCol w:w="2119"/>
        <w:gridCol w:w="1435"/>
        <w:gridCol w:w="2222"/>
      </w:tblGrid>
      <w:tr w:rsidR="009C11F8" w:rsidRPr="00673307" w14:paraId="04AA1D91" w14:textId="2B0416D6" w:rsidTr="009C11F8">
        <w:tc>
          <w:tcPr>
            <w:tcW w:w="3250" w:type="dxa"/>
          </w:tcPr>
          <w:p w14:paraId="28964482" w14:textId="18843FC7" w:rsidR="009C11F8" w:rsidRPr="0093448F" w:rsidRDefault="009C11F8" w:rsidP="00D23CF5">
            <w:pPr>
              <w:pStyle w:val="Tableheading"/>
              <w:rPr>
                <w:color w:val="373D41"/>
              </w:rPr>
            </w:pPr>
            <w:r>
              <w:rPr>
                <w:color w:val="373D41"/>
              </w:rPr>
              <w:t>Legal Representative Type</w:t>
            </w:r>
          </w:p>
        </w:tc>
        <w:tc>
          <w:tcPr>
            <w:tcW w:w="2119" w:type="dxa"/>
          </w:tcPr>
          <w:p w14:paraId="27CEE8A0" w14:textId="7884E4AB" w:rsidR="009C11F8" w:rsidRPr="0093448F" w:rsidRDefault="009C11F8" w:rsidP="00D23CF5">
            <w:pPr>
              <w:pStyle w:val="Tableheading"/>
              <w:rPr>
                <w:color w:val="373D41"/>
              </w:rPr>
            </w:pPr>
            <w:r>
              <w:rPr>
                <w:color w:val="373D41"/>
              </w:rPr>
              <w:t>Anti-Discrimination Act only complaints</w:t>
            </w:r>
          </w:p>
        </w:tc>
        <w:tc>
          <w:tcPr>
            <w:tcW w:w="1435" w:type="dxa"/>
          </w:tcPr>
          <w:p w14:paraId="47BEFAD8" w14:textId="5859E2AF" w:rsidR="009C11F8" w:rsidRPr="00673307" w:rsidRDefault="009C11F8" w:rsidP="00D23CF5">
            <w:pPr>
              <w:pStyle w:val="Tableheading"/>
              <w:rPr>
                <w:color w:val="373D41"/>
              </w:rPr>
            </w:pPr>
            <w:r>
              <w:rPr>
                <w:color w:val="373D41"/>
              </w:rPr>
              <w:t xml:space="preserve">Piggy-back complaints </w:t>
            </w:r>
          </w:p>
        </w:tc>
        <w:tc>
          <w:tcPr>
            <w:tcW w:w="2222" w:type="dxa"/>
          </w:tcPr>
          <w:p w14:paraId="56ECEA7B" w14:textId="1EFB6BD4" w:rsidR="009C11F8" w:rsidRDefault="009C11F8" w:rsidP="00D23CF5">
            <w:pPr>
              <w:pStyle w:val="Tableheading"/>
              <w:rPr>
                <w:color w:val="373D41"/>
              </w:rPr>
            </w:pPr>
            <w:r>
              <w:rPr>
                <w:color w:val="373D41"/>
              </w:rPr>
              <w:t>Human Rights Act only complaints</w:t>
            </w:r>
          </w:p>
        </w:tc>
      </w:tr>
      <w:tr w:rsidR="009C11F8" w14:paraId="5A24B819" w14:textId="48ACF5F1" w:rsidTr="009C11F8">
        <w:tc>
          <w:tcPr>
            <w:tcW w:w="3250" w:type="dxa"/>
          </w:tcPr>
          <w:p w14:paraId="6E3C926B" w14:textId="24C9F554" w:rsidR="007A6A49" w:rsidRDefault="007F618C" w:rsidP="00D23CF5">
            <w:pPr>
              <w:pStyle w:val="Tabletext"/>
              <w:rPr>
                <w:lang w:val="en-GB"/>
              </w:rPr>
            </w:pPr>
            <w:r>
              <w:rPr>
                <w:lang w:val="en-GB"/>
              </w:rPr>
              <w:t>Community Legal Service</w:t>
            </w:r>
            <w:r w:rsidR="007A6A49">
              <w:rPr>
                <w:lang w:val="en-GB"/>
              </w:rPr>
              <w:t xml:space="preserve"> / </w:t>
            </w:r>
          </w:p>
          <w:p w14:paraId="0D3D0923" w14:textId="49CA3ABF" w:rsidR="009C11F8" w:rsidRPr="00B867DD" w:rsidRDefault="007A6A49" w:rsidP="00D23CF5">
            <w:pPr>
              <w:pStyle w:val="Tabletext"/>
            </w:pPr>
            <w:r>
              <w:rPr>
                <w:lang w:val="en-GB"/>
              </w:rPr>
              <w:t>Legal Aid</w:t>
            </w:r>
          </w:p>
        </w:tc>
        <w:tc>
          <w:tcPr>
            <w:tcW w:w="2119" w:type="dxa"/>
          </w:tcPr>
          <w:p w14:paraId="799445CC" w14:textId="2136225F" w:rsidR="009C11F8" w:rsidRPr="00B867DD" w:rsidRDefault="009C11F8" w:rsidP="00D23CF5">
            <w:pPr>
              <w:pStyle w:val="Tabletext"/>
            </w:pPr>
            <w:r>
              <w:t>2</w:t>
            </w:r>
            <w:r w:rsidR="00B6491D">
              <w:t>3</w:t>
            </w:r>
          </w:p>
        </w:tc>
        <w:tc>
          <w:tcPr>
            <w:tcW w:w="1435" w:type="dxa"/>
          </w:tcPr>
          <w:p w14:paraId="4846AB41" w14:textId="2322B6BD" w:rsidR="009C11F8" w:rsidRDefault="00B6491D" w:rsidP="00D23CF5">
            <w:pPr>
              <w:pStyle w:val="Tabletext"/>
            </w:pPr>
            <w:r>
              <w:t>13</w:t>
            </w:r>
          </w:p>
        </w:tc>
        <w:tc>
          <w:tcPr>
            <w:tcW w:w="2222" w:type="dxa"/>
          </w:tcPr>
          <w:p w14:paraId="2E640CC6" w14:textId="05C9312D" w:rsidR="009C11F8" w:rsidRDefault="00B6491D" w:rsidP="00D23CF5">
            <w:pPr>
              <w:pStyle w:val="Tabletext"/>
            </w:pPr>
            <w:r>
              <w:t>3</w:t>
            </w:r>
          </w:p>
        </w:tc>
      </w:tr>
      <w:tr w:rsidR="009C11F8" w14:paraId="78087184" w14:textId="43B06CB5" w:rsidTr="009C11F8">
        <w:tc>
          <w:tcPr>
            <w:tcW w:w="3250" w:type="dxa"/>
          </w:tcPr>
          <w:p w14:paraId="4DB78EF7" w14:textId="270C84DD" w:rsidR="009C11F8" w:rsidRPr="00B867DD" w:rsidRDefault="007A6A49" w:rsidP="00D23CF5">
            <w:pPr>
              <w:pStyle w:val="Tabletext"/>
            </w:pPr>
            <w:r>
              <w:rPr>
                <w:lang w:val="en-GB"/>
              </w:rPr>
              <w:t>Industrial advocate</w:t>
            </w:r>
          </w:p>
        </w:tc>
        <w:tc>
          <w:tcPr>
            <w:tcW w:w="2119" w:type="dxa"/>
          </w:tcPr>
          <w:p w14:paraId="15F48B8D" w14:textId="55347FF8" w:rsidR="009C11F8" w:rsidRPr="00B867DD" w:rsidRDefault="002338B8" w:rsidP="00D23CF5">
            <w:pPr>
              <w:pStyle w:val="Tabletext"/>
            </w:pPr>
            <w:r>
              <w:t>29</w:t>
            </w:r>
          </w:p>
        </w:tc>
        <w:tc>
          <w:tcPr>
            <w:tcW w:w="1435" w:type="dxa"/>
          </w:tcPr>
          <w:p w14:paraId="619A5053" w14:textId="29ACA9B9" w:rsidR="009C11F8" w:rsidRDefault="000E70F1" w:rsidP="00D23CF5">
            <w:pPr>
              <w:pStyle w:val="Tabletext"/>
            </w:pPr>
            <w:r>
              <w:t>7</w:t>
            </w:r>
          </w:p>
        </w:tc>
        <w:tc>
          <w:tcPr>
            <w:tcW w:w="2222" w:type="dxa"/>
          </w:tcPr>
          <w:p w14:paraId="624728B5" w14:textId="5FF7F6D8" w:rsidR="009C11F8" w:rsidRDefault="000E70F1" w:rsidP="00D23CF5">
            <w:pPr>
              <w:pStyle w:val="Tabletext"/>
            </w:pPr>
            <w:r>
              <w:t>0</w:t>
            </w:r>
          </w:p>
        </w:tc>
      </w:tr>
      <w:tr w:rsidR="009C11F8" w14:paraId="2B6602CD" w14:textId="36E32121" w:rsidTr="009C11F8">
        <w:tc>
          <w:tcPr>
            <w:tcW w:w="3250" w:type="dxa"/>
          </w:tcPr>
          <w:p w14:paraId="76F7CE55" w14:textId="3B61BCA0" w:rsidR="009C11F8" w:rsidRPr="00B867DD" w:rsidRDefault="007C7F90" w:rsidP="00D23CF5">
            <w:pPr>
              <w:pStyle w:val="Tabletext"/>
            </w:pPr>
            <w:r>
              <w:rPr>
                <w:lang w:val="en-GB"/>
              </w:rPr>
              <w:t>Other or N/A</w:t>
            </w:r>
          </w:p>
        </w:tc>
        <w:tc>
          <w:tcPr>
            <w:tcW w:w="2119" w:type="dxa"/>
          </w:tcPr>
          <w:p w14:paraId="1BB39CF9" w14:textId="5D0A99E1" w:rsidR="009C11F8" w:rsidRPr="00B867DD" w:rsidRDefault="00A42E53" w:rsidP="00D23CF5">
            <w:pPr>
              <w:pStyle w:val="Tabletext"/>
            </w:pPr>
            <w:r>
              <w:t>42</w:t>
            </w:r>
          </w:p>
        </w:tc>
        <w:tc>
          <w:tcPr>
            <w:tcW w:w="1435" w:type="dxa"/>
          </w:tcPr>
          <w:p w14:paraId="5499CD4E" w14:textId="420219FB" w:rsidR="009C11F8" w:rsidRDefault="00A42E53" w:rsidP="00D23CF5">
            <w:pPr>
              <w:pStyle w:val="Tabletext"/>
            </w:pPr>
            <w:r>
              <w:t>11</w:t>
            </w:r>
          </w:p>
        </w:tc>
        <w:tc>
          <w:tcPr>
            <w:tcW w:w="2222" w:type="dxa"/>
          </w:tcPr>
          <w:p w14:paraId="427AB2A6" w14:textId="7E187919" w:rsidR="009C11F8" w:rsidRDefault="00890978" w:rsidP="00D23CF5">
            <w:pPr>
              <w:pStyle w:val="Tabletext"/>
            </w:pPr>
            <w:r>
              <w:t>2</w:t>
            </w:r>
          </w:p>
        </w:tc>
      </w:tr>
      <w:tr w:rsidR="009C11F8" w14:paraId="2CDFCC98" w14:textId="35F80BCC" w:rsidTr="009C11F8">
        <w:tc>
          <w:tcPr>
            <w:tcW w:w="3250" w:type="dxa"/>
          </w:tcPr>
          <w:p w14:paraId="038647AC" w14:textId="572E156B" w:rsidR="009C11F8" w:rsidRPr="00B867DD" w:rsidRDefault="007C7F90" w:rsidP="00D23CF5">
            <w:pPr>
              <w:pStyle w:val="Tabletext"/>
            </w:pPr>
            <w:r>
              <w:rPr>
                <w:lang w:val="en-GB"/>
              </w:rPr>
              <w:t>Private lawyer</w:t>
            </w:r>
          </w:p>
        </w:tc>
        <w:tc>
          <w:tcPr>
            <w:tcW w:w="2119" w:type="dxa"/>
          </w:tcPr>
          <w:p w14:paraId="517832C0" w14:textId="0ED4962D" w:rsidR="009C11F8" w:rsidRPr="00B867DD" w:rsidRDefault="00890978" w:rsidP="00D23CF5">
            <w:pPr>
              <w:pStyle w:val="Tabletext"/>
            </w:pPr>
            <w:r>
              <w:t>31</w:t>
            </w:r>
          </w:p>
        </w:tc>
        <w:tc>
          <w:tcPr>
            <w:tcW w:w="1435" w:type="dxa"/>
          </w:tcPr>
          <w:p w14:paraId="0B3FE278" w14:textId="5CA9D35D" w:rsidR="009C11F8" w:rsidRDefault="009041CE" w:rsidP="00D23CF5">
            <w:pPr>
              <w:pStyle w:val="Tabletext"/>
            </w:pPr>
            <w:r>
              <w:t>11</w:t>
            </w:r>
          </w:p>
        </w:tc>
        <w:tc>
          <w:tcPr>
            <w:tcW w:w="2222" w:type="dxa"/>
          </w:tcPr>
          <w:p w14:paraId="07E96A6D" w14:textId="7A1E8B38" w:rsidR="009C11F8" w:rsidRDefault="009041CE" w:rsidP="00D23CF5">
            <w:pPr>
              <w:pStyle w:val="Tabletext"/>
            </w:pPr>
            <w:r>
              <w:t>3</w:t>
            </w:r>
          </w:p>
        </w:tc>
      </w:tr>
      <w:tr w:rsidR="009C11F8" w14:paraId="5FB53EBC" w14:textId="4C7CF8ED" w:rsidTr="009C11F8">
        <w:tc>
          <w:tcPr>
            <w:tcW w:w="3250" w:type="dxa"/>
          </w:tcPr>
          <w:p w14:paraId="20B8A323" w14:textId="6AEF7DE5" w:rsidR="009C11F8" w:rsidRPr="00B867DD" w:rsidRDefault="007C7F90" w:rsidP="00D23CF5">
            <w:pPr>
              <w:pStyle w:val="Tabletext"/>
            </w:pPr>
            <w:r>
              <w:rPr>
                <w:lang w:val="en-GB"/>
              </w:rPr>
              <w:t>Self-represented</w:t>
            </w:r>
          </w:p>
        </w:tc>
        <w:tc>
          <w:tcPr>
            <w:tcW w:w="2119" w:type="dxa"/>
          </w:tcPr>
          <w:p w14:paraId="665726DE" w14:textId="15CFBEAD" w:rsidR="009C11F8" w:rsidRPr="00B867DD" w:rsidRDefault="009041CE" w:rsidP="00D23CF5">
            <w:pPr>
              <w:pStyle w:val="Tabletext"/>
            </w:pPr>
            <w:r>
              <w:t>242</w:t>
            </w:r>
          </w:p>
        </w:tc>
        <w:tc>
          <w:tcPr>
            <w:tcW w:w="1435" w:type="dxa"/>
          </w:tcPr>
          <w:p w14:paraId="387AF27C" w14:textId="2BDEBAF7" w:rsidR="009C11F8" w:rsidRDefault="009041CE" w:rsidP="00D23CF5">
            <w:pPr>
              <w:pStyle w:val="Tabletext"/>
            </w:pPr>
            <w:r>
              <w:t>132</w:t>
            </w:r>
          </w:p>
        </w:tc>
        <w:tc>
          <w:tcPr>
            <w:tcW w:w="2222" w:type="dxa"/>
          </w:tcPr>
          <w:p w14:paraId="71668080" w14:textId="455AC843" w:rsidR="009C11F8" w:rsidRDefault="000D10B0" w:rsidP="00D23CF5">
            <w:pPr>
              <w:pStyle w:val="Tabletext"/>
            </w:pPr>
            <w:r>
              <w:t>60</w:t>
            </w:r>
          </w:p>
        </w:tc>
      </w:tr>
    </w:tbl>
    <w:p w14:paraId="45CEC632" w14:textId="77777777" w:rsidR="00067E84" w:rsidRDefault="00067E84" w:rsidP="00155D28"/>
    <w:p w14:paraId="1CA558BA" w14:textId="77777777" w:rsidR="00067E84" w:rsidRDefault="00067E84" w:rsidP="00155D28">
      <w:pPr>
        <w:spacing w:line="259" w:lineRule="auto"/>
        <w:ind w:right="0"/>
      </w:pPr>
    </w:p>
    <w:p w14:paraId="6128A224" w14:textId="713F74FC" w:rsidR="00155D28" w:rsidRDefault="00155D28" w:rsidP="00155D28">
      <w:pPr>
        <w:pStyle w:val="Caption"/>
      </w:pPr>
      <w:r>
        <w:t xml:space="preserve">Table </w:t>
      </w:r>
      <w:r w:rsidR="001C6894">
        <w:t>1</w:t>
      </w:r>
      <w:r w:rsidR="00B132DB">
        <w:t>5</w:t>
      </w:r>
      <w:r>
        <w:t xml:space="preserve">: Finalised complaints by complainant age bracket, </w:t>
      </w:r>
      <w:r w:rsidR="007D27F7">
        <w:t>2022-23</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823"/>
        <w:gridCol w:w="4115"/>
      </w:tblGrid>
      <w:tr w:rsidR="00155D28" w:rsidRPr="00134D92" w14:paraId="4D579D86" w14:textId="77777777" w:rsidTr="00DB2856">
        <w:tc>
          <w:tcPr>
            <w:tcW w:w="3823" w:type="dxa"/>
          </w:tcPr>
          <w:p w14:paraId="6EE137B6" w14:textId="77777777" w:rsidR="00155D28" w:rsidRPr="0093448F" w:rsidRDefault="00155D28" w:rsidP="00331D2E">
            <w:pPr>
              <w:pStyle w:val="Tableheading"/>
              <w:rPr>
                <w:color w:val="373D41"/>
              </w:rPr>
            </w:pPr>
            <w:r w:rsidRPr="0093448F">
              <w:rPr>
                <w:color w:val="373D41"/>
              </w:rPr>
              <w:lastRenderedPageBreak/>
              <w:t>Complainant age group</w:t>
            </w:r>
          </w:p>
        </w:tc>
        <w:tc>
          <w:tcPr>
            <w:tcW w:w="4115" w:type="dxa"/>
          </w:tcPr>
          <w:p w14:paraId="51232BE4" w14:textId="77777777" w:rsidR="00155D28" w:rsidRPr="0093448F" w:rsidRDefault="00155D28" w:rsidP="00331D2E">
            <w:pPr>
              <w:pStyle w:val="Tableheading"/>
              <w:rPr>
                <w:color w:val="373D41"/>
              </w:rPr>
            </w:pPr>
            <w:r w:rsidRPr="0093448F">
              <w:rPr>
                <w:color w:val="373D41"/>
              </w:rPr>
              <w:t>No. of finalised complaints</w:t>
            </w:r>
          </w:p>
        </w:tc>
      </w:tr>
      <w:tr w:rsidR="00155D28" w:rsidRPr="008A00EB" w14:paraId="2C405551" w14:textId="77777777" w:rsidTr="00DB2856">
        <w:tc>
          <w:tcPr>
            <w:tcW w:w="3823" w:type="dxa"/>
          </w:tcPr>
          <w:p w14:paraId="3542F366" w14:textId="77777777" w:rsidR="00155D28" w:rsidRPr="008A00EB" w:rsidRDefault="00155D28" w:rsidP="00331D2E">
            <w:pPr>
              <w:pStyle w:val="Tabletext"/>
            </w:pPr>
            <w:r>
              <w:t>Under 15</w:t>
            </w:r>
          </w:p>
        </w:tc>
        <w:tc>
          <w:tcPr>
            <w:tcW w:w="4115" w:type="dxa"/>
          </w:tcPr>
          <w:p w14:paraId="64806219" w14:textId="7B2306A4" w:rsidR="00155D28" w:rsidRPr="008A00EB" w:rsidRDefault="00BB7A4F" w:rsidP="00331D2E">
            <w:pPr>
              <w:pStyle w:val="Tabletext"/>
            </w:pPr>
            <w:r>
              <w:t>2</w:t>
            </w:r>
          </w:p>
        </w:tc>
      </w:tr>
      <w:tr w:rsidR="00155D28" w:rsidRPr="008A00EB" w14:paraId="4D8E6747" w14:textId="77777777" w:rsidTr="00DB2856">
        <w:tc>
          <w:tcPr>
            <w:tcW w:w="3823" w:type="dxa"/>
          </w:tcPr>
          <w:p w14:paraId="3B15BE0C" w14:textId="77777777" w:rsidR="00155D28" w:rsidRPr="008A00EB" w:rsidRDefault="00155D28" w:rsidP="00331D2E">
            <w:pPr>
              <w:pStyle w:val="Tabletext"/>
            </w:pPr>
            <w:r>
              <w:t>15-19</w:t>
            </w:r>
          </w:p>
        </w:tc>
        <w:tc>
          <w:tcPr>
            <w:tcW w:w="4115" w:type="dxa"/>
          </w:tcPr>
          <w:p w14:paraId="4C289FFC" w14:textId="09C2AF80" w:rsidR="00155D28" w:rsidRPr="008A00EB" w:rsidRDefault="00BB7A4F" w:rsidP="00331D2E">
            <w:pPr>
              <w:pStyle w:val="Tabletext"/>
            </w:pPr>
            <w:r>
              <w:t>2</w:t>
            </w:r>
          </w:p>
        </w:tc>
      </w:tr>
      <w:tr w:rsidR="00155D28" w:rsidRPr="008A00EB" w14:paraId="5A484843" w14:textId="77777777" w:rsidTr="00DB2856">
        <w:tc>
          <w:tcPr>
            <w:tcW w:w="3823" w:type="dxa"/>
          </w:tcPr>
          <w:p w14:paraId="6B1CFBBD" w14:textId="77777777" w:rsidR="00155D28" w:rsidRDefault="00155D28" w:rsidP="00331D2E">
            <w:pPr>
              <w:pStyle w:val="Tabletext"/>
            </w:pPr>
            <w:r>
              <w:t>20-24</w:t>
            </w:r>
          </w:p>
        </w:tc>
        <w:tc>
          <w:tcPr>
            <w:tcW w:w="4115" w:type="dxa"/>
          </w:tcPr>
          <w:p w14:paraId="51F25F8B" w14:textId="0CD386F6" w:rsidR="00155D28" w:rsidRPr="008A00EB" w:rsidRDefault="00BB7A4F" w:rsidP="00331D2E">
            <w:pPr>
              <w:pStyle w:val="Tabletext"/>
            </w:pPr>
            <w:r>
              <w:t>9</w:t>
            </w:r>
          </w:p>
        </w:tc>
      </w:tr>
      <w:tr w:rsidR="00155D28" w:rsidRPr="008A00EB" w14:paraId="233B4054" w14:textId="77777777" w:rsidTr="00DB2856">
        <w:tc>
          <w:tcPr>
            <w:tcW w:w="3823" w:type="dxa"/>
          </w:tcPr>
          <w:p w14:paraId="22091A58" w14:textId="77777777" w:rsidR="00155D28" w:rsidRPr="008A00EB" w:rsidRDefault="00155D28" w:rsidP="00331D2E">
            <w:pPr>
              <w:pStyle w:val="Tabletext"/>
            </w:pPr>
            <w:r w:rsidRPr="008A00EB">
              <w:t>25-34</w:t>
            </w:r>
          </w:p>
        </w:tc>
        <w:tc>
          <w:tcPr>
            <w:tcW w:w="4115" w:type="dxa"/>
          </w:tcPr>
          <w:p w14:paraId="524459F0" w14:textId="66478ECC" w:rsidR="00155D28" w:rsidRPr="008A00EB" w:rsidRDefault="006A2808" w:rsidP="00331D2E">
            <w:pPr>
              <w:pStyle w:val="Tabletext"/>
            </w:pPr>
            <w:r>
              <w:t>49</w:t>
            </w:r>
          </w:p>
        </w:tc>
      </w:tr>
      <w:tr w:rsidR="00155D28" w:rsidRPr="008A00EB" w14:paraId="6D7168E8" w14:textId="77777777" w:rsidTr="00DB2856">
        <w:tc>
          <w:tcPr>
            <w:tcW w:w="3823" w:type="dxa"/>
          </w:tcPr>
          <w:p w14:paraId="331F9ED3" w14:textId="77777777" w:rsidR="00155D28" w:rsidRPr="008A00EB" w:rsidRDefault="00155D28" w:rsidP="00331D2E">
            <w:pPr>
              <w:pStyle w:val="Tabletext"/>
            </w:pPr>
            <w:r w:rsidRPr="008A00EB">
              <w:t>35-44</w:t>
            </w:r>
          </w:p>
        </w:tc>
        <w:tc>
          <w:tcPr>
            <w:tcW w:w="4115" w:type="dxa"/>
          </w:tcPr>
          <w:p w14:paraId="5F1CC2FE" w14:textId="3EE688BE" w:rsidR="00155D28" w:rsidRPr="008A00EB" w:rsidRDefault="00AF7183" w:rsidP="00331D2E">
            <w:pPr>
              <w:pStyle w:val="Tabletext"/>
            </w:pPr>
            <w:r>
              <w:t>96</w:t>
            </w:r>
          </w:p>
        </w:tc>
      </w:tr>
      <w:tr w:rsidR="00155D28" w:rsidRPr="008A00EB" w14:paraId="429BA4E3" w14:textId="77777777" w:rsidTr="00DB2856">
        <w:tc>
          <w:tcPr>
            <w:tcW w:w="3823" w:type="dxa"/>
          </w:tcPr>
          <w:p w14:paraId="32D275EE" w14:textId="77777777" w:rsidR="00155D28" w:rsidRPr="008A00EB" w:rsidRDefault="00155D28" w:rsidP="00331D2E">
            <w:pPr>
              <w:pStyle w:val="Tabletext"/>
            </w:pPr>
            <w:r w:rsidRPr="008A00EB">
              <w:t>45-54</w:t>
            </w:r>
          </w:p>
        </w:tc>
        <w:tc>
          <w:tcPr>
            <w:tcW w:w="4115" w:type="dxa"/>
          </w:tcPr>
          <w:p w14:paraId="4F0309CC" w14:textId="3C74C4B7" w:rsidR="00155D28" w:rsidRPr="008A00EB" w:rsidRDefault="00AF7183" w:rsidP="00331D2E">
            <w:pPr>
              <w:pStyle w:val="Tabletext"/>
            </w:pPr>
            <w:r>
              <w:t>107</w:t>
            </w:r>
          </w:p>
        </w:tc>
      </w:tr>
      <w:tr w:rsidR="00155D28" w:rsidRPr="008A00EB" w14:paraId="6EC017B3" w14:textId="77777777" w:rsidTr="00DB2856">
        <w:tc>
          <w:tcPr>
            <w:tcW w:w="3823" w:type="dxa"/>
          </w:tcPr>
          <w:p w14:paraId="681160C5" w14:textId="77777777" w:rsidR="00155D28" w:rsidRPr="00BA291D" w:rsidRDefault="00155D28" w:rsidP="00331D2E">
            <w:pPr>
              <w:pStyle w:val="Tabletext"/>
            </w:pPr>
            <w:r w:rsidRPr="00BA291D">
              <w:t>55-64</w:t>
            </w:r>
          </w:p>
        </w:tc>
        <w:tc>
          <w:tcPr>
            <w:tcW w:w="4115" w:type="dxa"/>
          </w:tcPr>
          <w:p w14:paraId="7DBA4A44" w14:textId="5A4FBB2B" w:rsidR="00155D28" w:rsidRPr="008A00EB" w:rsidRDefault="00AF7183" w:rsidP="00331D2E">
            <w:pPr>
              <w:pStyle w:val="Tabletext"/>
            </w:pPr>
            <w:r>
              <w:t>52</w:t>
            </w:r>
          </w:p>
        </w:tc>
      </w:tr>
      <w:tr w:rsidR="00155D28" w:rsidRPr="008A00EB" w14:paraId="454830DF" w14:textId="77777777" w:rsidTr="00DB2856">
        <w:tc>
          <w:tcPr>
            <w:tcW w:w="3823" w:type="dxa"/>
          </w:tcPr>
          <w:p w14:paraId="5A5A17C0" w14:textId="77777777" w:rsidR="00155D28" w:rsidRPr="008A00EB" w:rsidRDefault="00155D28" w:rsidP="00331D2E">
            <w:pPr>
              <w:pStyle w:val="Tabletext"/>
            </w:pPr>
            <w:r w:rsidRPr="008A00EB">
              <w:t>Over 65</w:t>
            </w:r>
          </w:p>
        </w:tc>
        <w:tc>
          <w:tcPr>
            <w:tcW w:w="4115" w:type="dxa"/>
          </w:tcPr>
          <w:p w14:paraId="4D4E05FA" w14:textId="1B1379B6" w:rsidR="00155D28" w:rsidRPr="008A00EB" w:rsidRDefault="00AF7183" w:rsidP="00331D2E">
            <w:pPr>
              <w:pStyle w:val="Tabletext"/>
            </w:pPr>
            <w:r>
              <w:t>25</w:t>
            </w:r>
          </w:p>
        </w:tc>
      </w:tr>
      <w:bookmarkEnd w:id="0"/>
    </w:tbl>
    <w:p w14:paraId="500ADFBE" w14:textId="0B407DAD" w:rsidR="00306DDF" w:rsidRDefault="00306DDF" w:rsidP="00331D2E">
      <w:pPr>
        <w:pStyle w:val="Listparagraph-bulleted"/>
        <w:numPr>
          <w:ilvl w:val="0"/>
          <w:numId w:val="0"/>
        </w:numPr>
      </w:pPr>
    </w:p>
    <w:p w14:paraId="4421FCCF" w14:textId="77777777" w:rsidR="00306DDF" w:rsidRDefault="00306DDF">
      <w:pPr>
        <w:spacing w:after="160" w:line="259" w:lineRule="auto"/>
        <w:ind w:right="0"/>
      </w:pPr>
      <w:r>
        <w:br w:type="page"/>
      </w:r>
    </w:p>
    <w:p w14:paraId="0B8F15B5" w14:textId="4B68D225" w:rsidR="00A81854" w:rsidRDefault="00762793" w:rsidP="00943552">
      <w:pPr>
        <w:pStyle w:val="Heading1"/>
        <w:rPr>
          <w:color w:val="373D41"/>
        </w:rPr>
      </w:pPr>
      <w:bookmarkStart w:id="614" w:name="_Toc117697233"/>
      <w:bookmarkStart w:id="615" w:name="_Toc147757380"/>
      <w:bookmarkStart w:id="616" w:name="_Toc148087009"/>
      <w:r w:rsidRPr="00943552">
        <w:rPr>
          <w:color w:val="373D41"/>
        </w:rPr>
        <w:lastRenderedPageBreak/>
        <w:t xml:space="preserve">Appendix D: </w:t>
      </w:r>
      <w:r w:rsidR="00943552" w:rsidRPr="00943552">
        <w:rPr>
          <w:color w:val="373D41"/>
        </w:rPr>
        <w:t xml:space="preserve">Human rights timeline </w:t>
      </w:r>
      <w:r w:rsidR="007D27F7">
        <w:rPr>
          <w:color w:val="373D41"/>
        </w:rPr>
        <w:t>2022-23</w:t>
      </w:r>
      <w:bookmarkEnd w:id="614"/>
      <w:bookmarkEnd w:id="615"/>
      <w:bookmarkEnd w:id="616"/>
    </w:p>
    <w:p w14:paraId="2E7AB8DE" w14:textId="002777A2" w:rsidR="00943552" w:rsidRDefault="00943552" w:rsidP="00943552">
      <w:r>
        <w:t>This information is represented in the timeline on page</w:t>
      </w:r>
      <w:r w:rsidR="00400B1F">
        <w:t xml:space="preserve">s </w:t>
      </w:r>
      <w:r w:rsidR="000449C8">
        <w:t xml:space="preserve">14 </w:t>
      </w:r>
      <w:r w:rsidR="00A92628">
        <w:t>to 16</w:t>
      </w:r>
      <w:r w:rsidR="00400B1F">
        <w:t xml:space="preserve"> of this report</w:t>
      </w:r>
      <w:r w:rsidR="00A17116">
        <w:t xml:space="preserve"> and is a summary of </w:t>
      </w:r>
      <w:r w:rsidR="00423D61" w:rsidRPr="45117535">
        <w:t>some significant events relevant to the operation of the Act in its third year.</w:t>
      </w:r>
    </w:p>
    <w:p w14:paraId="12DB0921" w14:textId="17A2EB1D" w:rsidR="000C62C0" w:rsidRPr="00E67603" w:rsidRDefault="000C62C0" w:rsidP="005F54A0">
      <w:pPr>
        <w:pStyle w:val="Heading2"/>
        <w:rPr>
          <w:color w:val="373D41"/>
        </w:rPr>
      </w:pPr>
      <w:bookmarkStart w:id="617" w:name="_Toc148087010"/>
      <w:r w:rsidRPr="00E67603">
        <w:rPr>
          <w:color w:val="373D41"/>
        </w:rPr>
        <w:t>July 2022</w:t>
      </w:r>
      <w:bookmarkEnd w:id="617"/>
      <w:r w:rsidRPr="00E67603">
        <w:rPr>
          <w:color w:val="373D41"/>
        </w:rPr>
        <w:t xml:space="preserve"> </w:t>
      </w:r>
    </w:p>
    <w:p w14:paraId="77F9EA59" w14:textId="77777777" w:rsidR="000C62C0" w:rsidRDefault="000C62C0" w:rsidP="000C62C0">
      <w:pPr>
        <w:spacing w:line="240" w:lineRule="auto"/>
        <w:rPr>
          <w:rFonts w:cs="Arial"/>
        </w:rPr>
      </w:pPr>
      <w:r>
        <w:rPr>
          <w:rFonts w:cs="Arial"/>
        </w:rPr>
        <w:t>E</w:t>
      </w:r>
      <w:r w:rsidRPr="007E5DA3">
        <w:rPr>
          <w:rFonts w:cs="Arial"/>
        </w:rPr>
        <w:t>xperiences of women and girls across Queensland's criminal justice system</w:t>
      </w:r>
      <w:r>
        <w:rPr>
          <w:rFonts w:cs="Arial"/>
        </w:rPr>
        <w:t xml:space="preserve"> were examined and reviewed by the </w:t>
      </w:r>
      <w:r w:rsidRPr="00604D89">
        <w:rPr>
          <w:rFonts w:cs="Arial"/>
        </w:rPr>
        <w:t>Women’s Safety and Justice Taskforce</w:t>
      </w:r>
      <w:r>
        <w:rPr>
          <w:rFonts w:cs="Arial"/>
        </w:rPr>
        <w:t xml:space="preserve"> in </w:t>
      </w:r>
      <w:r w:rsidRPr="00193CD9">
        <w:rPr>
          <w:rFonts w:cs="Arial"/>
          <w:i/>
          <w:iCs/>
        </w:rPr>
        <w:t>Hear her voice report 2</w:t>
      </w:r>
      <w:r>
        <w:rPr>
          <w:rFonts w:cs="Arial"/>
        </w:rPr>
        <w:t>.</w:t>
      </w:r>
      <w:r w:rsidRPr="00604D89">
        <w:rPr>
          <w:rFonts w:cs="Arial"/>
        </w:rPr>
        <w:t xml:space="preserve"> </w:t>
      </w:r>
    </w:p>
    <w:p w14:paraId="7C629F6C" w14:textId="288CBEAD" w:rsidR="000C62C0" w:rsidRPr="00E67603" w:rsidRDefault="000C62C0" w:rsidP="005F54A0">
      <w:pPr>
        <w:pStyle w:val="Heading2"/>
        <w:rPr>
          <w:color w:val="373D41"/>
        </w:rPr>
      </w:pPr>
      <w:bookmarkStart w:id="618" w:name="_Toc148087011"/>
      <w:r w:rsidRPr="00E67603">
        <w:rPr>
          <w:color w:val="373D41"/>
        </w:rPr>
        <w:t>September 2022</w:t>
      </w:r>
      <w:bookmarkEnd w:id="618"/>
      <w:r w:rsidRPr="00E67603">
        <w:rPr>
          <w:color w:val="373D41"/>
        </w:rPr>
        <w:t xml:space="preserve"> </w:t>
      </w:r>
    </w:p>
    <w:p w14:paraId="64247D31" w14:textId="0B3A6E18" w:rsidR="000C62C0" w:rsidRPr="00E67603" w:rsidRDefault="000C62C0" w:rsidP="00E67603">
      <w:pPr>
        <w:rPr>
          <w:color w:val="000000" w:themeColor="text1"/>
        </w:rPr>
      </w:pPr>
      <w:r w:rsidRPr="00E67603">
        <w:rPr>
          <w:color w:val="000000" w:themeColor="text1"/>
        </w:rPr>
        <w:t>Legislation was passed to establish an independent inspectorate to promote and uphold the humane treatment and conditions of people detained in prisons, community corrections centres, work camps, youth detention centres and police watch-houses.</w:t>
      </w:r>
      <w:r w:rsidR="005F54A0" w:rsidRPr="00E67603">
        <w:rPr>
          <w:color w:val="000000" w:themeColor="text1"/>
        </w:rPr>
        <w:t xml:space="preserve"> See </w:t>
      </w:r>
      <w:r w:rsidRPr="00E67603">
        <w:rPr>
          <w:i/>
          <w:iCs/>
          <w:color w:val="000000" w:themeColor="text1"/>
        </w:rPr>
        <w:t>Inspector of Detention Services Act 2022</w:t>
      </w:r>
      <w:r w:rsidR="005F54A0" w:rsidRPr="00E67603">
        <w:rPr>
          <w:color w:val="000000" w:themeColor="text1"/>
        </w:rPr>
        <w:t>.</w:t>
      </w:r>
    </w:p>
    <w:p w14:paraId="321122E5" w14:textId="46518BB1" w:rsidR="000C62C0" w:rsidRPr="00E67603" w:rsidRDefault="000C62C0" w:rsidP="005F54A0">
      <w:pPr>
        <w:pStyle w:val="Heading2"/>
        <w:rPr>
          <w:color w:val="373D41"/>
        </w:rPr>
      </w:pPr>
      <w:bookmarkStart w:id="619" w:name="_Toc148087012"/>
      <w:r w:rsidRPr="00E67603">
        <w:rPr>
          <w:color w:val="373D41"/>
        </w:rPr>
        <w:t>October 2022</w:t>
      </w:r>
      <w:bookmarkEnd w:id="619"/>
      <w:r w:rsidRPr="00E67603">
        <w:rPr>
          <w:color w:val="373D41"/>
        </w:rPr>
        <w:t xml:space="preserve"> </w:t>
      </w:r>
    </w:p>
    <w:p w14:paraId="56747106" w14:textId="77777777" w:rsidR="000C62C0" w:rsidRDefault="000C62C0" w:rsidP="000C62C0">
      <w:r>
        <w:t>A</w:t>
      </w:r>
      <w:r w:rsidRPr="007E5DA3">
        <w:t xml:space="preserve"> United Nations </w:t>
      </w:r>
      <w:r>
        <w:t xml:space="preserve">tour that was to have included </w:t>
      </w:r>
      <w:r w:rsidRPr="007E5DA3">
        <w:rPr>
          <w:rFonts w:eastAsiaTheme="majorEastAsia"/>
        </w:rPr>
        <w:t>unannounced inspections of detention facilities</w:t>
      </w:r>
      <w:r>
        <w:t xml:space="preserve"> as part of Australia’s </w:t>
      </w:r>
      <w:r w:rsidRPr="007E5DA3">
        <w:rPr>
          <w:rFonts w:eastAsiaTheme="majorEastAsia"/>
        </w:rPr>
        <w:t>implement</w:t>
      </w:r>
      <w:r>
        <w:rPr>
          <w:rFonts w:eastAsiaTheme="majorEastAsia"/>
        </w:rPr>
        <w:t>ation of</w:t>
      </w:r>
      <w:r w:rsidRPr="007E5DA3">
        <w:rPr>
          <w:rFonts w:eastAsiaTheme="majorEastAsia"/>
        </w:rPr>
        <w:t xml:space="preserve"> the </w:t>
      </w:r>
      <w:r w:rsidRPr="00D94AAD">
        <w:rPr>
          <w:rFonts w:eastAsiaTheme="majorEastAsia"/>
          <w:i/>
          <w:iCs/>
        </w:rPr>
        <w:t>Optional Protocol to the Convention against Torture</w:t>
      </w:r>
      <w:r>
        <w:rPr>
          <w:rFonts w:eastAsiaTheme="majorEastAsia"/>
        </w:rPr>
        <w:t xml:space="preserve"> was</w:t>
      </w:r>
      <w:r w:rsidRPr="007E5DA3">
        <w:t xml:space="preserve"> suspended due to obstructions, particularly the lack of co-operation by the governments of NSW and Queensland.</w:t>
      </w:r>
    </w:p>
    <w:p w14:paraId="23626E9F" w14:textId="5DF55D81" w:rsidR="000C62C0" w:rsidRPr="00E67603" w:rsidRDefault="000C62C0" w:rsidP="005F54A0">
      <w:pPr>
        <w:pStyle w:val="Heading2"/>
        <w:rPr>
          <w:color w:val="373D41"/>
        </w:rPr>
      </w:pPr>
      <w:bookmarkStart w:id="620" w:name="_Toc148087013"/>
      <w:r w:rsidRPr="00E67603">
        <w:rPr>
          <w:color w:val="373D41"/>
        </w:rPr>
        <w:t>November 2022</w:t>
      </w:r>
      <w:bookmarkEnd w:id="620"/>
      <w:r w:rsidRPr="00E67603">
        <w:rPr>
          <w:color w:val="373D41"/>
        </w:rPr>
        <w:t xml:space="preserve"> </w:t>
      </w:r>
    </w:p>
    <w:p w14:paraId="69B53564" w14:textId="62FA319D" w:rsidR="000C62C0" w:rsidRPr="00E67603" w:rsidRDefault="000C62C0" w:rsidP="000C62C0">
      <w:pPr>
        <w:rPr>
          <w:rFonts w:cs="Arial"/>
          <w:color w:val="000000" w:themeColor="text1"/>
        </w:rPr>
      </w:pPr>
      <w:r w:rsidRPr="00E67603">
        <w:rPr>
          <w:color w:val="000000" w:themeColor="text1"/>
        </w:rPr>
        <w:t xml:space="preserve">Temporary legislation (effective from 31 October 2022 to 31 October 2023) provides a step-down approach to managing COVID-19. It limits the power of the </w:t>
      </w:r>
      <w:proofErr w:type="gramStart"/>
      <w:r w:rsidRPr="00E67603">
        <w:rPr>
          <w:color w:val="000000" w:themeColor="text1"/>
        </w:rPr>
        <w:t>Chief</w:t>
      </w:r>
      <w:proofErr w:type="gramEnd"/>
      <w:r w:rsidRPr="00E67603">
        <w:rPr>
          <w:color w:val="000000" w:themeColor="text1"/>
        </w:rPr>
        <w:t xml:space="preserve"> Health Officer to make public health directions to three key measures: masks, isolation and quarantine, and vaccinations for workers in high-risk settings, and requires a parliamentary process outlining compatibility with human rights for directions. </w:t>
      </w:r>
      <w:r w:rsidR="005F54A0" w:rsidRPr="00E67603">
        <w:rPr>
          <w:rFonts w:cs="Arial"/>
          <w:color w:val="000000" w:themeColor="text1"/>
        </w:rPr>
        <w:t xml:space="preserve">See </w:t>
      </w:r>
      <w:r w:rsidRPr="00E67603">
        <w:rPr>
          <w:rFonts w:cs="Arial"/>
          <w:i/>
          <w:iCs/>
          <w:color w:val="000000" w:themeColor="text1"/>
        </w:rPr>
        <w:t>Public Health and Other Legislation (COVID-19 Management) Amendment Act 2022</w:t>
      </w:r>
      <w:r w:rsidR="005F54A0" w:rsidRPr="00E67603">
        <w:rPr>
          <w:rFonts w:cs="Arial"/>
          <w:color w:val="000000" w:themeColor="text1"/>
        </w:rPr>
        <w:t>.</w:t>
      </w:r>
    </w:p>
    <w:p w14:paraId="7319C6A5" w14:textId="77777777" w:rsidR="000C62C0" w:rsidRPr="00E67603" w:rsidRDefault="000C62C0" w:rsidP="00E67603">
      <w:pPr>
        <w:rPr>
          <w:rFonts w:cs="Arial"/>
          <w:color w:val="000000" w:themeColor="text1"/>
        </w:rPr>
      </w:pPr>
      <w:r w:rsidRPr="00E67603">
        <w:rPr>
          <w:rFonts w:cs="Arial"/>
          <w:color w:val="000000" w:themeColor="text1"/>
        </w:rPr>
        <w:t xml:space="preserve">The Commission of Inquiry into Queensland Police Service responses to domestic and family violence delivered their report, </w:t>
      </w:r>
      <w:r w:rsidRPr="00E67603">
        <w:rPr>
          <w:rFonts w:cs="Arial"/>
          <w:i/>
          <w:iCs/>
          <w:color w:val="000000" w:themeColor="text1"/>
        </w:rPr>
        <w:t xml:space="preserve">A call for change. </w:t>
      </w:r>
      <w:r w:rsidRPr="00E67603">
        <w:rPr>
          <w:rFonts w:cs="Arial"/>
          <w:color w:val="000000" w:themeColor="text1"/>
        </w:rPr>
        <w:t xml:space="preserve">The Inquiry was set up following recommendations made by the Women’s Safety and Justice Taskforce. </w:t>
      </w:r>
    </w:p>
    <w:p w14:paraId="0C7AD0CB" w14:textId="09CED625" w:rsidR="000C62C0" w:rsidRPr="00E67603" w:rsidRDefault="000C62C0" w:rsidP="005F54A0">
      <w:pPr>
        <w:pStyle w:val="Heading2"/>
        <w:rPr>
          <w:color w:val="373D41"/>
        </w:rPr>
      </w:pPr>
      <w:bookmarkStart w:id="621" w:name="_Toc148087014"/>
      <w:r w:rsidRPr="00E67603">
        <w:rPr>
          <w:color w:val="373D41"/>
        </w:rPr>
        <w:t>December 2022</w:t>
      </w:r>
      <w:bookmarkEnd w:id="621"/>
    </w:p>
    <w:p w14:paraId="5EA8BC42" w14:textId="77777777" w:rsidR="000C62C0" w:rsidRDefault="000C62C0" w:rsidP="00E67603">
      <w:r>
        <w:t>A</w:t>
      </w:r>
      <w:r w:rsidRPr="00F803B2">
        <w:t xml:space="preserve"> significant increase in young people held in youth detention and police watchhouses</w:t>
      </w:r>
      <w:r>
        <w:t xml:space="preserve"> was noted in the </w:t>
      </w:r>
      <w:proofErr w:type="spellStart"/>
      <w:r>
        <w:t>Childrens</w:t>
      </w:r>
      <w:proofErr w:type="spellEnd"/>
      <w:r>
        <w:t xml:space="preserve"> Court</w:t>
      </w:r>
      <w:r w:rsidRPr="00F803B2">
        <w:t xml:space="preserve"> </w:t>
      </w:r>
      <w:r>
        <w:t xml:space="preserve">annual report, </w:t>
      </w:r>
      <w:r w:rsidRPr="00F803B2">
        <w:t xml:space="preserve">with </w:t>
      </w:r>
      <w:r>
        <w:t xml:space="preserve">young people spending </w:t>
      </w:r>
      <w:r w:rsidRPr="00F803B2">
        <w:t xml:space="preserve">an average of 43 nights in unsentenced detention. </w:t>
      </w:r>
    </w:p>
    <w:p w14:paraId="4E36B2FF" w14:textId="7F2D58ED" w:rsidR="000C62C0" w:rsidRPr="00E67603" w:rsidRDefault="000C62C0" w:rsidP="005F54A0">
      <w:pPr>
        <w:pStyle w:val="Heading2"/>
        <w:rPr>
          <w:color w:val="373D41"/>
        </w:rPr>
      </w:pPr>
      <w:bookmarkStart w:id="622" w:name="_Toc148087015"/>
      <w:r w:rsidRPr="00E67603">
        <w:rPr>
          <w:color w:val="373D41"/>
        </w:rPr>
        <w:lastRenderedPageBreak/>
        <w:t>January 2023</w:t>
      </w:r>
      <w:bookmarkEnd w:id="622"/>
      <w:r w:rsidRPr="00E67603">
        <w:rPr>
          <w:color w:val="373D41"/>
        </w:rPr>
        <w:t xml:space="preserve"> </w:t>
      </w:r>
    </w:p>
    <w:p w14:paraId="237DAD97" w14:textId="77777777" w:rsidR="000C62C0" w:rsidRPr="007E5DA3" w:rsidRDefault="000C62C0" w:rsidP="00E67603">
      <w:r>
        <w:t xml:space="preserve">The Queensland Government marked </w:t>
      </w:r>
      <w:proofErr w:type="spellStart"/>
      <w:r>
        <w:t>Dundalli</w:t>
      </w:r>
      <w:proofErr w:type="spellEnd"/>
      <w:r>
        <w:t xml:space="preserve"> Remembrance Day </w:t>
      </w:r>
      <w:r w:rsidRPr="007E5DA3">
        <w:t xml:space="preserve">as a </w:t>
      </w:r>
      <w:r>
        <w:t>‘</w:t>
      </w:r>
      <w:r w:rsidRPr="007E5DA3">
        <w:t>truth-telling story of state significance</w:t>
      </w:r>
      <w:r>
        <w:t xml:space="preserve">’ and committed to other </w:t>
      </w:r>
      <w:r w:rsidRPr="007E5DA3">
        <w:t>truth-telling initiatives across the state to promote understanding and reconciliation.</w:t>
      </w:r>
    </w:p>
    <w:p w14:paraId="382FEED5" w14:textId="441A76E6" w:rsidR="000C62C0" w:rsidRPr="00F246EA" w:rsidRDefault="000C62C0" w:rsidP="00E67603">
      <w:r>
        <w:t xml:space="preserve">Queensland’s </w:t>
      </w:r>
      <w:r w:rsidRPr="00F246EA">
        <w:t xml:space="preserve">inaugural </w:t>
      </w:r>
      <w:r w:rsidRPr="002B3253">
        <w:t>First Nations Justice Officer</w:t>
      </w:r>
      <w:r>
        <w:t xml:space="preserve"> was appointed</w:t>
      </w:r>
      <w:r w:rsidRPr="00F246EA">
        <w:t xml:space="preserve"> </w:t>
      </w:r>
      <w:r>
        <w:t>in</w:t>
      </w:r>
      <w:r w:rsidRPr="00F246EA">
        <w:t xml:space="preserve"> response to </w:t>
      </w:r>
      <w:r>
        <w:t xml:space="preserve">a recommendation by </w:t>
      </w:r>
      <w:r w:rsidRPr="00F246EA">
        <w:t>the Women’s Safety and Justice Taskforce to reduce the representation of First Nations people in the criminal justice system.</w:t>
      </w:r>
      <w:r w:rsidR="00E865C3">
        <w:t xml:space="preserve"> </w:t>
      </w:r>
    </w:p>
    <w:p w14:paraId="568A5A88" w14:textId="6DD5D36E" w:rsidR="000C62C0" w:rsidRPr="00E67603" w:rsidRDefault="000C62C0" w:rsidP="005F54A0">
      <w:pPr>
        <w:pStyle w:val="Heading2"/>
        <w:rPr>
          <w:color w:val="373D41"/>
        </w:rPr>
      </w:pPr>
      <w:bookmarkStart w:id="623" w:name="_Toc148087016"/>
      <w:r w:rsidRPr="00E67603">
        <w:rPr>
          <w:color w:val="373D41"/>
        </w:rPr>
        <w:t>February 2023</w:t>
      </w:r>
      <w:bookmarkEnd w:id="623"/>
      <w:r w:rsidRPr="00E67603">
        <w:rPr>
          <w:color w:val="373D41"/>
        </w:rPr>
        <w:t xml:space="preserve"> </w:t>
      </w:r>
    </w:p>
    <w:p w14:paraId="238D0ABA" w14:textId="04AB4F55" w:rsidR="000C62C0" w:rsidRPr="00915173" w:rsidRDefault="000C62C0" w:rsidP="00E67603">
      <w:pPr>
        <w:rPr>
          <w:b/>
          <w:bCs/>
          <w:color w:val="FF9933"/>
        </w:rPr>
      </w:pPr>
      <w:r>
        <w:t xml:space="preserve">A </w:t>
      </w:r>
      <w:r w:rsidRPr="003A0CC3">
        <w:t xml:space="preserve">Townsville </w:t>
      </w:r>
      <w:proofErr w:type="spellStart"/>
      <w:r>
        <w:t>Childrens</w:t>
      </w:r>
      <w:proofErr w:type="spellEnd"/>
      <w:r>
        <w:t xml:space="preserve"> Court </w:t>
      </w:r>
      <w:r w:rsidRPr="003A0CC3">
        <w:t xml:space="preserve">magistrate ordered release </w:t>
      </w:r>
      <w:r>
        <w:t xml:space="preserve">on bail </w:t>
      </w:r>
      <w:r w:rsidRPr="003A0CC3">
        <w:t>of</w:t>
      </w:r>
      <w:r>
        <w:t xml:space="preserve"> thirteen</w:t>
      </w:r>
      <w:r w:rsidRPr="003A0CC3">
        <w:t xml:space="preserve"> children being held on remand in the police watch house amid growing human rights concerns at the treatment of young people in the</w:t>
      </w:r>
      <w:r>
        <w:t xml:space="preserve"> Qld j</w:t>
      </w:r>
      <w:r w:rsidRPr="003A0CC3">
        <w:t>ustice system</w:t>
      </w:r>
    </w:p>
    <w:p w14:paraId="74E15291" w14:textId="69F0095D" w:rsidR="000C62C0" w:rsidRPr="00C06F69" w:rsidRDefault="00A12E20" w:rsidP="00E67603">
      <w:r>
        <w:t>Separately, t</w:t>
      </w:r>
      <w:r w:rsidR="000C62C0">
        <w:t xml:space="preserve">he </w:t>
      </w:r>
      <w:r w:rsidR="000C62C0" w:rsidRPr="00C06F69">
        <w:t>Q</w:t>
      </w:r>
      <w:r w:rsidR="000C62C0">
        <w:t xml:space="preserve">ueensland </w:t>
      </w:r>
      <w:r w:rsidR="000C62C0" w:rsidRPr="00C06F69">
        <w:t>F</w:t>
      </w:r>
      <w:r w:rsidR="000C62C0">
        <w:t xml:space="preserve">amily and </w:t>
      </w:r>
      <w:r w:rsidR="000C62C0" w:rsidRPr="00C06F69">
        <w:t>C</w:t>
      </w:r>
      <w:r w:rsidR="000C62C0">
        <w:t xml:space="preserve">hild </w:t>
      </w:r>
      <w:r w:rsidR="000C62C0" w:rsidRPr="00C06F69">
        <w:t>C</w:t>
      </w:r>
      <w:r w:rsidR="000C62C0">
        <w:t>ommission</w:t>
      </w:r>
      <w:r w:rsidR="000C62C0" w:rsidRPr="00C06F69">
        <w:t xml:space="preserve"> initiate</w:t>
      </w:r>
      <w:r w:rsidR="000C62C0">
        <w:t>d a</w:t>
      </w:r>
      <w:r w:rsidR="000C62C0" w:rsidRPr="00C06F69">
        <w:t xml:space="preserve"> </w:t>
      </w:r>
      <w:r w:rsidR="000C62C0" w:rsidRPr="0076714F">
        <w:t>systemic review</w:t>
      </w:r>
      <w:r w:rsidR="000C62C0" w:rsidRPr="00C06F69">
        <w:t xml:space="preserve"> of the drivers that cause children to enter and remain in Queensland watchhouses.</w:t>
      </w:r>
    </w:p>
    <w:p w14:paraId="6C5C14B9" w14:textId="0E6BDC28" w:rsidR="000C62C0" w:rsidRPr="00E67603" w:rsidRDefault="000C62C0" w:rsidP="005F54A0">
      <w:pPr>
        <w:pStyle w:val="Heading2"/>
        <w:rPr>
          <w:color w:val="373D41"/>
        </w:rPr>
      </w:pPr>
      <w:bookmarkStart w:id="624" w:name="_Toc148087017"/>
      <w:r w:rsidRPr="00E67603">
        <w:rPr>
          <w:color w:val="373D41"/>
        </w:rPr>
        <w:t>March to May 2023</w:t>
      </w:r>
      <w:bookmarkEnd w:id="624"/>
      <w:r w:rsidRPr="00E67603">
        <w:rPr>
          <w:color w:val="373D41"/>
        </w:rPr>
        <w:t xml:space="preserve"> </w:t>
      </w:r>
    </w:p>
    <w:p w14:paraId="2393FFE2" w14:textId="5A362B76" w:rsidR="000C62C0" w:rsidRDefault="000C62C0" w:rsidP="00E67603">
      <w:pPr>
        <w:rPr>
          <w:b/>
          <w:bCs/>
        </w:rPr>
      </w:pPr>
      <w:r>
        <w:t xml:space="preserve">The </w:t>
      </w:r>
      <w:r w:rsidR="005F54A0">
        <w:t>Commission</w:t>
      </w:r>
      <w:r>
        <w:t xml:space="preserve"> completed a human rights review of policies, procedures, and practices relating to strip searching of women in Queensland prisons as recommended by the Women’s Safety and Justice Taskforce and undertook prison visits and consultation. The report will be published in September 2023.</w:t>
      </w:r>
      <w:r>
        <w:rPr>
          <w:b/>
          <w:bCs/>
        </w:rPr>
        <w:t xml:space="preserve"> </w:t>
      </w:r>
    </w:p>
    <w:p w14:paraId="5C6C8D7E" w14:textId="45340AC4" w:rsidR="000C62C0" w:rsidRPr="00E67603" w:rsidRDefault="000C62C0" w:rsidP="005F54A0">
      <w:pPr>
        <w:pStyle w:val="Heading2"/>
        <w:rPr>
          <w:color w:val="373D41"/>
        </w:rPr>
      </w:pPr>
      <w:bookmarkStart w:id="625" w:name="_Toc148087018"/>
      <w:r w:rsidRPr="00E67603">
        <w:rPr>
          <w:color w:val="373D41"/>
        </w:rPr>
        <w:t>March 2023</w:t>
      </w:r>
      <w:bookmarkEnd w:id="625"/>
      <w:r w:rsidRPr="00E67603">
        <w:rPr>
          <w:color w:val="373D41"/>
        </w:rPr>
        <w:t xml:space="preserve"> </w:t>
      </w:r>
    </w:p>
    <w:p w14:paraId="4B7CF357" w14:textId="77777777" w:rsidR="000C62C0" w:rsidRDefault="000C62C0" w:rsidP="00E67603">
      <w:bookmarkStart w:id="626" w:name="_Hlk144896889"/>
      <w:r>
        <w:t xml:space="preserve">The first four override declarations under section 43 of the HR Act were made in the </w:t>
      </w:r>
      <w:r w:rsidRPr="007E33B6">
        <w:rPr>
          <w:i/>
          <w:iCs/>
        </w:rPr>
        <w:t>Strengthening Community Safety Act 2023</w:t>
      </w:r>
      <w:r>
        <w:t>, which received assent on 22 March 2023. The override declarations apply to:</w:t>
      </w:r>
    </w:p>
    <w:p w14:paraId="13901EE9" w14:textId="77777777" w:rsidR="000C62C0" w:rsidRDefault="000C62C0" w:rsidP="005F54A0">
      <w:pPr>
        <w:pStyle w:val="ListParagraph"/>
        <w:numPr>
          <w:ilvl w:val="0"/>
          <w:numId w:val="44"/>
        </w:numPr>
      </w:pPr>
      <w:r>
        <w:t>a provision that makes it an offence for a young person to breach their bail conditions</w:t>
      </w:r>
    </w:p>
    <w:p w14:paraId="1AFE7D01" w14:textId="77777777" w:rsidR="000C62C0" w:rsidRDefault="000C62C0" w:rsidP="005F54A0">
      <w:pPr>
        <w:pStyle w:val="ListParagraph"/>
        <w:numPr>
          <w:ilvl w:val="0"/>
          <w:numId w:val="44"/>
        </w:numPr>
      </w:pPr>
      <w:r>
        <w:t xml:space="preserve">a </w:t>
      </w:r>
      <w:r w:rsidRPr="00E20407">
        <w:t xml:space="preserve">decision </w:t>
      </w:r>
      <w:r>
        <w:t>of the court to declare a young person a ‘serious repeat offender’</w:t>
      </w:r>
    </w:p>
    <w:p w14:paraId="300E5739" w14:textId="77777777" w:rsidR="000C62C0" w:rsidRPr="00E20407" w:rsidRDefault="000C62C0" w:rsidP="005F54A0">
      <w:pPr>
        <w:pStyle w:val="ListParagraph"/>
        <w:numPr>
          <w:ilvl w:val="0"/>
          <w:numId w:val="44"/>
        </w:numPr>
      </w:pPr>
      <w:r>
        <w:t xml:space="preserve">a </w:t>
      </w:r>
      <w:r w:rsidRPr="00E20407">
        <w:t>decision of the court to revoke a conditional release order for certain offences.</w:t>
      </w:r>
    </w:p>
    <w:p w14:paraId="16F6B8F4" w14:textId="4F3123A1" w:rsidR="000C62C0" w:rsidRPr="00E67603" w:rsidRDefault="000C62C0" w:rsidP="005F54A0">
      <w:pPr>
        <w:pStyle w:val="Heading2"/>
        <w:rPr>
          <w:color w:val="373D41"/>
        </w:rPr>
      </w:pPr>
      <w:bookmarkStart w:id="627" w:name="_Toc148087019"/>
      <w:bookmarkEnd w:id="626"/>
      <w:r w:rsidRPr="00E67603">
        <w:rPr>
          <w:color w:val="373D41"/>
        </w:rPr>
        <w:t>April 2023</w:t>
      </w:r>
      <w:bookmarkEnd w:id="627"/>
      <w:r w:rsidRPr="00E67603">
        <w:rPr>
          <w:color w:val="373D41"/>
        </w:rPr>
        <w:t xml:space="preserve"> </w:t>
      </w:r>
    </w:p>
    <w:p w14:paraId="456ED099" w14:textId="39FFCF93" w:rsidR="000C62C0" w:rsidRPr="00E67603" w:rsidRDefault="000C62C0" w:rsidP="00E67603">
      <w:pPr>
        <w:rPr>
          <w:color w:val="000000" w:themeColor="text1"/>
        </w:rPr>
      </w:pPr>
      <w:r w:rsidRPr="00E67603">
        <w:rPr>
          <w:color w:val="000000" w:themeColor="text1"/>
        </w:rPr>
        <w:t xml:space="preserve">Legislation was passed to authorise police officers to use </w:t>
      </w:r>
      <w:proofErr w:type="gramStart"/>
      <w:r w:rsidRPr="00E67603">
        <w:rPr>
          <w:color w:val="000000" w:themeColor="text1"/>
        </w:rPr>
        <w:t>hand held</w:t>
      </w:r>
      <w:proofErr w:type="gramEnd"/>
      <w:r w:rsidRPr="00E67603">
        <w:rPr>
          <w:color w:val="000000" w:themeColor="text1"/>
        </w:rPr>
        <w:t xml:space="preserve"> scanners in Safe Night Precincts, at public transport stations, and on public transport to detect knives being carried in public and reduce knife crime. </w:t>
      </w:r>
      <w:r w:rsidR="005F54A0" w:rsidRPr="00E67603">
        <w:rPr>
          <w:color w:val="000000" w:themeColor="text1"/>
        </w:rPr>
        <w:t xml:space="preserve">See </w:t>
      </w:r>
      <w:r w:rsidRPr="00E67603">
        <w:rPr>
          <w:i/>
          <w:iCs/>
          <w:color w:val="000000" w:themeColor="text1"/>
        </w:rPr>
        <w:t>Police Powers and Responsibilities (Jack’s Law) Amendment Act 2022</w:t>
      </w:r>
      <w:r w:rsidR="005F54A0" w:rsidRPr="00E67603">
        <w:rPr>
          <w:color w:val="000000" w:themeColor="text1"/>
        </w:rPr>
        <w:t>.</w:t>
      </w:r>
    </w:p>
    <w:p w14:paraId="57DB5EA6" w14:textId="40F344BB" w:rsidR="000C62C0" w:rsidRPr="00E67603" w:rsidRDefault="000C62C0" w:rsidP="005F54A0">
      <w:pPr>
        <w:pStyle w:val="Heading2"/>
        <w:rPr>
          <w:color w:val="373D41"/>
        </w:rPr>
      </w:pPr>
      <w:bookmarkStart w:id="628" w:name="_Toc148087020"/>
      <w:r w:rsidRPr="00E67603">
        <w:rPr>
          <w:color w:val="373D41"/>
        </w:rPr>
        <w:lastRenderedPageBreak/>
        <w:t>May 2023</w:t>
      </w:r>
      <w:bookmarkEnd w:id="628"/>
      <w:r w:rsidRPr="00E67603">
        <w:rPr>
          <w:color w:val="373D41"/>
        </w:rPr>
        <w:t xml:space="preserve"> </w:t>
      </w:r>
    </w:p>
    <w:p w14:paraId="23255BB1" w14:textId="161BC514" w:rsidR="000C62C0" w:rsidRDefault="000C62C0" w:rsidP="00E67603">
      <w:r>
        <w:t>The Path to Treaty Bill 2023 received assent and will commence on a date to be fixed by proclamation. The Act will provide for the establishment of a First Nations Treaty Institute and Truth-telling and Healing Inquiry.</w:t>
      </w:r>
      <w:r w:rsidR="005F54A0">
        <w:t xml:space="preserve"> See </w:t>
      </w:r>
      <w:r w:rsidRPr="001657BF">
        <w:rPr>
          <w:i/>
          <w:iCs/>
        </w:rPr>
        <w:t>Path to Treaty Act 2023</w:t>
      </w:r>
      <w:r w:rsidR="005F54A0">
        <w:t>.</w:t>
      </w:r>
    </w:p>
    <w:p w14:paraId="61566319" w14:textId="18984036" w:rsidR="000C62C0" w:rsidRDefault="000C62C0" w:rsidP="00E67603">
      <w:pPr>
        <w:rPr>
          <w:rFonts w:cs="Arial"/>
        </w:rPr>
      </w:pPr>
      <w:r>
        <w:rPr>
          <w:rFonts w:cs="Arial"/>
        </w:rPr>
        <w:t xml:space="preserve">Queensland Parliament’s </w:t>
      </w:r>
      <w:r w:rsidRPr="00D94D60">
        <w:rPr>
          <w:rFonts w:cs="Arial"/>
        </w:rPr>
        <w:t>Legal Affairs and Safety Committee table</w:t>
      </w:r>
      <w:r>
        <w:rPr>
          <w:rFonts w:cs="Arial"/>
        </w:rPr>
        <w:t>d the</w:t>
      </w:r>
      <w:r w:rsidRPr="00D94D60">
        <w:rPr>
          <w:rFonts w:cs="Arial"/>
        </w:rPr>
        <w:t xml:space="preserve"> </w:t>
      </w:r>
      <w:r w:rsidRPr="001572C3">
        <w:rPr>
          <w:rFonts w:cs="Arial"/>
        </w:rPr>
        <w:t>report</w:t>
      </w:r>
      <w:r w:rsidRPr="00D94D60">
        <w:rPr>
          <w:rFonts w:cs="Arial"/>
        </w:rPr>
        <w:t xml:space="preserve"> o</w:t>
      </w:r>
      <w:r>
        <w:rPr>
          <w:rFonts w:cs="Arial"/>
        </w:rPr>
        <w:t>f</w:t>
      </w:r>
      <w:r w:rsidRPr="00D94D60">
        <w:rPr>
          <w:rFonts w:cs="Arial"/>
        </w:rPr>
        <w:t xml:space="preserve"> the inquiry into support provided to victims of crime</w:t>
      </w:r>
      <w:r>
        <w:rPr>
          <w:rFonts w:cs="Arial"/>
        </w:rPr>
        <w:t xml:space="preserve">, which included recommendations </w:t>
      </w:r>
      <w:proofErr w:type="gramStart"/>
      <w:r>
        <w:rPr>
          <w:rFonts w:cs="Arial"/>
        </w:rPr>
        <w:t>to:</w:t>
      </w:r>
      <w:proofErr w:type="gramEnd"/>
      <w:r>
        <w:rPr>
          <w:rFonts w:cs="Arial"/>
        </w:rPr>
        <w:t xml:space="preserve"> re</w:t>
      </w:r>
      <w:r w:rsidRPr="00D94D60">
        <w:rPr>
          <w:rFonts w:cs="Arial"/>
        </w:rPr>
        <w:t>view victims’ rights,</w:t>
      </w:r>
      <w:r>
        <w:rPr>
          <w:rFonts w:cs="Arial"/>
        </w:rPr>
        <w:t xml:space="preserve"> </w:t>
      </w:r>
      <w:r w:rsidRPr="00D94D60">
        <w:rPr>
          <w:rFonts w:cs="Arial"/>
        </w:rPr>
        <w:t>improve coordination of services, increas</w:t>
      </w:r>
      <w:r>
        <w:rPr>
          <w:rFonts w:cs="Arial"/>
        </w:rPr>
        <w:t>e</w:t>
      </w:r>
      <w:r w:rsidRPr="00D94D60">
        <w:rPr>
          <w:rFonts w:cs="Arial"/>
        </w:rPr>
        <w:t xml:space="preserve"> access to information, trauma-informed training,</w:t>
      </w:r>
      <w:r>
        <w:rPr>
          <w:rFonts w:cs="Arial"/>
        </w:rPr>
        <w:t xml:space="preserve"> </w:t>
      </w:r>
      <w:r w:rsidRPr="00D94D60">
        <w:rPr>
          <w:rFonts w:cs="Arial"/>
        </w:rPr>
        <w:t>invest in victim support services</w:t>
      </w:r>
      <w:r>
        <w:rPr>
          <w:rFonts w:cs="Arial"/>
        </w:rPr>
        <w:t>,</w:t>
      </w:r>
      <w:r w:rsidRPr="00D94D60">
        <w:rPr>
          <w:rFonts w:cs="Arial"/>
        </w:rPr>
        <w:t xml:space="preserve"> improv</w:t>
      </w:r>
      <w:r>
        <w:rPr>
          <w:rFonts w:cs="Arial"/>
        </w:rPr>
        <w:t>e</w:t>
      </w:r>
      <w:r w:rsidRPr="00D94D60">
        <w:rPr>
          <w:rFonts w:cs="Arial"/>
        </w:rPr>
        <w:t xml:space="preserve"> access to restorative justice and youth justice</w:t>
      </w:r>
      <w:r>
        <w:rPr>
          <w:rFonts w:cs="Arial"/>
        </w:rPr>
        <w:t xml:space="preserve"> </w:t>
      </w:r>
      <w:r w:rsidRPr="00D94D60">
        <w:rPr>
          <w:rFonts w:cs="Arial"/>
        </w:rPr>
        <w:t>conferencing.</w:t>
      </w:r>
    </w:p>
    <w:p w14:paraId="4A3CAAD7" w14:textId="5E1DF6B1" w:rsidR="000C62C0" w:rsidRPr="00E67603" w:rsidRDefault="000C62C0" w:rsidP="005F54A0">
      <w:pPr>
        <w:pStyle w:val="Heading2"/>
        <w:rPr>
          <w:color w:val="373D41"/>
        </w:rPr>
      </w:pPr>
      <w:bookmarkStart w:id="629" w:name="_Toc148087021"/>
      <w:r w:rsidRPr="00E67603">
        <w:rPr>
          <w:color w:val="373D41"/>
        </w:rPr>
        <w:t>June 2023</w:t>
      </w:r>
      <w:bookmarkEnd w:id="629"/>
      <w:r w:rsidRPr="00E67603">
        <w:rPr>
          <w:color w:val="373D41"/>
        </w:rPr>
        <w:t xml:space="preserve"> </w:t>
      </w:r>
    </w:p>
    <w:p w14:paraId="1472CAF5" w14:textId="77777777" w:rsidR="000C62C0" w:rsidRPr="00E67603" w:rsidRDefault="000C62C0" w:rsidP="00E67603">
      <w:pPr>
        <w:rPr>
          <w:color w:val="000000" w:themeColor="text1"/>
        </w:rPr>
      </w:pPr>
      <w:r w:rsidRPr="00E67603">
        <w:rPr>
          <w:color w:val="000000" w:themeColor="text1"/>
        </w:rPr>
        <w:t xml:space="preserve">For the first time, the Commission’s biennial Mabo Oration was held outside Brisbane. Megan Davis delivered the ninth Mabo Oration and Professor Henry </w:t>
      </w:r>
      <w:proofErr w:type="gramStart"/>
      <w:r w:rsidRPr="00E67603">
        <w:rPr>
          <w:color w:val="000000" w:themeColor="text1"/>
        </w:rPr>
        <w:t>Reynolds</w:t>
      </w:r>
      <w:proofErr w:type="gramEnd"/>
      <w:r w:rsidRPr="00E67603">
        <w:rPr>
          <w:color w:val="000000" w:themeColor="text1"/>
        </w:rPr>
        <w:t> and Gail Mabo were special guest speakers at the event in Townsville hosted by Jeff McMullen.</w:t>
      </w:r>
    </w:p>
    <w:p w14:paraId="2FDC8759" w14:textId="2A35D63E" w:rsidR="000C62C0" w:rsidRPr="00E67603" w:rsidRDefault="000C62C0" w:rsidP="00E67603">
      <w:pPr>
        <w:rPr>
          <w:color w:val="000000" w:themeColor="text1"/>
        </w:rPr>
      </w:pPr>
      <w:r w:rsidRPr="00E67603">
        <w:rPr>
          <w:color w:val="000000" w:themeColor="text1"/>
        </w:rPr>
        <w:t>Legislation was passed to facilitate visits to places of detention by the United Nations Subcommittee on Prevention of Torture and commenced on assent.</w:t>
      </w:r>
      <w:r w:rsidR="005F54A0" w:rsidRPr="00E67603">
        <w:rPr>
          <w:color w:val="000000" w:themeColor="text1"/>
        </w:rPr>
        <w:t xml:space="preserve"> See </w:t>
      </w:r>
      <w:r w:rsidRPr="00E67603">
        <w:rPr>
          <w:i/>
          <w:iCs/>
          <w:color w:val="000000" w:themeColor="text1"/>
        </w:rPr>
        <w:t>Monitoring of Places of Detention (Optional Protocol to the Convention Against Torture) Act 2023</w:t>
      </w:r>
      <w:r w:rsidR="005F54A0" w:rsidRPr="00E67603">
        <w:rPr>
          <w:color w:val="000000" w:themeColor="text1"/>
        </w:rPr>
        <w:t>.</w:t>
      </w:r>
    </w:p>
    <w:p w14:paraId="774D766A" w14:textId="77777777" w:rsidR="000C62C0" w:rsidRPr="00E67603" w:rsidRDefault="000C62C0" w:rsidP="00E67603">
      <w:pPr>
        <w:rPr>
          <w:rFonts w:eastAsia="Calibri"/>
          <w:color w:val="000000" w:themeColor="text1"/>
        </w:rPr>
      </w:pPr>
      <w:r w:rsidRPr="00E67603">
        <w:rPr>
          <w:rFonts w:ascii="Helvetica" w:hAnsi="Helvetica" w:cs="Helvetica"/>
          <w:color w:val="000000" w:themeColor="text1"/>
          <w:shd w:val="clear" w:color="auto" w:fill="FFFFFF"/>
        </w:rPr>
        <w:t xml:space="preserve">The Honourable Alan Wilson KC conducted a review </w:t>
      </w:r>
      <w:r w:rsidRPr="00E67603">
        <w:rPr>
          <w:color w:val="000000" w:themeColor="text1"/>
        </w:rPr>
        <w:t xml:space="preserve">of the Public Interest Disclosure Act, as recommended by the </w:t>
      </w:r>
      <w:proofErr w:type="spellStart"/>
      <w:r w:rsidRPr="00E67603">
        <w:rPr>
          <w:color w:val="000000" w:themeColor="text1"/>
        </w:rPr>
        <w:t>Coaldrake</w:t>
      </w:r>
      <w:proofErr w:type="spellEnd"/>
      <w:r w:rsidRPr="00E67603">
        <w:rPr>
          <w:color w:val="000000" w:themeColor="text1"/>
        </w:rPr>
        <w:t xml:space="preserve"> report,</w:t>
      </w:r>
      <w:r w:rsidRPr="00E67603">
        <w:rPr>
          <w:rFonts w:ascii="Helvetica" w:hAnsi="Helvetica" w:cs="Helvetica"/>
          <w:color w:val="000000" w:themeColor="text1"/>
          <w:shd w:val="clear" w:color="auto" w:fill="FFFFFF"/>
        </w:rPr>
        <w:t> </w:t>
      </w:r>
      <w:r w:rsidRPr="00E67603">
        <w:rPr>
          <w:rFonts w:ascii="Helvetica" w:hAnsi="Helvetica" w:cs="Helvetica"/>
          <w:i/>
          <w:iCs/>
          <w:color w:val="000000" w:themeColor="text1"/>
          <w:shd w:val="clear" w:color="auto" w:fill="FFFFFF"/>
        </w:rPr>
        <w:t>Let the sunshine in: Review of culture and accountability in the Queensland public sector</w:t>
      </w:r>
      <w:r w:rsidRPr="00E67603">
        <w:rPr>
          <w:rFonts w:ascii="Helvetica" w:hAnsi="Helvetica" w:cs="Helvetica"/>
          <w:color w:val="000000" w:themeColor="text1"/>
          <w:shd w:val="clear" w:color="auto" w:fill="FFFFFF"/>
        </w:rPr>
        <w:t>.</w:t>
      </w:r>
      <w:r w:rsidR="005F54A0" w:rsidRPr="00E67603">
        <w:rPr>
          <w:rFonts w:ascii="Helvetica" w:hAnsi="Helvetica" w:cs="Helvetica"/>
          <w:color w:val="000000" w:themeColor="text1"/>
          <w:shd w:val="clear" w:color="auto" w:fill="FFFFFF"/>
        </w:rPr>
        <w:t xml:space="preserve"> </w:t>
      </w:r>
      <w:r w:rsidRPr="00E67603">
        <w:rPr>
          <w:rFonts w:eastAsia="Calibri"/>
          <w:color w:val="000000" w:themeColor="text1"/>
        </w:rPr>
        <w:t>The review recommended a new PID Act with clearer and accessible language, reclaiming the language of ‘</w:t>
      </w:r>
      <w:proofErr w:type="spellStart"/>
      <w:r w:rsidRPr="00E67603">
        <w:rPr>
          <w:rFonts w:eastAsia="Calibri"/>
          <w:color w:val="000000" w:themeColor="text1"/>
        </w:rPr>
        <w:t>whistleblower</w:t>
      </w:r>
      <w:proofErr w:type="spellEnd"/>
      <w:r w:rsidRPr="00E67603">
        <w:rPr>
          <w:rFonts w:eastAsia="Calibri"/>
          <w:color w:val="000000" w:themeColor="text1"/>
        </w:rPr>
        <w:t>’, and with two objects of facilitating the exposure of serious or systemic wrongdoing in the public sector and protecting those who assist that endeavour.</w:t>
      </w:r>
    </w:p>
    <w:p w14:paraId="77D2A39C" w14:textId="02685339" w:rsidR="000C62C0" w:rsidRPr="00E67603" w:rsidRDefault="000C62C0" w:rsidP="00E67603">
      <w:pPr>
        <w:rPr>
          <w:color w:val="000000" w:themeColor="text1"/>
        </w:rPr>
      </w:pPr>
      <w:r w:rsidRPr="00E67603">
        <w:rPr>
          <w:color w:val="000000" w:themeColor="text1"/>
        </w:rPr>
        <w:t xml:space="preserve">The existing Births, </w:t>
      </w:r>
      <w:proofErr w:type="gramStart"/>
      <w:r w:rsidRPr="00E67603">
        <w:rPr>
          <w:color w:val="000000" w:themeColor="text1"/>
        </w:rPr>
        <w:t>Deaths</w:t>
      </w:r>
      <w:proofErr w:type="gramEnd"/>
      <w:r w:rsidRPr="00E67603">
        <w:rPr>
          <w:color w:val="000000" w:themeColor="text1"/>
        </w:rPr>
        <w:t xml:space="preserve"> and Marriages Registration Act (which establishes a system for registering life events) was repealed and replaced with a new Act of the same name, which takes account of changes in society and aims to appropriately accommodate the diversity of Queensland society. (</w:t>
      </w:r>
      <w:proofErr w:type="gramStart"/>
      <w:r w:rsidRPr="00E67603">
        <w:rPr>
          <w:color w:val="000000" w:themeColor="text1"/>
        </w:rPr>
        <w:t>especially</w:t>
      </w:r>
      <w:proofErr w:type="gramEnd"/>
      <w:r w:rsidRPr="00E67603">
        <w:rPr>
          <w:color w:val="000000" w:themeColor="text1"/>
        </w:rPr>
        <w:t xml:space="preserve"> in relation to recognition of the trans and gender diverse community and modern and diverse family structures). The Act will commence on a date to be fixed by proclamation</w:t>
      </w:r>
      <w:r w:rsidR="00E67603" w:rsidRPr="00E67603">
        <w:rPr>
          <w:color w:val="000000" w:themeColor="text1"/>
        </w:rPr>
        <w:t>.</w:t>
      </w:r>
      <w:r w:rsidR="005F54A0" w:rsidRPr="00E67603">
        <w:rPr>
          <w:color w:val="000000" w:themeColor="text1"/>
        </w:rPr>
        <w:t xml:space="preserve"> See</w:t>
      </w:r>
      <w:r w:rsidR="00E67603" w:rsidRPr="00E67603">
        <w:rPr>
          <w:color w:val="000000" w:themeColor="text1"/>
        </w:rPr>
        <w:t xml:space="preserve"> </w:t>
      </w:r>
      <w:r w:rsidRPr="00E67603">
        <w:rPr>
          <w:i/>
          <w:iCs/>
          <w:color w:val="000000" w:themeColor="text1"/>
        </w:rPr>
        <w:t xml:space="preserve">Births, </w:t>
      </w:r>
      <w:proofErr w:type="gramStart"/>
      <w:r w:rsidRPr="00E67603">
        <w:rPr>
          <w:i/>
          <w:iCs/>
          <w:color w:val="000000" w:themeColor="text1"/>
        </w:rPr>
        <w:t>Deaths</w:t>
      </w:r>
      <w:proofErr w:type="gramEnd"/>
      <w:r w:rsidRPr="00E67603">
        <w:rPr>
          <w:i/>
          <w:iCs/>
          <w:color w:val="000000" w:themeColor="text1"/>
        </w:rPr>
        <w:t xml:space="preserve"> and Marriages Registration Act 2023</w:t>
      </w:r>
      <w:r w:rsidR="00E67603" w:rsidRPr="00E67603">
        <w:rPr>
          <w:color w:val="000000" w:themeColor="text1"/>
        </w:rPr>
        <w:t>.</w:t>
      </w:r>
    </w:p>
    <w:p w14:paraId="7A1AC036" w14:textId="77777777" w:rsidR="000C62C0" w:rsidRPr="00E67603" w:rsidRDefault="000C62C0" w:rsidP="00E67603">
      <w:pPr>
        <w:rPr>
          <w:color w:val="000000" w:themeColor="text1"/>
        </w:rPr>
      </w:pPr>
      <w:r w:rsidRPr="00E67603">
        <w:rPr>
          <w:color w:val="000000" w:themeColor="text1"/>
        </w:rPr>
        <w:t xml:space="preserve">The Commonwealth Parliament passed legislation proposing an alteration to the </w:t>
      </w:r>
      <w:r w:rsidRPr="00E67603">
        <w:rPr>
          <w:i/>
          <w:iCs/>
          <w:color w:val="000000" w:themeColor="text1"/>
        </w:rPr>
        <w:t>Australian Constitution</w:t>
      </w:r>
      <w:r w:rsidRPr="00E67603">
        <w:rPr>
          <w:color w:val="000000" w:themeColor="text1"/>
        </w:rPr>
        <w:t xml:space="preserve"> to recognise Australia’s First Peoples by establishing an Aboriginal and Torres Strait Islander Voice to make representations to the parliament on matters relating to Aboriginal and Torres Strait Islander peoples. This will trigger a referendum that will be held on 14 October 2023.</w:t>
      </w:r>
    </w:p>
    <w:p w14:paraId="0786CDB0" w14:textId="77777777" w:rsidR="00E72150" w:rsidRDefault="00E72150" w:rsidP="00E67603">
      <w:pPr>
        <w:rPr>
          <w:color w:val="000000" w:themeColor="text1"/>
        </w:rPr>
      </w:pPr>
    </w:p>
    <w:p w14:paraId="483364E4" w14:textId="77777777" w:rsidR="00E72150" w:rsidRPr="00E67603" w:rsidRDefault="00E72150" w:rsidP="00E67603">
      <w:pPr>
        <w:rPr>
          <w:color w:val="000000" w:themeColor="text1"/>
        </w:rPr>
      </w:pPr>
    </w:p>
    <w:p w14:paraId="2A8F2EAB" w14:textId="77777777" w:rsidR="00943552" w:rsidRPr="00A81854" w:rsidRDefault="00943552" w:rsidP="00331D2E">
      <w:pPr>
        <w:pStyle w:val="Listparagraph-bulleted"/>
        <w:numPr>
          <w:ilvl w:val="0"/>
          <w:numId w:val="0"/>
        </w:numPr>
      </w:pPr>
    </w:p>
    <w:sectPr w:rsidR="00943552" w:rsidRPr="00A81854" w:rsidSect="00DD0D09">
      <w:footerReference w:type="even" r:id="rId27"/>
      <w:footerReference w:type="default" r:id="rId28"/>
      <w:pgSz w:w="11906" w:h="16838"/>
      <w:pgMar w:top="1440" w:right="1440" w:bottom="1440" w:left="1440" w:header="720" w:footer="720" w:gutter="0"/>
      <w:pgNumType w:start="4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34812" w14:textId="77777777" w:rsidR="005F5CB0" w:rsidRDefault="005F5CB0" w:rsidP="007C01C7">
      <w:pPr>
        <w:spacing w:after="0" w:line="240" w:lineRule="auto"/>
      </w:pPr>
      <w:r>
        <w:separator/>
      </w:r>
    </w:p>
  </w:endnote>
  <w:endnote w:type="continuationSeparator" w:id="0">
    <w:p w14:paraId="6020D17A" w14:textId="77777777" w:rsidR="005F5CB0" w:rsidRDefault="005F5CB0" w:rsidP="007C01C7">
      <w:pPr>
        <w:spacing w:after="0" w:line="240" w:lineRule="auto"/>
      </w:pPr>
      <w:r>
        <w:continuationSeparator/>
      </w:r>
    </w:p>
  </w:endnote>
  <w:endnote w:type="continuationNotice" w:id="1">
    <w:p w14:paraId="37710A37" w14:textId="77777777" w:rsidR="005F5CB0" w:rsidRDefault="005F5C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27B55" w14:textId="3E5AB5A1" w:rsidR="00311886" w:rsidRPr="008A3205" w:rsidRDefault="00FD1F90" w:rsidP="003C5057">
    <w:pPr>
      <w:pStyle w:val="Footer"/>
      <w:jc w:val="right"/>
    </w:pPr>
    <w:r>
      <w:t>P</w:t>
    </w:r>
    <w:r w:rsidR="006C203C">
      <w:t xml:space="preserve">rogress and </w:t>
    </w:r>
    <w:r>
      <w:t>pitfalls</w:t>
    </w:r>
    <w:r w:rsidR="00311886">
      <w:t xml:space="preserve">: 2022-23 annual report on the operation of the </w:t>
    </w:r>
    <w:r w:rsidR="00311886" w:rsidRPr="00B47017">
      <w:rPr>
        <w:i/>
        <w:iCs/>
      </w:rPr>
      <w:t xml:space="preserve">Human Rights Act 2019 </w:t>
    </w:r>
    <w:r w:rsidR="00311886">
      <w:tab/>
    </w:r>
    <w:sdt>
      <w:sdtPr>
        <w:rPr>
          <w:color w:val="2B579A"/>
        </w:rPr>
        <w:id w:val="-1070427610"/>
        <w:docPartObj>
          <w:docPartGallery w:val="Page Numbers (Bottom of Page)"/>
          <w:docPartUnique/>
        </w:docPartObj>
      </w:sdtPr>
      <w:sdtEndPr>
        <w:rPr>
          <w:noProof/>
          <w:color w:val="347B9F"/>
        </w:rPr>
      </w:sdtEndPr>
      <w:sdtContent>
        <w:r w:rsidR="00311886" w:rsidRPr="00557D33">
          <w:fldChar w:fldCharType="begin"/>
        </w:r>
        <w:r w:rsidR="00311886" w:rsidRPr="00557D33">
          <w:instrText xml:space="preserve"> PAGE   \* MERGEFORMAT </w:instrText>
        </w:r>
        <w:r w:rsidR="00311886" w:rsidRPr="00557D33">
          <w:fldChar w:fldCharType="separate"/>
        </w:r>
        <w:r w:rsidR="00F878A0" w:rsidRPr="00557D33">
          <w:rPr>
            <w:noProof/>
          </w:rPr>
          <w:t>2</w:t>
        </w:r>
        <w:r w:rsidR="00311886" w:rsidRPr="00557D33">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FE526" w14:textId="6B118840" w:rsidR="00311886" w:rsidRPr="008A3205" w:rsidRDefault="00DD0D09">
    <w:pPr>
      <w:pStyle w:val="Footer"/>
      <w:jc w:val="right"/>
    </w:pPr>
    <w:r>
      <w:t xml:space="preserve">Progress and pitfalls: 2022-23 annual report on the operation of the </w:t>
    </w:r>
    <w:r w:rsidRPr="00B47017">
      <w:rPr>
        <w:i/>
        <w:iCs/>
      </w:rPr>
      <w:t>Human Rights Act 2019</w:t>
    </w:r>
    <w:r w:rsidR="00311886">
      <w:tab/>
    </w:r>
    <w:sdt>
      <w:sdtPr>
        <w:rPr>
          <w:color w:val="2B579A"/>
        </w:rPr>
        <w:id w:val="-1807609413"/>
        <w:docPartObj>
          <w:docPartGallery w:val="Page Numbers (Bottom of Page)"/>
          <w:docPartUnique/>
        </w:docPartObj>
      </w:sdtPr>
      <w:sdtEndPr>
        <w:rPr>
          <w:noProof/>
          <w:color w:val="347B9F"/>
        </w:rPr>
      </w:sdtEndPr>
      <w:sdtContent>
        <w:r w:rsidR="00311886" w:rsidRPr="001108EE">
          <w:fldChar w:fldCharType="begin"/>
        </w:r>
        <w:r w:rsidR="00311886" w:rsidRPr="001108EE">
          <w:instrText xml:space="preserve"> PAGE   \* MERGEFORMAT </w:instrText>
        </w:r>
        <w:r w:rsidR="00311886" w:rsidRPr="001108EE">
          <w:fldChar w:fldCharType="separate"/>
        </w:r>
        <w:r w:rsidR="00F878A0" w:rsidRPr="001108EE">
          <w:rPr>
            <w:noProof/>
          </w:rPr>
          <w:t>1</w:t>
        </w:r>
        <w:r w:rsidR="00311886" w:rsidRPr="001108EE">
          <w:rPr>
            <w:noProof/>
          </w:rPr>
          <w:fldChar w:fldCharType="end"/>
        </w:r>
      </w:sdtContent>
    </w:sdt>
  </w:p>
  <w:p w14:paraId="10FDC15C" w14:textId="0858F51C" w:rsidR="00311886" w:rsidRPr="007C01C7" w:rsidRDefault="00311886" w:rsidP="007C01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EC532" w14:textId="77777777" w:rsidR="005F5CB0" w:rsidRDefault="005F5CB0" w:rsidP="007C01C7">
      <w:pPr>
        <w:spacing w:after="0" w:line="240" w:lineRule="auto"/>
      </w:pPr>
      <w:r>
        <w:separator/>
      </w:r>
    </w:p>
  </w:footnote>
  <w:footnote w:type="continuationSeparator" w:id="0">
    <w:p w14:paraId="0A597485" w14:textId="77777777" w:rsidR="005F5CB0" w:rsidRDefault="005F5CB0" w:rsidP="007C01C7">
      <w:pPr>
        <w:spacing w:after="0" w:line="240" w:lineRule="auto"/>
      </w:pPr>
      <w:r>
        <w:continuationSeparator/>
      </w:r>
    </w:p>
  </w:footnote>
  <w:footnote w:type="continuationNotice" w:id="1">
    <w:p w14:paraId="053629A3" w14:textId="77777777" w:rsidR="005F5CB0" w:rsidRDefault="005F5CB0">
      <w:pPr>
        <w:spacing w:after="0" w:line="240" w:lineRule="auto"/>
      </w:pPr>
    </w:p>
  </w:footnote>
  <w:footnote w:id="2">
    <w:p w14:paraId="3222CF45" w14:textId="298FBC5F" w:rsidR="00633690" w:rsidRPr="0095278D" w:rsidRDefault="00633690">
      <w:pPr>
        <w:pStyle w:val="FootnoteText"/>
        <w:rPr>
          <w:highlight w:val="yellow"/>
        </w:rPr>
      </w:pPr>
      <w:r>
        <w:rPr>
          <w:rStyle w:val="FootnoteReference"/>
        </w:rPr>
        <w:footnoteRef/>
      </w:r>
      <w:r>
        <w:t xml:space="preserve"> </w:t>
      </w:r>
      <w:r w:rsidR="008A5075">
        <w:rPr>
          <w:highlight w:val="yellow"/>
        </w:rPr>
        <w:fldChar w:fldCharType="begin"/>
      </w:r>
      <w:r w:rsidR="008A5075">
        <w:rPr>
          <w:highlight w:val="yellow"/>
        </w:rPr>
        <w:instrText xml:space="preserve"> ADDIN ZOTERO_ITEM CSL_CITATION {"citationID":"GpEfIGFX","properties":{"formattedCitation":"{\\i{}Human Rights Act} {\\i{}2019} (Qld) s 23.","plainCitation":"Human Rights Act 2019 (Qld) s 23.","noteIndex":54},"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3","label":"page"}],"schema":"https://github.com/citation-style-language/schema/raw/master/csl-citation.json"} </w:instrText>
      </w:r>
      <w:r w:rsidR="008A5075">
        <w:rPr>
          <w:highlight w:val="yellow"/>
        </w:rPr>
        <w:fldChar w:fldCharType="separate"/>
      </w:r>
      <w:r w:rsidR="008A5075" w:rsidRPr="008A5075">
        <w:rPr>
          <w:rFonts w:cs="Arial"/>
          <w:i/>
          <w:iCs/>
          <w:szCs w:val="24"/>
        </w:rPr>
        <w:t>Human Rights Act</w:t>
      </w:r>
      <w:r w:rsidR="008A5075" w:rsidRPr="008A5075">
        <w:rPr>
          <w:rFonts w:cs="Arial"/>
          <w:szCs w:val="24"/>
        </w:rPr>
        <w:t xml:space="preserve"> </w:t>
      </w:r>
      <w:r w:rsidR="008A5075" w:rsidRPr="008A5075">
        <w:rPr>
          <w:rFonts w:cs="Arial"/>
          <w:i/>
          <w:iCs/>
          <w:szCs w:val="24"/>
        </w:rPr>
        <w:t>2019</w:t>
      </w:r>
      <w:r w:rsidR="008A5075" w:rsidRPr="008A5075">
        <w:rPr>
          <w:rFonts w:cs="Arial"/>
          <w:szCs w:val="24"/>
        </w:rPr>
        <w:t xml:space="preserve"> (Qld) s 23.</w:t>
      </w:r>
      <w:r w:rsidR="008A5075">
        <w:rPr>
          <w:highlight w:val="yellow"/>
        </w:rPr>
        <w:fldChar w:fldCharType="end"/>
      </w:r>
    </w:p>
  </w:footnote>
  <w:footnote w:id="3">
    <w:p w14:paraId="387E70E1" w14:textId="68011817" w:rsidR="00633690" w:rsidRPr="00265D01" w:rsidRDefault="00633690">
      <w:pPr>
        <w:pStyle w:val="FootnoteText"/>
      </w:pPr>
      <w:r w:rsidRPr="00265D01">
        <w:rPr>
          <w:rStyle w:val="FootnoteReference"/>
        </w:rPr>
        <w:footnoteRef/>
      </w:r>
      <w:r w:rsidRPr="00265D01">
        <w:t xml:space="preserve"> </w:t>
      </w:r>
      <w:r w:rsidR="00265D01">
        <w:fldChar w:fldCharType="begin"/>
      </w:r>
      <w:r w:rsidR="00C27040">
        <w:instrText xml:space="preserve"> ADDIN ZOTERO_ITEM CSL_CITATION {"citationID":"Nd6Pmch5","properties":{"formattedCitation":"Ibid s 24.","plainCitation":"Ibid s 24.","noteIndex":55},"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4","label":"page"}],"schema":"https://github.com/citation-style-language/schema/raw/master/csl-citation.json"} </w:instrText>
      </w:r>
      <w:r w:rsidR="00265D01">
        <w:fldChar w:fldCharType="separate"/>
      </w:r>
      <w:r w:rsidR="00C3182B" w:rsidRPr="00C3182B">
        <w:rPr>
          <w:rFonts w:cs="Arial"/>
          <w:i/>
          <w:iCs/>
          <w:szCs w:val="24"/>
        </w:rPr>
        <w:t xml:space="preserve"> </w:t>
      </w:r>
      <w:r w:rsidR="00C3182B" w:rsidRPr="008A5075">
        <w:rPr>
          <w:rFonts w:cs="Arial"/>
          <w:i/>
          <w:iCs/>
          <w:szCs w:val="24"/>
        </w:rPr>
        <w:t>Human Rights Act</w:t>
      </w:r>
      <w:r w:rsidR="00C3182B" w:rsidRPr="008A5075">
        <w:rPr>
          <w:rFonts w:cs="Arial"/>
          <w:szCs w:val="24"/>
        </w:rPr>
        <w:t xml:space="preserve"> </w:t>
      </w:r>
      <w:r w:rsidR="00C3182B" w:rsidRPr="008A5075">
        <w:rPr>
          <w:rFonts w:cs="Arial"/>
          <w:i/>
          <w:iCs/>
          <w:szCs w:val="24"/>
        </w:rPr>
        <w:t>2019</w:t>
      </w:r>
      <w:r w:rsidR="00C3182B" w:rsidRPr="008A5075">
        <w:rPr>
          <w:rFonts w:cs="Arial"/>
          <w:szCs w:val="24"/>
        </w:rPr>
        <w:t xml:space="preserve"> (Qld)</w:t>
      </w:r>
      <w:r w:rsidR="00C27040" w:rsidRPr="00C27040">
        <w:rPr>
          <w:rFonts w:cs="Arial"/>
        </w:rPr>
        <w:t xml:space="preserve"> s 24.</w:t>
      </w:r>
      <w:r w:rsidR="00265D01">
        <w:fldChar w:fldCharType="end"/>
      </w:r>
    </w:p>
  </w:footnote>
  <w:footnote w:id="4">
    <w:p w14:paraId="08C36438" w14:textId="0D060F83" w:rsidR="00633690" w:rsidRDefault="00633690">
      <w:pPr>
        <w:pStyle w:val="FootnoteText"/>
      </w:pPr>
      <w:r w:rsidRPr="00265D01">
        <w:rPr>
          <w:rStyle w:val="FootnoteReference"/>
        </w:rPr>
        <w:footnoteRef/>
      </w:r>
      <w:r w:rsidRPr="00265D01">
        <w:t xml:space="preserve"> </w:t>
      </w:r>
      <w:r w:rsidR="009D40BC">
        <w:fldChar w:fldCharType="begin"/>
      </w:r>
      <w:r w:rsidR="009D40BC">
        <w:instrText xml:space="preserve"> ADDIN ZOTERO_ITEM CSL_CITATION {"citationID":"25OWFJJc","properties":{"formattedCitation":"Ibid s 31.","plainCitation":"Ibid s 31.","noteIndex":56},"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31","label":"page"}],"schema":"https://github.com/citation-style-language/schema/raw/master/csl-citation.json"} </w:instrText>
      </w:r>
      <w:r w:rsidR="009D40BC">
        <w:fldChar w:fldCharType="separate"/>
      </w:r>
      <w:r w:rsidR="00D35BF2" w:rsidRPr="00D35BF2">
        <w:rPr>
          <w:rFonts w:cs="Arial"/>
          <w:i/>
          <w:iCs/>
          <w:szCs w:val="24"/>
        </w:rPr>
        <w:t xml:space="preserve"> </w:t>
      </w:r>
      <w:r w:rsidR="00D35BF2" w:rsidRPr="008A5075">
        <w:rPr>
          <w:rFonts w:cs="Arial"/>
          <w:i/>
          <w:iCs/>
          <w:szCs w:val="24"/>
        </w:rPr>
        <w:t>Human Rights Act</w:t>
      </w:r>
      <w:r w:rsidR="00D35BF2" w:rsidRPr="008A5075">
        <w:rPr>
          <w:rFonts w:cs="Arial"/>
          <w:szCs w:val="24"/>
        </w:rPr>
        <w:t xml:space="preserve"> </w:t>
      </w:r>
      <w:r w:rsidR="00D35BF2" w:rsidRPr="008A5075">
        <w:rPr>
          <w:rFonts w:cs="Arial"/>
          <w:i/>
          <w:iCs/>
          <w:szCs w:val="24"/>
        </w:rPr>
        <w:t>2019</w:t>
      </w:r>
      <w:r w:rsidR="00D35BF2" w:rsidRPr="008A5075">
        <w:rPr>
          <w:rFonts w:cs="Arial"/>
          <w:szCs w:val="24"/>
        </w:rPr>
        <w:t xml:space="preserve"> (Qld)</w:t>
      </w:r>
      <w:r w:rsidR="009D40BC" w:rsidRPr="009D40BC">
        <w:rPr>
          <w:rFonts w:cs="Arial"/>
        </w:rPr>
        <w:t xml:space="preserve"> s 31.</w:t>
      </w:r>
      <w:r w:rsidR="009D40BC">
        <w:fldChar w:fldCharType="end"/>
      </w:r>
    </w:p>
  </w:footnote>
  <w:footnote w:id="5">
    <w:p w14:paraId="7F6A2B4C" w14:textId="3C8DD04F" w:rsidR="00633690" w:rsidRPr="003B1D24" w:rsidRDefault="00633690">
      <w:pPr>
        <w:pStyle w:val="FootnoteText"/>
      </w:pPr>
      <w:r w:rsidRPr="003B1D24">
        <w:rPr>
          <w:rStyle w:val="FootnoteReference"/>
        </w:rPr>
        <w:footnoteRef/>
      </w:r>
      <w:r w:rsidRPr="003B1D24">
        <w:t xml:space="preserve"> </w:t>
      </w:r>
      <w:r w:rsidR="00D85596" w:rsidRPr="003B1D24">
        <w:rPr>
          <w:color w:val="2B579A"/>
          <w:shd w:val="clear" w:color="auto" w:fill="E6E6E6"/>
        </w:rPr>
        <w:fldChar w:fldCharType="begin"/>
      </w:r>
      <w:r w:rsidR="009D40BC">
        <w:instrText xml:space="preserve"> ADDIN ZOTERO_ITEM CSL_CITATION {"citationID":"6VUxJzQt","properties":{"formattedCitation":"Ibid s 16.","plainCitation":"Ibid s 16.","noteIndex":57},"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6","label":"section"}],"schema":"https://github.com/citation-style-language/schema/raw/master/csl-citation.json"} </w:instrText>
      </w:r>
      <w:r w:rsidR="00D85596" w:rsidRPr="003B1D24">
        <w:rPr>
          <w:color w:val="2B579A"/>
          <w:shd w:val="clear" w:color="auto" w:fill="E6E6E6"/>
        </w:rPr>
        <w:fldChar w:fldCharType="separate"/>
      </w:r>
      <w:r w:rsidR="00D35BF2" w:rsidRPr="00D35BF2">
        <w:rPr>
          <w:rFonts w:cs="Arial"/>
          <w:i/>
          <w:iCs/>
          <w:szCs w:val="24"/>
        </w:rPr>
        <w:t xml:space="preserve"> </w:t>
      </w:r>
      <w:r w:rsidR="00D35BF2" w:rsidRPr="008A5075">
        <w:rPr>
          <w:rFonts w:cs="Arial"/>
          <w:i/>
          <w:iCs/>
          <w:szCs w:val="24"/>
        </w:rPr>
        <w:t>Human Rights Act</w:t>
      </w:r>
      <w:r w:rsidR="00D35BF2" w:rsidRPr="008A5075">
        <w:rPr>
          <w:rFonts w:cs="Arial"/>
          <w:szCs w:val="24"/>
        </w:rPr>
        <w:t xml:space="preserve"> </w:t>
      </w:r>
      <w:r w:rsidR="00D35BF2" w:rsidRPr="008A5075">
        <w:rPr>
          <w:rFonts w:cs="Arial"/>
          <w:i/>
          <w:iCs/>
          <w:szCs w:val="24"/>
        </w:rPr>
        <w:t>2019</w:t>
      </w:r>
      <w:r w:rsidR="00D35BF2" w:rsidRPr="008A5075">
        <w:rPr>
          <w:rFonts w:cs="Arial"/>
          <w:szCs w:val="24"/>
        </w:rPr>
        <w:t xml:space="preserve"> (Qld)</w:t>
      </w:r>
      <w:r w:rsidR="009D40BC" w:rsidRPr="009D40BC">
        <w:rPr>
          <w:rFonts w:cs="Arial"/>
        </w:rPr>
        <w:t xml:space="preserve"> s 16.</w:t>
      </w:r>
      <w:r w:rsidR="00D85596" w:rsidRPr="003B1D24">
        <w:rPr>
          <w:color w:val="2B579A"/>
          <w:shd w:val="clear" w:color="auto" w:fill="E6E6E6"/>
        </w:rPr>
        <w:fldChar w:fldCharType="end"/>
      </w:r>
    </w:p>
  </w:footnote>
  <w:footnote w:id="6">
    <w:p w14:paraId="4A7ABD12" w14:textId="277D37A0" w:rsidR="00633690" w:rsidRPr="003B1D24" w:rsidRDefault="00633690">
      <w:pPr>
        <w:pStyle w:val="FootnoteText"/>
      </w:pPr>
      <w:r w:rsidRPr="003B1D24">
        <w:rPr>
          <w:rStyle w:val="FootnoteReference"/>
        </w:rPr>
        <w:footnoteRef/>
      </w:r>
      <w:r w:rsidRPr="003B1D24">
        <w:t xml:space="preserve"> </w:t>
      </w:r>
      <w:r w:rsidR="007B0A83" w:rsidRPr="003B1D24">
        <w:rPr>
          <w:color w:val="2B579A"/>
          <w:shd w:val="clear" w:color="auto" w:fill="E6E6E6"/>
        </w:rPr>
        <w:fldChar w:fldCharType="begin"/>
      </w:r>
      <w:r w:rsidR="008A5075">
        <w:instrText xml:space="preserve"> ADDIN ZOTERO_ITEM CSL_CITATION {"citationID":"binOEb2l","properties":{"formattedCitation":"Ibid s 26.","plainCitation":"Ibid s 26.","noteIndex":58},"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6","label":"page"}],"schema":"https://github.com/citation-style-language/schema/raw/master/csl-citation.json"} </w:instrText>
      </w:r>
      <w:r w:rsidR="007B0A83" w:rsidRPr="003B1D24">
        <w:rPr>
          <w:color w:val="2B579A"/>
          <w:shd w:val="clear" w:color="auto" w:fill="E6E6E6"/>
        </w:rPr>
        <w:fldChar w:fldCharType="separate"/>
      </w:r>
      <w:r w:rsidR="00D35BF2" w:rsidRPr="00D35BF2">
        <w:rPr>
          <w:rFonts w:cs="Arial"/>
          <w:i/>
          <w:iCs/>
          <w:szCs w:val="24"/>
        </w:rPr>
        <w:t xml:space="preserve"> </w:t>
      </w:r>
      <w:r w:rsidR="00D35BF2" w:rsidRPr="008A5075">
        <w:rPr>
          <w:rFonts w:cs="Arial"/>
          <w:i/>
          <w:iCs/>
          <w:szCs w:val="24"/>
        </w:rPr>
        <w:t>Human Rights Act</w:t>
      </w:r>
      <w:r w:rsidR="00D35BF2" w:rsidRPr="008A5075">
        <w:rPr>
          <w:rFonts w:cs="Arial"/>
          <w:szCs w:val="24"/>
        </w:rPr>
        <w:t xml:space="preserve"> </w:t>
      </w:r>
      <w:r w:rsidR="00D35BF2" w:rsidRPr="008A5075">
        <w:rPr>
          <w:rFonts w:cs="Arial"/>
          <w:i/>
          <w:iCs/>
          <w:szCs w:val="24"/>
        </w:rPr>
        <w:t>2019</w:t>
      </w:r>
      <w:r w:rsidR="00D35BF2" w:rsidRPr="008A5075">
        <w:rPr>
          <w:rFonts w:cs="Arial"/>
          <w:szCs w:val="24"/>
        </w:rPr>
        <w:t xml:space="preserve"> (Qld)</w:t>
      </w:r>
      <w:r w:rsidR="005F63F7" w:rsidRPr="005F63F7">
        <w:rPr>
          <w:rFonts w:cs="Arial"/>
        </w:rPr>
        <w:t xml:space="preserve"> s 26.</w:t>
      </w:r>
      <w:r w:rsidR="007B0A83" w:rsidRPr="003B1D24">
        <w:rPr>
          <w:color w:val="2B579A"/>
          <w:shd w:val="clear" w:color="auto" w:fill="E6E6E6"/>
        </w:rPr>
        <w:fldChar w:fldCharType="end"/>
      </w:r>
    </w:p>
  </w:footnote>
  <w:footnote w:id="7">
    <w:p w14:paraId="11839F09" w14:textId="09CBAF33" w:rsidR="00633690" w:rsidRPr="003B1D24" w:rsidRDefault="00633690">
      <w:pPr>
        <w:pStyle w:val="FootnoteText"/>
      </w:pPr>
      <w:r w:rsidRPr="003B1D24">
        <w:rPr>
          <w:rStyle w:val="FootnoteReference"/>
        </w:rPr>
        <w:footnoteRef/>
      </w:r>
      <w:r w:rsidRPr="003B1D24">
        <w:t xml:space="preserve"> </w:t>
      </w:r>
      <w:r w:rsidR="008E737A" w:rsidRPr="003B1D24">
        <w:rPr>
          <w:color w:val="2B579A"/>
          <w:shd w:val="clear" w:color="auto" w:fill="E6E6E6"/>
        </w:rPr>
        <w:fldChar w:fldCharType="begin"/>
      </w:r>
      <w:r w:rsidR="008A5075">
        <w:instrText xml:space="preserve"> ADDIN ZOTERO_ITEM CSL_CITATION {"citationID":"R7i8Z9Ga","properties":{"formattedCitation":"Ibid s 25.","plainCitation":"Ibid s 25.","noteIndex":59},"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5","label":"section"}],"schema":"https://github.com/citation-style-language/schema/raw/master/csl-citation.json"} </w:instrText>
      </w:r>
      <w:r w:rsidR="008E737A" w:rsidRPr="003B1D24">
        <w:rPr>
          <w:color w:val="2B579A"/>
          <w:shd w:val="clear" w:color="auto" w:fill="E6E6E6"/>
        </w:rPr>
        <w:fldChar w:fldCharType="separate"/>
      </w:r>
      <w:r w:rsidR="00C54B4E" w:rsidRPr="00C54B4E">
        <w:rPr>
          <w:rFonts w:cs="Arial"/>
          <w:i/>
          <w:iCs/>
          <w:szCs w:val="24"/>
        </w:rPr>
        <w:t xml:space="preserve"> </w:t>
      </w:r>
      <w:r w:rsidR="00C54B4E" w:rsidRPr="008A5075">
        <w:rPr>
          <w:rFonts w:cs="Arial"/>
          <w:i/>
          <w:iCs/>
          <w:szCs w:val="24"/>
        </w:rPr>
        <w:t>Human Rights Act</w:t>
      </w:r>
      <w:r w:rsidR="00C54B4E" w:rsidRPr="008A5075">
        <w:rPr>
          <w:rFonts w:cs="Arial"/>
          <w:szCs w:val="24"/>
        </w:rPr>
        <w:t xml:space="preserve"> </w:t>
      </w:r>
      <w:r w:rsidR="00C54B4E" w:rsidRPr="008A5075">
        <w:rPr>
          <w:rFonts w:cs="Arial"/>
          <w:i/>
          <w:iCs/>
          <w:szCs w:val="24"/>
        </w:rPr>
        <w:t>2019</w:t>
      </w:r>
      <w:r w:rsidR="00C54B4E" w:rsidRPr="008A5075">
        <w:rPr>
          <w:rFonts w:cs="Arial"/>
          <w:szCs w:val="24"/>
        </w:rPr>
        <w:t xml:space="preserve"> (Qld)</w:t>
      </w:r>
      <w:r w:rsidR="005A0C27" w:rsidRPr="005A0C27">
        <w:rPr>
          <w:rFonts w:cs="Arial"/>
        </w:rPr>
        <w:t xml:space="preserve"> s 25.</w:t>
      </w:r>
      <w:r w:rsidR="008E737A" w:rsidRPr="003B1D24">
        <w:rPr>
          <w:color w:val="2B579A"/>
          <w:shd w:val="clear" w:color="auto" w:fill="E6E6E6"/>
        </w:rPr>
        <w:fldChar w:fldCharType="end"/>
      </w:r>
    </w:p>
  </w:footnote>
  <w:footnote w:id="8">
    <w:p w14:paraId="59E5E1E3" w14:textId="660CE23C" w:rsidR="00633690" w:rsidRPr="003B1D24" w:rsidRDefault="00633690">
      <w:pPr>
        <w:pStyle w:val="FootnoteText"/>
      </w:pPr>
      <w:r w:rsidRPr="003B1D24">
        <w:rPr>
          <w:rStyle w:val="FootnoteReference"/>
        </w:rPr>
        <w:footnoteRef/>
      </w:r>
      <w:r w:rsidRPr="003B1D24">
        <w:t xml:space="preserve"> </w:t>
      </w:r>
      <w:r w:rsidR="00DA53FC" w:rsidRPr="003B1D24">
        <w:rPr>
          <w:color w:val="2B579A"/>
          <w:shd w:val="clear" w:color="auto" w:fill="E6E6E6"/>
        </w:rPr>
        <w:fldChar w:fldCharType="begin"/>
      </w:r>
      <w:r w:rsidR="008A5075">
        <w:instrText xml:space="preserve"> ADDIN ZOTERO_ITEM CSL_CITATION {"citationID":"p2TA9NUi","properties":{"formattedCitation":"Ibid s 15.","plainCitation":"Ibid s 15.","noteIndex":60},"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5","label":"section"}],"schema":"https://github.com/citation-style-language/schema/raw/master/csl-citation.json"} </w:instrText>
      </w:r>
      <w:r w:rsidR="00DA53FC" w:rsidRPr="003B1D24">
        <w:rPr>
          <w:color w:val="2B579A"/>
          <w:shd w:val="clear" w:color="auto" w:fill="E6E6E6"/>
        </w:rPr>
        <w:fldChar w:fldCharType="separate"/>
      </w:r>
      <w:r w:rsidR="00C54B4E" w:rsidRPr="00C54B4E">
        <w:rPr>
          <w:rFonts w:cs="Arial"/>
          <w:i/>
          <w:iCs/>
          <w:szCs w:val="24"/>
        </w:rPr>
        <w:t xml:space="preserve"> </w:t>
      </w:r>
      <w:r w:rsidR="00C54B4E" w:rsidRPr="008A5075">
        <w:rPr>
          <w:rFonts w:cs="Arial"/>
          <w:i/>
          <w:iCs/>
          <w:szCs w:val="24"/>
        </w:rPr>
        <w:t>Human Rights Act</w:t>
      </w:r>
      <w:r w:rsidR="00C54B4E" w:rsidRPr="008A5075">
        <w:rPr>
          <w:rFonts w:cs="Arial"/>
          <w:szCs w:val="24"/>
        </w:rPr>
        <w:t xml:space="preserve"> </w:t>
      </w:r>
      <w:r w:rsidR="00C54B4E" w:rsidRPr="008A5075">
        <w:rPr>
          <w:rFonts w:cs="Arial"/>
          <w:i/>
          <w:iCs/>
          <w:szCs w:val="24"/>
        </w:rPr>
        <w:t>2019</w:t>
      </w:r>
      <w:r w:rsidR="00C54B4E" w:rsidRPr="008A5075">
        <w:rPr>
          <w:rFonts w:cs="Arial"/>
          <w:szCs w:val="24"/>
        </w:rPr>
        <w:t xml:space="preserve"> (Qld)</w:t>
      </w:r>
      <w:r w:rsidR="00126298" w:rsidRPr="00126298">
        <w:rPr>
          <w:rFonts w:cs="Arial"/>
        </w:rPr>
        <w:t>s 15.</w:t>
      </w:r>
      <w:r w:rsidR="00DA53FC" w:rsidRPr="003B1D24">
        <w:rPr>
          <w:color w:val="2B579A"/>
          <w:shd w:val="clear" w:color="auto" w:fill="E6E6E6"/>
        </w:rPr>
        <w:fldChar w:fldCharType="end"/>
      </w:r>
    </w:p>
  </w:footnote>
  <w:footnote w:id="9">
    <w:p w14:paraId="168EC13E" w14:textId="1750062B" w:rsidR="00633690" w:rsidRDefault="00633690">
      <w:pPr>
        <w:pStyle w:val="FootnoteText"/>
      </w:pPr>
      <w:r w:rsidRPr="003B1D24">
        <w:rPr>
          <w:rStyle w:val="FootnoteReference"/>
        </w:rPr>
        <w:footnoteRef/>
      </w:r>
      <w:r w:rsidRPr="003B1D24">
        <w:t xml:space="preserve"> </w:t>
      </w:r>
      <w:r w:rsidR="004D20FC" w:rsidRPr="003B1D24">
        <w:rPr>
          <w:color w:val="2B579A"/>
          <w:shd w:val="clear" w:color="auto" w:fill="E6E6E6"/>
        </w:rPr>
        <w:fldChar w:fldCharType="begin"/>
      </w:r>
      <w:r w:rsidR="008A5075">
        <w:instrText xml:space="preserve"> ADDIN ZOTERO_ITEM CSL_CITATION {"citationID":"ziWE2MNp","properties":{"formattedCitation":"Ibid s 26.","plainCitation":"Ibid s 26.","noteIndex":61},"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6","label":"section"}],"schema":"https://github.com/citation-style-language/schema/raw/master/csl-citation.json"} </w:instrText>
      </w:r>
      <w:r w:rsidR="004D20FC" w:rsidRPr="003B1D24">
        <w:rPr>
          <w:color w:val="2B579A"/>
          <w:shd w:val="clear" w:color="auto" w:fill="E6E6E6"/>
        </w:rPr>
        <w:fldChar w:fldCharType="separate"/>
      </w:r>
      <w:r w:rsidR="00C54B4E" w:rsidRPr="00C54B4E">
        <w:rPr>
          <w:rFonts w:cs="Arial"/>
          <w:i/>
          <w:iCs/>
          <w:szCs w:val="24"/>
        </w:rPr>
        <w:t xml:space="preserve"> </w:t>
      </w:r>
      <w:r w:rsidR="00C54B4E" w:rsidRPr="008A5075">
        <w:rPr>
          <w:rFonts w:cs="Arial"/>
          <w:i/>
          <w:iCs/>
          <w:szCs w:val="24"/>
        </w:rPr>
        <w:t>Human Rights Act</w:t>
      </w:r>
      <w:r w:rsidR="00C54B4E" w:rsidRPr="008A5075">
        <w:rPr>
          <w:rFonts w:cs="Arial"/>
          <w:szCs w:val="24"/>
        </w:rPr>
        <w:t xml:space="preserve"> </w:t>
      </w:r>
      <w:r w:rsidR="00C54B4E" w:rsidRPr="008A5075">
        <w:rPr>
          <w:rFonts w:cs="Arial"/>
          <w:i/>
          <w:iCs/>
          <w:szCs w:val="24"/>
        </w:rPr>
        <w:t>2019</w:t>
      </w:r>
      <w:r w:rsidR="00C54B4E" w:rsidRPr="008A5075">
        <w:rPr>
          <w:rFonts w:cs="Arial"/>
          <w:szCs w:val="24"/>
        </w:rPr>
        <w:t xml:space="preserve"> (Qld)</w:t>
      </w:r>
      <w:r w:rsidR="003106EC" w:rsidRPr="003106EC">
        <w:rPr>
          <w:rFonts w:cs="Arial"/>
        </w:rPr>
        <w:t xml:space="preserve"> s 26.</w:t>
      </w:r>
      <w:r w:rsidR="004D20FC" w:rsidRPr="003B1D24">
        <w:rPr>
          <w:color w:val="2B579A"/>
          <w:shd w:val="clear" w:color="auto" w:fill="E6E6E6"/>
        </w:rPr>
        <w:fldChar w:fldCharType="end"/>
      </w:r>
    </w:p>
  </w:footnote>
  <w:footnote w:id="10">
    <w:p w14:paraId="2AC9B8C2" w14:textId="74096873" w:rsidR="00633690" w:rsidRPr="0026305D" w:rsidRDefault="00633690">
      <w:pPr>
        <w:pStyle w:val="FootnoteText"/>
      </w:pPr>
      <w:r w:rsidRPr="0026305D">
        <w:rPr>
          <w:rStyle w:val="FootnoteReference"/>
        </w:rPr>
        <w:footnoteRef/>
      </w:r>
      <w:r w:rsidRPr="0026305D">
        <w:t xml:space="preserve"> </w:t>
      </w:r>
      <w:r w:rsidR="003B1D24" w:rsidRPr="0026305D">
        <w:rPr>
          <w:color w:val="2B579A"/>
          <w:shd w:val="clear" w:color="auto" w:fill="E6E6E6"/>
        </w:rPr>
        <w:fldChar w:fldCharType="begin"/>
      </w:r>
      <w:r w:rsidR="008A5075">
        <w:instrText xml:space="preserve"> ADDIN ZOTERO_ITEM CSL_CITATION {"citationID":"tI85Ap7C","properties":{"formattedCitation":"Ibid s 24.","plainCitation":"Ibid s 24.","noteIndex":62},"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4","label":"page"}],"schema":"https://github.com/citation-style-language/schema/raw/master/csl-citation.json"} </w:instrText>
      </w:r>
      <w:r w:rsidR="003B1D24" w:rsidRPr="0026305D">
        <w:rPr>
          <w:color w:val="2B579A"/>
          <w:shd w:val="clear" w:color="auto" w:fill="E6E6E6"/>
        </w:rPr>
        <w:fldChar w:fldCharType="separate"/>
      </w:r>
      <w:r w:rsidR="00C54B4E" w:rsidRPr="00C54B4E">
        <w:rPr>
          <w:rFonts w:cs="Arial"/>
          <w:i/>
          <w:iCs/>
          <w:szCs w:val="24"/>
        </w:rPr>
        <w:t xml:space="preserve"> </w:t>
      </w:r>
      <w:r w:rsidR="00C54B4E" w:rsidRPr="008A5075">
        <w:rPr>
          <w:rFonts w:cs="Arial"/>
          <w:i/>
          <w:iCs/>
          <w:szCs w:val="24"/>
        </w:rPr>
        <w:t>Human Rights Act</w:t>
      </w:r>
      <w:r w:rsidR="00C54B4E" w:rsidRPr="008A5075">
        <w:rPr>
          <w:rFonts w:cs="Arial"/>
          <w:szCs w:val="24"/>
        </w:rPr>
        <w:t xml:space="preserve"> </w:t>
      </w:r>
      <w:r w:rsidR="00C54B4E" w:rsidRPr="008A5075">
        <w:rPr>
          <w:rFonts w:cs="Arial"/>
          <w:i/>
          <w:iCs/>
          <w:szCs w:val="24"/>
        </w:rPr>
        <w:t>2019</w:t>
      </w:r>
      <w:r w:rsidR="00C54B4E" w:rsidRPr="008A5075">
        <w:rPr>
          <w:rFonts w:cs="Arial"/>
          <w:szCs w:val="24"/>
        </w:rPr>
        <w:t xml:space="preserve"> (Qld)</w:t>
      </w:r>
      <w:r w:rsidR="000417ED" w:rsidRPr="0026305D">
        <w:rPr>
          <w:rFonts w:cs="Arial"/>
        </w:rPr>
        <w:t xml:space="preserve"> s 24.</w:t>
      </w:r>
      <w:r w:rsidR="003B1D24" w:rsidRPr="0026305D">
        <w:rPr>
          <w:color w:val="2B579A"/>
          <w:shd w:val="clear" w:color="auto" w:fill="E6E6E6"/>
        </w:rPr>
        <w:fldChar w:fldCharType="end"/>
      </w:r>
    </w:p>
  </w:footnote>
  <w:footnote w:id="11">
    <w:p w14:paraId="4CDB3FB3" w14:textId="27F8F2E6" w:rsidR="00633690" w:rsidRPr="0026305D" w:rsidRDefault="00633690">
      <w:pPr>
        <w:pStyle w:val="FootnoteText"/>
      </w:pPr>
      <w:r w:rsidRPr="0026305D">
        <w:rPr>
          <w:rStyle w:val="FootnoteReference"/>
        </w:rPr>
        <w:footnoteRef/>
      </w:r>
      <w:r w:rsidRPr="0026305D">
        <w:t xml:space="preserve"> </w:t>
      </w:r>
      <w:r w:rsidR="001929A8" w:rsidRPr="0026305D">
        <w:rPr>
          <w:color w:val="2B579A"/>
          <w:shd w:val="clear" w:color="auto" w:fill="E6E6E6"/>
        </w:rPr>
        <w:fldChar w:fldCharType="begin"/>
      </w:r>
      <w:r w:rsidR="008A5075">
        <w:instrText xml:space="preserve"> ADDIN ZOTERO_ITEM CSL_CITATION {"citationID":"bWTDLI58","properties":{"formattedCitation":"Ibid s 26.","plainCitation":"Ibid s 26.","noteIndex":63},"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6","label":"page"}],"schema":"https://github.com/citation-style-language/schema/raw/master/csl-citation.json"} </w:instrText>
      </w:r>
      <w:r w:rsidR="001929A8" w:rsidRPr="0026305D">
        <w:rPr>
          <w:color w:val="2B579A"/>
          <w:shd w:val="clear" w:color="auto" w:fill="E6E6E6"/>
        </w:rPr>
        <w:fldChar w:fldCharType="separate"/>
      </w:r>
      <w:r w:rsidR="00C54B4E" w:rsidRPr="00C54B4E">
        <w:rPr>
          <w:rFonts w:cs="Arial"/>
          <w:i/>
          <w:iCs/>
          <w:szCs w:val="24"/>
        </w:rPr>
        <w:t xml:space="preserve"> </w:t>
      </w:r>
      <w:r w:rsidR="00C54B4E" w:rsidRPr="008A5075">
        <w:rPr>
          <w:rFonts w:cs="Arial"/>
          <w:i/>
          <w:iCs/>
          <w:szCs w:val="24"/>
        </w:rPr>
        <w:t>Human Rights Act</w:t>
      </w:r>
      <w:r w:rsidR="00C54B4E" w:rsidRPr="008A5075">
        <w:rPr>
          <w:rFonts w:cs="Arial"/>
          <w:szCs w:val="24"/>
        </w:rPr>
        <w:t xml:space="preserve"> </w:t>
      </w:r>
      <w:r w:rsidR="00C54B4E" w:rsidRPr="008A5075">
        <w:rPr>
          <w:rFonts w:cs="Arial"/>
          <w:i/>
          <w:iCs/>
          <w:szCs w:val="24"/>
        </w:rPr>
        <w:t>2019</w:t>
      </w:r>
      <w:r w:rsidR="00C54B4E" w:rsidRPr="008A5075">
        <w:rPr>
          <w:rFonts w:cs="Arial"/>
          <w:szCs w:val="24"/>
        </w:rPr>
        <w:t xml:space="preserve"> (Qld)</w:t>
      </w:r>
      <w:r w:rsidR="001A7E99" w:rsidRPr="0026305D">
        <w:rPr>
          <w:rFonts w:cs="Arial"/>
        </w:rPr>
        <w:t xml:space="preserve"> s 26.</w:t>
      </w:r>
      <w:r w:rsidR="001929A8" w:rsidRPr="0026305D">
        <w:rPr>
          <w:color w:val="2B579A"/>
          <w:shd w:val="clear" w:color="auto" w:fill="E6E6E6"/>
        </w:rPr>
        <w:fldChar w:fldCharType="end"/>
      </w:r>
    </w:p>
  </w:footnote>
  <w:footnote w:id="12">
    <w:p w14:paraId="75DD7989" w14:textId="148B236B" w:rsidR="00633690" w:rsidRDefault="00633690">
      <w:pPr>
        <w:pStyle w:val="FootnoteText"/>
      </w:pPr>
      <w:r w:rsidRPr="0026305D">
        <w:rPr>
          <w:rStyle w:val="FootnoteReference"/>
        </w:rPr>
        <w:footnoteRef/>
      </w:r>
      <w:r w:rsidRPr="0026305D">
        <w:t xml:space="preserve"> </w:t>
      </w:r>
      <w:r w:rsidR="00EB1882" w:rsidRPr="0026305D">
        <w:rPr>
          <w:color w:val="2B579A"/>
          <w:shd w:val="clear" w:color="auto" w:fill="E6E6E6"/>
        </w:rPr>
        <w:fldChar w:fldCharType="begin"/>
      </w:r>
      <w:r w:rsidR="008A5075">
        <w:instrText xml:space="preserve"> ADDIN ZOTERO_ITEM CSL_CITATION {"citationID":"C6hgSaN1","properties":{"formattedCitation":"Ibid s 15.","plainCitation":"Ibid s 15.","noteIndex":64},"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5","label":"page"}],"schema":"https://github.com/citation-style-language/schema/raw/master/csl-citation.json"} </w:instrText>
      </w:r>
      <w:r w:rsidR="00EB1882" w:rsidRPr="0026305D">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EB1882" w:rsidRPr="0026305D">
        <w:rPr>
          <w:rFonts w:cs="Arial"/>
        </w:rPr>
        <w:t xml:space="preserve"> s 15.</w:t>
      </w:r>
      <w:r w:rsidR="00EB1882" w:rsidRPr="0026305D">
        <w:rPr>
          <w:color w:val="2B579A"/>
          <w:shd w:val="clear" w:color="auto" w:fill="E6E6E6"/>
        </w:rPr>
        <w:fldChar w:fldCharType="end"/>
      </w:r>
    </w:p>
  </w:footnote>
  <w:footnote w:id="13">
    <w:p w14:paraId="62EA6FEE" w14:textId="38DA8CC0" w:rsidR="00633690" w:rsidRPr="00185FFE" w:rsidRDefault="00633690">
      <w:pPr>
        <w:pStyle w:val="FootnoteText"/>
      </w:pPr>
      <w:r w:rsidRPr="00185FFE">
        <w:rPr>
          <w:rStyle w:val="FootnoteReference"/>
        </w:rPr>
        <w:footnoteRef/>
      </w:r>
      <w:r w:rsidRPr="00185FFE">
        <w:t xml:space="preserve"> </w:t>
      </w:r>
      <w:r w:rsidR="00EA6781" w:rsidRPr="00185FFE">
        <w:rPr>
          <w:color w:val="2B579A"/>
          <w:shd w:val="clear" w:color="auto" w:fill="E6E6E6"/>
        </w:rPr>
        <w:fldChar w:fldCharType="begin"/>
      </w:r>
      <w:r w:rsidR="008A5075">
        <w:instrText xml:space="preserve"> ADDIN ZOTERO_ITEM CSL_CITATION {"citationID":"JFAaVXuv","properties":{"formattedCitation":"Ibid s 16.","plainCitation":"Ibid s 16.","noteIndex":65},"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6","label":"page"}],"schema":"https://github.com/citation-style-language/schema/raw/master/csl-citation.json"} </w:instrText>
      </w:r>
      <w:r w:rsidR="00EA6781" w:rsidRPr="00185FFE">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EA6781" w:rsidRPr="00185FFE">
        <w:rPr>
          <w:rFonts w:cs="Arial"/>
        </w:rPr>
        <w:t xml:space="preserve"> s 16.</w:t>
      </w:r>
      <w:r w:rsidR="00EA6781" w:rsidRPr="00185FFE">
        <w:rPr>
          <w:color w:val="2B579A"/>
          <w:shd w:val="clear" w:color="auto" w:fill="E6E6E6"/>
        </w:rPr>
        <w:fldChar w:fldCharType="end"/>
      </w:r>
    </w:p>
  </w:footnote>
  <w:footnote w:id="14">
    <w:p w14:paraId="34A6D49E" w14:textId="3356632A" w:rsidR="00633690" w:rsidRDefault="00633690">
      <w:pPr>
        <w:pStyle w:val="FootnoteText"/>
      </w:pPr>
      <w:r w:rsidRPr="00185FFE">
        <w:rPr>
          <w:rStyle w:val="FootnoteReference"/>
        </w:rPr>
        <w:footnoteRef/>
      </w:r>
      <w:r w:rsidRPr="00185FFE">
        <w:t xml:space="preserve"> </w:t>
      </w:r>
      <w:r w:rsidR="00F95831" w:rsidRPr="00F47C36">
        <w:rPr>
          <w:color w:val="2B579A"/>
          <w:shd w:val="clear" w:color="auto" w:fill="E6E6E6"/>
        </w:rPr>
        <w:fldChar w:fldCharType="begin"/>
      </w:r>
      <w:r w:rsidR="008A5075">
        <w:instrText xml:space="preserve"> ADDIN ZOTERO_ITEM CSL_CITATION {"citationID":"UqbgdIuh","properties":{"formattedCitation":"Ibid s 37.","plainCitation":"Ibid s 37.","noteIndex":66},"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37","label":"page"}],"schema":"https://github.com/citation-style-language/schema/raw/master/csl-citation.json"} </w:instrText>
      </w:r>
      <w:r w:rsidR="00F95831" w:rsidRPr="00F47C36">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F95831" w:rsidRPr="00F47C36">
        <w:rPr>
          <w:rFonts w:cs="Arial"/>
        </w:rPr>
        <w:t xml:space="preserve"> s 37.</w:t>
      </w:r>
      <w:r w:rsidR="00F95831" w:rsidRPr="00F47C36">
        <w:rPr>
          <w:color w:val="2B579A"/>
          <w:shd w:val="clear" w:color="auto" w:fill="E6E6E6"/>
        </w:rPr>
        <w:fldChar w:fldCharType="end"/>
      </w:r>
    </w:p>
  </w:footnote>
  <w:footnote w:id="15">
    <w:p w14:paraId="2BE2F795" w14:textId="14270BB1" w:rsidR="00633690" w:rsidRDefault="00633690">
      <w:pPr>
        <w:pStyle w:val="FootnoteText"/>
      </w:pPr>
      <w:r>
        <w:rPr>
          <w:rStyle w:val="FootnoteReference"/>
        </w:rPr>
        <w:footnoteRef/>
      </w:r>
      <w:r w:rsidRPr="00F47C36">
        <w:t xml:space="preserve"> </w:t>
      </w:r>
      <w:r w:rsidR="005B0462" w:rsidRPr="00F47C36">
        <w:rPr>
          <w:color w:val="2B579A"/>
          <w:shd w:val="clear" w:color="auto" w:fill="E6E6E6"/>
        </w:rPr>
        <w:fldChar w:fldCharType="begin"/>
      </w:r>
      <w:r w:rsidR="008A5075">
        <w:instrText xml:space="preserve"> ADDIN ZOTERO_ITEM CSL_CITATION {"citationID":"AXj1XuOk","properties":{"formattedCitation":"Ibid s 29.","plainCitation":"Ibid s 29.","noteIndex":67},"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9","label":"page"}],"schema":"https://github.com/citation-style-language/schema/raw/master/csl-citation.json"} </w:instrText>
      </w:r>
      <w:r w:rsidR="005B0462" w:rsidRPr="00F47C36">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5B0462" w:rsidRPr="00F47C36">
        <w:rPr>
          <w:rFonts w:cs="Arial"/>
        </w:rPr>
        <w:t xml:space="preserve"> s 29.</w:t>
      </w:r>
      <w:r w:rsidR="005B0462" w:rsidRPr="00F47C36">
        <w:rPr>
          <w:color w:val="2B579A"/>
          <w:shd w:val="clear" w:color="auto" w:fill="E6E6E6"/>
        </w:rPr>
        <w:fldChar w:fldCharType="end"/>
      </w:r>
    </w:p>
  </w:footnote>
  <w:footnote w:id="16">
    <w:p w14:paraId="5C77FBEC" w14:textId="38F83914" w:rsidR="00633690" w:rsidRDefault="00633690">
      <w:pPr>
        <w:pStyle w:val="FootnoteText"/>
      </w:pPr>
      <w:r>
        <w:rPr>
          <w:rStyle w:val="FootnoteReference"/>
        </w:rPr>
        <w:footnoteRef/>
      </w:r>
      <w:r w:rsidRPr="00F47C36">
        <w:t xml:space="preserve"> </w:t>
      </w:r>
      <w:r w:rsidR="00BC4D7F" w:rsidRPr="00F47C36">
        <w:rPr>
          <w:color w:val="2B579A"/>
          <w:shd w:val="clear" w:color="auto" w:fill="E6E6E6"/>
        </w:rPr>
        <w:fldChar w:fldCharType="begin"/>
      </w:r>
      <w:r w:rsidR="008A5075">
        <w:instrText xml:space="preserve"> ADDIN ZOTERO_ITEM CSL_CITATION {"citationID":"sAnCXzdw","properties":{"formattedCitation":"Ibid s 15.","plainCitation":"Ibid s 15.","noteIndex":68},"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5","label":"page"}],"schema":"https://github.com/citation-style-language/schema/raw/master/csl-citation.json"} </w:instrText>
      </w:r>
      <w:r w:rsidR="00BC4D7F" w:rsidRPr="00F47C36">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BC4D7F" w:rsidRPr="00F47C36">
        <w:rPr>
          <w:rFonts w:cs="Arial"/>
        </w:rPr>
        <w:t xml:space="preserve"> s 15.</w:t>
      </w:r>
      <w:r w:rsidR="00BC4D7F" w:rsidRPr="00F47C36">
        <w:rPr>
          <w:color w:val="2B579A"/>
          <w:shd w:val="clear" w:color="auto" w:fill="E6E6E6"/>
        </w:rPr>
        <w:fldChar w:fldCharType="end"/>
      </w:r>
    </w:p>
  </w:footnote>
  <w:footnote w:id="17">
    <w:p w14:paraId="3B4FE3D4" w14:textId="25B27B73" w:rsidR="00633690" w:rsidRDefault="00633690">
      <w:pPr>
        <w:pStyle w:val="FootnoteText"/>
      </w:pPr>
      <w:r>
        <w:rPr>
          <w:rStyle w:val="FootnoteReference"/>
        </w:rPr>
        <w:footnoteRef/>
      </w:r>
      <w:r w:rsidRPr="00F47C36">
        <w:t xml:space="preserve"> </w:t>
      </w:r>
      <w:r w:rsidR="00405BFA" w:rsidRPr="00F47C36">
        <w:rPr>
          <w:color w:val="2B579A"/>
          <w:shd w:val="clear" w:color="auto" w:fill="E6E6E6"/>
        </w:rPr>
        <w:fldChar w:fldCharType="begin"/>
      </w:r>
      <w:r w:rsidR="008A5075">
        <w:instrText xml:space="preserve"> ADDIN ZOTERO_ITEM CSL_CITATION {"citationID":"M0GHt5iu","properties":{"formattedCitation":"Ibid s 26(2).","plainCitation":"Ibid s 26(2).","noteIndex":69},"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6(2)","label":"page"}],"schema":"https://github.com/citation-style-language/schema/raw/master/csl-citation.json"} </w:instrText>
      </w:r>
      <w:r w:rsidR="00405BFA" w:rsidRPr="00F47C36">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405BFA" w:rsidRPr="00F47C36">
        <w:rPr>
          <w:rFonts w:cs="Arial"/>
        </w:rPr>
        <w:t xml:space="preserve"> s 26(2).</w:t>
      </w:r>
      <w:r w:rsidR="00405BFA" w:rsidRPr="00F47C36">
        <w:rPr>
          <w:color w:val="2B579A"/>
          <w:shd w:val="clear" w:color="auto" w:fill="E6E6E6"/>
        </w:rPr>
        <w:fldChar w:fldCharType="end"/>
      </w:r>
    </w:p>
  </w:footnote>
  <w:footnote w:id="18">
    <w:p w14:paraId="018E34A8" w14:textId="4B36B3AF" w:rsidR="00633690" w:rsidRDefault="00633690">
      <w:pPr>
        <w:pStyle w:val="FootnoteText"/>
      </w:pPr>
      <w:r>
        <w:rPr>
          <w:rStyle w:val="FootnoteReference"/>
        </w:rPr>
        <w:footnoteRef/>
      </w:r>
      <w:r w:rsidRPr="00F47C36">
        <w:t xml:space="preserve"> </w:t>
      </w:r>
      <w:r w:rsidR="00CA6F0E" w:rsidRPr="00F47C36">
        <w:rPr>
          <w:color w:val="2B579A"/>
          <w:shd w:val="clear" w:color="auto" w:fill="E6E6E6"/>
        </w:rPr>
        <w:fldChar w:fldCharType="begin"/>
      </w:r>
      <w:r w:rsidR="008A5075">
        <w:instrText xml:space="preserve"> ADDIN ZOTERO_ITEM CSL_CITATION {"citationID":"Ym3PIupD","properties":{"formattedCitation":"Ibid s 29(1).","plainCitation":"Ibid s 29(1).","noteIndex":70},"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9(1)","label":"page"}],"schema":"https://github.com/citation-style-language/schema/raw/master/csl-citation.json"} </w:instrText>
      </w:r>
      <w:r w:rsidR="00CA6F0E" w:rsidRPr="00F47C36">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CA6F0E" w:rsidRPr="00F47C36">
        <w:rPr>
          <w:rFonts w:cs="Arial"/>
        </w:rPr>
        <w:t xml:space="preserve"> s 29(1).</w:t>
      </w:r>
      <w:r w:rsidR="00CA6F0E" w:rsidRPr="00F47C36">
        <w:rPr>
          <w:color w:val="2B579A"/>
          <w:shd w:val="clear" w:color="auto" w:fill="E6E6E6"/>
        </w:rPr>
        <w:fldChar w:fldCharType="end"/>
      </w:r>
    </w:p>
  </w:footnote>
  <w:footnote w:id="19">
    <w:p w14:paraId="0AE308CB" w14:textId="0C98104D" w:rsidR="00633690" w:rsidRDefault="00633690">
      <w:pPr>
        <w:pStyle w:val="FootnoteText"/>
      </w:pPr>
      <w:r>
        <w:rPr>
          <w:rStyle w:val="FootnoteReference"/>
        </w:rPr>
        <w:footnoteRef/>
      </w:r>
      <w:r w:rsidRPr="00F47C36">
        <w:t xml:space="preserve"> </w:t>
      </w:r>
      <w:r w:rsidR="005F1AB0" w:rsidRPr="00F47C36">
        <w:rPr>
          <w:color w:val="2B579A"/>
          <w:shd w:val="clear" w:color="auto" w:fill="E6E6E6"/>
        </w:rPr>
        <w:fldChar w:fldCharType="begin"/>
      </w:r>
      <w:r w:rsidR="008A5075">
        <w:instrText xml:space="preserve"> ADDIN ZOTERO_ITEM CSL_CITATION {"citationID":"fpnSJe3O","properties":{"formattedCitation":"Ibid s 29(2).","plainCitation":"Ibid s 29(2).","noteIndex":71},"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9(2)","label":"page"}],"schema":"https://github.com/citation-style-language/schema/raw/master/csl-citation.json"} </w:instrText>
      </w:r>
      <w:r w:rsidR="005F1AB0" w:rsidRPr="00F47C36">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5F1AB0" w:rsidRPr="00F47C36">
        <w:rPr>
          <w:rFonts w:cs="Arial"/>
        </w:rPr>
        <w:t xml:space="preserve"> s 29(2).</w:t>
      </w:r>
      <w:r w:rsidR="005F1AB0" w:rsidRPr="00F47C36">
        <w:rPr>
          <w:color w:val="2B579A"/>
          <w:shd w:val="clear" w:color="auto" w:fill="E6E6E6"/>
        </w:rPr>
        <w:fldChar w:fldCharType="end"/>
      </w:r>
    </w:p>
  </w:footnote>
  <w:footnote w:id="20">
    <w:p w14:paraId="50E4A82A" w14:textId="40B617A4" w:rsidR="00633690" w:rsidRDefault="00633690">
      <w:pPr>
        <w:pStyle w:val="FootnoteText"/>
      </w:pPr>
      <w:r>
        <w:rPr>
          <w:rStyle w:val="FootnoteReference"/>
        </w:rPr>
        <w:footnoteRef/>
      </w:r>
      <w:r>
        <w:t xml:space="preserve"> </w:t>
      </w:r>
      <w:r w:rsidR="0063509B">
        <w:rPr>
          <w:color w:val="2B579A"/>
          <w:shd w:val="clear" w:color="auto" w:fill="E6E6E6"/>
        </w:rPr>
        <w:fldChar w:fldCharType="begin"/>
      </w:r>
      <w:r w:rsidR="008A5075">
        <w:instrText xml:space="preserve"> ADDIN ZOTERO_ITEM CSL_CITATION {"citationID":"qM1VGfRN","properties":{"formattedCitation":"Ibid s 30.","plainCitation":"Ibid s 30.","noteIndex":72},"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30","label":"page"}],"schema":"https://github.com/citation-style-language/schema/raw/master/csl-citation.json"} </w:instrText>
      </w:r>
      <w:r w:rsidR="0063509B">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63509B" w:rsidRPr="0063509B">
        <w:rPr>
          <w:rFonts w:cs="Arial"/>
        </w:rPr>
        <w:t xml:space="preserve"> s 30.</w:t>
      </w:r>
      <w:r w:rsidR="0063509B">
        <w:rPr>
          <w:color w:val="2B579A"/>
          <w:shd w:val="clear" w:color="auto" w:fill="E6E6E6"/>
        </w:rPr>
        <w:fldChar w:fldCharType="end"/>
      </w:r>
    </w:p>
  </w:footnote>
  <w:footnote w:id="21">
    <w:p w14:paraId="791480EC" w14:textId="24B5B4DD" w:rsidR="00633690" w:rsidRDefault="00633690">
      <w:pPr>
        <w:pStyle w:val="FootnoteText"/>
      </w:pPr>
      <w:r>
        <w:rPr>
          <w:rStyle w:val="FootnoteReference"/>
        </w:rPr>
        <w:footnoteRef/>
      </w:r>
      <w:r>
        <w:t xml:space="preserve"> </w:t>
      </w:r>
      <w:r w:rsidR="00BB5278">
        <w:rPr>
          <w:color w:val="2B579A"/>
          <w:shd w:val="clear" w:color="auto" w:fill="E6E6E6"/>
        </w:rPr>
        <w:fldChar w:fldCharType="begin"/>
      </w:r>
      <w:r w:rsidR="008A5075">
        <w:instrText xml:space="preserve"> ADDIN ZOTERO_ITEM CSL_CITATION {"citationID":"pJ2GHs2e","properties":{"formattedCitation":"Ibid s 22.","plainCitation":"Ibid s 22.","noteIndex":73},"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2","label":"page"}],"schema":"https://github.com/citation-style-language/schema/raw/master/csl-citation.json"} </w:instrText>
      </w:r>
      <w:r w:rsidR="00BB5278">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BB5278" w:rsidRPr="00BB5278">
        <w:rPr>
          <w:rFonts w:cs="Arial"/>
        </w:rPr>
        <w:t xml:space="preserve"> s 22.</w:t>
      </w:r>
      <w:r w:rsidR="00BB5278">
        <w:rPr>
          <w:color w:val="2B579A"/>
          <w:shd w:val="clear" w:color="auto" w:fill="E6E6E6"/>
        </w:rPr>
        <w:fldChar w:fldCharType="end"/>
      </w:r>
    </w:p>
  </w:footnote>
  <w:footnote w:id="22">
    <w:p w14:paraId="4D1962F3" w14:textId="69E8444B" w:rsidR="00633690" w:rsidRPr="0079499D" w:rsidRDefault="00633690">
      <w:pPr>
        <w:pStyle w:val="FootnoteText"/>
      </w:pPr>
      <w:r w:rsidRPr="0079499D">
        <w:rPr>
          <w:rStyle w:val="FootnoteReference"/>
        </w:rPr>
        <w:footnoteRef/>
      </w:r>
      <w:r w:rsidRPr="0079499D">
        <w:t xml:space="preserve"> </w:t>
      </w:r>
      <w:r w:rsidR="0077732A" w:rsidRPr="0079499D">
        <w:rPr>
          <w:color w:val="2B579A"/>
          <w:shd w:val="clear" w:color="auto" w:fill="E6E6E6"/>
        </w:rPr>
        <w:fldChar w:fldCharType="begin"/>
      </w:r>
      <w:r w:rsidR="008A5075">
        <w:instrText xml:space="preserve"> ADDIN ZOTERO_ITEM CSL_CITATION {"citationID":"qcBwHvNz","properties":{"formattedCitation":"Ibid s 26(2).","plainCitation":"Ibid s 26(2).","noteIndex":74},"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6(2)","label":"page"}],"schema":"https://github.com/citation-style-language/schema/raw/master/csl-citation.json"} </w:instrText>
      </w:r>
      <w:r w:rsidR="0077732A" w:rsidRPr="0079499D">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77732A" w:rsidRPr="0079499D">
        <w:rPr>
          <w:rFonts w:cs="Arial"/>
        </w:rPr>
        <w:t xml:space="preserve"> s 26(2).</w:t>
      </w:r>
      <w:r w:rsidR="0077732A" w:rsidRPr="0079499D">
        <w:rPr>
          <w:color w:val="2B579A"/>
          <w:shd w:val="clear" w:color="auto" w:fill="E6E6E6"/>
        </w:rPr>
        <w:fldChar w:fldCharType="end"/>
      </w:r>
    </w:p>
  </w:footnote>
  <w:footnote w:id="23">
    <w:p w14:paraId="3355C628" w14:textId="0E90F26D" w:rsidR="00633690" w:rsidRPr="0079499D" w:rsidRDefault="00633690">
      <w:pPr>
        <w:pStyle w:val="FootnoteText"/>
      </w:pPr>
      <w:r w:rsidRPr="0079499D">
        <w:rPr>
          <w:rStyle w:val="FootnoteReference"/>
        </w:rPr>
        <w:footnoteRef/>
      </w:r>
      <w:r w:rsidRPr="0079499D">
        <w:t xml:space="preserve"> </w:t>
      </w:r>
      <w:r w:rsidR="0016372F" w:rsidRPr="0079499D">
        <w:rPr>
          <w:color w:val="2B579A"/>
          <w:shd w:val="clear" w:color="auto" w:fill="E6E6E6"/>
        </w:rPr>
        <w:fldChar w:fldCharType="begin"/>
      </w:r>
      <w:r w:rsidR="008A5075">
        <w:instrText xml:space="preserve"> ADDIN ZOTERO_ITEM CSL_CITATION {"citationID":"H1O0E3uo","properties":{"formattedCitation":"Ibid s 15.","plainCitation":"Ibid s 15.","noteIndex":75},"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5","label":"page"}],"schema":"https://github.com/citation-style-language/schema/raw/master/csl-citation.json"} </w:instrText>
      </w:r>
      <w:r w:rsidR="0016372F" w:rsidRPr="0079499D">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16372F" w:rsidRPr="0079499D">
        <w:rPr>
          <w:rFonts w:cs="Arial"/>
        </w:rPr>
        <w:t xml:space="preserve"> s 15.</w:t>
      </w:r>
      <w:r w:rsidR="0016372F" w:rsidRPr="0079499D">
        <w:rPr>
          <w:color w:val="2B579A"/>
          <w:shd w:val="clear" w:color="auto" w:fill="E6E6E6"/>
        </w:rPr>
        <w:fldChar w:fldCharType="end"/>
      </w:r>
    </w:p>
  </w:footnote>
  <w:footnote w:id="24">
    <w:p w14:paraId="300FF021" w14:textId="454467BF" w:rsidR="00633690" w:rsidRPr="0079499D" w:rsidRDefault="00633690">
      <w:pPr>
        <w:pStyle w:val="FootnoteText"/>
      </w:pPr>
      <w:r w:rsidRPr="0079499D">
        <w:rPr>
          <w:rStyle w:val="FootnoteReference"/>
        </w:rPr>
        <w:footnoteRef/>
      </w:r>
      <w:r w:rsidRPr="0079499D">
        <w:t xml:space="preserve">  </w:t>
      </w:r>
      <w:r w:rsidR="0079499D">
        <w:rPr>
          <w:color w:val="2B579A"/>
          <w:shd w:val="clear" w:color="auto" w:fill="E6E6E6"/>
        </w:rPr>
        <w:fldChar w:fldCharType="begin"/>
      </w:r>
      <w:r w:rsidR="008A5075">
        <w:instrText xml:space="preserve"> ADDIN ZOTERO_ITEM CSL_CITATION {"citationID":"1nRPTf5r","properties":{"formattedCitation":"Ibid.","plainCitation":"Ibid.","noteIndex":76},"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5","label":"page"}],"schema":"https://github.com/citation-style-language/schema/raw/master/csl-citation.json"} </w:instrText>
      </w:r>
      <w:r w:rsidR="0079499D">
        <w:rPr>
          <w:color w:val="2B579A"/>
          <w:shd w:val="clear" w:color="auto" w:fill="E6E6E6"/>
        </w:rPr>
        <w:fldChar w:fldCharType="separate"/>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9E595A" w:rsidRPr="0079499D">
        <w:rPr>
          <w:rFonts w:cs="Arial"/>
        </w:rPr>
        <w:t xml:space="preserve"> s 15</w:t>
      </w:r>
      <w:r w:rsidR="0079499D">
        <w:rPr>
          <w:color w:val="2B579A"/>
          <w:shd w:val="clear" w:color="auto" w:fill="E6E6E6"/>
        </w:rPr>
        <w:fldChar w:fldCharType="end"/>
      </w:r>
      <w:r w:rsidR="009E595A">
        <w:rPr>
          <w:color w:val="2B579A"/>
          <w:shd w:val="clear" w:color="auto" w:fill="E6E6E6"/>
        </w:rPr>
        <w:t>.</w:t>
      </w:r>
    </w:p>
  </w:footnote>
  <w:footnote w:id="25">
    <w:p w14:paraId="5B3DFF67" w14:textId="6C4CDD7B" w:rsidR="00633690" w:rsidRPr="0079499D" w:rsidRDefault="00633690">
      <w:pPr>
        <w:pStyle w:val="FootnoteText"/>
      </w:pPr>
      <w:r w:rsidRPr="0079499D">
        <w:rPr>
          <w:rStyle w:val="FootnoteReference"/>
        </w:rPr>
        <w:footnoteRef/>
      </w:r>
      <w:r w:rsidRPr="0079499D">
        <w:t xml:space="preserve"> </w:t>
      </w:r>
      <w:r w:rsidR="00500D85">
        <w:rPr>
          <w:color w:val="2B579A"/>
          <w:shd w:val="clear" w:color="auto" w:fill="E6E6E6"/>
        </w:rPr>
        <w:fldChar w:fldCharType="begin"/>
      </w:r>
      <w:r w:rsidR="008A5075">
        <w:instrText xml:space="preserve"> ADDIN ZOTERO_ITEM CSL_CITATION {"citationID":"Bc0EhAwo","properties":{"formattedCitation":"Ibid s 26.","plainCitation":"Ibid s 26.","noteIndex":77},"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6","label":"page"}],"schema":"https://github.com/citation-style-language/schema/raw/master/csl-citation.json"} </w:instrText>
      </w:r>
      <w:r w:rsidR="00500D85">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E6483F" w:rsidRPr="00E6483F">
        <w:rPr>
          <w:rFonts w:cs="Arial"/>
        </w:rPr>
        <w:t xml:space="preserve"> s 26.</w:t>
      </w:r>
      <w:r w:rsidR="00500D85">
        <w:rPr>
          <w:color w:val="2B579A"/>
          <w:shd w:val="clear" w:color="auto" w:fill="E6E6E6"/>
        </w:rPr>
        <w:fldChar w:fldCharType="end"/>
      </w:r>
    </w:p>
  </w:footnote>
  <w:footnote w:id="26">
    <w:p w14:paraId="28F136B7" w14:textId="5BD9A261" w:rsidR="00633690" w:rsidRDefault="00633690">
      <w:pPr>
        <w:pStyle w:val="FootnoteText"/>
      </w:pPr>
      <w:r w:rsidRPr="0079499D">
        <w:rPr>
          <w:rStyle w:val="FootnoteReference"/>
        </w:rPr>
        <w:footnoteRef/>
      </w:r>
      <w:r w:rsidRPr="0079499D">
        <w:t xml:space="preserve"> </w:t>
      </w:r>
      <w:r w:rsidR="00C14A85">
        <w:rPr>
          <w:color w:val="2B579A"/>
          <w:shd w:val="clear" w:color="auto" w:fill="E6E6E6"/>
        </w:rPr>
        <w:fldChar w:fldCharType="begin"/>
      </w:r>
      <w:r w:rsidR="008A5075">
        <w:instrText xml:space="preserve"> ADDIN ZOTERO_ITEM CSL_CITATION {"citationID":"XnwJGCUq","properties":{"formattedCitation":"Ibid s 31.","plainCitation":"Ibid s 31.","noteIndex":78},"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31","label":"page"}],"schema":"https://github.com/citation-style-language/schema/raw/master/csl-citation.json"} </w:instrText>
      </w:r>
      <w:r w:rsidR="00C14A85">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C14A85" w:rsidRPr="00C14A85">
        <w:rPr>
          <w:rFonts w:cs="Arial"/>
        </w:rPr>
        <w:t xml:space="preserve"> s 31.</w:t>
      </w:r>
      <w:r w:rsidR="00C14A85">
        <w:rPr>
          <w:color w:val="2B579A"/>
          <w:shd w:val="clear" w:color="auto" w:fill="E6E6E6"/>
        </w:rPr>
        <w:fldChar w:fldCharType="end"/>
      </w:r>
    </w:p>
  </w:footnote>
  <w:footnote w:id="27">
    <w:p w14:paraId="15A308D2" w14:textId="47375641" w:rsidR="00633690" w:rsidRPr="00EC636C" w:rsidRDefault="00633690">
      <w:pPr>
        <w:pStyle w:val="FootnoteText"/>
      </w:pPr>
      <w:r w:rsidRPr="00EC636C">
        <w:rPr>
          <w:rStyle w:val="FootnoteReference"/>
        </w:rPr>
        <w:footnoteRef/>
      </w:r>
      <w:r w:rsidRPr="00EC636C">
        <w:t xml:space="preserve"> </w:t>
      </w:r>
      <w:r w:rsidR="00041DC3" w:rsidRPr="00EC636C">
        <w:rPr>
          <w:color w:val="2B579A"/>
          <w:shd w:val="clear" w:color="auto" w:fill="E6E6E6"/>
        </w:rPr>
        <w:fldChar w:fldCharType="begin"/>
      </w:r>
      <w:r w:rsidR="008A5075">
        <w:instrText xml:space="preserve"> ADDIN ZOTERO_ITEM CSL_CITATION {"citationID":"ZrwztrPO","properties":{"formattedCitation":"Ibid s 15.","plainCitation":"Ibid s 15.","noteIndex":79},"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5","label":"page"}],"schema":"https://github.com/citation-style-language/schema/raw/master/csl-citation.json"} </w:instrText>
      </w:r>
      <w:r w:rsidR="00041DC3" w:rsidRPr="00EC636C">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041DC3" w:rsidRPr="00EC636C">
        <w:rPr>
          <w:rFonts w:cs="Arial"/>
        </w:rPr>
        <w:t xml:space="preserve"> s 15.</w:t>
      </w:r>
      <w:r w:rsidR="00041DC3" w:rsidRPr="00EC636C">
        <w:rPr>
          <w:color w:val="2B579A"/>
          <w:shd w:val="clear" w:color="auto" w:fill="E6E6E6"/>
        </w:rPr>
        <w:fldChar w:fldCharType="end"/>
      </w:r>
    </w:p>
  </w:footnote>
  <w:footnote w:id="28">
    <w:p w14:paraId="24437AFD" w14:textId="30F4CE7C" w:rsidR="00633690" w:rsidRPr="00EC636C" w:rsidRDefault="00633690">
      <w:pPr>
        <w:pStyle w:val="FootnoteText"/>
      </w:pPr>
      <w:r w:rsidRPr="00EC636C">
        <w:rPr>
          <w:rStyle w:val="FootnoteReference"/>
        </w:rPr>
        <w:footnoteRef/>
      </w:r>
      <w:r w:rsidRPr="00EC636C">
        <w:t xml:space="preserve"> </w:t>
      </w:r>
      <w:r w:rsidR="006D2D0D" w:rsidRPr="00EC636C">
        <w:rPr>
          <w:color w:val="2B579A"/>
          <w:shd w:val="clear" w:color="auto" w:fill="E6E6E6"/>
        </w:rPr>
        <w:fldChar w:fldCharType="begin"/>
      </w:r>
      <w:r w:rsidR="008A5075">
        <w:instrText xml:space="preserve"> ADDIN ZOTERO_ITEM CSL_CITATION {"citationID":"7JdJQYHO","properties":{"formattedCitation":"Ibid s 25.","plainCitation":"Ibid s 25.","noteIndex":80},"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5","label":"page"}],"schema":"https://github.com/citation-style-language/schema/raw/master/csl-citation.json"} </w:instrText>
      </w:r>
      <w:r w:rsidR="006D2D0D" w:rsidRPr="00EC636C">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6D2D0D" w:rsidRPr="00EC636C">
        <w:rPr>
          <w:rFonts w:cs="Arial"/>
        </w:rPr>
        <w:t xml:space="preserve"> s 25.</w:t>
      </w:r>
      <w:r w:rsidR="006D2D0D" w:rsidRPr="00EC636C">
        <w:rPr>
          <w:color w:val="2B579A"/>
          <w:shd w:val="clear" w:color="auto" w:fill="E6E6E6"/>
        </w:rPr>
        <w:fldChar w:fldCharType="end"/>
      </w:r>
    </w:p>
  </w:footnote>
  <w:footnote w:id="29">
    <w:p w14:paraId="54BBD5D0" w14:textId="3AA240D7" w:rsidR="00633690" w:rsidRPr="00EC636C" w:rsidRDefault="00633690">
      <w:pPr>
        <w:pStyle w:val="FootnoteText"/>
      </w:pPr>
      <w:r w:rsidRPr="00EC636C">
        <w:rPr>
          <w:rStyle w:val="FootnoteReference"/>
        </w:rPr>
        <w:footnoteRef/>
      </w:r>
      <w:r w:rsidRPr="00EC636C">
        <w:t xml:space="preserve"> </w:t>
      </w:r>
      <w:r w:rsidR="00394DCF" w:rsidRPr="00EC636C">
        <w:rPr>
          <w:color w:val="2B579A"/>
          <w:shd w:val="clear" w:color="auto" w:fill="E6E6E6"/>
        </w:rPr>
        <w:fldChar w:fldCharType="begin"/>
      </w:r>
      <w:r w:rsidR="008A5075">
        <w:instrText xml:space="preserve"> ADDIN ZOTERO_ITEM CSL_CITATION {"citationID":"Lgqb8e25","properties":{"formattedCitation":"Ibid s 37.","plainCitation":"Ibid s 37.","noteIndex":81},"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37","label":"page"}],"schema":"https://github.com/citation-style-language/schema/raw/master/csl-citation.json"} </w:instrText>
      </w:r>
      <w:r w:rsidR="00394DCF" w:rsidRPr="00EC636C">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394DCF" w:rsidRPr="00EC636C">
        <w:rPr>
          <w:rFonts w:cs="Arial"/>
        </w:rPr>
        <w:t xml:space="preserve"> s 37.</w:t>
      </w:r>
      <w:r w:rsidR="00394DCF" w:rsidRPr="00EC636C">
        <w:rPr>
          <w:color w:val="2B579A"/>
          <w:shd w:val="clear" w:color="auto" w:fill="E6E6E6"/>
        </w:rPr>
        <w:fldChar w:fldCharType="end"/>
      </w:r>
    </w:p>
  </w:footnote>
  <w:footnote w:id="30">
    <w:p w14:paraId="68CB3A84" w14:textId="7D9E511E" w:rsidR="00633690" w:rsidRPr="00EC636C" w:rsidRDefault="00633690">
      <w:pPr>
        <w:pStyle w:val="FootnoteText"/>
      </w:pPr>
      <w:r w:rsidRPr="00EC636C">
        <w:rPr>
          <w:rStyle w:val="FootnoteReference"/>
        </w:rPr>
        <w:footnoteRef/>
      </w:r>
      <w:r w:rsidRPr="00EC636C">
        <w:t xml:space="preserve"> </w:t>
      </w:r>
      <w:r w:rsidR="00B262F9" w:rsidRPr="00EC636C">
        <w:rPr>
          <w:color w:val="2B579A"/>
          <w:shd w:val="clear" w:color="auto" w:fill="E6E6E6"/>
        </w:rPr>
        <w:fldChar w:fldCharType="begin"/>
      </w:r>
      <w:r w:rsidR="008A5075">
        <w:instrText xml:space="preserve"> ADDIN ZOTERO_ITEM CSL_CITATION {"citationID":"3mZtA14M","properties":{"formattedCitation":"Ibid s 29.","plainCitation":"Ibid s 29.","noteIndex":82},"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29","label":"page"}],"schema":"https://github.com/citation-style-language/schema/raw/master/csl-citation.json"} </w:instrText>
      </w:r>
      <w:r w:rsidR="00B262F9" w:rsidRPr="00EC636C">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B262F9" w:rsidRPr="00EC636C">
        <w:rPr>
          <w:rFonts w:cs="Arial"/>
        </w:rPr>
        <w:t xml:space="preserve"> s 29.</w:t>
      </w:r>
      <w:r w:rsidR="00B262F9" w:rsidRPr="00EC636C">
        <w:rPr>
          <w:color w:val="2B579A"/>
          <w:shd w:val="clear" w:color="auto" w:fill="E6E6E6"/>
        </w:rPr>
        <w:fldChar w:fldCharType="end"/>
      </w:r>
    </w:p>
  </w:footnote>
  <w:footnote w:id="31">
    <w:p w14:paraId="59D5E650" w14:textId="3D9AE402" w:rsidR="00633690" w:rsidRPr="00EC636C" w:rsidRDefault="00633690">
      <w:pPr>
        <w:pStyle w:val="FootnoteText"/>
      </w:pPr>
      <w:r w:rsidRPr="00EC636C">
        <w:rPr>
          <w:rStyle w:val="FootnoteReference"/>
        </w:rPr>
        <w:footnoteRef/>
      </w:r>
      <w:r w:rsidRPr="00EC636C">
        <w:t xml:space="preserve"> </w:t>
      </w:r>
      <w:r w:rsidR="00D5389D" w:rsidRPr="00EC636C">
        <w:rPr>
          <w:color w:val="2B579A"/>
          <w:shd w:val="clear" w:color="auto" w:fill="E6E6E6"/>
        </w:rPr>
        <w:fldChar w:fldCharType="begin"/>
      </w:r>
      <w:r w:rsidR="008A5075">
        <w:instrText xml:space="preserve"> ADDIN ZOTERO_ITEM CSL_CITATION {"citationID":"qjemqta6","properties":{"formattedCitation":"Ibid s 15.","plainCitation":"Ibid s 15.","noteIndex":83},"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5","label":"page"}],"schema":"https://github.com/citation-style-language/schema/raw/master/csl-citation.json"} </w:instrText>
      </w:r>
      <w:r w:rsidR="00D5389D" w:rsidRPr="00EC636C">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D5389D" w:rsidRPr="00EC636C">
        <w:rPr>
          <w:rFonts w:cs="Arial"/>
        </w:rPr>
        <w:t xml:space="preserve"> s 15.</w:t>
      </w:r>
      <w:r w:rsidR="00D5389D" w:rsidRPr="00EC636C">
        <w:rPr>
          <w:color w:val="2B579A"/>
          <w:shd w:val="clear" w:color="auto" w:fill="E6E6E6"/>
        </w:rPr>
        <w:fldChar w:fldCharType="end"/>
      </w:r>
    </w:p>
  </w:footnote>
  <w:footnote w:id="32">
    <w:p w14:paraId="5BFF3808" w14:textId="7A2A0128" w:rsidR="00633690" w:rsidRDefault="00633690">
      <w:pPr>
        <w:pStyle w:val="FootnoteText"/>
      </w:pPr>
      <w:r w:rsidRPr="00EC636C">
        <w:rPr>
          <w:rStyle w:val="FootnoteReference"/>
        </w:rPr>
        <w:footnoteRef/>
      </w:r>
      <w:r w:rsidRPr="00EC636C">
        <w:t xml:space="preserve"> </w:t>
      </w:r>
      <w:r w:rsidR="00B470A0" w:rsidRPr="00EC636C">
        <w:rPr>
          <w:color w:val="2B579A"/>
          <w:shd w:val="clear" w:color="auto" w:fill="E6E6E6"/>
        </w:rPr>
        <w:fldChar w:fldCharType="begin"/>
      </w:r>
      <w:r w:rsidR="008A5075">
        <w:instrText xml:space="preserve"> ADDIN ZOTERO_ITEM CSL_CITATION {"citationID":"N66bW8E4","properties":{"formattedCitation":"Ibid s 17(1)(c).","plainCitation":"Ibid s 17(1)(c).","noteIndex":84},"citationItems":[{"id":262,"uris":["http://zotero.org/groups/5218944/items/BIQH7TEY"],"itemData":{"id":262,"type":"legislation","container-title":"Qld","section":"1","title":"Human Rights Act","URL":"https://www.austlii.edu.au/cgi-bin/viewdoc/au/legis/qld/consol_act/hra2019148/xx1.html?context=1;query=human%20rights%20act%202019;mask_path=","accessed":{"date-parts":[["2023",10,5]]},"issued":{"date-parts":[["2019"]]}},"locator":"s 17(1)(c)","label":"page"}],"schema":"https://github.com/citation-style-language/schema/raw/master/csl-citation.json"} </w:instrText>
      </w:r>
      <w:r w:rsidR="00B470A0" w:rsidRPr="00EC636C">
        <w:rPr>
          <w:color w:val="2B579A"/>
          <w:shd w:val="clear" w:color="auto" w:fill="E6E6E6"/>
        </w:rPr>
        <w:fldChar w:fldCharType="separate"/>
      </w:r>
      <w:r w:rsidR="009E595A" w:rsidRPr="009E595A">
        <w:rPr>
          <w:rFonts w:cs="Arial"/>
          <w:i/>
          <w:iCs/>
          <w:szCs w:val="24"/>
        </w:rPr>
        <w:t xml:space="preserve"> </w:t>
      </w:r>
      <w:r w:rsidR="009E595A" w:rsidRPr="008A5075">
        <w:rPr>
          <w:rFonts w:cs="Arial"/>
          <w:i/>
          <w:iCs/>
          <w:szCs w:val="24"/>
        </w:rPr>
        <w:t>Human Rights Act</w:t>
      </w:r>
      <w:r w:rsidR="009E595A" w:rsidRPr="008A5075">
        <w:rPr>
          <w:rFonts w:cs="Arial"/>
          <w:szCs w:val="24"/>
        </w:rPr>
        <w:t xml:space="preserve"> </w:t>
      </w:r>
      <w:r w:rsidR="009E595A" w:rsidRPr="008A5075">
        <w:rPr>
          <w:rFonts w:cs="Arial"/>
          <w:i/>
          <w:iCs/>
          <w:szCs w:val="24"/>
        </w:rPr>
        <w:t>2019</w:t>
      </w:r>
      <w:r w:rsidR="009E595A" w:rsidRPr="008A5075">
        <w:rPr>
          <w:rFonts w:cs="Arial"/>
          <w:szCs w:val="24"/>
        </w:rPr>
        <w:t xml:space="preserve"> (Qld)</w:t>
      </w:r>
      <w:r w:rsidR="00B470A0" w:rsidRPr="00EC636C">
        <w:rPr>
          <w:rFonts w:cs="Arial"/>
        </w:rPr>
        <w:t xml:space="preserve"> s 17(1)(c).</w:t>
      </w:r>
      <w:r w:rsidR="00B470A0" w:rsidRPr="00EC636C">
        <w:rPr>
          <w:color w:val="2B579A"/>
          <w:shd w:val="clear" w:color="auto" w:fill="E6E6E6"/>
        </w:rPr>
        <w:fldChar w:fldCharType="end"/>
      </w:r>
    </w:p>
  </w:footnote>
  <w:footnote w:id="33">
    <w:p w14:paraId="0AF621F8" w14:textId="3E5059B6" w:rsidR="00AB28DE" w:rsidRPr="00AB28DE" w:rsidRDefault="00AB28DE">
      <w:pPr>
        <w:pStyle w:val="FootnoteText"/>
        <w:rPr>
          <w:lang w:val="en-US"/>
        </w:rPr>
      </w:pPr>
      <w:r>
        <w:rPr>
          <w:rStyle w:val="FootnoteReference"/>
        </w:rPr>
        <w:footnoteRef/>
      </w:r>
      <w:r>
        <w:t xml:space="preserve"> </w:t>
      </w:r>
      <w:r w:rsidRPr="00D7375F">
        <w:rPr>
          <w:rFonts w:eastAsia="Calibri" w:cs="Arial"/>
          <w:i/>
        </w:rPr>
        <w:t>Wood v The King &amp; Anor</w:t>
      </w:r>
      <w:r w:rsidRPr="00073D68">
        <w:rPr>
          <w:rFonts w:eastAsia="Calibri" w:cs="Arial"/>
        </w:rPr>
        <w:t xml:space="preserve"> </w:t>
      </w:r>
      <w:r w:rsidR="00670EA5">
        <w:rPr>
          <w:rFonts w:eastAsia="Calibri" w:cs="Arial"/>
        </w:rPr>
        <w:t xml:space="preserve">(2022) 12 QR 101, </w:t>
      </w:r>
      <w:r w:rsidRPr="00073D68">
        <w:rPr>
          <w:rFonts w:eastAsia="Calibri" w:cs="Arial"/>
        </w:rPr>
        <w:t>[2022] QSC 216</w:t>
      </w:r>
      <w:r w:rsidR="00117662">
        <w:rPr>
          <w:rFonts w:eastAsia="Calibri" w:cs="Arial"/>
        </w:rPr>
        <w:t>.</w:t>
      </w:r>
    </w:p>
  </w:footnote>
  <w:footnote w:id="34">
    <w:p w14:paraId="4816BD25" w14:textId="320CE04B" w:rsidR="00AB28DE" w:rsidRPr="00AB28DE" w:rsidRDefault="00AB28DE">
      <w:pPr>
        <w:pStyle w:val="FootnoteText"/>
        <w:rPr>
          <w:lang w:val="en-US"/>
        </w:rPr>
      </w:pPr>
      <w:r>
        <w:rPr>
          <w:rStyle w:val="FootnoteReference"/>
        </w:rPr>
        <w:footnoteRef/>
      </w:r>
      <w:r>
        <w:t xml:space="preserve"> </w:t>
      </w:r>
      <w:r w:rsidR="005C531F" w:rsidRPr="00A35C9C">
        <w:rPr>
          <w:i/>
          <w:iCs/>
          <w:lang w:val="en"/>
        </w:rPr>
        <w:t>Waratah Coal Pty Ltd v Youth Verdict Ltd &amp; Ors</w:t>
      </w:r>
      <w:r w:rsidR="005C531F" w:rsidRPr="006849A2">
        <w:rPr>
          <w:lang w:val="en"/>
        </w:rPr>
        <w:t xml:space="preserve"> (No 6) [2022] QLC 21</w:t>
      </w:r>
      <w:r w:rsidR="005C531F">
        <w:rPr>
          <w:lang w:val="en"/>
        </w:rPr>
        <w:t xml:space="preserve">; </w:t>
      </w:r>
      <w:r w:rsidR="005C531F" w:rsidRPr="00A35C9C">
        <w:rPr>
          <w:i/>
          <w:iCs/>
          <w:lang w:val="en"/>
        </w:rPr>
        <w:t>Inquest into the deaths of Yvette Michelle Wilma Booth, Adele Estelle Sandy, Shakaya George</w:t>
      </w:r>
      <w:r w:rsidR="005C531F" w:rsidRPr="006849A2">
        <w:rPr>
          <w:lang w:val="en"/>
        </w:rPr>
        <w:t xml:space="preserve"> (Findings of inquest, Coroners Court of Queensland, 30 June 2023)</w:t>
      </w:r>
      <w:r w:rsidR="0014162A">
        <w:rPr>
          <w:lang w:val="en"/>
        </w:rPr>
        <w:t>.</w:t>
      </w:r>
    </w:p>
  </w:footnote>
  <w:footnote w:id="35">
    <w:p w14:paraId="41F6B2DC" w14:textId="51ABF2C5" w:rsidR="00AB28DE" w:rsidRPr="00AB28DE" w:rsidRDefault="00AB28DE">
      <w:pPr>
        <w:pStyle w:val="FootnoteText"/>
        <w:rPr>
          <w:lang w:val="en-US"/>
        </w:rPr>
      </w:pPr>
      <w:r>
        <w:rPr>
          <w:rStyle w:val="FootnoteReference"/>
        </w:rPr>
        <w:footnoteRef/>
      </w:r>
      <w:r>
        <w:t xml:space="preserve"> </w:t>
      </w:r>
      <w:r w:rsidR="005C531F" w:rsidRPr="005F2A4B">
        <w:rPr>
          <w:i/>
          <w:iCs/>
          <w:lang w:val="en"/>
        </w:rPr>
        <w:t>In the matter of ICO</w:t>
      </w:r>
      <w:r w:rsidR="005C531F" w:rsidRPr="005F2A4B">
        <w:rPr>
          <w:lang w:val="en"/>
        </w:rPr>
        <w:t xml:space="preserve"> [2023] QMHC 1</w:t>
      </w:r>
      <w:r w:rsidR="001A0FF8">
        <w:rPr>
          <w:lang w:val="en"/>
        </w:rPr>
        <w:t>.</w:t>
      </w:r>
      <w:r w:rsidR="005C531F" w:rsidRPr="005F2A4B">
        <w:rPr>
          <w:lang w:val="en"/>
        </w:rPr>
        <w:t xml:space="preserve"> </w:t>
      </w:r>
    </w:p>
  </w:footnote>
  <w:footnote w:id="36">
    <w:p w14:paraId="3C9FB292" w14:textId="0760DAB4" w:rsidR="005D1D3E" w:rsidRPr="005D1D3E" w:rsidRDefault="005D1D3E">
      <w:pPr>
        <w:pStyle w:val="FootnoteText"/>
        <w:rPr>
          <w:lang w:val="en-GB"/>
        </w:rPr>
      </w:pPr>
      <w:r w:rsidRPr="006860BE">
        <w:rPr>
          <w:rStyle w:val="FootnoteReference"/>
        </w:rPr>
        <w:footnoteRef/>
      </w:r>
      <w:r w:rsidRPr="006860BE">
        <w:t xml:space="preserve"> </w:t>
      </w:r>
      <w:r w:rsidR="006860BE" w:rsidRPr="006860BE">
        <w:t>T</w:t>
      </w:r>
      <w:r w:rsidR="006860BE">
        <w:t xml:space="preserve">he </w:t>
      </w:r>
      <w:r w:rsidR="00B52E07">
        <w:t xml:space="preserve">definition of ‘discrimination’ under the </w:t>
      </w:r>
      <w:r w:rsidR="00951BC6">
        <w:t>Human Rights Act</w:t>
      </w:r>
      <w:r w:rsidR="006860BE">
        <w:t xml:space="preserve"> in the Dictionary (sch 1)</w:t>
      </w:r>
      <w:r w:rsidR="00951BC6">
        <w:t xml:space="preserve"> ‘includes’ </w:t>
      </w:r>
      <w:r w:rsidR="006860BE">
        <w:t>(so</w:t>
      </w:r>
      <w:r w:rsidR="00951BC6">
        <w:t xml:space="preserve"> is not limited to</w:t>
      </w:r>
      <w:r w:rsidR="006860BE">
        <w:t>)</w:t>
      </w:r>
      <w:r w:rsidR="00951BC6">
        <w:t xml:space="preserve"> the attributes protected by the </w:t>
      </w:r>
      <w:r w:rsidR="00951BC6">
        <w:rPr>
          <w:i/>
          <w:iCs/>
        </w:rPr>
        <w:t>Anti-Discrimination Act 1991</w:t>
      </w:r>
      <w:r w:rsidR="00951BC6">
        <w:t xml:space="preserve"> (Qld).</w:t>
      </w:r>
    </w:p>
  </w:footnote>
  <w:footnote w:id="37">
    <w:p w14:paraId="7F779235" w14:textId="48E221D1" w:rsidR="000C1D09" w:rsidRPr="000C1D09" w:rsidDel="005E4550" w:rsidRDefault="000C1D09">
      <w:pPr>
        <w:pStyle w:val="FootnoteText"/>
        <w:rPr>
          <w:lang w:val="en-GB"/>
        </w:rPr>
      </w:pPr>
      <w:r w:rsidDel="005E4550">
        <w:rPr>
          <w:rStyle w:val="FootnoteReference"/>
        </w:rPr>
        <w:footnoteRef/>
      </w:r>
      <w:r w:rsidDel="005E4550">
        <w:t xml:space="preserve"> </w:t>
      </w:r>
      <w:r w:rsidR="00E13E25" w:rsidDel="005E4550">
        <w:rPr>
          <w:lang w:val="en-GB"/>
        </w:rPr>
        <w:t>Queensland Council of Social Service</w:t>
      </w:r>
      <w:r w:rsidDel="005E4550">
        <w:rPr>
          <w:lang w:val="en-GB"/>
        </w:rPr>
        <w:t xml:space="preserve">, </w:t>
      </w:r>
      <w:r w:rsidRPr="002916B2" w:rsidDel="005E4550">
        <w:rPr>
          <w:i/>
          <w:lang w:val="en-GB"/>
        </w:rPr>
        <w:t>Annual report</w:t>
      </w:r>
      <w:r w:rsidR="00F76881" w:rsidRPr="002916B2" w:rsidDel="005E4550">
        <w:rPr>
          <w:i/>
          <w:lang w:val="en-GB"/>
        </w:rPr>
        <w:t xml:space="preserve"> – Being in </w:t>
      </w:r>
      <w:r w:rsidR="00F76881" w:rsidRPr="002916B2">
        <w:rPr>
          <w:i/>
          <w:iCs/>
          <w:lang w:val="en-GB"/>
        </w:rPr>
        <w:t>service</w:t>
      </w:r>
      <w:r w:rsidR="00F76881" w:rsidDel="005E4550">
        <w:rPr>
          <w:lang w:val="en-GB"/>
        </w:rPr>
        <w:t xml:space="preserve"> (2022-23).</w:t>
      </w:r>
      <w:r w:rsidDel="005E4550">
        <w:rPr>
          <w:lang w:val="en-GB"/>
        </w:rPr>
        <w:t xml:space="preserve"> </w:t>
      </w:r>
    </w:p>
  </w:footnote>
  <w:footnote w:id="38">
    <w:p w14:paraId="45DD932B" w14:textId="739F9E73" w:rsidR="00633690" w:rsidRDefault="00633690">
      <w:pPr>
        <w:pStyle w:val="FootnoteText"/>
      </w:pPr>
      <w:r>
        <w:rPr>
          <w:rStyle w:val="FootnoteReference"/>
        </w:rPr>
        <w:footnoteRef/>
      </w:r>
      <w:r>
        <w:t xml:space="preserve"> </w:t>
      </w:r>
      <w:r w:rsidR="00B745BB">
        <w:rPr>
          <w:i/>
          <w:iCs/>
        </w:rPr>
        <w:t xml:space="preserve">Human Rights Act 2019 </w:t>
      </w:r>
      <w:r w:rsidR="00B745BB">
        <w:t>(Qld) s 65.</w:t>
      </w:r>
    </w:p>
  </w:footnote>
  <w:footnote w:id="39">
    <w:p w14:paraId="2475210D" w14:textId="24E43B56" w:rsidR="00A73D2C" w:rsidRDefault="00A73D2C" w:rsidP="00A73D2C">
      <w:pPr>
        <w:pStyle w:val="FootnoteText"/>
      </w:pPr>
      <w:r>
        <w:rPr>
          <w:rStyle w:val="FootnoteReference"/>
        </w:rPr>
        <w:footnoteRef/>
      </w:r>
      <w:r>
        <w:t xml:space="preserve"> </w:t>
      </w:r>
      <w:r>
        <w:rPr>
          <w:i/>
          <w:iCs/>
        </w:rPr>
        <w:t>Human Rights Act 2019</w:t>
      </w:r>
      <w:r>
        <w:t xml:space="preserve"> (Qld) s 91(j).</w:t>
      </w:r>
    </w:p>
  </w:footnote>
  <w:footnote w:id="40">
    <w:p w14:paraId="65290ADA" w14:textId="456E3DC5" w:rsidR="00A3583F" w:rsidRDefault="00A3583F">
      <w:pPr>
        <w:pStyle w:val="FootnoteText"/>
      </w:pPr>
      <w:r>
        <w:rPr>
          <w:rStyle w:val="FootnoteReference"/>
        </w:rPr>
        <w:footnoteRef/>
      </w:r>
      <w:r>
        <w:t xml:space="preserve"> </w:t>
      </w:r>
      <w:r>
        <w:rPr>
          <w:i/>
          <w:iCs/>
        </w:rPr>
        <w:t>Human Rights Act 2019</w:t>
      </w:r>
      <w:r>
        <w:t xml:space="preserve"> (Qld) s 97.</w:t>
      </w:r>
    </w:p>
  </w:footnote>
  <w:footnote w:id="41">
    <w:p w14:paraId="7AEF3B1F" w14:textId="6E18588A" w:rsidR="00311886" w:rsidRDefault="00311886" w:rsidP="006B7022">
      <w:pPr>
        <w:pStyle w:val="FootnoteText"/>
      </w:pPr>
      <w:r w:rsidRPr="394BCFB9">
        <w:rPr>
          <w:rStyle w:val="FootnoteReference"/>
        </w:rPr>
        <w:footnoteRef/>
      </w:r>
      <w:r>
        <w:t xml:space="preserve"> Department of Education</w:t>
      </w:r>
      <w:r w:rsidR="00B331B2">
        <w:t xml:space="preserve"> (Qld)</w:t>
      </w:r>
      <w:r>
        <w:t xml:space="preserve">, </w:t>
      </w:r>
      <w:r w:rsidRPr="00C63914">
        <w:rPr>
          <w:i/>
        </w:rPr>
        <w:t>Annual Report 202</w:t>
      </w:r>
      <w:r>
        <w:rPr>
          <w:i/>
        </w:rPr>
        <w:t>2</w:t>
      </w:r>
      <w:r w:rsidR="00633690" w:rsidRPr="005B30C4">
        <w:rPr>
          <w:i/>
        </w:rPr>
        <w:t>-2023</w:t>
      </w:r>
      <w:r w:rsidR="00633690" w:rsidRPr="005B30C4">
        <w:t xml:space="preserve">, </w:t>
      </w:r>
      <w:r w:rsidR="000760F6">
        <w:t>59</w:t>
      </w:r>
      <w:r>
        <w:t>.</w:t>
      </w:r>
    </w:p>
  </w:footnote>
  <w:footnote w:id="42">
    <w:p w14:paraId="46BC02E5" w14:textId="467C0763" w:rsidR="00311886" w:rsidRDefault="00311886" w:rsidP="006B7022">
      <w:pPr>
        <w:pStyle w:val="FootnoteText"/>
      </w:pPr>
      <w:r w:rsidRPr="6301ADE9">
        <w:rPr>
          <w:rStyle w:val="FootnoteReference"/>
        </w:rPr>
        <w:footnoteRef/>
      </w:r>
      <w:r>
        <w:t xml:space="preserve"> Department of Housing</w:t>
      </w:r>
      <w:r w:rsidR="00C26CC2">
        <w:t xml:space="preserve"> (Qld)</w:t>
      </w:r>
      <w:r w:rsidRPr="00C63914">
        <w:t xml:space="preserve">, </w:t>
      </w:r>
      <w:r w:rsidRPr="00C63914">
        <w:rPr>
          <w:i/>
        </w:rPr>
        <w:t>Annual Report</w:t>
      </w:r>
      <w:r>
        <w:rPr>
          <w:i/>
        </w:rPr>
        <w:t xml:space="preserve"> </w:t>
      </w:r>
      <w:r w:rsidRPr="004F4B17">
        <w:rPr>
          <w:i/>
        </w:rPr>
        <w:t>202</w:t>
      </w:r>
      <w:r>
        <w:rPr>
          <w:i/>
        </w:rPr>
        <w:t>2</w:t>
      </w:r>
      <w:r w:rsidR="00633690" w:rsidRPr="005B30C4">
        <w:rPr>
          <w:i/>
        </w:rPr>
        <w:t>-2023</w:t>
      </w:r>
      <w:r w:rsidR="00633690" w:rsidRPr="005B30C4">
        <w:t xml:space="preserve">, </w:t>
      </w:r>
      <w:r w:rsidR="00472927">
        <w:t>23</w:t>
      </w:r>
      <w:r>
        <w:t>.</w:t>
      </w:r>
    </w:p>
  </w:footnote>
  <w:footnote w:id="43">
    <w:p w14:paraId="35C7D958" w14:textId="3FFB05CD" w:rsidR="00311886" w:rsidRDefault="00311886" w:rsidP="006B7022">
      <w:pPr>
        <w:pStyle w:val="FootnoteText"/>
      </w:pPr>
      <w:r w:rsidRPr="494896AF">
        <w:rPr>
          <w:rStyle w:val="FootnoteReference"/>
        </w:rPr>
        <w:footnoteRef/>
      </w:r>
      <w:r>
        <w:t xml:space="preserve"> Queensland Police Service, </w:t>
      </w:r>
      <w:r w:rsidRPr="00A76E13">
        <w:rPr>
          <w:i/>
        </w:rPr>
        <w:t xml:space="preserve">Annual Report </w:t>
      </w:r>
      <w:r>
        <w:rPr>
          <w:i/>
        </w:rPr>
        <w:t>2022-23</w:t>
      </w:r>
      <w:r w:rsidRPr="00A76E13">
        <w:t>,</w:t>
      </w:r>
      <w:r>
        <w:t xml:space="preserve"> </w:t>
      </w:r>
      <w:r w:rsidR="00DA74B6">
        <w:t xml:space="preserve">12. </w:t>
      </w:r>
    </w:p>
  </w:footnote>
  <w:footnote w:id="44">
    <w:p w14:paraId="4EE9C9C1" w14:textId="7884BA04" w:rsidR="00311886" w:rsidRPr="00481D9E" w:rsidRDefault="00311886" w:rsidP="006B7022">
      <w:pPr>
        <w:pStyle w:val="FootnoteText"/>
      </w:pPr>
      <w:r w:rsidRPr="00481D9E">
        <w:rPr>
          <w:rStyle w:val="FootnoteReference"/>
        </w:rPr>
        <w:footnoteRef/>
      </w:r>
      <w:r w:rsidRPr="00481D9E">
        <w:t xml:space="preserve"> </w:t>
      </w:r>
      <w:r w:rsidR="00503702" w:rsidRPr="00481D9E">
        <w:t xml:space="preserve">Department of Child Safety, </w:t>
      </w:r>
      <w:proofErr w:type="gramStart"/>
      <w:r w:rsidR="00503702" w:rsidRPr="00481D9E">
        <w:t>Seniors</w:t>
      </w:r>
      <w:proofErr w:type="gramEnd"/>
      <w:r w:rsidR="00503702" w:rsidRPr="00481D9E">
        <w:t xml:space="preserve"> and Disability Services</w:t>
      </w:r>
      <w:r w:rsidR="00C26CC2">
        <w:t xml:space="preserve"> (Qld)</w:t>
      </w:r>
      <w:r w:rsidR="00503702" w:rsidRPr="00481D9E">
        <w:t xml:space="preserve">, </w:t>
      </w:r>
      <w:r w:rsidR="00503702" w:rsidRPr="00481D9E">
        <w:rPr>
          <w:i/>
        </w:rPr>
        <w:t>Annual report 2022</w:t>
      </w:r>
      <w:r w:rsidR="006D5733" w:rsidRPr="00481D9E">
        <w:t>–</w:t>
      </w:r>
      <w:r w:rsidR="00503702" w:rsidRPr="00481D9E">
        <w:rPr>
          <w:i/>
        </w:rPr>
        <w:t>23</w:t>
      </w:r>
      <w:r w:rsidR="006349EB" w:rsidRPr="00481D9E">
        <w:rPr>
          <w:i/>
        </w:rPr>
        <w:t xml:space="preserve">, </w:t>
      </w:r>
      <w:r w:rsidR="006349EB" w:rsidRPr="00481D9E">
        <w:t>47–48.</w:t>
      </w:r>
    </w:p>
  </w:footnote>
  <w:footnote w:id="45">
    <w:p w14:paraId="79EDC135" w14:textId="27CAC064" w:rsidR="00311886" w:rsidRPr="00481D9E" w:rsidRDefault="00311886" w:rsidP="006B7022">
      <w:pPr>
        <w:pStyle w:val="FootnoteText"/>
        <w:rPr>
          <w:b/>
        </w:rPr>
      </w:pPr>
      <w:r w:rsidRPr="00481D9E">
        <w:rPr>
          <w:rStyle w:val="FootnoteReference"/>
        </w:rPr>
        <w:footnoteRef/>
      </w:r>
      <w:r w:rsidRPr="00481D9E">
        <w:t xml:space="preserve"> Queensland Corrective Services, </w:t>
      </w:r>
      <w:r w:rsidRPr="00481D9E">
        <w:rPr>
          <w:i/>
        </w:rPr>
        <w:t xml:space="preserve">Annual </w:t>
      </w:r>
      <w:r w:rsidR="00F47457" w:rsidRPr="00481D9E">
        <w:rPr>
          <w:i/>
        </w:rPr>
        <w:t>Client Complaints</w:t>
      </w:r>
      <w:r w:rsidRPr="00481D9E">
        <w:rPr>
          <w:i/>
        </w:rPr>
        <w:t xml:space="preserve"> 2022</w:t>
      </w:r>
      <w:r w:rsidR="006D5733" w:rsidRPr="00481D9E">
        <w:t>–</w:t>
      </w:r>
      <w:r w:rsidRPr="00481D9E">
        <w:rPr>
          <w:i/>
        </w:rPr>
        <w:t>23</w:t>
      </w:r>
      <w:r w:rsidRPr="00481D9E">
        <w:t xml:space="preserve">, </w:t>
      </w:r>
      <w:r w:rsidR="00F47457" w:rsidRPr="00481D9E">
        <w:t>6–11.</w:t>
      </w:r>
    </w:p>
  </w:footnote>
  <w:footnote w:id="46">
    <w:p w14:paraId="311A1520" w14:textId="28437BA5" w:rsidR="00311886" w:rsidRPr="00481D9E" w:rsidRDefault="00311886" w:rsidP="006B7022">
      <w:pPr>
        <w:pStyle w:val="FootnoteText"/>
      </w:pPr>
      <w:r w:rsidRPr="00481D9E">
        <w:rPr>
          <w:rStyle w:val="FootnoteReference"/>
        </w:rPr>
        <w:footnoteRef/>
      </w:r>
      <w:r w:rsidRPr="00481D9E">
        <w:t xml:space="preserve"> Department of </w:t>
      </w:r>
      <w:r w:rsidR="001D687B" w:rsidRPr="00481D9E">
        <w:t>Treaty,</w:t>
      </w:r>
      <w:r w:rsidRPr="00481D9E">
        <w:t xml:space="preserve"> Aboriginal and Torres Strait Islander Partnerships, </w:t>
      </w:r>
      <w:r w:rsidR="004C127C" w:rsidRPr="00481D9E">
        <w:t>Communities, and the Arts</w:t>
      </w:r>
      <w:r w:rsidR="006D5733">
        <w:t xml:space="preserve"> (Qld)</w:t>
      </w:r>
      <w:r w:rsidR="004C127C" w:rsidRPr="00481D9E">
        <w:t xml:space="preserve">, </w:t>
      </w:r>
      <w:r w:rsidRPr="00481D9E">
        <w:rPr>
          <w:i/>
        </w:rPr>
        <w:t xml:space="preserve">Annual Report </w:t>
      </w:r>
      <w:r w:rsidR="004C127C" w:rsidRPr="00481D9E">
        <w:rPr>
          <w:i/>
        </w:rPr>
        <w:t>2022</w:t>
      </w:r>
      <w:r w:rsidR="006D5733" w:rsidRPr="00481D9E">
        <w:t>–</w:t>
      </w:r>
      <w:r w:rsidR="004C127C" w:rsidRPr="00481D9E">
        <w:rPr>
          <w:i/>
        </w:rPr>
        <w:t>23</w:t>
      </w:r>
      <w:r w:rsidR="004C127C" w:rsidRPr="00481D9E">
        <w:t xml:space="preserve">, </w:t>
      </w:r>
      <w:r w:rsidR="00051AC7" w:rsidRPr="00481D9E">
        <w:t>46</w:t>
      </w:r>
      <w:r w:rsidRPr="00481D9E">
        <w:t>.</w:t>
      </w:r>
    </w:p>
  </w:footnote>
  <w:footnote w:id="47">
    <w:p w14:paraId="50A944AA" w14:textId="3FEB2F13" w:rsidR="00311886" w:rsidRPr="004172D9" w:rsidRDefault="00311886" w:rsidP="006B7022">
      <w:pPr>
        <w:pStyle w:val="FootnoteText"/>
        <w:rPr>
          <w:highlight w:val="yellow"/>
        </w:rPr>
      </w:pPr>
      <w:r w:rsidRPr="00481D9E">
        <w:rPr>
          <w:rStyle w:val="FootnoteReference"/>
        </w:rPr>
        <w:footnoteRef/>
      </w:r>
      <w:r w:rsidRPr="00481D9E">
        <w:t xml:space="preserve"> Department of Health</w:t>
      </w:r>
      <w:r w:rsidR="006D5733">
        <w:t xml:space="preserve"> (Qld)</w:t>
      </w:r>
      <w:r w:rsidRPr="00481D9E">
        <w:t xml:space="preserve">, </w:t>
      </w:r>
      <w:r w:rsidRPr="00481D9E">
        <w:rPr>
          <w:i/>
        </w:rPr>
        <w:t>Annual Report 2022</w:t>
      </w:r>
      <w:r w:rsidR="006D5733" w:rsidRPr="00481D9E">
        <w:t>–</w:t>
      </w:r>
      <w:r w:rsidRPr="00481D9E">
        <w:rPr>
          <w:i/>
        </w:rPr>
        <w:t>23</w:t>
      </w:r>
      <w:r w:rsidRPr="00481D9E">
        <w:t>, 1</w:t>
      </w:r>
      <w:r w:rsidR="0062488C" w:rsidRPr="00481D9E">
        <w:t>35</w:t>
      </w:r>
      <w:r w:rsidRPr="00481D9E">
        <w:t>.</w:t>
      </w:r>
    </w:p>
  </w:footnote>
  <w:footnote w:id="48">
    <w:p w14:paraId="548BB90E" w14:textId="644047A1" w:rsidR="00673254" w:rsidRPr="00673254" w:rsidRDefault="00673254">
      <w:pPr>
        <w:pStyle w:val="FootnoteText"/>
      </w:pPr>
      <w:r>
        <w:rPr>
          <w:rStyle w:val="FootnoteReference"/>
        </w:rPr>
        <w:footnoteRef/>
      </w:r>
      <w:r>
        <w:t xml:space="preserve"> Department of Youth Justice, Employmen</w:t>
      </w:r>
      <w:r w:rsidR="001F5CF2">
        <w:t>t</w:t>
      </w:r>
      <w:r>
        <w:t>, Small Business and Training</w:t>
      </w:r>
      <w:r w:rsidR="006D5733">
        <w:t xml:space="preserve"> (Qld)</w:t>
      </w:r>
      <w:r>
        <w:t xml:space="preserve">, </w:t>
      </w:r>
      <w:r>
        <w:rPr>
          <w:i/>
          <w:iCs/>
        </w:rPr>
        <w:t>Annual Report 2022</w:t>
      </w:r>
      <w:r w:rsidR="006D5733" w:rsidRPr="00481D9E">
        <w:t>–</w:t>
      </w:r>
      <w:r>
        <w:rPr>
          <w:i/>
          <w:iCs/>
        </w:rPr>
        <w:t>23</w:t>
      </w:r>
      <w:r>
        <w:t xml:space="preserve">, </w:t>
      </w:r>
      <w:r w:rsidR="008E3F72">
        <w:t>45</w:t>
      </w:r>
      <w:r w:rsidR="006D5733" w:rsidRPr="00481D9E">
        <w:t>–</w:t>
      </w:r>
      <w:r w:rsidR="001F5CF2">
        <w:t>46</w:t>
      </w:r>
      <w:r w:rsidR="008E3F72">
        <w:t>.</w:t>
      </w:r>
    </w:p>
  </w:footnote>
  <w:footnote w:id="49">
    <w:p w14:paraId="55A29D6A" w14:textId="72FEBC5F" w:rsidR="00703E19" w:rsidRDefault="00703E19">
      <w:pPr>
        <w:pStyle w:val="FootnoteText"/>
      </w:pPr>
      <w:r>
        <w:rPr>
          <w:rStyle w:val="FootnoteReference"/>
        </w:rPr>
        <w:footnoteRef/>
      </w:r>
      <w:r>
        <w:t xml:space="preserve"> </w:t>
      </w:r>
      <w:r w:rsidR="001337E2" w:rsidRPr="004A1B53">
        <w:rPr>
          <w:rFonts w:cs="Arial"/>
          <w:i/>
          <w:lang w:val="en-US"/>
        </w:rPr>
        <w:t>Human Rights Act 2019</w:t>
      </w:r>
      <w:r w:rsidR="001337E2" w:rsidRPr="0031364A">
        <w:rPr>
          <w:rFonts w:cs="Arial"/>
          <w:lang w:val="en-US"/>
        </w:rPr>
        <w:t xml:space="preserve"> </w:t>
      </w:r>
      <w:r w:rsidR="001337E2">
        <w:rPr>
          <w:rFonts w:cs="Arial"/>
          <w:lang w:val="en-US"/>
        </w:rPr>
        <w:t xml:space="preserve">(Qld) </w:t>
      </w:r>
      <w:r w:rsidR="001337E2">
        <w:t>s</w:t>
      </w:r>
      <w:r w:rsidR="001337E2" w:rsidRPr="008A00EB">
        <w:t xml:space="preserve"> 75</w:t>
      </w:r>
      <w:r w:rsidR="001337E2">
        <w:t>.</w:t>
      </w:r>
    </w:p>
  </w:footnote>
  <w:footnote w:id="50">
    <w:p w14:paraId="39CC56EF" w14:textId="600A5B9B" w:rsidR="00311886" w:rsidRPr="004A1B53" w:rsidRDefault="00311886" w:rsidP="00FD3276">
      <w:pPr>
        <w:pStyle w:val="FootnoteText"/>
        <w:rPr>
          <w:i/>
          <w:lang w:val="en-US"/>
        </w:rPr>
      </w:pPr>
      <w:r>
        <w:rPr>
          <w:rStyle w:val="FootnoteReference"/>
        </w:rPr>
        <w:footnoteRef/>
      </w:r>
      <w:r>
        <w:t xml:space="preserve"> </w:t>
      </w:r>
      <w:r w:rsidRPr="004A1B53">
        <w:rPr>
          <w:rFonts w:cs="Arial"/>
          <w:i/>
          <w:lang w:val="en-US"/>
        </w:rPr>
        <w:t>Human Rights Act 2019</w:t>
      </w:r>
      <w:r w:rsidRPr="0031364A">
        <w:rPr>
          <w:rFonts w:cs="Arial"/>
          <w:lang w:val="en-US"/>
        </w:rPr>
        <w:t xml:space="preserve"> </w:t>
      </w:r>
      <w:r w:rsidR="001337E2">
        <w:rPr>
          <w:rFonts w:cs="Arial"/>
          <w:lang w:val="en-US"/>
        </w:rPr>
        <w:t xml:space="preserve">(Qld) </w:t>
      </w:r>
      <w:r w:rsidRPr="0031364A">
        <w:rPr>
          <w:rFonts w:cs="Arial"/>
          <w:lang w:val="en-US"/>
        </w:rPr>
        <w:t>s 64</w:t>
      </w:r>
      <w:r>
        <w:rPr>
          <w:rFonts w:cs="Arial"/>
          <w:iCs/>
          <w:lang w:val="en-US"/>
        </w:rPr>
        <w:t>(3)</w:t>
      </w:r>
      <w:r w:rsidRPr="0031364A">
        <w:rPr>
          <w:rFonts w:cs="Arial"/>
          <w:lang w:val="en-US"/>
        </w:rPr>
        <w:t>.</w:t>
      </w:r>
    </w:p>
  </w:footnote>
  <w:footnote w:id="51">
    <w:p w14:paraId="42CAA3DE" w14:textId="51712102" w:rsidR="00311886" w:rsidRPr="00022343" w:rsidRDefault="00311886">
      <w:pPr>
        <w:pStyle w:val="FootnoteText"/>
        <w:rPr>
          <w:iCs/>
          <w:lang w:val="en-US"/>
        </w:rPr>
      </w:pPr>
      <w:r>
        <w:rPr>
          <w:rStyle w:val="FootnoteReference"/>
        </w:rPr>
        <w:footnoteRef/>
      </w:r>
      <w:r>
        <w:t xml:space="preserve"> </w:t>
      </w:r>
      <w:r w:rsidRPr="008A00EB">
        <w:rPr>
          <w:rFonts w:cs="Arial"/>
          <w:i/>
          <w:lang w:val="en-US"/>
        </w:rPr>
        <w:t>Human Rights Act 2019</w:t>
      </w:r>
      <w:r>
        <w:rPr>
          <w:rFonts w:cs="Arial"/>
          <w:i/>
          <w:lang w:val="en-US"/>
        </w:rPr>
        <w:t xml:space="preserve"> </w:t>
      </w:r>
      <w:r w:rsidR="00C32598">
        <w:rPr>
          <w:rFonts w:cs="Arial"/>
          <w:iCs/>
          <w:lang w:val="en-US"/>
        </w:rPr>
        <w:t xml:space="preserve">(Qld) </w:t>
      </w:r>
      <w:r>
        <w:rPr>
          <w:rFonts w:cs="Arial"/>
          <w:iCs/>
          <w:lang w:val="en-US"/>
        </w:rPr>
        <w:t>s 67.</w:t>
      </w:r>
    </w:p>
  </w:footnote>
  <w:footnote w:id="52">
    <w:p w14:paraId="6C2AB94B" w14:textId="1D919F1F" w:rsidR="00311886" w:rsidRPr="008A00EB" w:rsidRDefault="00311886" w:rsidP="009D2E52">
      <w:pPr>
        <w:pStyle w:val="FootnoteText"/>
        <w:rPr>
          <w:rFonts w:cs="Arial"/>
          <w:lang w:val="en-US"/>
        </w:rPr>
      </w:pPr>
      <w:r w:rsidRPr="008A00EB">
        <w:rPr>
          <w:rStyle w:val="FootnoteReference"/>
          <w:rFonts w:cs="Arial"/>
        </w:rPr>
        <w:footnoteRef/>
      </w:r>
      <w:r w:rsidRPr="008A00EB">
        <w:rPr>
          <w:rFonts w:cs="Arial"/>
        </w:rPr>
        <w:t xml:space="preserve"> </w:t>
      </w:r>
      <w:r w:rsidRPr="008A00EB">
        <w:rPr>
          <w:rFonts w:cs="Arial"/>
          <w:lang w:val="en-US"/>
        </w:rPr>
        <w:t xml:space="preserve">QCAT hears complaints </w:t>
      </w:r>
      <w:r w:rsidR="00063024">
        <w:rPr>
          <w:rFonts w:cs="Arial"/>
          <w:lang w:val="en-US"/>
        </w:rPr>
        <w:t xml:space="preserve">not </w:t>
      </w:r>
      <w:r w:rsidR="00340463">
        <w:rPr>
          <w:rFonts w:cs="Arial"/>
          <w:lang w:val="en-US"/>
        </w:rPr>
        <w:t xml:space="preserve">related to </w:t>
      </w:r>
      <w:r w:rsidR="00063024">
        <w:rPr>
          <w:rFonts w:cs="Arial"/>
          <w:lang w:val="en-US"/>
        </w:rPr>
        <w:t>work</w:t>
      </w:r>
      <w:r w:rsidR="0090539C">
        <w:rPr>
          <w:rFonts w:cs="Arial"/>
          <w:lang w:val="en-US"/>
        </w:rPr>
        <w:t xml:space="preserve"> that are</w:t>
      </w:r>
      <w:r w:rsidR="00063024" w:rsidRPr="008A00EB">
        <w:rPr>
          <w:rFonts w:cs="Arial"/>
          <w:lang w:val="en-US"/>
        </w:rPr>
        <w:t xml:space="preserve"> </w:t>
      </w:r>
      <w:r w:rsidRPr="008A00EB">
        <w:rPr>
          <w:rFonts w:cs="Arial"/>
          <w:lang w:val="en-US"/>
        </w:rPr>
        <w:t xml:space="preserve">made under the </w:t>
      </w:r>
      <w:r w:rsidRPr="008A00EB">
        <w:rPr>
          <w:rFonts w:cs="Arial"/>
          <w:i/>
          <w:lang w:val="en-US"/>
        </w:rPr>
        <w:t>Anti-Discrimination Act 1991</w:t>
      </w:r>
      <w:r w:rsidRPr="008A00EB">
        <w:rPr>
          <w:rFonts w:cs="Arial"/>
          <w:lang w:val="en-US"/>
        </w:rPr>
        <w:t xml:space="preserve"> (Qld) but not resolved at the Commission.</w:t>
      </w:r>
    </w:p>
  </w:footnote>
  <w:footnote w:id="53">
    <w:p w14:paraId="3E135E38" w14:textId="62976148" w:rsidR="00311886" w:rsidRPr="004C7823" w:rsidRDefault="00311886" w:rsidP="009D2E52">
      <w:pPr>
        <w:pStyle w:val="FootnoteText"/>
        <w:rPr>
          <w:lang w:val="en-US"/>
        </w:rPr>
      </w:pPr>
      <w:r w:rsidRPr="008A00EB">
        <w:rPr>
          <w:rStyle w:val="FootnoteReference"/>
          <w:rFonts w:cs="Arial"/>
        </w:rPr>
        <w:footnoteRef/>
      </w:r>
      <w:r w:rsidRPr="008A00EB">
        <w:rPr>
          <w:rFonts w:cs="Arial"/>
        </w:rPr>
        <w:t xml:space="preserve"> </w:t>
      </w:r>
      <w:r w:rsidRPr="008A00EB">
        <w:rPr>
          <w:rFonts w:cs="Arial"/>
          <w:lang w:val="en-US"/>
        </w:rPr>
        <w:t xml:space="preserve">QIRC hears complaints </w:t>
      </w:r>
      <w:r w:rsidR="0090539C">
        <w:rPr>
          <w:rFonts w:cs="Arial"/>
          <w:lang w:val="en-US"/>
        </w:rPr>
        <w:t>related to work that are</w:t>
      </w:r>
      <w:r w:rsidR="0090539C" w:rsidRPr="008A00EB">
        <w:rPr>
          <w:rFonts w:cs="Arial"/>
          <w:lang w:val="en-US"/>
        </w:rPr>
        <w:t xml:space="preserve"> </w:t>
      </w:r>
      <w:r w:rsidRPr="008A00EB">
        <w:rPr>
          <w:rFonts w:cs="Arial"/>
          <w:lang w:val="en-US"/>
        </w:rPr>
        <w:t xml:space="preserve">made under the </w:t>
      </w:r>
      <w:r w:rsidRPr="008A00EB">
        <w:rPr>
          <w:rFonts w:cs="Arial"/>
          <w:i/>
          <w:lang w:val="en-US"/>
        </w:rPr>
        <w:t>Anti-Discrimination Act 1991</w:t>
      </w:r>
      <w:r w:rsidRPr="008A00EB">
        <w:rPr>
          <w:rFonts w:cs="Arial"/>
          <w:lang w:val="en-US"/>
        </w:rPr>
        <w:t xml:space="preserve"> (Qld) but not resolved at the Commission.</w:t>
      </w:r>
    </w:p>
  </w:footnote>
  <w:footnote w:id="54">
    <w:p w14:paraId="7968DCA5" w14:textId="3DBF7342" w:rsidR="00311886" w:rsidRPr="00B132DB" w:rsidRDefault="00311886">
      <w:pPr>
        <w:rPr>
          <w:sz w:val="16"/>
          <w:szCs w:val="16"/>
        </w:rPr>
      </w:pPr>
      <w:r w:rsidRPr="00B132DB">
        <w:rPr>
          <w:rStyle w:val="FootnoteReference"/>
          <w:sz w:val="16"/>
          <w:szCs w:val="16"/>
        </w:rPr>
        <w:footnoteRef/>
      </w:r>
      <w:r w:rsidRPr="00B132DB">
        <w:rPr>
          <w:sz w:val="16"/>
          <w:szCs w:val="16"/>
        </w:rPr>
        <w:t xml:space="preserve"> </w:t>
      </w:r>
      <w:r w:rsidRPr="00B132DB">
        <w:rPr>
          <w:i/>
          <w:sz w:val="16"/>
          <w:szCs w:val="16"/>
        </w:rPr>
        <w:t xml:space="preserve">Human Rights Act 2019 </w:t>
      </w:r>
      <w:r w:rsidRPr="00B132DB">
        <w:rPr>
          <w:sz w:val="16"/>
          <w:szCs w:val="16"/>
        </w:rPr>
        <w:t>(Qld) s 65.</w:t>
      </w:r>
    </w:p>
  </w:footnote>
  <w:footnote w:id="55">
    <w:p w14:paraId="3A8B9988" w14:textId="09B3CA2B" w:rsidR="001121FC" w:rsidRPr="001121FC" w:rsidRDefault="001121FC">
      <w:pPr>
        <w:pStyle w:val="FootnoteText"/>
      </w:pPr>
      <w:r>
        <w:rPr>
          <w:rStyle w:val="FootnoteReference"/>
        </w:rPr>
        <w:footnoteRef/>
      </w:r>
      <w:r>
        <w:t xml:space="preserve"> </w:t>
      </w:r>
      <w:r w:rsidR="00525E51">
        <w:rPr>
          <w:i/>
          <w:iCs/>
        </w:rPr>
        <w:t xml:space="preserve">Human Rights Act 2019 </w:t>
      </w:r>
      <w:r w:rsidR="00525E51">
        <w:t>(Qld) s 89.</w:t>
      </w:r>
    </w:p>
  </w:footnote>
  <w:footnote w:id="56">
    <w:p w14:paraId="4C0BE039" w14:textId="77777777" w:rsidR="0066354E" w:rsidRPr="00D10102" w:rsidRDefault="0066354E" w:rsidP="0066354E">
      <w:pPr>
        <w:pStyle w:val="FootnoteText"/>
      </w:pPr>
      <w:r>
        <w:rPr>
          <w:rStyle w:val="FootnoteReference"/>
        </w:rPr>
        <w:footnoteRef/>
      </w:r>
      <w:r>
        <w:t xml:space="preserve"> </w:t>
      </w:r>
      <w:r>
        <w:rPr>
          <w:i/>
          <w:iCs/>
        </w:rPr>
        <w:t xml:space="preserve">Human Rights Act 2019 </w:t>
      </w:r>
      <w:r>
        <w:t>(Qld) s 17(1)(c).</w:t>
      </w:r>
    </w:p>
  </w:footnote>
  <w:footnote w:id="57">
    <w:p w14:paraId="696E3DE4" w14:textId="647BF107" w:rsidR="00311886" w:rsidRPr="003812D8" w:rsidRDefault="00311886" w:rsidP="0000042C">
      <w:pPr>
        <w:pStyle w:val="FootnoteText"/>
        <w:rPr>
          <w:lang w:val="en-US"/>
        </w:rPr>
      </w:pPr>
      <w:r>
        <w:rPr>
          <w:rStyle w:val="FootnoteReference"/>
        </w:rPr>
        <w:footnoteRef/>
      </w:r>
      <w:r>
        <w:t xml:space="preserve"> </w:t>
      </w:r>
      <w:r w:rsidRPr="00426586">
        <w:t xml:space="preserve">Note that the names of rights </w:t>
      </w:r>
      <w:r w:rsidR="00864439">
        <w:t xml:space="preserve">protected by the </w:t>
      </w:r>
      <w:r w:rsidR="00102D4C">
        <w:t>Act</w:t>
      </w:r>
      <w:r w:rsidR="00864439" w:rsidRPr="00426586">
        <w:t xml:space="preserve"> </w:t>
      </w:r>
      <w:r w:rsidRPr="00426586">
        <w:t xml:space="preserve">are abbreviated. For a full list of rights see </w:t>
      </w:r>
      <w:r w:rsidR="00102D4C">
        <w:t xml:space="preserve">the </w:t>
      </w:r>
      <w:r w:rsidRPr="00426586">
        <w:t xml:space="preserve">section of this report entitled </w:t>
      </w:r>
      <w:r w:rsidRPr="00426586">
        <w:rPr>
          <w:i/>
        </w:rPr>
        <w:t>Introduction to the Human Rights Act - Protected Rights</w:t>
      </w:r>
      <w:r w:rsidRPr="00426586">
        <w:t>.</w:t>
      </w:r>
    </w:p>
  </w:footnote>
  <w:footnote w:id="58">
    <w:p w14:paraId="7FC7995B" w14:textId="77777777" w:rsidR="001E658D" w:rsidRDefault="001E658D" w:rsidP="001E658D">
      <w:pPr>
        <w:pStyle w:val="FootnoteText"/>
      </w:pPr>
      <w:r>
        <w:rPr>
          <w:rStyle w:val="FootnoteReference"/>
        </w:rPr>
        <w:footnoteRef/>
      </w:r>
      <w:r>
        <w:t xml:space="preserve"> </w:t>
      </w:r>
      <w:r w:rsidRPr="00832567">
        <w:rPr>
          <w:i/>
          <w:iCs/>
        </w:rPr>
        <w:t xml:space="preserve">Human Rights Act 2019 </w:t>
      </w:r>
      <w:r w:rsidRPr="00832567">
        <w:t>(Qld) s</w:t>
      </w:r>
      <w:r>
        <w:t xml:space="preserve"> 70 and </w:t>
      </w:r>
      <w:r w:rsidRPr="001F3472">
        <w:rPr>
          <w:i/>
        </w:rPr>
        <w:t>Anti-Discrimination Act 1991</w:t>
      </w:r>
      <w:r>
        <w:t xml:space="preserve"> (Qld) s </w:t>
      </w:r>
      <w:r w:rsidRPr="00832567">
        <w:t>138.</w:t>
      </w:r>
    </w:p>
  </w:footnote>
  <w:footnote w:id="59">
    <w:p w14:paraId="0E05289B" w14:textId="52AF01C4" w:rsidR="00311886" w:rsidRPr="0033159E" w:rsidRDefault="00311886" w:rsidP="00767970">
      <w:pPr>
        <w:pStyle w:val="FootnoteText"/>
        <w:rPr>
          <w:rFonts w:eastAsia="Arial"/>
          <w:sz w:val="19"/>
          <w:szCs w:val="19"/>
          <w:highlight w:val="yellow"/>
        </w:rPr>
      </w:pPr>
      <w:r w:rsidRPr="0033159E">
        <w:rPr>
          <w:rStyle w:val="FootnoteReference"/>
          <w:rFonts w:cs="Arial"/>
        </w:rPr>
        <w:footnoteRef/>
      </w:r>
      <w:r w:rsidRPr="0033159E">
        <w:t xml:space="preserve"> Legal Affairs and Community Safety </w:t>
      </w:r>
      <w:r>
        <w:t>Committee</w:t>
      </w:r>
      <w:r w:rsidRPr="0033159E">
        <w:t xml:space="preserve">, Queensland </w:t>
      </w:r>
      <w:r>
        <w:t>Parliament</w:t>
      </w:r>
      <w:r w:rsidRPr="0033159E">
        <w:rPr>
          <w:i/>
        </w:rPr>
        <w:t>, Human Rights Bill 2018</w:t>
      </w:r>
      <w:r w:rsidRPr="0033159E">
        <w:t xml:space="preserve"> (</w:t>
      </w:r>
      <w:r w:rsidRPr="00C945E9">
        <w:t>Report No</w:t>
      </w:r>
      <w:r w:rsidR="007A6DBE">
        <w:t>.</w:t>
      </w:r>
      <w:r w:rsidRPr="00C945E9">
        <w:t xml:space="preserve"> 26, </w:t>
      </w:r>
      <w:r>
        <w:t xml:space="preserve">February </w:t>
      </w:r>
      <w:r w:rsidRPr="0033159E">
        <w:t>2019)</w:t>
      </w:r>
      <w:r>
        <w:t xml:space="preserve"> 13.</w:t>
      </w:r>
    </w:p>
  </w:footnote>
  <w:footnote w:id="60">
    <w:p w14:paraId="380038BA" w14:textId="76979549" w:rsidR="00C22DAC" w:rsidRDefault="00C22DAC">
      <w:pPr>
        <w:pStyle w:val="FootnoteText"/>
      </w:pPr>
      <w:r>
        <w:rPr>
          <w:rStyle w:val="FootnoteReference"/>
        </w:rPr>
        <w:footnoteRef/>
      </w:r>
      <w:r>
        <w:t xml:space="preserve"> </w:t>
      </w:r>
      <w:r w:rsidR="004E5D37">
        <w:t>The complaint did not fall under the Anti-Discrimination Act</w:t>
      </w:r>
      <w:r w:rsidR="00666D8E">
        <w:t xml:space="preserve"> because the complainant </w:t>
      </w:r>
      <w:r w:rsidR="004F4FB1">
        <w:t xml:space="preserve">did not perceive the stalking behaviour to have occurred because of </w:t>
      </w:r>
      <w:r w:rsidR="004E5D37">
        <w:t>her attributes, and the behaviour was not sexual in nature for the purpose of ‘sexual harassment’</w:t>
      </w:r>
      <w:r w:rsidR="004F4FB1">
        <w:t xml:space="preserve">. </w:t>
      </w:r>
    </w:p>
  </w:footnote>
  <w:footnote w:id="61">
    <w:p w14:paraId="73694655" w14:textId="01DA8CA3" w:rsidR="00D75486" w:rsidRPr="006F700D" w:rsidRDefault="00D75486" w:rsidP="00D75486">
      <w:pPr>
        <w:pStyle w:val="FootnoteText"/>
        <w:rPr>
          <w:lang w:val="en-US"/>
        </w:rPr>
      </w:pPr>
      <w:r>
        <w:rPr>
          <w:rStyle w:val="FootnoteReference"/>
        </w:rPr>
        <w:footnoteRef/>
      </w:r>
      <w:r>
        <w:t xml:space="preserve"> </w:t>
      </w:r>
      <w:r w:rsidRPr="006F700D">
        <w:rPr>
          <w:i/>
          <w:iCs/>
          <w:lang w:val="en-US"/>
        </w:rPr>
        <w:t>Human Rights Act 2019</w:t>
      </w:r>
      <w:r>
        <w:rPr>
          <w:lang w:val="en-US"/>
        </w:rPr>
        <w:t xml:space="preserve"> s 88(1)</w:t>
      </w:r>
      <w:proofErr w:type="gramStart"/>
      <w:r w:rsidR="002D3F66">
        <w:rPr>
          <w:lang w:val="en-US"/>
        </w:rPr>
        <w:t>–</w:t>
      </w:r>
      <w:r>
        <w:rPr>
          <w:lang w:val="en-US"/>
        </w:rPr>
        <w:t>(</w:t>
      </w:r>
      <w:proofErr w:type="gramEnd"/>
      <w:r>
        <w:rPr>
          <w:lang w:val="en-US"/>
        </w:rPr>
        <w:t>3).</w:t>
      </w:r>
    </w:p>
  </w:footnote>
  <w:footnote w:id="62">
    <w:p w14:paraId="28BC2E9B" w14:textId="77777777" w:rsidR="00D75486" w:rsidRPr="00184E99" w:rsidRDefault="00D75486" w:rsidP="00D75486">
      <w:pPr>
        <w:pStyle w:val="FootnoteText"/>
        <w:rPr>
          <w:lang w:val="en-US"/>
        </w:rPr>
      </w:pPr>
      <w:r>
        <w:rPr>
          <w:rStyle w:val="FootnoteReference"/>
        </w:rPr>
        <w:footnoteRef/>
      </w:r>
      <w:r>
        <w:t xml:space="preserve"> </w:t>
      </w:r>
      <w:r w:rsidRPr="00C604BB">
        <w:rPr>
          <w:i/>
          <w:iCs/>
          <w:lang w:val="en-US"/>
        </w:rPr>
        <w:t>Human Rights Act 2019</w:t>
      </w:r>
      <w:r>
        <w:rPr>
          <w:lang w:val="en-US"/>
        </w:rPr>
        <w:t xml:space="preserve"> s 88(4). </w:t>
      </w:r>
    </w:p>
  </w:footnote>
  <w:footnote w:id="63">
    <w:p w14:paraId="737AB8A2" w14:textId="3851FCB1" w:rsidR="00F22830" w:rsidRDefault="00F22830" w:rsidP="00F22830">
      <w:pPr>
        <w:pStyle w:val="FootnoteText"/>
      </w:pPr>
      <w:r w:rsidRPr="2C3DB73A">
        <w:rPr>
          <w:rStyle w:val="FootnoteReference"/>
        </w:rPr>
        <w:footnoteRef/>
      </w:r>
      <w:r>
        <w:t xml:space="preserve"> Queensland Ombudsman, </w:t>
      </w:r>
      <w:r w:rsidRPr="00767970">
        <w:rPr>
          <w:i/>
        </w:rPr>
        <w:t xml:space="preserve">Annual Report </w:t>
      </w:r>
      <w:r>
        <w:rPr>
          <w:i/>
        </w:rPr>
        <w:t>2022</w:t>
      </w:r>
      <w:r w:rsidR="002D3F66">
        <w:rPr>
          <w:i/>
        </w:rPr>
        <w:t>–</w:t>
      </w:r>
      <w:r>
        <w:rPr>
          <w:i/>
        </w:rPr>
        <w:t>23</w:t>
      </w:r>
      <w:r>
        <w:t>, 7.</w:t>
      </w:r>
    </w:p>
  </w:footnote>
  <w:footnote w:id="64">
    <w:p w14:paraId="460A19F5" w14:textId="3C57E3FA" w:rsidR="00F22830" w:rsidRDefault="00F22830" w:rsidP="00F22830">
      <w:pPr>
        <w:pStyle w:val="FootnoteText"/>
      </w:pPr>
      <w:r>
        <w:rPr>
          <w:rStyle w:val="FootnoteReference"/>
        </w:rPr>
        <w:footnoteRef/>
      </w:r>
      <w:r>
        <w:t xml:space="preserve"> Office of the Health Ombudsman, </w:t>
      </w:r>
      <w:r w:rsidRPr="00767970">
        <w:rPr>
          <w:i/>
          <w:iCs/>
        </w:rPr>
        <w:t>Annual Report</w:t>
      </w:r>
      <w:r>
        <w:rPr>
          <w:i/>
          <w:iCs/>
        </w:rPr>
        <w:t xml:space="preserve"> </w:t>
      </w:r>
      <w:r>
        <w:rPr>
          <w:i/>
        </w:rPr>
        <w:t>2022</w:t>
      </w:r>
      <w:r w:rsidR="00AA0B60">
        <w:rPr>
          <w:i/>
        </w:rPr>
        <w:t>–</w:t>
      </w:r>
      <w:r>
        <w:rPr>
          <w:i/>
        </w:rPr>
        <w:t>23</w:t>
      </w:r>
      <w:r>
        <w:t>, 49.</w:t>
      </w:r>
    </w:p>
  </w:footnote>
  <w:footnote w:id="65">
    <w:p w14:paraId="0C92B6A1" w14:textId="12D1B7DA" w:rsidR="00F22830" w:rsidRDefault="00F22830" w:rsidP="00F22830">
      <w:pPr>
        <w:pStyle w:val="FootnoteText"/>
      </w:pPr>
      <w:r w:rsidRPr="2C3DB73A">
        <w:rPr>
          <w:rStyle w:val="FootnoteReference"/>
        </w:rPr>
        <w:footnoteRef/>
      </w:r>
      <w:r>
        <w:t xml:space="preserve"> Office of the Health Ombudsman, </w:t>
      </w:r>
      <w:r w:rsidRPr="00767970">
        <w:rPr>
          <w:i/>
          <w:iCs/>
        </w:rPr>
        <w:t>Annual Report</w:t>
      </w:r>
      <w:r>
        <w:rPr>
          <w:i/>
          <w:iCs/>
        </w:rPr>
        <w:t xml:space="preserve"> </w:t>
      </w:r>
      <w:r>
        <w:rPr>
          <w:i/>
        </w:rPr>
        <w:t>2022</w:t>
      </w:r>
      <w:r w:rsidR="00AA0B60">
        <w:rPr>
          <w:i/>
        </w:rPr>
        <w:t>–</w:t>
      </w:r>
      <w:r>
        <w:rPr>
          <w:i/>
        </w:rPr>
        <w:t>23</w:t>
      </w:r>
      <w:r>
        <w:t>, 49.</w:t>
      </w:r>
    </w:p>
  </w:footnote>
  <w:footnote w:id="66">
    <w:p w14:paraId="24383A04" w14:textId="2AD7521D" w:rsidR="00311886" w:rsidRPr="0038396F" w:rsidRDefault="00311886">
      <w:pPr>
        <w:pStyle w:val="FootnoteText"/>
        <w:rPr>
          <w:lang w:val="en-US"/>
        </w:rPr>
      </w:pPr>
      <w:r>
        <w:rPr>
          <w:rStyle w:val="FootnoteReference"/>
        </w:rPr>
        <w:footnoteRef/>
      </w:r>
      <w:r>
        <w:t xml:space="preserve"> </w:t>
      </w:r>
      <w:r>
        <w:rPr>
          <w:i/>
        </w:rPr>
        <w:t xml:space="preserve">Human Rights Act 2019 </w:t>
      </w:r>
      <w:r>
        <w:t>s 61(d)–(f).</w:t>
      </w:r>
    </w:p>
  </w:footnote>
  <w:footnote w:id="67">
    <w:p w14:paraId="1AB8BD63" w14:textId="7D086777" w:rsidR="00311886" w:rsidRPr="0050020C" w:rsidRDefault="00311886" w:rsidP="006F377C">
      <w:pPr>
        <w:pStyle w:val="FootnoteText"/>
      </w:pPr>
      <w:r>
        <w:rPr>
          <w:rStyle w:val="FootnoteReference"/>
        </w:rPr>
        <w:footnoteRef/>
      </w:r>
      <w:r>
        <w:t xml:space="preserve"> </w:t>
      </w:r>
      <w:r>
        <w:rPr>
          <w:i/>
        </w:rPr>
        <w:t xml:space="preserve">Human Rights Act 2019 </w:t>
      </w:r>
      <w:r>
        <w:t>s 3.</w:t>
      </w:r>
    </w:p>
  </w:footnote>
  <w:footnote w:id="68">
    <w:p w14:paraId="3B910D3A" w14:textId="52F2A1E2" w:rsidR="002A6AF7" w:rsidRDefault="002A6AF7">
      <w:pPr>
        <w:pStyle w:val="FootnoteText"/>
      </w:pPr>
      <w:r>
        <w:rPr>
          <w:rStyle w:val="FootnoteReference"/>
        </w:rPr>
        <w:footnoteRef/>
      </w:r>
      <w:r>
        <w:t xml:space="preserve"> </w:t>
      </w:r>
      <w:r w:rsidR="00927EEE" w:rsidRPr="00C42A90">
        <w:t xml:space="preserve">Sarah Joseph, Susan Harris </w:t>
      </w:r>
      <w:proofErr w:type="gramStart"/>
      <w:r w:rsidR="00927EEE" w:rsidRPr="00C42A90">
        <w:t>Rimmer</w:t>
      </w:r>
      <w:proofErr w:type="gramEnd"/>
      <w:r w:rsidR="00927EEE" w:rsidRPr="00C42A90">
        <w:t xml:space="preserve"> and Chris Lane, ‘What </w:t>
      </w:r>
      <w:r w:rsidR="000A0CB3" w:rsidRPr="00C42A90">
        <w:t>D</w:t>
      </w:r>
      <w:r w:rsidR="00927EEE" w:rsidRPr="00C42A90">
        <w:t xml:space="preserve">id Queenslanders </w:t>
      </w:r>
      <w:r w:rsidR="000A0CB3" w:rsidRPr="00C42A90">
        <w:t>T</w:t>
      </w:r>
      <w:r w:rsidR="00927EEE" w:rsidRPr="00C42A90">
        <w:t xml:space="preserve">hink of </w:t>
      </w:r>
      <w:r w:rsidR="000A0CB3" w:rsidRPr="00C42A90">
        <w:t>H</w:t>
      </w:r>
      <w:r w:rsidR="00927EEE" w:rsidRPr="00C42A90">
        <w:t xml:space="preserve">uman </w:t>
      </w:r>
      <w:r w:rsidR="000A0CB3" w:rsidRPr="00C42A90">
        <w:t>R</w:t>
      </w:r>
      <w:r w:rsidR="00927EEE" w:rsidRPr="00C42A90">
        <w:t xml:space="preserve">ights in 2021? An </w:t>
      </w:r>
      <w:r w:rsidR="000A0CB3" w:rsidRPr="00C42A90">
        <w:t>A</w:t>
      </w:r>
      <w:r w:rsidR="00927EEE" w:rsidRPr="00C42A90">
        <w:t xml:space="preserve">ttitudinal </w:t>
      </w:r>
      <w:r w:rsidR="000A0CB3" w:rsidRPr="00C42A90">
        <w:t>S</w:t>
      </w:r>
      <w:r w:rsidR="00927EEE" w:rsidRPr="00C42A90">
        <w:t>urvey’</w:t>
      </w:r>
      <w:r w:rsidR="00817CB3" w:rsidRPr="00C42A90">
        <w:t xml:space="preserve"> (2022)</w:t>
      </w:r>
      <w:r w:rsidR="009C7D36">
        <w:t xml:space="preserve"> </w:t>
      </w:r>
      <w:r w:rsidR="008441A9">
        <w:t xml:space="preserve">41(3) </w:t>
      </w:r>
      <w:r w:rsidR="008441A9" w:rsidRPr="00C42A90">
        <w:rPr>
          <w:i/>
          <w:iCs/>
        </w:rPr>
        <w:t>The University of Queensland Law Journal</w:t>
      </w:r>
      <w:r w:rsidR="008441A9">
        <w:t xml:space="preserve"> </w:t>
      </w:r>
      <w:r w:rsidR="002F3E79">
        <w:t xml:space="preserve">363. </w:t>
      </w:r>
    </w:p>
  </w:footnote>
</w:footnotes>
</file>

<file path=word/intelligence2.xml><?xml version="1.0" encoding="utf-8"?>
<int2:intelligence xmlns:int2="http://schemas.microsoft.com/office/intelligence/2020/intelligence" xmlns:oel="http://schemas.microsoft.com/office/2019/extlst">
  <int2:observations>
    <int2:textHash int2:hashCode="SfyUYy/1ADxQx+" int2:id="3lbqXUYQ">
      <int2:state int2:value="Rejected" int2:type="LegacyProofing"/>
    </int2:textHash>
    <int2:textHash int2:hashCode="Dl/wog3gULLKCe" int2:id="YydWEY7D">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D144E"/>
    <w:multiLevelType w:val="hybridMultilevel"/>
    <w:tmpl w:val="34A045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90586F"/>
    <w:multiLevelType w:val="hybridMultilevel"/>
    <w:tmpl w:val="6C56B3B2"/>
    <w:lvl w:ilvl="0" w:tplc="FAFC544C">
      <w:start w:val="91"/>
      <w:numFmt w:val="bullet"/>
      <w:pStyle w:val="Listparagraph-bulleted"/>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D24B40"/>
    <w:multiLevelType w:val="hybridMultilevel"/>
    <w:tmpl w:val="4A0656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3BEC3E"/>
    <w:multiLevelType w:val="hybridMultilevel"/>
    <w:tmpl w:val="E7261FE4"/>
    <w:lvl w:ilvl="0" w:tplc="DAC8A770">
      <w:start w:val="1"/>
      <w:numFmt w:val="bullet"/>
      <w:lvlText w:val=""/>
      <w:lvlJc w:val="left"/>
      <w:pPr>
        <w:ind w:left="720" w:hanging="360"/>
      </w:pPr>
      <w:rPr>
        <w:rFonts w:ascii="Symbol" w:hAnsi="Symbol" w:hint="default"/>
      </w:rPr>
    </w:lvl>
    <w:lvl w:ilvl="1" w:tplc="E7E61FCC">
      <w:start w:val="1"/>
      <w:numFmt w:val="bullet"/>
      <w:lvlText w:val=""/>
      <w:lvlJc w:val="left"/>
      <w:pPr>
        <w:ind w:left="1440" w:hanging="360"/>
      </w:pPr>
      <w:rPr>
        <w:rFonts w:ascii="Symbol" w:hAnsi="Symbol" w:hint="default"/>
      </w:rPr>
    </w:lvl>
    <w:lvl w:ilvl="2" w:tplc="2AAA2C76">
      <w:start w:val="1"/>
      <w:numFmt w:val="bullet"/>
      <w:lvlText w:val=""/>
      <w:lvlJc w:val="left"/>
      <w:pPr>
        <w:ind w:left="2160" w:hanging="360"/>
      </w:pPr>
      <w:rPr>
        <w:rFonts w:ascii="Wingdings" w:hAnsi="Wingdings" w:hint="default"/>
      </w:rPr>
    </w:lvl>
    <w:lvl w:ilvl="3" w:tplc="0286418C">
      <w:start w:val="1"/>
      <w:numFmt w:val="bullet"/>
      <w:lvlText w:val=""/>
      <w:lvlJc w:val="left"/>
      <w:pPr>
        <w:ind w:left="2880" w:hanging="360"/>
      </w:pPr>
      <w:rPr>
        <w:rFonts w:ascii="Symbol" w:hAnsi="Symbol" w:hint="default"/>
      </w:rPr>
    </w:lvl>
    <w:lvl w:ilvl="4" w:tplc="0EDC7C82">
      <w:start w:val="1"/>
      <w:numFmt w:val="bullet"/>
      <w:lvlText w:val="o"/>
      <w:lvlJc w:val="left"/>
      <w:pPr>
        <w:ind w:left="3600" w:hanging="360"/>
      </w:pPr>
      <w:rPr>
        <w:rFonts w:ascii="Courier New" w:hAnsi="Courier New" w:hint="default"/>
      </w:rPr>
    </w:lvl>
    <w:lvl w:ilvl="5" w:tplc="0D6C358A">
      <w:start w:val="1"/>
      <w:numFmt w:val="bullet"/>
      <w:lvlText w:val=""/>
      <w:lvlJc w:val="left"/>
      <w:pPr>
        <w:ind w:left="4320" w:hanging="360"/>
      </w:pPr>
      <w:rPr>
        <w:rFonts w:ascii="Wingdings" w:hAnsi="Wingdings" w:hint="default"/>
      </w:rPr>
    </w:lvl>
    <w:lvl w:ilvl="6" w:tplc="4B8EF00E">
      <w:start w:val="1"/>
      <w:numFmt w:val="bullet"/>
      <w:lvlText w:val=""/>
      <w:lvlJc w:val="left"/>
      <w:pPr>
        <w:ind w:left="5040" w:hanging="360"/>
      </w:pPr>
      <w:rPr>
        <w:rFonts w:ascii="Symbol" w:hAnsi="Symbol" w:hint="default"/>
      </w:rPr>
    </w:lvl>
    <w:lvl w:ilvl="7" w:tplc="01A09788">
      <w:start w:val="1"/>
      <w:numFmt w:val="bullet"/>
      <w:lvlText w:val="o"/>
      <w:lvlJc w:val="left"/>
      <w:pPr>
        <w:ind w:left="5760" w:hanging="360"/>
      </w:pPr>
      <w:rPr>
        <w:rFonts w:ascii="Courier New" w:hAnsi="Courier New" w:hint="default"/>
      </w:rPr>
    </w:lvl>
    <w:lvl w:ilvl="8" w:tplc="CBC27BF8">
      <w:start w:val="1"/>
      <w:numFmt w:val="bullet"/>
      <w:lvlText w:val=""/>
      <w:lvlJc w:val="left"/>
      <w:pPr>
        <w:ind w:left="6480" w:hanging="360"/>
      </w:pPr>
      <w:rPr>
        <w:rFonts w:ascii="Wingdings" w:hAnsi="Wingdings" w:hint="default"/>
      </w:rPr>
    </w:lvl>
  </w:abstractNum>
  <w:abstractNum w:abstractNumId="4" w15:restartNumberingAfterBreak="0">
    <w:nsid w:val="079EA769"/>
    <w:multiLevelType w:val="hybridMultilevel"/>
    <w:tmpl w:val="FFFFFFFF"/>
    <w:lvl w:ilvl="0" w:tplc="38CEBB4E">
      <w:start w:val="1"/>
      <w:numFmt w:val="bullet"/>
      <w:lvlText w:val=""/>
      <w:lvlJc w:val="left"/>
      <w:pPr>
        <w:ind w:left="360" w:hanging="360"/>
      </w:pPr>
      <w:rPr>
        <w:rFonts w:ascii="Symbol" w:hAnsi="Symbol" w:hint="default"/>
      </w:rPr>
    </w:lvl>
    <w:lvl w:ilvl="1" w:tplc="51407364">
      <w:start w:val="1"/>
      <w:numFmt w:val="bullet"/>
      <w:lvlText w:val="o"/>
      <w:lvlJc w:val="left"/>
      <w:pPr>
        <w:ind w:left="1440" w:hanging="360"/>
      </w:pPr>
      <w:rPr>
        <w:rFonts w:ascii="Courier New" w:hAnsi="Courier New" w:hint="default"/>
      </w:rPr>
    </w:lvl>
    <w:lvl w:ilvl="2" w:tplc="59C689C8">
      <w:start w:val="1"/>
      <w:numFmt w:val="bullet"/>
      <w:lvlText w:val=""/>
      <w:lvlJc w:val="left"/>
      <w:pPr>
        <w:ind w:left="2160" w:hanging="360"/>
      </w:pPr>
      <w:rPr>
        <w:rFonts w:ascii="Wingdings" w:hAnsi="Wingdings" w:hint="default"/>
      </w:rPr>
    </w:lvl>
    <w:lvl w:ilvl="3" w:tplc="428C759A">
      <w:start w:val="1"/>
      <w:numFmt w:val="bullet"/>
      <w:lvlText w:val=""/>
      <w:lvlJc w:val="left"/>
      <w:pPr>
        <w:ind w:left="2880" w:hanging="360"/>
      </w:pPr>
      <w:rPr>
        <w:rFonts w:ascii="Symbol" w:hAnsi="Symbol" w:hint="default"/>
      </w:rPr>
    </w:lvl>
    <w:lvl w:ilvl="4" w:tplc="2C8C70DE">
      <w:start w:val="1"/>
      <w:numFmt w:val="bullet"/>
      <w:lvlText w:val="o"/>
      <w:lvlJc w:val="left"/>
      <w:pPr>
        <w:ind w:left="3600" w:hanging="360"/>
      </w:pPr>
      <w:rPr>
        <w:rFonts w:ascii="Courier New" w:hAnsi="Courier New" w:hint="default"/>
      </w:rPr>
    </w:lvl>
    <w:lvl w:ilvl="5" w:tplc="9732EB16">
      <w:start w:val="1"/>
      <w:numFmt w:val="bullet"/>
      <w:lvlText w:val=""/>
      <w:lvlJc w:val="left"/>
      <w:pPr>
        <w:ind w:left="4320" w:hanging="360"/>
      </w:pPr>
      <w:rPr>
        <w:rFonts w:ascii="Wingdings" w:hAnsi="Wingdings" w:hint="default"/>
      </w:rPr>
    </w:lvl>
    <w:lvl w:ilvl="6" w:tplc="54A6C1F2">
      <w:start w:val="1"/>
      <w:numFmt w:val="bullet"/>
      <w:lvlText w:val=""/>
      <w:lvlJc w:val="left"/>
      <w:pPr>
        <w:ind w:left="5040" w:hanging="360"/>
      </w:pPr>
      <w:rPr>
        <w:rFonts w:ascii="Symbol" w:hAnsi="Symbol" w:hint="default"/>
      </w:rPr>
    </w:lvl>
    <w:lvl w:ilvl="7" w:tplc="D29C67C8">
      <w:start w:val="1"/>
      <w:numFmt w:val="bullet"/>
      <w:lvlText w:val="o"/>
      <w:lvlJc w:val="left"/>
      <w:pPr>
        <w:ind w:left="5760" w:hanging="360"/>
      </w:pPr>
      <w:rPr>
        <w:rFonts w:ascii="Courier New" w:hAnsi="Courier New" w:hint="default"/>
      </w:rPr>
    </w:lvl>
    <w:lvl w:ilvl="8" w:tplc="EAF4312A">
      <w:start w:val="1"/>
      <w:numFmt w:val="bullet"/>
      <w:lvlText w:val=""/>
      <w:lvlJc w:val="left"/>
      <w:pPr>
        <w:ind w:left="6480" w:hanging="360"/>
      </w:pPr>
      <w:rPr>
        <w:rFonts w:ascii="Wingdings" w:hAnsi="Wingdings" w:hint="default"/>
      </w:rPr>
    </w:lvl>
  </w:abstractNum>
  <w:abstractNum w:abstractNumId="5" w15:restartNumberingAfterBreak="0">
    <w:nsid w:val="0E5E1948"/>
    <w:multiLevelType w:val="hybridMultilevel"/>
    <w:tmpl w:val="D4A0BDD6"/>
    <w:lvl w:ilvl="0" w:tplc="4CAAAB0A">
      <w:start w:val="1"/>
      <w:numFmt w:val="bullet"/>
      <w:lvlText w:val=""/>
      <w:lvlJc w:val="left"/>
      <w:pPr>
        <w:ind w:left="720" w:hanging="360"/>
      </w:pPr>
      <w:rPr>
        <w:rFonts w:ascii="Symbol" w:hAnsi="Symbol" w:hint="default"/>
      </w:rPr>
    </w:lvl>
    <w:lvl w:ilvl="1" w:tplc="3C34FBBA">
      <w:start w:val="1"/>
      <w:numFmt w:val="bullet"/>
      <w:lvlText w:val=""/>
      <w:lvlJc w:val="left"/>
      <w:pPr>
        <w:ind w:left="1440" w:hanging="360"/>
      </w:pPr>
      <w:rPr>
        <w:rFonts w:ascii="Symbol" w:hAnsi="Symbol" w:hint="default"/>
      </w:rPr>
    </w:lvl>
    <w:lvl w:ilvl="2" w:tplc="C958E5C2">
      <w:start w:val="1"/>
      <w:numFmt w:val="bullet"/>
      <w:lvlText w:val=""/>
      <w:lvlJc w:val="left"/>
      <w:pPr>
        <w:ind w:left="2160" w:hanging="360"/>
      </w:pPr>
      <w:rPr>
        <w:rFonts w:ascii="Wingdings" w:hAnsi="Wingdings" w:hint="default"/>
      </w:rPr>
    </w:lvl>
    <w:lvl w:ilvl="3" w:tplc="C658BC0E">
      <w:start w:val="1"/>
      <w:numFmt w:val="bullet"/>
      <w:lvlText w:val=""/>
      <w:lvlJc w:val="left"/>
      <w:pPr>
        <w:ind w:left="2880" w:hanging="360"/>
      </w:pPr>
      <w:rPr>
        <w:rFonts w:ascii="Symbol" w:hAnsi="Symbol" w:hint="default"/>
      </w:rPr>
    </w:lvl>
    <w:lvl w:ilvl="4" w:tplc="D632D50C">
      <w:start w:val="1"/>
      <w:numFmt w:val="bullet"/>
      <w:lvlText w:val="o"/>
      <w:lvlJc w:val="left"/>
      <w:pPr>
        <w:ind w:left="3600" w:hanging="360"/>
      </w:pPr>
      <w:rPr>
        <w:rFonts w:ascii="Courier New" w:hAnsi="Courier New" w:hint="default"/>
      </w:rPr>
    </w:lvl>
    <w:lvl w:ilvl="5" w:tplc="DC2293BA">
      <w:start w:val="1"/>
      <w:numFmt w:val="bullet"/>
      <w:lvlText w:val=""/>
      <w:lvlJc w:val="left"/>
      <w:pPr>
        <w:ind w:left="4320" w:hanging="360"/>
      </w:pPr>
      <w:rPr>
        <w:rFonts w:ascii="Wingdings" w:hAnsi="Wingdings" w:hint="default"/>
      </w:rPr>
    </w:lvl>
    <w:lvl w:ilvl="6" w:tplc="D36C8624">
      <w:start w:val="1"/>
      <w:numFmt w:val="bullet"/>
      <w:lvlText w:val=""/>
      <w:lvlJc w:val="left"/>
      <w:pPr>
        <w:ind w:left="5040" w:hanging="360"/>
      </w:pPr>
      <w:rPr>
        <w:rFonts w:ascii="Symbol" w:hAnsi="Symbol" w:hint="default"/>
      </w:rPr>
    </w:lvl>
    <w:lvl w:ilvl="7" w:tplc="B62C28EC">
      <w:start w:val="1"/>
      <w:numFmt w:val="bullet"/>
      <w:lvlText w:val="o"/>
      <w:lvlJc w:val="left"/>
      <w:pPr>
        <w:ind w:left="5760" w:hanging="360"/>
      </w:pPr>
      <w:rPr>
        <w:rFonts w:ascii="Courier New" w:hAnsi="Courier New" w:hint="default"/>
      </w:rPr>
    </w:lvl>
    <w:lvl w:ilvl="8" w:tplc="4C721326">
      <w:start w:val="1"/>
      <w:numFmt w:val="bullet"/>
      <w:lvlText w:val=""/>
      <w:lvlJc w:val="left"/>
      <w:pPr>
        <w:ind w:left="6480" w:hanging="360"/>
      </w:pPr>
      <w:rPr>
        <w:rFonts w:ascii="Wingdings" w:hAnsi="Wingdings" w:hint="default"/>
      </w:rPr>
    </w:lvl>
  </w:abstractNum>
  <w:abstractNum w:abstractNumId="6" w15:restartNumberingAfterBreak="0">
    <w:nsid w:val="0EDE06FB"/>
    <w:multiLevelType w:val="hybridMultilevel"/>
    <w:tmpl w:val="FC6C46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F364CDC"/>
    <w:multiLevelType w:val="hybridMultilevel"/>
    <w:tmpl w:val="D514F7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F4873FA"/>
    <w:multiLevelType w:val="hybridMultilevel"/>
    <w:tmpl w:val="119AA5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15D618C"/>
    <w:multiLevelType w:val="hybridMultilevel"/>
    <w:tmpl w:val="2B6AF5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3090376"/>
    <w:multiLevelType w:val="hybridMultilevel"/>
    <w:tmpl w:val="0714E4FA"/>
    <w:lvl w:ilvl="0" w:tplc="00DE8BAC">
      <w:start w:val="1"/>
      <w:numFmt w:val="bullet"/>
      <w:lvlText w:val=""/>
      <w:lvlJc w:val="left"/>
      <w:pPr>
        <w:tabs>
          <w:tab w:val="num" w:pos="720"/>
        </w:tabs>
        <w:ind w:left="720" w:hanging="360"/>
      </w:pPr>
      <w:rPr>
        <w:rFonts w:ascii="Symbol" w:hAnsi="Symbol" w:hint="default"/>
      </w:rPr>
    </w:lvl>
    <w:lvl w:ilvl="1" w:tplc="B3C629B4" w:tentative="1">
      <w:start w:val="1"/>
      <w:numFmt w:val="bullet"/>
      <w:lvlText w:val=""/>
      <w:lvlJc w:val="left"/>
      <w:pPr>
        <w:tabs>
          <w:tab w:val="num" w:pos="1440"/>
        </w:tabs>
        <w:ind w:left="1440" w:hanging="360"/>
      </w:pPr>
      <w:rPr>
        <w:rFonts w:ascii="Symbol" w:hAnsi="Symbol" w:hint="default"/>
      </w:rPr>
    </w:lvl>
    <w:lvl w:ilvl="2" w:tplc="38823A4E" w:tentative="1">
      <w:start w:val="1"/>
      <w:numFmt w:val="bullet"/>
      <w:lvlText w:val=""/>
      <w:lvlJc w:val="left"/>
      <w:pPr>
        <w:tabs>
          <w:tab w:val="num" w:pos="2160"/>
        </w:tabs>
        <w:ind w:left="2160" w:hanging="360"/>
      </w:pPr>
      <w:rPr>
        <w:rFonts w:ascii="Symbol" w:hAnsi="Symbol" w:hint="default"/>
      </w:rPr>
    </w:lvl>
    <w:lvl w:ilvl="3" w:tplc="18DC3244" w:tentative="1">
      <w:start w:val="1"/>
      <w:numFmt w:val="bullet"/>
      <w:lvlText w:val=""/>
      <w:lvlJc w:val="left"/>
      <w:pPr>
        <w:tabs>
          <w:tab w:val="num" w:pos="2880"/>
        </w:tabs>
        <w:ind w:left="2880" w:hanging="360"/>
      </w:pPr>
      <w:rPr>
        <w:rFonts w:ascii="Symbol" w:hAnsi="Symbol" w:hint="default"/>
      </w:rPr>
    </w:lvl>
    <w:lvl w:ilvl="4" w:tplc="B87A982C" w:tentative="1">
      <w:start w:val="1"/>
      <w:numFmt w:val="bullet"/>
      <w:lvlText w:val=""/>
      <w:lvlJc w:val="left"/>
      <w:pPr>
        <w:tabs>
          <w:tab w:val="num" w:pos="3600"/>
        </w:tabs>
        <w:ind w:left="3600" w:hanging="360"/>
      </w:pPr>
      <w:rPr>
        <w:rFonts w:ascii="Symbol" w:hAnsi="Symbol" w:hint="default"/>
      </w:rPr>
    </w:lvl>
    <w:lvl w:ilvl="5" w:tplc="41E20AA8" w:tentative="1">
      <w:start w:val="1"/>
      <w:numFmt w:val="bullet"/>
      <w:lvlText w:val=""/>
      <w:lvlJc w:val="left"/>
      <w:pPr>
        <w:tabs>
          <w:tab w:val="num" w:pos="4320"/>
        </w:tabs>
        <w:ind w:left="4320" w:hanging="360"/>
      </w:pPr>
      <w:rPr>
        <w:rFonts w:ascii="Symbol" w:hAnsi="Symbol" w:hint="default"/>
      </w:rPr>
    </w:lvl>
    <w:lvl w:ilvl="6" w:tplc="44FC0642" w:tentative="1">
      <w:start w:val="1"/>
      <w:numFmt w:val="bullet"/>
      <w:lvlText w:val=""/>
      <w:lvlJc w:val="left"/>
      <w:pPr>
        <w:tabs>
          <w:tab w:val="num" w:pos="5040"/>
        </w:tabs>
        <w:ind w:left="5040" w:hanging="360"/>
      </w:pPr>
      <w:rPr>
        <w:rFonts w:ascii="Symbol" w:hAnsi="Symbol" w:hint="default"/>
      </w:rPr>
    </w:lvl>
    <w:lvl w:ilvl="7" w:tplc="8632C9F2" w:tentative="1">
      <w:start w:val="1"/>
      <w:numFmt w:val="bullet"/>
      <w:lvlText w:val=""/>
      <w:lvlJc w:val="left"/>
      <w:pPr>
        <w:tabs>
          <w:tab w:val="num" w:pos="5760"/>
        </w:tabs>
        <w:ind w:left="5760" w:hanging="360"/>
      </w:pPr>
      <w:rPr>
        <w:rFonts w:ascii="Symbol" w:hAnsi="Symbol" w:hint="default"/>
      </w:rPr>
    </w:lvl>
    <w:lvl w:ilvl="8" w:tplc="E9C60CB0"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153C54A4"/>
    <w:multiLevelType w:val="hybridMultilevel"/>
    <w:tmpl w:val="B5F400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64F0D48"/>
    <w:multiLevelType w:val="hybridMultilevel"/>
    <w:tmpl w:val="9EB4C9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8B9217A"/>
    <w:multiLevelType w:val="hybridMultilevel"/>
    <w:tmpl w:val="E2E0706C"/>
    <w:lvl w:ilvl="0" w:tplc="FFFFFFFF">
      <w:start w:val="1"/>
      <w:numFmt w:val="bullet"/>
      <w:pStyle w:val="ListParagraph"/>
      <w:lvlText w:val="•"/>
      <w:lvlJc w:val="left"/>
      <w:pPr>
        <w:ind w:left="1287" w:hanging="360"/>
      </w:pPr>
      <w:rPr>
        <w:rFonts w:ascii="Arial" w:hAnsi="Arial" w:hint="default"/>
      </w:rPr>
    </w:lvl>
    <w:lvl w:ilvl="1" w:tplc="0C090003">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4" w15:restartNumberingAfterBreak="0">
    <w:nsid w:val="1BAD65CA"/>
    <w:multiLevelType w:val="multilevel"/>
    <w:tmpl w:val="F8240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D767838"/>
    <w:multiLevelType w:val="hybridMultilevel"/>
    <w:tmpl w:val="A468CE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F2F0D6F"/>
    <w:multiLevelType w:val="hybridMultilevel"/>
    <w:tmpl w:val="F75ABA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52F2434"/>
    <w:multiLevelType w:val="hybridMultilevel"/>
    <w:tmpl w:val="45FEAE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B4247C6"/>
    <w:multiLevelType w:val="hybridMultilevel"/>
    <w:tmpl w:val="80A6F1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B587BB4"/>
    <w:multiLevelType w:val="hybridMultilevel"/>
    <w:tmpl w:val="D56C44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FC3006D"/>
    <w:multiLevelType w:val="hybridMultilevel"/>
    <w:tmpl w:val="F7C4E5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AF802A0"/>
    <w:multiLevelType w:val="hybridMultilevel"/>
    <w:tmpl w:val="AB320E56"/>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C407870"/>
    <w:multiLevelType w:val="hybridMultilevel"/>
    <w:tmpl w:val="7A1E7690"/>
    <w:lvl w:ilvl="0" w:tplc="12606754">
      <w:start w:val="1"/>
      <w:numFmt w:val="bullet"/>
      <w:lvlText w:val=""/>
      <w:lvlJc w:val="left"/>
      <w:pPr>
        <w:ind w:left="720" w:hanging="360"/>
      </w:pPr>
      <w:rPr>
        <w:rFonts w:ascii="Symbol" w:hAnsi="Symbol" w:hint="default"/>
      </w:rPr>
    </w:lvl>
    <w:lvl w:ilvl="1" w:tplc="A3127312">
      <w:start w:val="1"/>
      <w:numFmt w:val="bullet"/>
      <w:lvlText w:val=""/>
      <w:lvlJc w:val="left"/>
      <w:pPr>
        <w:ind w:left="1440" w:hanging="360"/>
      </w:pPr>
      <w:rPr>
        <w:rFonts w:ascii="Symbol" w:hAnsi="Symbol" w:hint="default"/>
      </w:rPr>
    </w:lvl>
    <w:lvl w:ilvl="2" w:tplc="07989066">
      <w:start w:val="1"/>
      <w:numFmt w:val="bullet"/>
      <w:lvlText w:val=""/>
      <w:lvlJc w:val="left"/>
      <w:pPr>
        <w:ind w:left="2160" w:hanging="360"/>
      </w:pPr>
      <w:rPr>
        <w:rFonts w:ascii="Wingdings" w:hAnsi="Wingdings" w:hint="default"/>
      </w:rPr>
    </w:lvl>
    <w:lvl w:ilvl="3" w:tplc="03009190">
      <w:start w:val="1"/>
      <w:numFmt w:val="bullet"/>
      <w:lvlText w:val=""/>
      <w:lvlJc w:val="left"/>
      <w:pPr>
        <w:ind w:left="2880" w:hanging="360"/>
      </w:pPr>
      <w:rPr>
        <w:rFonts w:ascii="Symbol" w:hAnsi="Symbol" w:hint="default"/>
      </w:rPr>
    </w:lvl>
    <w:lvl w:ilvl="4" w:tplc="A6CED7E8">
      <w:start w:val="1"/>
      <w:numFmt w:val="bullet"/>
      <w:lvlText w:val="o"/>
      <w:lvlJc w:val="left"/>
      <w:pPr>
        <w:ind w:left="3600" w:hanging="360"/>
      </w:pPr>
      <w:rPr>
        <w:rFonts w:ascii="Courier New" w:hAnsi="Courier New" w:hint="default"/>
      </w:rPr>
    </w:lvl>
    <w:lvl w:ilvl="5" w:tplc="6CBE14FE">
      <w:start w:val="1"/>
      <w:numFmt w:val="bullet"/>
      <w:lvlText w:val=""/>
      <w:lvlJc w:val="left"/>
      <w:pPr>
        <w:ind w:left="4320" w:hanging="360"/>
      </w:pPr>
      <w:rPr>
        <w:rFonts w:ascii="Wingdings" w:hAnsi="Wingdings" w:hint="default"/>
      </w:rPr>
    </w:lvl>
    <w:lvl w:ilvl="6" w:tplc="C160F0C8">
      <w:start w:val="1"/>
      <w:numFmt w:val="bullet"/>
      <w:lvlText w:val=""/>
      <w:lvlJc w:val="left"/>
      <w:pPr>
        <w:ind w:left="5040" w:hanging="360"/>
      </w:pPr>
      <w:rPr>
        <w:rFonts w:ascii="Symbol" w:hAnsi="Symbol" w:hint="default"/>
      </w:rPr>
    </w:lvl>
    <w:lvl w:ilvl="7" w:tplc="F11EB558">
      <w:start w:val="1"/>
      <w:numFmt w:val="bullet"/>
      <w:lvlText w:val="o"/>
      <w:lvlJc w:val="left"/>
      <w:pPr>
        <w:ind w:left="5760" w:hanging="360"/>
      </w:pPr>
      <w:rPr>
        <w:rFonts w:ascii="Courier New" w:hAnsi="Courier New" w:hint="default"/>
      </w:rPr>
    </w:lvl>
    <w:lvl w:ilvl="8" w:tplc="A192CEA2">
      <w:start w:val="1"/>
      <w:numFmt w:val="bullet"/>
      <w:lvlText w:val=""/>
      <w:lvlJc w:val="left"/>
      <w:pPr>
        <w:ind w:left="6480" w:hanging="360"/>
      </w:pPr>
      <w:rPr>
        <w:rFonts w:ascii="Wingdings" w:hAnsi="Wingdings" w:hint="default"/>
      </w:rPr>
    </w:lvl>
  </w:abstractNum>
  <w:abstractNum w:abstractNumId="23" w15:restartNumberingAfterBreak="0">
    <w:nsid w:val="41D71BD6"/>
    <w:multiLevelType w:val="hybridMultilevel"/>
    <w:tmpl w:val="30EE63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1E076CE"/>
    <w:multiLevelType w:val="hybridMultilevel"/>
    <w:tmpl w:val="C0C862A2"/>
    <w:lvl w:ilvl="0" w:tplc="FFFFFFFF">
      <w:start w:val="3"/>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2C67B38"/>
    <w:multiLevelType w:val="hybridMultilevel"/>
    <w:tmpl w:val="BC1649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4E4322D"/>
    <w:multiLevelType w:val="hybridMultilevel"/>
    <w:tmpl w:val="4404DEEE"/>
    <w:lvl w:ilvl="0" w:tplc="74EAB8D4">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7" w15:restartNumberingAfterBreak="0">
    <w:nsid w:val="4F8913AA"/>
    <w:multiLevelType w:val="hybridMultilevel"/>
    <w:tmpl w:val="44D282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FE94ED6"/>
    <w:multiLevelType w:val="hybridMultilevel"/>
    <w:tmpl w:val="1ABCEF1A"/>
    <w:lvl w:ilvl="0" w:tplc="74EAB8D4">
      <w:start w:val="1"/>
      <w:numFmt w:val="bullet"/>
      <w:lvlText w:val=""/>
      <w:lvlJc w:val="left"/>
      <w:pPr>
        <w:ind w:left="720" w:hanging="360"/>
      </w:pPr>
      <w:rPr>
        <w:rFonts w:ascii="Symbol" w:hAnsi="Symbol" w:hint="default"/>
      </w:rPr>
    </w:lvl>
    <w:lvl w:ilvl="1" w:tplc="43FEB9EE">
      <w:start w:val="1"/>
      <w:numFmt w:val="bullet"/>
      <w:lvlText w:val="o"/>
      <w:lvlJc w:val="left"/>
      <w:pPr>
        <w:ind w:left="1440" w:hanging="360"/>
      </w:pPr>
      <w:rPr>
        <w:rFonts w:ascii="Courier New" w:hAnsi="Courier New" w:hint="default"/>
      </w:rPr>
    </w:lvl>
    <w:lvl w:ilvl="2" w:tplc="5BC4DF6C">
      <w:start w:val="1"/>
      <w:numFmt w:val="bullet"/>
      <w:lvlText w:val=""/>
      <w:lvlJc w:val="left"/>
      <w:pPr>
        <w:ind w:left="2160" w:hanging="360"/>
      </w:pPr>
      <w:rPr>
        <w:rFonts w:ascii="Wingdings" w:hAnsi="Wingdings" w:hint="default"/>
      </w:rPr>
    </w:lvl>
    <w:lvl w:ilvl="3" w:tplc="D0F86EF6">
      <w:start w:val="1"/>
      <w:numFmt w:val="bullet"/>
      <w:lvlText w:val=""/>
      <w:lvlJc w:val="left"/>
      <w:pPr>
        <w:ind w:left="2880" w:hanging="360"/>
      </w:pPr>
      <w:rPr>
        <w:rFonts w:ascii="Symbol" w:hAnsi="Symbol" w:hint="default"/>
      </w:rPr>
    </w:lvl>
    <w:lvl w:ilvl="4" w:tplc="60449FD0">
      <w:start w:val="1"/>
      <w:numFmt w:val="bullet"/>
      <w:lvlText w:val="o"/>
      <w:lvlJc w:val="left"/>
      <w:pPr>
        <w:ind w:left="3600" w:hanging="360"/>
      </w:pPr>
      <w:rPr>
        <w:rFonts w:ascii="Courier New" w:hAnsi="Courier New" w:hint="default"/>
      </w:rPr>
    </w:lvl>
    <w:lvl w:ilvl="5" w:tplc="6BD2D9E8">
      <w:start w:val="1"/>
      <w:numFmt w:val="bullet"/>
      <w:lvlText w:val=""/>
      <w:lvlJc w:val="left"/>
      <w:pPr>
        <w:ind w:left="4320" w:hanging="360"/>
      </w:pPr>
      <w:rPr>
        <w:rFonts w:ascii="Wingdings" w:hAnsi="Wingdings" w:hint="default"/>
      </w:rPr>
    </w:lvl>
    <w:lvl w:ilvl="6" w:tplc="3AE01696">
      <w:start w:val="1"/>
      <w:numFmt w:val="bullet"/>
      <w:lvlText w:val=""/>
      <w:lvlJc w:val="left"/>
      <w:pPr>
        <w:ind w:left="5040" w:hanging="360"/>
      </w:pPr>
      <w:rPr>
        <w:rFonts w:ascii="Symbol" w:hAnsi="Symbol" w:hint="default"/>
      </w:rPr>
    </w:lvl>
    <w:lvl w:ilvl="7" w:tplc="F32EEE8C">
      <w:start w:val="1"/>
      <w:numFmt w:val="bullet"/>
      <w:lvlText w:val="o"/>
      <w:lvlJc w:val="left"/>
      <w:pPr>
        <w:ind w:left="5760" w:hanging="360"/>
      </w:pPr>
      <w:rPr>
        <w:rFonts w:ascii="Courier New" w:hAnsi="Courier New" w:hint="default"/>
      </w:rPr>
    </w:lvl>
    <w:lvl w:ilvl="8" w:tplc="F8326252">
      <w:start w:val="1"/>
      <w:numFmt w:val="bullet"/>
      <w:lvlText w:val=""/>
      <w:lvlJc w:val="left"/>
      <w:pPr>
        <w:ind w:left="6480" w:hanging="360"/>
      </w:pPr>
      <w:rPr>
        <w:rFonts w:ascii="Wingdings" w:hAnsi="Wingdings" w:hint="default"/>
      </w:rPr>
    </w:lvl>
  </w:abstractNum>
  <w:abstractNum w:abstractNumId="29" w15:restartNumberingAfterBreak="0">
    <w:nsid w:val="50C42857"/>
    <w:multiLevelType w:val="hybridMultilevel"/>
    <w:tmpl w:val="FFFFFFFF"/>
    <w:lvl w:ilvl="0" w:tplc="2CDC3B4C">
      <w:start w:val="1"/>
      <w:numFmt w:val="bullet"/>
      <w:lvlText w:val=""/>
      <w:lvlJc w:val="left"/>
      <w:pPr>
        <w:ind w:left="720" w:hanging="360"/>
      </w:pPr>
      <w:rPr>
        <w:rFonts w:ascii="Symbol" w:hAnsi="Symbol" w:hint="default"/>
      </w:rPr>
    </w:lvl>
    <w:lvl w:ilvl="1" w:tplc="4ED24FF4">
      <w:start w:val="1"/>
      <w:numFmt w:val="bullet"/>
      <w:lvlText w:val="o"/>
      <w:lvlJc w:val="left"/>
      <w:pPr>
        <w:ind w:left="1440" w:hanging="360"/>
      </w:pPr>
      <w:rPr>
        <w:rFonts w:ascii="Courier New" w:hAnsi="Courier New" w:hint="default"/>
      </w:rPr>
    </w:lvl>
    <w:lvl w:ilvl="2" w:tplc="CCAA559E">
      <w:start w:val="1"/>
      <w:numFmt w:val="bullet"/>
      <w:lvlText w:val=""/>
      <w:lvlJc w:val="left"/>
      <w:pPr>
        <w:ind w:left="2160" w:hanging="360"/>
      </w:pPr>
      <w:rPr>
        <w:rFonts w:ascii="Wingdings" w:hAnsi="Wingdings" w:hint="default"/>
      </w:rPr>
    </w:lvl>
    <w:lvl w:ilvl="3" w:tplc="01D80EEA">
      <w:start w:val="1"/>
      <w:numFmt w:val="bullet"/>
      <w:lvlText w:val=""/>
      <w:lvlJc w:val="left"/>
      <w:pPr>
        <w:ind w:left="2880" w:hanging="360"/>
      </w:pPr>
      <w:rPr>
        <w:rFonts w:ascii="Symbol" w:hAnsi="Symbol" w:hint="default"/>
      </w:rPr>
    </w:lvl>
    <w:lvl w:ilvl="4" w:tplc="6B7E363A">
      <w:start w:val="1"/>
      <w:numFmt w:val="bullet"/>
      <w:lvlText w:val="o"/>
      <w:lvlJc w:val="left"/>
      <w:pPr>
        <w:ind w:left="3600" w:hanging="360"/>
      </w:pPr>
      <w:rPr>
        <w:rFonts w:ascii="Courier New" w:hAnsi="Courier New" w:hint="default"/>
      </w:rPr>
    </w:lvl>
    <w:lvl w:ilvl="5" w:tplc="DF5416A8">
      <w:start w:val="1"/>
      <w:numFmt w:val="bullet"/>
      <w:lvlText w:val=""/>
      <w:lvlJc w:val="left"/>
      <w:pPr>
        <w:ind w:left="4320" w:hanging="360"/>
      </w:pPr>
      <w:rPr>
        <w:rFonts w:ascii="Wingdings" w:hAnsi="Wingdings" w:hint="default"/>
      </w:rPr>
    </w:lvl>
    <w:lvl w:ilvl="6" w:tplc="A676AC08">
      <w:start w:val="1"/>
      <w:numFmt w:val="bullet"/>
      <w:lvlText w:val=""/>
      <w:lvlJc w:val="left"/>
      <w:pPr>
        <w:ind w:left="5040" w:hanging="360"/>
      </w:pPr>
      <w:rPr>
        <w:rFonts w:ascii="Symbol" w:hAnsi="Symbol" w:hint="default"/>
      </w:rPr>
    </w:lvl>
    <w:lvl w:ilvl="7" w:tplc="2A964AC0">
      <w:start w:val="1"/>
      <w:numFmt w:val="bullet"/>
      <w:lvlText w:val="o"/>
      <w:lvlJc w:val="left"/>
      <w:pPr>
        <w:ind w:left="5760" w:hanging="360"/>
      </w:pPr>
      <w:rPr>
        <w:rFonts w:ascii="Courier New" w:hAnsi="Courier New" w:hint="default"/>
      </w:rPr>
    </w:lvl>
    <w:lvl w:ilvl="8" w:tplc="37422F94">
      <w:start w:val="1"/>
      <w:numFmt w:val="bullet"/>
      <w:lvlText w:val=""/>
      <w:lvlJc w:val="left"/>
      <w:pPr>
        <w:ind w:left="6480" w:hanging="360"/>
      </w:pPr>
      <w:rPr>
        <w:rFonts w:ascii="Wingdings" w:hAnsi="Wingdings" w:hint="default"/>
      </w:rPr>
    </w:lvl>
  </w:abstractNum>
  <w:abstractNum w:abstractNumId="30" w15:restartNumberingAfterBreak="0">
    <w:nsid w:val="52BC30BB"/>
    <w:multiLevelType w:val="hybridMultilevel"/>
    <w:tmpl w:val="675226D4"/>
    <w:lvl w:ilvl="0" w:tplc="50984DEE">
      <w:start w:val="1"/>
      <w:numFmt w:val="bullet"/>
      <w:lvlText w:val=""/>
      <w:lvlJc w:val="left"/>
      <w:pPr>
        <w:ind w:left="720" w:hanging="360"/>
      </w:pPr>
      <w:rPr>
        <w:rFonts w:ascii="Wingdings" w:hAnsi="Wingdings" w:hint="default"/>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66A6B18"/>
    <w:multiLevelType w:val="hybridMultilevel"/>
    <w:tmpl w:val="A920E4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6AD6E7A"/>
    <w:multiLevelType w:val="hybridMultilevel"/>
    <w:tmpl w:val="23EEA5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7842E14"/>
    <w:multiLevelType w:val="hybridMultilevel"/>
    <w:tmpl w:val="D68091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A497040"/>
    <w:multiLevelType w:val="hybridMultilevel"/>
    <w:tmpl w:val="1BC4B7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E07F2C9"/>
    <w:multiLevelType w:val="hybridMultilevel"/>
    <w:tmpl w:val="FFFFFFFF"/>
    <w:lvl w:ilvl="0" w:tplc="19F664D8">
      <w:start w:val="1"/>
      <w:numFmt w:val="bullet"/>
      <w:lvlText w:val=""/>
      <w:lvlJc w:val="left"/>
      <w:pPr>
        <w:ind w:left="720" w:hanging="360"/>
      </w:pPr>
      <w:rPr>
        <w:rFonts w:ascii="Symbol" w:hAnsi="Symbol" w:hint="default"/>
      </w:rPr>
    </w:lvl>
    <w:lvl w:ilvl="1" w:tplc="4FB67FD4">
      <w:start w:val="1"/>
      <w:numFmt w:val="bullet"/>
      <w:lvlText w:val="o"/>
      <w:lvlJc w:val="left"/>
      <w:pPr>
        <w:ind w:left="1440" w:hanging="360"/>
      </w:pPr>
      <w:rPr>
        <w:rFonts w:ascii="Courier New" w:hAnsi="Courier New" w:hint="default"/>
      </w:rPr>
    </w:lvl>
    <w:lvl w:ilvl="2" w:tplc="714CED70">
      <w:start w:val="1"/>
      <w:numFmt w:val="bullet"/>
      <w:lvlText w:val=""/>
      <w:lvlJc w:val="left"/>
      <w:pPr>
        <w:ind w:left="2160" w:hanging="360"/>
      </w:pPr>
      <w:rPr>
        <w:rFonts w:ascii="Wingdings" w:hAnsi="Wingdings" w:hint="default"/>
      </w:rPr>
    </w:lvl>
    <w:lvl w:ilvl="3" w:tplc="628E7738">
      <w:start w:val="1"/>
      <w:numFmt w:val="bullet"/>
      <w:lvlText w:val=""/>
      <w:lvlJc w:val="left"/>
      <w:pPr>
        <w:ind w:left="2880" w:hanging="360"/>
      </w:pPr>
      <w:rPr>
        <w:rFonts w:ascii="Symbol" w:hAnsi="Symbol" w:hint="default"/>
      </w:rPr>
    </w:lvl>
    <w:lvl w:ilvl="4" w:tplc="270A1E9C">
      <w:start w:val="1"/>
      <w:numFmt w:val="bullet"/>
      <w:lvlText w:val="o"/>
      <w:lvlJc w:val="left"/>
      <w:pPr>
        <w:ind w:left="3600" w:hanging="360"/>
      </w:pPr>
      <w:rPr>
        <w:rFonts w:ascii="Courier New" w:hAnsi="Courier New" w:hint="default"/>
      </w:rPr>
    </w:lvl>
    <w:lvl w:ilvl="5" w:tplc="CD62B830">
      <w:start w:val="1"/>
      <w:numFmt w:val="bullet"/>
      <w:lvlText w:val=""/>
      <w:lvlJc w:val="left"/>
      <w:pPr>
        <w:ind w:left="4320" w:hanging="360"/>
      </w:pPr>
      <w:rPr>
        <w:rFonts w:ascii="Wingdings" w:hAnsi="Wingdings" w:hint="default"/>
      </w:rPr>
    </w:lvl>
    <w:lvl w:ilvl="6" w:tplc="BE8213DE">
      <w:start w:val="1"/>
      <w:numFmt w:val="bullet"/>
      <w:lvlText w:val=""/>
      <w:lvlJc w:val="left"/>
      <w:pPr>
        <w:ind w:left="5040" w:hanging="360"/>
      </w:pPr>
      <w:rPr>
        <w:rFonts w:ascii="Symbol" w:hAnsi="Symbol" w:hint="default"/>
      </w:rPr>
    </w:lvl>
    <w:lvl w:ilvl="7" w:tplc="773E2C00">
      <w:start w:val="1"/>
      <w:numFmt w:val="bullet"/>
      <w:lvlText w:val="o"/>
      <w:lvlJc w:val="left"/>
      <w:pPr>
        <w:ind w:left="5760" w:hanging="360"/>
      </w:pPr>
      <w:rPr>
        <w:rFonts w:ascii="Courier New" w:hAnsi="Courier New" w:hint="default"/>
      </w:rPr>
    </w:lvl>
    <w:lvl w:ilvl="8" w:tplc="4508C472">
      <w:start w:val="1"/>
      <w:numFmt w:val="bullet"/>
      <w:lvlText w:val=""/>
      <w:lvlJc w:val="left"/>
      <w:pPr>
        <w:ind w:left="6480" w:hanging="360"/>
      </w:pPr>
      <w:rPr>
        <w:rFonts w:ascii="Wingdings" w:hAnsi="Wingdings" w:hint="default"/>
      </w:rPr>
    </w:lvl>
  </w:abstractNum>
  <w:abstractNum w:abstractNumId="36" w15:restartNumberingAfterBreak="0">
    <w:nsid w:val="621510AB"/>
    <w:multiLevelType w:val="hybridMultilevel"/>
    <w:tmpl w:val="25AA2D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2203355"/>
    <w:multiLevelType w:val="hybridMultilevel"/>
    <w:tmpl w:val="0358B4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9A6586C"/>
    <w:multiLevelType w:val="hybridMultilevel"/>
    <w:tmpl w:val="E8C0B64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F421007"/>
    <w:multiLevelType w:val="hybridMultilevel"/>
    <w:tmpl w:val="1EAE4FAC"/>
    <w:lvl w:ilvl="0" w:tplc="0C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1004F72"/>
    <w:multiLevelType w:val="hybridMultilevel"/>
    <w:tmpl w:val="7166FA36"/>
    <w:lvl w:ilvl="0" w:tplc="CAA23B2A">
      <w:start w:val="1"/>
      <w:numFmt w:val="decimal"/>
      <w:pStyle w:val="count"/>
      <w:lvlText w:val="%1."/>
      <w:lvlJc w:val="left"/>
      <w:pPr>
        <w:ind w:left="360" w:hanging="360"/>
      </w:pPr>
      <w:rPr>
        <w:rFonts w:cs="Times New Roman"/>
        <w:b w:val="0"/>
        <w:bCs/>
        <w:sz w:val="22"/>
        <w:szCs w:val="22"/>
      </w:rPr>
    </w:lvl>
    <w:lvl w:ilvl="1" w:tplc="0C090019">
      <w:start w:val="1"/>
      <w:numFmt w:val="lowerLetter"/>
      <w:lvlText w:val="%2."/>
      <w:lvlJc w:val="left"/>
      <w:pPr>
        <w:ind w:left="-971" w:hanging="360"/>
      </w:pPr>
      <w:rPr>
        <w:rFonts w:cs="Times New Roman"/>
      </w:rPr>
    </w:lvl>
    <w:lvl w:ilvl="2" w:tplc="0C09001B">
      <w:start w:val="1"/>
      <w:numFmt w:val="lowerRoman"/>
      <w:lvlText w:val="%3."/>
      <w:lvlJc w:val="right"/>
      <w:pPr>
        <w:ind w:left="-251" w:hanging="180"/>
      </w:pPr>
      <w:rPr>
        <w:rFonts w:cs="Times New Roman"/>
      </w:rPr>
    </w:lvl>
    <w:lvl w:ilvl="3" w:tplc="0C09000F">
      <w:start w:val="1"/>
      <w:numFmt w:val="decimal"/>
      <w:lvlText w:val="%4."/>
      <w:lvlJc w:val="left"/>
      <w:pPr>
        <w:ind w:left="469" w:hanging="360"/>
      </w:pPr>
      <w:rPr>
        <w:rFonts w:cs="Times New Roman"/>
      </w:rPr>
    </w:lvl>
    <w:lvl w:ilvl="4" w:tplc="0C090019">
      <w:start w:val="1"/>
      <w:numFmt w:val="lowerLetter"/>
      <w:lvlText w:val="%5."/>
      <w:lvlJc w:val="left"/>
      <w:pPr>
        <w:ind w:left="1189" w:hanging="360"/>
      </w:pPr>
      <w:rPr>
        <w:rFonts w:cs="Times New Roman"/>
      </w:rPr>
    </w:lvl>
    <w:lvl w:ilvl="5" w:tplc="0C09001B">
      <w:start w:val="1"/>
      <w:numFmt w:val="lowerRoman"/>
      <w:lvlText w:val="%6."/>
      <w:lvlJc w:val="right"/>
      <w:pPr>
        <w:ind w:left="1909" w:hanging="180"/>
      </w:pPr>
      <w:rPr>
        <w:rFonts w:cs="Times New Roman"/>
      </w:rPr>
    </w:lvl>
    <w:lvl w:ilvl="6" w:tplc="0C09000F">
      <w:start w:val="1"/>
      <w:numFmt w:val="decimal"/>
      <w:lvlText w:val="%7."/>
      <w:lvlJc w:val="left"/>
      <w:pPr>
        <w:ind w:left="2629" w:hanging="360"/>
      </w:pPr>
      <w:rPr>
        <w:rFonts w:cs="Times New Roman"/>
      </w:rPr>
    </w:lvl>
    <w:lvl w:ilvl="7" w:tplc="0C090019">
      <w:start w:val="1"/>
      <w:numFmt w:val="lowerLetter"/>
      <w:lvlText w:val="%8."/>
      <w:lvlJc w:val="left"/>
      <w:pPr>
        <w:ind w:left="3349" w:hanging="360"/>
      </w:pPr>
      <w:rPr>
        <w:rFonts w:cs="Times New Roman"/>
      </w:rPr>
    </w:lvl>
    <w:lvl w:ilvl="8" w:tplc="0C09001B">
      <w:start w:val="1"/>
      <w:numFmt w:val="lowerRoman"/>
      <w:lvlText w:val="%9."/>
      <w:lvlJc w:val="right"/>
      <w:pPr>
        <w:ind w:left="4069" w:hanging="180"/>
      </w:pPr>
      <w:rPr>
        <w:rFonts w:cs="Times New Roman"/>
      </w:rPr>
    </w:lvl>
  </w:abstractNum>
  <w:abstractNum w:abstractNumId="41" w15:restartNumberingAfterBreak="0">
    <w:nsid w:val="75587EF1"/>
    <w:multiLevelType w:val="hybridMultilevel"/>
    <w:tmpl w:val="78C47AAC"/>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2" w15:restartNumberingAfterBreak="0">
    <w:nsid w:val="7B554E74"/>
    <w:multiLevelType w:val="hybridMultilevel"/>
    <w:tmpl w:val="48C2884E"/>
    <w:lvl w:ilvl="0" w:tplc="A918A506">
      <w:start w:val="1"/>
      <w:numFmt w:val="decimal"/>
      <w:pStyle w:val="Listparagraph-123"/>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CA5585F"/>
    <w:multiLevelType w:val="hybridMultilevel"/>
    <w:tmpl w:val="9FF03D26"/>
    <w:lvl w:ilvl="0" w:tplc="5852D136">
      <w:start w:val="1"/>
      <w:numFmt w:val="bullet"/>
      <w:lvlText w:val=""/>
      <w:lvlJc w:val="left"/>
      <w:pPr>
        <w:ind w:left="720" w:hanging="360"/>
      </w:pPr>
      <w:rPr>
        <w:rFonts w:ascii="Symbol" w:hAnsi="Symbol" w:hint="default"/>
      </w:rPr>
    </w:lvl>
    <w:lvl w:ilvl="1" w:tplc="A686EFB6">
      <w:start w:val="1"/>
      <w:numFmt w:val="bullet"/>
      <w:lvlText w:val=""/>
      <w:lvlJc w:val="left"/>
      <w:pPr>
        <w:ind w:left="1440" w:hanging="360"/>
      </w:pPr>
      <w:rPr>
        <w:rFonts w:ascii="Symbol" w:hAnsi="Symbol" w:hint="default"/>
      </w:rPr>
    </w:lvl>
    <w:lvl w:ilvl="2" w:tplc="C40C7680">
      <w:start w:val="1"/>
      <w:numFmt w:val="bullet"/>
      <w:lvlText w:val=""/>
      <w:lvlJc w:val="left"/>
      <w:pPr>
        <w:ind w:left="2160" w:hanging="360"/>
      </w:pPr>
      <w:rPr>
        <w:rFonts w:ascii="Wingdings" w:hAnsi="Wingdings" w:hint="default"/>
      </w:rPr>
    </w:lvl>
    <w:lvl w:ilvl="3" w:tplc="A38EFD6C">
      <w:start w:val="1"/>
      <w:numFmt w:val="bullet"/>
      <w:lvlText w:val=""/>
      <w:lvlJc w:val="left"/>
      <w:pPr>
        <w:ind w:left="2880" w:hanging="360"/>
      </w:pPr>
      <w:rPr>
        <w:rFonts w:ascii="Symbol" w:hAnsi="Symbol" w:hint="default"/>
      </w:rPr>
    </w:lvl>
    <w:lvl w:ilvl="4" w:tplc="C162633C">
      <w:start w:val="1"/>
      <w:numFmt w:val="bullet"/>
      <w:lvlText w:val="o"/>
      <w:lvlJc w:val="left"/>
      <w:pPr>
        <w:ind w:left="3600" w:hanging="360"/>
      </w:pPr>
      <w:rPr>
        <w:rFonts w:ascii="Courier New" w:hAnsi="Courier New" w:hint="default"/>
      </w:rPr>
    </w:lvl>
    <w:lvl w:ilvl="5" w:tplc="8F5655A0">
      <w:start w:val="1"/>
      <w:numFmt w:val="bullet"/>
      <w:lvlText w:val=""/>
      <w:lvlJc w:val="left"/>
      <w:pPr>
        <w:ind w:left="4320" w:hanging="360"/>
      </w:pPr>
      <w:rPr>
        <w:rFonts w:ascii="Wingdings" w:hAnsi="Wingdings" w:hint="default"/>
      </w:rPr>
    </w:lvl>
    <w:lvl w:ilvl="6" w:tplc="6CCADB4E">
      <w:start w:val="1"/>
      <w:numFmt w:val="bullet"/>
      <w:lvlText w:val=""/>
      <w:lvlJc w:val="left"/>
      <w:pPr>
        <w:ind w:left="5040" w:hanging="360"/>
      </w:pPr>
      <w:rPr>
        <w:rFonts w:ascii="Symbol" w:hAnsi="Symbol" w:hint="default"/>
      </w:rPr>
    </w:lvl>
    <w:lvl w:ilvl="7" w:tplc="E9CCF7CE">
      <w:start w:val="1"/>
      <w:numFmt w:val="bullet"/>
      <w:lvlText w:val="o"/>
      <w:lvlJc w:val="left"/>
      <w:pPr>
        <w:ind w:left="5760" w:hanging="360"/>
      </w:pPr>
      <w:rPr>
        <w:rFonts w:ascii="Courier New" w:hAnsi="Courier New" w:hint="default"/>
      </w:rPr>
    </w:lvl>
    <w:lvl w:ilvl="8" w:tplc="4E3E05CC">
      <w:start w:val="1"/>
      <w:numFmt w:val="bullet"/>
      <w:lvlText w:val=""/>
      <w:lvlJc w:val="left"/>
      <w:pPr>
        <w:ind w:left="6480" w:hanging="360"/>
      </w:pPr>
      <w:rPr>
        <w:rFonts w:ascii="Wingdings" w:hAnsi="Wingdings" w:hint="default"/>
      </w:rPr>
    </w:lvl>
  </w:abstractNum>
  <w:abstractNum w:abstractNumId="44" w15:restartNumberingAfterBreak="0">
    <w:nsid w:val="7EBE02D9"/>
    <w:multiLevelType w:val="hybridMultilevel"/>
    <w:tmpl w:val="923CA416"/>
    <w:lvl w:ilvl="0" w:tplc="E4146086">
      <w:start w:val="2"/>
      <w:numFmt w:val="bullet"/>
      <w:lvlText w:val=""/>
      <w:lvlJc w:val="left"/>
      <w:pPr>
        <w:ind w:left="720" w:hanging="360"/>
      </w:pPr>
      <w:rPr>
        <w:rFonts w:ascii="Symbol" w:eastAsia="Calibr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21496492">
    <w:abstractNumId w:val="42"/>
  </w:num>
  <w:num w:numId="2" w16cid:durableId="2047483194">
    <w:abstractNumId w:val="13"/>
  </w:num>
  <w:num w:numId="3" w16cid:durableId="2109040051">
    <w:abstractNumId w:val="1"/>
  </w:num>
  <w:num w:numId="4" w16cid:durableId="1523275022">
    <w:abstractNumId w:val="24"/>
  </w:num>
  <w:num w:numId="5" w16cid:durableId="1352759805">
    <w:abstractNumId w:val="18"/>
  </w:num>
  <w:num w:numId="6" w16cid:durableId="1098410920">
    <w:abstractNumId w:val="31"/>
  </w:num>
  <w:num w:numId="7" w16cid:durableId="1313873924">
    <w:abstractNumId w:val="20"/>
  </w:num>
  <w:num w:numId="8" w16cid:durableId="1625117079">
    <w:abstractNumId w:val="12"/>
  </w:num>
  <w:num w:numId="9" w16cid:durableId="1109547584">
    <w:abstractNumId w:val="33"/>
  </w:num>
  <w:num w:numId="10" w16cid:durableId="495650643">
    <w:abstractNumId w:val="36"/>
  </w:num>
  <w:num w:numId="11" w16cid:durableId="589777519">
    <w:abstractNumId w:val="35"/>
  </w:num>
  <w:num w:numId="12" w16cid:durableId="1404136902">
    <w:abstractNumId w:val="7"/>
  </w:num>
  <w:num w:numId="13" w16cid:durableId="298658352">
    <w:abstractNumId w:val="29"/>
  </w:num>
  <w:num w:numId="14" w16cid:durableId="737947704">
    <w:abstractNumId w:val="3"/>
  </w:num>
  <w:num w:numId="15" w16cid:durableId="23680489">
    <w:abstractNumId w:val="22"/>
  </w:num>
  <w:num w:numId="16" w16cid:durableId="13459922">
    <w:abstractNumId w:val="5"/>
  </w:num>
  <w:num w:numId="17" w16cid:durableId="1870801460">
    <w:abstractNumId w:val="28"/>
  </w:num>
  <w:num w:numId="18" w16cid:durableId="1165585254">
    <w:abstractNumId w:val="4"/>
  </w:num>
  <w:num w:numId="19" w16cid:durableId="2101362946">
    <w:abstractNumId w:val="43"/>
  </w:num>
  <w:num w:numId="20" w16cid:durableId="708456568">
    <w:abstractNumId w:val="39"/>
  </w:num>
  <w:num w:numId="21" w16cid:durableId="401366698">
    <w:abstractNumId w:val="6"/>
  </w:num>
  <w:num w:numId="22" w16cid:durableId="182068667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030449873">
    <w:abstractNumId w:val="13"/>
  </w:num>
  <w:num w:numId="24" w16cid:durableId="428740803">
    <w:abstractNumId w:val="26"/>
  </w:num>
  <w:num w:numId="25" w16cid:durableId="1090587772">
    <w:abstractNumId w:val="40"/>
  </w:num>
  <w:num w:numId="26" w16cid:durableId="731929770">
    <w:abstractNumId w:val="17"/>
  </w:num>
  <w:num w:numId="27" w16cid:durableId="758791919">
    <w:abstractNumId w:val="25"/>
  </w:num>
  <w:num w:numId="28" w16cid:durableId="267394439">
    <w:abstractNumId w:val="38"/>
  </w:num>
  <w:num w:numId="29" w16cid:durableId="2004047368">
    <w:abstractNumId w:val="11"/>
  </w:num>
  <w:num w:numId="30" w16cid:durableId="221674464">
    <w:abstractNumId w:val="44"/>
  </w:num>
  <w:num w:numId="31" w16cid:durableId="256986996">
    <w:abstractNumId w:val="27"/>
  </w:num>
  <w:num w:numId="32" w16cid:durableId="924417289">
    <w:abstractNumId w:val="23"/>
  </w:num>
  <w:num w:numId="33" w16cid:durableId="2064911693">
    <w:abstractNumId w:val="8"/>
  </w:num>
  <w:num w:numId="34" w16cid:durableId="1837572522">
    <w:abstractNumId w:val="34"/>
  </w:num>
  <w:num w:numId="35" w16cid:durableId="350382484">
    <w:abstractNumId w:val="21"/>
  </w:num>
  <w:num w:numId="36" w16cid:durableId="970284400">
    <w:abstractNumId w:val="37"/>
  </w:num>
  <w:num w:numId="37" w16cid:durableId="107894430">
    <w:abstractNumId w:val="9"/>
  </w:num>
  <w:num w:numId="38" w16cid:durableId="2050523045">
    <w:abstractNumId w:val="15"/>
  </w:num>
  <w:num w:numId="39" w16cid:durableId="481970723">
    <w:abstractNumId w:val="19"/>
  </w:num>
  <w:num w:numId="40" w16cid:durableId="1241135528">
    <w:abstractNumId w:val="0"/>
  </w:num>
  <w:num w:numId="41" w16cid:durableId="433015699">
    <w:abstractNumId w:val="41"/>
  </w:num>
  <w:num w:numId="42" w16cid:durableId="1064448182">
    <w:abstractNumId w:val="30"/>
  </w:num>
  <w:num w:numId="43" w16cid:durableId="1735204152">
    <w:abstractNumId w:val="10"/>
  </w:num>
  <w:num w:numId="44" w16cid:durableId="1790973199">
    <w:abstractNumId w:val="16"/>
  </w:num>
  <w:num w:numId="45" w16cid:durableId="1274828519">
    <w:abstractNumId w:val="14"/>
  </w:num>
  <w:num w:numId="46" w16cid:durableId="1249004240">
    <w:abstractNumId w:val="32"/>
  </w:num>
  <w:num w:numId="47" w16cid:durableId="654844863">
    <w:abstractNumId w:val="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3B61"/>
    <w:rsid w:val="00000046"/>
    <w:rsid w:val="000001A4"/>
    <w:rsid w:val="00000263"/>
    <w:rsid w:val="0000042C"/>
    <w:rsid w:val="0000079E"/>
    <w:rsid w:val="00000A1E"/>
    <w:rsid w:val="00000BFC"/>
    <w:rsid w:val="000010C7"/>
    <w:rsid w:val="00001168"/>
    <w:rsid w:val="000011FC"/>
    <w:rsid w:val="000013C7"/>
    <w:rsid w:val="00001689"/>
    <w:rsid w:val="000016C0"/>
    <w:rsid w:val="00001AB1"/>
    <w:rsid w:val="00001B4D"/>
    <w:rsid w:val="00001CD0"/>
    <w:rsid w:val="00002039"/>
    <w:rsid w:val="00002092"/>
    <w:rsid w:val="000020D0"/>
    <w:rsid w:val="0000229A"/>
    <w:rsid w:val="00002458"/>
    <w:rsid w:val="000027CA"/>
    <w:rsid w:val="000028A1"/>
    <w:rsid w:val="00002D43"/>
    <w:rsid w:val="00002DD5"/>
    <w:rsid w:val="00002FEC"/>
    <w:rsid w:val="00003016"/>
    <w:rsid w:val="00003334"/>
    <w:rsid w:val="00003397"/>
    <w:rsid w:val="000036BE"/>
    <w:rsid w:val="000037BF"/>
    <w:rsid w:val="000039B4"/>
    <w:rsid w:val="00003A1A"/>
    <w:rsid w:val="00003A77"/>
    <w:rsid w:val="00003B4F"/>
    <w:rsid w:val="000047CF"/>
    <w:rsid w:val="000048DD"/>
    <w:rsid w:val="000049BE"/>
    <w:rsid w:val="000049DF"/>
    <w:rsid w:val="00004A46"/>
    <w:rsid w:val="000050B0"/>
    <w:rsid w:val="000051D0"/>
    <w:rsid w:val="0000537B"/>
    <w:rsid w:val="0000548C"/>
    <w:rsid w:val="00005ADC"/>
    <w:rsid w:val="00005B25"/>
    <w:rsid w:val="00005B37"/>
    <w:rsid w:val="00005C59"/>
    <w:rsid w:val="00005D09"/>
    <w:rsid w:val="00005DB6"/>
    <w:rsid w:val="00005E23"/>
    <w:rsid w:val="00005EAC"/>
    <w:rsid w:val="00005EAE"/>
    <w:rsid w:val="00005EB7"/>
    <w:rsid w:val="00005F2B"/>
    <w:rsid w:val="00006044"/>
    <w:rsid w:val="000064FF"/>
    <w:rsid w:val="000066A6"/>
    <w:rsid w:val="000066C4"/>
    <w:rsid w:val="000066D1"/>
    <w:rsid w:val="00006765"/>
    <w:rsid w:val="0000686E"/>
    <w:rsid w:val="0000689C"/>
    <w:rsid w:val="00006A46"/>
    <w:rsid w:val="00006BD2"/>
    <w:rsid w:val="00006F49"/>
    <w:rsid w:val="000070D9"/>
    <w:rsid w:val="000073C3"/>
    <w:rsid w:val="00007736"/>
    <w:rsid w:val="000077B3"/>
    <w:rsid w:val="000077D7"/>
    <w:rsid w:val="000077E3"/>
    <w:rsid w:val="0000796B"/>
    <w:rsid w:val="00007A52"/>
    <w:rsid w:val="00010600"/>
    <w:rsid w:val="00010633"/>
    <w:rsid w:val="00010B21"/>
    <w:rsid w:val="00010D14"/>
    <w:rsid w:val="00010DC0"/>
    <w:rsid w:val="00010EC8"/>
    <w:rsid w:val="000112FB"/>
    <w:rsid w:val="000113BD"/>
    <w:rsid w:val="00011462"/>
    <w:rsid w:val="00011468"/>
    <w:rsid w:val="000114D9"/>
    <w:rsid w:val="00011A8B"/>
    <w:rsid w:val="00011B6B"/>
    <w:rsid w:val="00011E8A"/>
    <w:rsid w:val="00011F03"/>
    <w:rsid w:val="00011F06"/>
    <w:rsid w:val="00011FBE"/>
    <w:rsid w:val="00012171"/>
    <w:rsid w:val="00012242"/>
    <w:rsid w:val="00012258"/>
    <w:rsid w:val="00012632"/>
    <w:rsid w:val="0001280D"/>
    <w:rsid w:val="00012892"/>
    <w:rsid w:val="00012952"/>
    <w:rsid w:val="00012A6E"/>
    <w:rsid w:val="00012C50"/>
    <w:rsid w:val="00013234"/>
    <w:rsid w:val="00013355"/>
    <w:rsid w:val="00013510"/>
    <w:rsid w:val="000136FB"/>
    <w:rsid w:val="0001374F"/>
    <w:rsid w:val="000137C1"/>
    <w:rsid w:val="0001389D"/>
    <w:rsid w:val="00013BD7"/>
    <w:rsid w:val="00013DCC"/>
    <w:rsid w:val="00013F70"/>
    <w:rsid w:val="000143A6"/>
    <w:rsid w:val="000143D8"/>
    <w:rsid w:val="00014583"/>
    <w:rsid w:val="000149EE"/>
    <w:rsid w:val="00014A16"/>
    <w:rsid w:val="00014A5F"/>
    <w:rsid w:val="00014D1F"/>
    <w:rsid w:val="000151C3"/>
    <w:rsid w:val="000157F2"/>
    <w:rsid w:val="0001581A"/>
    <w:rsid w:val="0001603B"/>
    <w:rsid w:val="0001640A"/>
    <w:rsid w:val="00016439"/>
    <w:rsid w:val="00016478"/>
    <w:rsid w:val="000164F6"/>
    <w:rsid w:val="0001661F"/>
    <w:rsid w:val="00016A8D"/>
    <w:rsid w:val="00016B51"/>
    <w:rsid w:val="00016B53"/>
    <w:rsid w:val="00016B9D"/>
    <w:rsid w:val="00017153"/>
    <w:rsid w:val="0001741C"/>
    <w:rsid w:val="000174D2"/>
    <w:rsid w:val="00017559"/>
    <w:rsid w:val="000175F7"/>
    <w:rsid w:val="0001766E"/>
    <w:rsid w:val="000176E0"/>
    <w:rsid w:val="000179B3"/>
    <w:rsid w:val="00017B75"/>
    <w:rsid w:val="00017B83"/>
    <w:rsid w:val="00017D1F"/>
    <w:rsid w:val="00017DBA"/>
    <w:rsid w:val="00017DD3"/>
    <w:rsid w:val="00017E53"/>
    <w:rsid w:val="00017E5A"/>
    <w:rsid w:val="00017FD2"/>
    <w:rsid w:val="000201FF"/>
    <w:rsid w:val="0002026A"/>
    <w:rsid w:val="0002026F"/>
    <w:rsid w:val="00020289"/>
    <w:rsid w:val="00020314"/>
    <w:rsid w:val="000204EF"/>
    <w:rsid w:val="00020547"/>
    <w:rsid w:val="000207DD"/>
    <w:rsid w:val="00020809"/>
    <w:rsid w:val="00020819"/>
    <w:rsid w:val="000208BD"/>
    <w:rsid w:val="000213C7"/>
    <w:rsid w:val="000213F5"/>
    <w:rsid w:val="0002165B"/>
    <w:rsid w:val="00021AE4"/>
    <w:rsid w:val="00022343"/>
    <w:rsid w:val="0002245E"/>
    <w:rsid w:val="0002260E"/>
    <w:rsid w:val="0002274C"/>
    <w:rsid w:val="000227BB"/>
    <w:rsid w:val="00022856"/>
    <w:rsid w:val="000229B8"/>
    <w:rsid w:val="00022A4E"/>
    <w:rsid w:val="00022A95"/>
    <w:rsid w:val="00022CF8"/>
    <w:rsid w:val="00023096"/>
    <w:rsid w:val="000231F8"/>
    <w:rsid w:val="0002324E"/>
    <w:rsid w:val="00023266"/>
    <w:rsid w:val="0002326C"/>
    <w:rsid w:val="0002328E"/>
    <w:rsid w:val="0002361E"/>
    <w:rsid w:val="00023846"/>
    <w:rsid w:val="000238CF"/>
    <w:rsid w:val="00023AB5"/>
    <w:rsid w:val="00023B0E"/>
    <w:rsid w:val="00023B8B"/>
    <w:rsid w:val="00023F41"/>
    <w:rsid w:val="00023F83"/>
    <w:rsid w:val="0002429D"/>
    <w:rsid w:val="000244A5"/>
    <w:rsid w:val="0002488E"/>
    <w:rsid w:val="00024CA4"/>
    <w:rsid w:val="00024CD7"/>
    <w:rsid w:val="00024D70"/>
    <w:rsid w:val="00024D72"/>
    <w:rsid w:val="000250C0"/>
    <w:rsid w:val="000253FD"/>
    <w:rsid w:val="0002541C"/>
    <w:rsid w:val="000258C2"/>
    <w:rsid w:val="0002591F"/>
    <w:rsid w:val="00025A02"/>
    <w:rsid w:val="00025C14"/>
    <w:rsid w:val="00025CD1"/>
    <w:rsid w:val="00025DB6"/>
    <w:rsid w:val="00025E5E"/>
    <w:rsid w:val="000261A6"/>
    <w:rsid w:val="00026264"/>
    <w:rsid w:val="00026362"/>
    <w:rsid w:val="000263AB"/>
    <w:rsid w:val="000263B4"/>
    <w:rsid w:val="0002650E"/>
    <w:rsid w:val="000266D3"/>
    <w:rsid w:val="000266D9"/>
    <w:rsid w:val="000269A4"/>
    <w:rsid w:val="00026C1C"/>
    <w:rsid w:val="00026C77"/>
    <w:rsid w:val="00026CBE"/>
    <w:rsid w:val="00026D2E"/>
    <w:rsid w:val="00026E18"/>
    <w:rsid w:val="00026E65"/>
    <w:rsid w:val="00026EF9"/>
    <w:rsid w:val="00027233"/>
    <w:rsid w:val="0002742B"/>
    <w:rsid w:val="000274B4"/>
    <w:rsid w:val="0002756F"/>
    <w:rsid w:val="000276E6"/>
    <w:rsid w:val="0002787C"/>
    <w:rsid w:val="00027BA9"/>
    <w:rsid w:val="00027D47"/>
    <w:rsid w:val="00027EEC"/>
    <w:rsid w:val="00027FA1"/>
    <w:rsid w:val="00030129"/>
    <w:rsid w:val="000301D1"/>
    <w:rsid w:val="00030317"/>
    <w:rsid w:val="000303C9"/>
    <w:rsid w:val="00030504"/>
    <w:rsid w:val="0003056F"/>
    <w:rsid w:val="000305E2"/>
    <w:rsid w:val="00030621"/>
    <w:rsid w:val="0003089F"/>
    <w:rsid w:val="00030988"/>
    <w:rsid w:val="00030A91"/>
    <w:rsid w:val="00030AF3"/>
    <w:rsid w:val="00030B16"/>
    <w:rsid w:val="00030CB4"/>
    <w:rsid w:val="00030D8A"/>
    <w:rsid w:val="00030F25"/>
    <w:rsid w:val="00030FFA"/>
    <w:rsid w:val="000310D9"/>
    <w:rsid w:val="000315E4"/>
    <w:rsid w:val="000317CE"/>
    <w:rsid w:val="0003180B"/>
    <w:rsid w:val="00031873"/>
    <w:rsid w:val="00031A96"/>
    <w:rsid w:val="00031E70"/>
    <w:rsid w:val="0003217F"/>
    <w:rsid w:val="0003238F"/>
    <w:rsid w:val="00032587"/>
    <w:rsid w:val="000325CD"/>
    <w:rsid w:val="00032863"/>
    <w:rsid w:val="00032A03"/>
    <w:rsid w:val="00032A3E"/>
    <w:rsid w:val="00032AC6"/>
    <w:rsid w:val="00032CE3"/>
    <w:rsid w:val="00032DD7"/>
    <w:rsid w:val="00032EFC"/>
    <w:rsid w:val="00032F03"/>
    <w:rsid w:val="00032FCE"/>
    <w:rsid w:val="0003328A"/>
    <w:rsid w:val="000332AD"/>
    <w:rsid w:val="0003344E"/>
    <w:rsid w:val="0003346F"/>
    <w:rsid w:val="000334D5"/>
    <w:rsid w:val="0003351E"/>
    <w:rsid w:val="000339CC"/>
    <w:rsid w:val="00033A5F"/>
    <w:rsid w:val="00033A6D"/>
    <w:rsid w:val="00033B27"/>
    <w:rsid w:val="00033C1D"/>
    <w:rsid w:val="00033ED1"/>
    <w:rsid w:val="00034117"/>
    <w:rsid w:val="00034496"/>
    <w:rsid w:val="000348B8"/>
    <w:rsid w:val="000348E4"/>
    <w:rsid w:val="00034CBA"/>
    <w:rsid w:val="00034DDD"/>
    <w:rsid w:val="00035161"/>
    <w:rsid w:val="0003519A"/>
    <w:rsid w:val="000352A4"/>
    <w:rsid w:val="000352E7"/>
    <w:rsid w:val="000354E8"/>
    <w:rsid w:val="00035517"/>
    <w:rsid w:val="0003551C"/>
    <w:rsid w:val="000356B8"/>
    <w:rsid w:val="00035777"/>
    <w:rsid w:val="00035858"/>
    <w:rsid w:val="00035934"/>
    <w:rsid w:val="00035C8D"/>
    <w:rsid w:val="00035CF2"/>
    <w:rsid w:val="00035DD9"/>
    <w:rsid w:val="00035E43"/>
    <w:rsid w:val="00035E8E"/>
    <w:rsid w:val="00036064"/>
    <w:rsid w:val="00036204"/>
    <w:rsid w:val="000363D2"/>
    <w:rsid w:val="0003653A"/>
    <w:rsid w:val="00036617"/>
    <w:rsid w:val="000368B3"/>
    <w:rsid w:val="00036A8A"/>
    <w:rsid w:val="00036C7B"/>
    <w:rsid w:val="00036EF1"/>
    <w:rsid w:val="00037221"/>
    <w:rsid w:val="00037562"/>
    <w:rsid w:val="00037711"/>
    <w:rsid w:val="0003779E"/>
    <w:rsid w:val="00037A18"/>
    <w:rsid w:val="00037ADD"/>
    <w:rsid w:val="00037BBC"/>
    <w:rsid w:val="0004043C"/>
    <w:rsid w:val="00040701"/>
    <w:rsid w:val="00040841"/>
    <w:rsid w:val="000408D6"/>
    <w:rsid w:val="00040E2E"/>
    <w:rsid w:val="00040EBF"/>
    <w:rsid w:val="00041040"/>
    <w:rsid w:val="00041115"/>
    <w:rsid w:val="00041131"/>
    <w:rsid w:val="00041140"/>
    <w:rsid w:val="00041355"/>
    <w:rsid w:val="00041484"/>
    <w:rsid w:val="0004158C"/>
    <w:rsid w:val="000417ED"/>
    <w:rsid w:val="000418B1"/>
    <w:rsid w:val="0004192E"/>
    <w:rsid w:val="00041A42"/>
    <w:rsid w:val="00041AC2"/>
    <w:rsid w:val="00041B4B"/>
    <w:rsid w:val="00041DC3"/>
    <w:rsid w:val="00041DF8"/>
    <w:rsid w:val="00041FE3"/>
    <w:rsid w:val="00042337"/>
    <w:rsid w:val="000423A3"/>
    <w:rsid w:val="0004258C"/>
    <w:rsid w:val="000428FF"/>
    <w:rsid w:val="00042A32"/>
    <w:rsid w:val="00042AF3"/>
    <w:rsid w:val="00042B64"/>
    <w:rsid w:val="00042C0F"/>
    <w:rsid w:val="00042EBA"/>
    <w:rsid w:val="00042FF7"/>
    <w:rsid w:val="000430EB"/>
    <w:rsid w:val="00043356"/>
    <w:rsid w:val="00043499"/>
    <w:rsid w:val="00043535"/>
    <w:rsid w:val="0004354F"/>
    <w:rsid w:val="0004363A"/>
    <w:rsid w:val="00043721"/>
    <w:rsid w:val="00043753"/>
    <w:rsid w:val="00043A2D"/>
    <w:rsid w:val="00043A49"/>
    <w:rsid w:val="00043BFB"/>
    <w:rsid w:val="00043D26"/>
    <w:rsid w:val="00043E72"/>
    <w:rsid w:val="00043ED3"/>
    <w:rsid w:val="00043F2A"/>
    <w:rsid w:val="0004429A"/>
    <w:rsid w:val="000449C8"/>
    <w:rsid w:val="00044B50"/>
    <w:rsid w:val="00044D1B"/>
    <w:rsid w:val="00045067"/>
    <w:rsid w:val="0004548A"/>
    <w:rsid w:val="000454A7"/>
    <w:rsid w:val="000455F3"/>
    <w:rsid w:val="000456CE"/>
    <w:rsid w:val="000459F2"/>
    <w:rsid w:val="00045F8D"/>
    <w:rsid w:val="000460E6"/>
    <w:rsid w:val="000465A6"/>
    <w:rsid w:val="00046843"/>
    <w:rsid w:val="00046A4A"/>
    <w:rsid w:val="00046B62"/>
    <w:rsid w:val="00046B6A"/>
    <w:rsid w:val="00046CF6"/>
    <w:rsid w:val="00046DF5"/>
    <w:rsid w:val="00047082"/>
    <w:rsid w:val="0004719D"/>
    <w:rsid w:val="0004752D"/>
    <w:rsid w:val="00047714"/>
    <w:rsid w:val="000479A3"/>
    <w:rsid w:val="00047A83"/>
    <w:rsid w:val="00047AF2"/>
    <w:rsid w:val="00047BF2"/>
    <w:rsid w:val="00047C00"/>
    <w:rsid w:val="00047EFA"/>
    <w:rsid w:val="000500A6"/>
    <w:rsid w:val="00050120"/>
    <w:rsid w:val="0005022C"/>
    <w:rsid w:val="0005027D"/>
    <w:rsid w:val="000502B2"/>
    <w:rsid w:val="000504EC"/>
    <w:rsid w:val="00050987"/>
    <w:rsid w:val="000509C2"/>
    <w:rsid w:val="00050BBD"/>
    <w:rsid w:val="00050BD8"/>
    <w:rsid w:val="00050E24"/>
    <w:rsid w:val="00051483"/>
    <w:rsid w:val="00051749"/>
    <w:rsid w:val="00051792"/>
    <w:rsid w:val="000517A1"/>
    <w:rsid w:val="000518A4"/>
    <w:rsid w:val="00051AC7"/>
    <w:rsid w:val="00051B05"/>
    <w:rsid w:val="00051D6D"/>
    <w:rsid w:val="0005202C"/>
    <w:rsid w:val="000522B0"/>
    <w:rsid w:val="000524C6"/>
    <w:rsid w:val="0005258D"/>
    <w:rsid w:val="000526D0"/>
    <w:rsid w:val="000526EA"/>
    <w:rsid w:val="0005293C"/>
    <w:rsid w:val="00052A7E"/>
    <w:rsid w:val="00052ED0"/>
    <w:rsid w:val="00052F75"/>
    <w:rsid w:val="0005304B"/>
    <w:rsid w:val="00053059"/>
    <w:rsid w:val="0005309A"/>
    <w:rsid w:val="00053307"/>
    <w:rsid w:val="0005335F"/>
    <w:rsid w:val="00053707"/>
    <w:rsid w:val="00053C24"/>
    <w:rsid w:val="00053C97"/>
    <w:rsid w:val="00053F9C"/>
    <w:rsid w:val="000541BE"/>
    <w:rsid w:val="0005435D"/>
    <w:rsid w:val="000543B7"/>
    <w:rsid w:val="00054A05"/>
    <w:rsid w:val="00054AE0"/>
    <w:rsid w:val="00054B18"/>
    <w:rsid w:val="00054C70"/>
    <w:rsid w:val="000553B8"/>
    <w:rsid w:val="000554D8"/>
    <w:rsid w:val="000556BF"/>
    <w:rsid w:val="00055723"/>
    <w:rsid w:val="000558DC"/>
    <w:rsid w:val="0005595A"/>
    <w:rsid w:val="00055B6C"/>
    <w:rsid w:val="00055C4F"/>
    <w:rsid w:val="00055F08"/>
    <w:rsid w:val="00056147"/>
    <w:rsid w:val="00056528"/>
    <w:rsid w:val="00056876"/>
    <w:rsid w:val="00056D74"/>
    <w:rsid w:val="00056FBE"/>
    <w:rsid w:val="000570DF"/>
    <w:rsid w:val="0005738B"/>
    <w:rsid w:val="000573BF"/>
    <w:rsid w:val="0005745C"/>
    <w:rsid w:val="000575BF"/>
    <w:rsid w:val="00057627"/>
    <w:rsid w:val="000578DC"/>
    <w:rsid w:val="00057D0F"/>
    <w:rsid w:val="00057E8C"/>
    <w:rsid w:val="00057F68"/>
    <w:rsid w:val="000600AA"/>
    <w:rsid w:val="00060162"/>
    <w:rsid w:val="0006019B"/>
    <w:rsid w:val="00060254"/>
    <w:rsid w:val="000603BA"/>
    <w:rsid w:val="00060581"/>
    <w:rsid w:val="0006070C"/>
    <w:rsid w:val="00060783"/>
    <w:rsid w:val="00060803"/>
    <w:rsid w:val="00060988"/>
    <w:rsid w:val="000609B1"/>
    <w:rsid w:val="00060A78"/>
    <w:rsid w:val="00060BDA"/>
    <w:rsid w:val="00060D52"/>
    <w:rsid w:val="00060EF3"/>
    <w:rsid w:val="000610E6"/>
    <w:rsid w:val="000610FD"/>
    <w:rsid w:val="00061324"/>
    <w:rsid w:val="00061631"/>
    <w:rsid w:val="00061894"/>
    <w:rsid w:val="0006198A"/>
    <w:rsid w:val="000619D3"/>
    <w:rsid w:val="00061AF0"/>
    <w:rsid w:val="00061B12"/>
    <w:rsid w:val="00061CB0"/>
    <w:rsid w:val="00061E24"/>
    <w:rsid w:val="00061F55"/>
    <w:rsid w:val="0006223E"/>
    <w:rsid w:val="000622EE"/>
    <w:rsid w:val="000623C0"/>
    <w:rsid w:val="0006243B"/>
    <w:rsid w:val="000625A7"/>
    <w:rsid w:val="0006288F"/>
    <w:rsid w:val="00062965"/>
    <w:rsid w:val="00062F79"/>
    <w:rsid w:val="00063003"/>
    <w:rsid w:val="00063024"/>
    <w:rsid w:val="00063142"/>
    <w:rsid w:val="00063247"/>
    <w:rsid w:val="00063384"/>
    <w:rsid w:val="000635FC"/>
    <w:rsid w:val="0006360B"/>
    <w:rsid w:val="00063655"/>
    <w:rsid w:val="0006374E"/>
    <w:rsid w:val="000637BA"/>
    <w:rsid w:val="000637DD"/>
    <w:rsid w:val="0006385F"/>
    <w:rsid w:val="0006390D"/>
    <w:rsid w:val="00063950"/>
    <w:rsid w:val="000639FA"/>
    <w:rsid w:val="00063E49"/>
    <w:rsid w:val="00063F14"/>
    <w:rsid w:val="00063F9D"/>
    <w:rsid w:val="00064264"/>
    <w:rsid w:val="000642A7"/>
    <w:rsid w:val="000642CA"/>
    <w:rsid w:val="000642FB"/>
    <w:rsid w:val="000645C4"/>
    <w:rsid w:val="00064612"/>
    <w:rsid w:val="000646BD"/>
    <w:rsid w:val="00064DB4"/>
    <w:rsid w:val="00064FD0"/>
    <w:rsid w:val="00065245"/>
    <w:rsid w:val="000655E0"/>
    <w:rsid w:val="00065798"/>
    <w:rsid w:val="00065964"/>
    <w:rsid w:val="00065B21"/>
    <w:rsid w:val="00065B5B"/>
    <w:rsid w:val="00065EC4"/>
    <w:rsid w:val="000661A1"/>
    <w:rsid w:val="000662EA"/>
    <w:rsid w:val="000663C3"/>
    <w:rsid w:val="0006654B"/>
    <w:rsid w:val="00066561"/>
    <w:rsid w:val="0006656D"/>
    <w:rsid w:val="000666F0"/>
    <w:rsid w:val="000668A3"/>
    <w:rsid w:val="00066A43"/>
    <w:rsid w:val="00066B57"/>
    <w:rsid w:val="00066BA8"/>
    <w:rsid w:val="00066CB6"/>
    <w:rsid w:val="0006709A"/>
    <w:rsid w:val="0006710E"/>
    <w:rsid w:val="000672FD"/>
    <w:rsid w:val="00067703"/>
    <w:rsid w:val="0006772A"/>
    <w:rsid w:val="0006799B"/>
    <w:rsid w:val="00067B64"/>
    <w:rsid w:val="00067E84"/>
    <w:rsid w:val="000700CC"/>
    <w:rsid w:val="0007020D"/>
    <w:rsid w:val="0007032A"/>
    <w:rsid w:val="000705ED"/>
    <w:rsid w:val="00070813"/>
    <w:rsid w:val="000709D8"/>
    <w:rsid w:val="00070B01"/>
    <w:rsid w:val="00070C00"/>
    <w:rsid w:val="00070C8A"/>
    <w:rsid w:val="00070CF7"/>
    <w:rsid w:val="00070D86"/>
    <w:rsid w:val="00070F3D"/>
    <w:rsid w:val="00070F42"/>
    <w:rsid w:val="00071165"/>
    <w:rsid w:val="000711F9"/>
    <w:rsid w:val="00071213"/>
    <w:rsid w:val="000712C0"/>
    <w:rsid w:val="0007151D"/>
    <w:rsid w:val="0007174D"/>
    <w:rsid w:val="00071C78"/>
    <w:rsid w:val="00072327"/>
    <w:rsid w:val="00072591"/>
    <w:rsid w:val="0007292F"/>
    <w:rsid w:val="00072B84"/>
    <w:rsid w:val="00072BB7"/>
    <w:rsid w:val="00072F0C"/>
    <w:rsid w:val="00072F7D"/>
    <w:rsid w:val="00073186"/>
    <w:rsid w:val="00073524"/>
    <w:rsid w:val="0007353D"/>
    <w:rsid w:val="0007380E"/>
    <w:rsid w:val="0007386B"/>
    <w:rsid w:val="00073980"/>
    <w:rsid w:val="00073A22"/>
    <w:rsid w:val="00073D68"/>
    <w:rsid w:val="00073D9A"/>
    <w:rsid w:val="00073E1E"/>
    <w:rsid w:val="00074070"/>
    <w:rsid w:val="000741AD"/>
    <w:rsid w:val="00074205"/>
    <w:rsid w:val="0007428D"/>
    <w:rsid w:val="0007440E"/>
    <w:rsid w:val="00074433"/>
    <w:rsid w:val="000748C1"/>
    <w:rsid w:val="000748CA"/>
    <w:rsid w:val="00074E3F"/>
    <w:rsid w:val="00074E49"/>
    <w:rsid w:val="000750DE"/>
    <w:rsid w:val="000751BC"/>
    <w:rsid w:val="000751F8"/>
    <w:rsid w:val="000752D2"/>
    <w:rsid w:val="00075645"/>
    <w:rsid w:val="00075883"/>
    <w:rsid w:val="0007596B"/>
    <w:rsid w:val="00075A3C"/>
    <w:rsid w:val="00075C53"/>
    <w:rsid w:val="00075C86"/>
    <w:rsid w:val="00075EFA"/>
    <w:rsid w:val="00076013"/>
    <w:rsid w:val="000760F6"/>
    <w:rsid w:val="000761E7"/>
    <w:rsid w:val="00076329"/>
    <w:rsid w:val="000763AB"/>
    <w:rsid w:val="00076633"/>
    <w:rsid w:val="0007665B"/>
    <w:rsid w:val="000767BD"/>
    <w:rsid w:val="00076B10"/>
    <w:rsid w:val="00076EBD"/>
    <w:rsid w:val="00076F71"/>
    <w:rsid w:val="000770F9"/>
    <w:rsid w:val="0007734E"/>
    <w:rsid w:val="00077811"/>
    <w:rsid w:val="0007785D"/>
    <w:rsid w:val="00077A64"/>
    <w:rsid w:val="00077B2A"/>
    <w:rsid w:val="00077DC3"/>
    <w:rsid w:val="00077DF6"/>
    <w:rsid w:val="00077EDC"/>
    <w:rsid w:val="000801AF"/>
    <w:rsid w:val="000804B2"/>
    <w:rsid w:val="000807F4"/>
    <w:rsid w:val="0008080F"/>
    <w:rsid w:val="00080A0C"/>
    <w:rsid w:val="00080A37"/>
    <w:rsid w:val="00080FC3"/>
    <w:rsid w:val="00081269"/>
    <w:rsid w:val="000813D3"/>
    <w:rsid w:val="00081558"/>
    <w:rsid w:val="00081814"/>
    <w:rsid w:val="0008189E"/>
    <w:rsid w:val="000818A1"/>
    <w:rsid w:val="00081A8A"/>
    <w:rsid w:val="00081B18"/>
    <w:rsid w:val="00081BFA"/>
    <w:rsid w:val="00081C25"/>
    <w:rsid w:val="00081C50"/>
    <w:rsid w:val="00081D15"/>
    <w:rsid w:val="0008202B"/>
    <w:rsid w:val="00082094"/>
    <w:rsid w:val="000820F3"/>
    <w:rsid w:val="000822C1"/>
    <w:rsid w:val="00082477"/>
    <w:rsid w:val="00082874"/>
    <w:rsid w:val="0008295C"/>
    <w:rsid w:val="000829E3"/>
    <w:rsid w:val="00082EA3"/>
    <w:rsid w:val="00082EAE"/>
    <w:rsid w:val="00082F06"/>
    <w:rsid w:val="00083120"/>
    <w:rsid w:val="000832EB"/>
    <w:rsid w:val="00083401"/>
    <w:rsid w:val="0008373E"/>
    <w:rsid w:val="000838EC"/>
    <w:rsid w:val="000839AC"/>
    <w:rsid w:val="00083A45"/>
    <w:rsid w:val="00083BB1"/>
    <w:rsid w:val="00083CEB"/>
    <w:rsid w:val="00083E3F"/>
    <w:rsid w:val="000840CE"/>
    <w:rsid w:val="00084112"/>
    <w:rsid w:val="0008458F"/>
    <w:rsid w:val="000847AA"/>
    <w:rsid w:val="00084A51"/>
    <w:rsid w:val="00084A64"/>
    <w:rsid w:val="00084B5F"/>
    <w:rsid w:val="00084BAD"/>
    <w:rsid w:val="00084C97"/>
    <w:rsid w:val="00084E19"/>
    <w:rsid w:val="00084ED9"/>
    <w:rsid w:val="000850CC"/>
    <w:rsid w:val="00085180"/>
    <w:rsid w:val="000851AE"/>
    <w:rsid w:val="00085468"/>
    <w:rsid w:val="0008553D"/>
    <w:rsid w:val="00085B2A"/>
    <w:rsid w:val="00085CEA"/>
    <w:rsid w:val="00085FFB"/>
    <w:rsid w:val="00086231"/>
    <w:rsid w:val="00086426"/>
    <w:rsid w:val="00086508"/>
    <w:rsid w:val="00086552"/>
    <w:rsid w:val="00086801"/>
    <w:rsid w:val="000869FF"/>
    <w:rsid w:val="00086C01"/>
    <w:rsid w:val="00086C25"/>
    <w:rsid w:val="00086F38"/>
    <w:rsid w:val="00086F87"/>
    <w:rsid w:val="00086FD7"/>
    <w:rsid w:val="000871C3"/>
    <w:rsid w:val="000872AA"/>
    <w:rsid w:val="0008799A"/>
    <w:rsid w:val="00087DBF"/>
    <w:rsid w:val="00087E51"/>
    <w:rsid w:val="00087EAF"/>
    <w:rsid w:val="000900FA"/>
    <w:rsid w:val="0009026D"/>
    <w:rsid w:val="0009037D"/>
    <w:rsid w:val="00090BD2"/>
    <w:rsid w:val="00090CCD"/>
    <w:rsid w:val="00090E60"/>
    <w:rsid w:val="00090F6E"/>
    <w:rsid w:val="00091032"/>
    <w:rsid w:val="00091397"/>
    <w:rsid w:val="000913D5"/>
    <w:rsid w:val="000915FD"/>
    <w:rsid w:val="0009167D"/>
    <w:rsid w:val="000917F5"/>
    <w:rsid w:val="00091B6E"/>
    <w:rsid w:val="00091BE4"/>
    <w:rsid w:val="00091C42"/>
    <w:rsid w:val="00091D5D"/>
    <w:rsid w:val="00092381"/>
    <w:rsid w:val="000923AC"/>
    <w:rsid w:val="0009252E"/>
    <w:rsid w:val="0009253B"/>
    <w:rsid w:val="0009263B"/>
    <w:rsid w:val="0009273F"/>
    <w:rsid w:val="000928B1"/>
    <w:rsid w:val="0009298D"/>
    <w:rsid w:val="00092C2C"/>
    <w:rsid w:val="00092DF1"/>
    <w:rsid w:val="00093197"/>
    <w:rsid w:val="000931BD"/>
    <w:rsid w:val="000934E0"/>
    <w:rsid w:val="0009369A"/>
    <w:rsid w:val="000936EE"/>
    <w:rsid w:val="0009381B"/>
    <w:rsid w:val="0009385D"/>
    <w:rsid w:val="00093998"/>
    <w:rsid w:val="00093A54"/>
    <w:rsid w:val="00093B34"/>
    <w:rsid w:val="00093C6D"/>
    <w:rsid w:val="00093CD4"/>
    <w:rsid w:val="00093E9A"/>
    <w:rsid w:val="000945DF"/>
    <w:rsid w:val="0009461F"/>
    <w:rsid w:val="000946EF"/>
    <w:rsid w:val="000946FE"/>
    <w:rsid w:val="000947D6"/>
    <w:rsid w:val="00094AC5"/>
    <w:rsid w:val="00094AF9"/>
    <w:rsid w:val="00094B89"/>
    <w:rsid w:val="00094C92"/>
    <w:rsid w:val="00094C9D"/>
    <w:rsid w:val="00094D15"/>
    <w:rsid w:val="00094D3A"/>
    <w:rsid w:val="0009512B"/>
    <w:rsid w:val="00095437"/>
    <w:rsid w:val="0009583B"/>
    <w:rsid w:val="00095892"/>
    <w:rsid w:val="00095B9B"/>
    <w:rsid w:val="00095D21"/>
    <w:rsid w:val="00095D64"/>
    <w:rsid w:val="00095DFB"/>
    <w:rsid w:val="00095F23"/>
    <w:rsid w:val="00095F63"/>
    <w:rsid w:val="00095FD4"/>
    <w:rsid w:val="00096016"/>
    <w:rsid w:val="0009601F"/>
    <w:rsid w:val="0009630E"/>
    <w:rsid w:val="000966DF"/>
    <w:rsid w:val="00096BDB"/>
    <w:rsid w:val="00096E47"/>
    <w:rsid w:val="00096E68"/>
    <w:rsid w:val="00096F5D"/>
    <w:rsid w:val="00096F93"/>
    <w:rsid w:val="0009713D"/>
    <w:rsid w:val="000976B4"/>
    <w:rsid w:val="0009770E"/>
    <w:rsid w:val="0009778A"/>
    <w:rsid w:val="000977C6"/>
    <w:rsid w:val="000978F4"/>
    <w:rsid w:val="00097A21"/>
    <w:rsid w:val="00097D9E"/>
    <w:rsid w:val="00097ECF"/>
    <w:rsid w:val="00097F3B"/>
    <w:rsid w:val="00097F65"/>
    <w:rsid w:val="000A01CE"/>
    <w:rsid w:val="000A049A"/>
    <w:rsid w:val="000A04CD"/>
    <w:rsid w:val="000A0660"/>
    <w:rsid w:val="000A06AD"/>
    <w:rsid w:val="000A0A28"/>
    <w:rsid w:val="000A0AE7"/>
    <w:rsid w:val="000A0CB3"/>
    <w:rsid w:val="000A0F96"/>
    <w:rsid w:val="000A102D"/>
    <w:rsid w:val="000A1046"/>
    <w:rsid w:val="000A11CD"/>
    <w:rsid w:val="000A158A"/>
    <w:rsid w:val="000A17DE"/>
    <w:rsid w:val="000A1A13"/>
    <w:rsid w:val="000A1C42"/>
    <w:rsid w:val="000A1C5A"/>
    <w:rsid w:val="000A1D0E"/>
    <w:rsid w:val="000A1DA1"/>
    <w:rsid w:val="000A1E00"/>
    <w:rsid w:val="000A1EC0"/>
    <w:rsid w:val="000A22B1"/>
    <w:rsid w:val="000A24AA"/>
    <w:rsid w:val="000A286F"/>
    <w:rsid w:val="000A2B02"/>
    <w:rsid w:val="000A2C36"/>
    <w:rsid w:val="000A2D93"/>
    <w:rsid w:val="000A2DFC"/>
    <w:rsid w:val="000A2E51"/>
    <w:rsid w:val="000A2E5B"/>
    <w:rsid w:val="000A3025"/>
    <w:rsid w:val="000A36A0"/>
    <w:rsid w:val="000A3860"/>
    <w:rsid w:val="000A3B29"/>
    <w:rsid w:val="000A3C32"/>
    <w:rsid w:val="000A425B"/>
    <w:rsid w:val="000A4D02"/>
    <w:rsid w:val="000A505E"/>
    <w:rsid w:val="000A5255"/>
    <w:rsid w:val="000A52C4"/>
    <w:rsid w:val="000A535E"/>
    <w:rsid w:val="000A5421"/>
    <w:rsid w:val="000A594D"/>
    <w:rsid w:val="000A5BA1"/>
    <w:rsid w:val="000A5E87"/>
    <w:rsid w:val="000A60BC"/>
    <w:rsid w:val="000A60DB"/>
    <w:rsid w:val="000A61C1"/>
    <w:rsid w:val="000A61CD"/>
    <w:rsid w:val="000A6914"/>
    <w:rsid w:val="000A6BFF"/>
    <w:rsid w:val="000A6E0E"/>
    <w:rsid w:val="000A6ED4"/>
    <w:rsid w:val="000A6F50"/>
    <w:rsid w:val="000A6F64"/>
    <w:rsid w:val="000A6F6F"/>
    <w:rsid w:val="000A7084"/>
    <w:rsid w:val="000A72DF"/>
    <w:rsid w:val="000A790D"/>
    <w:rsid w:val="000A7969"/>
    <w:rsid w:val="000A7D5E"/>
    <w:rsid w:val="000A7E1F"/>
    <w:rsid w:val="000A7FF4"/>
    <w:rsid w:val="000B028D"/>
    <w:rsid w:val="000B030A"/>
    <w:rsid w:val="000B04F5"/>
    <w:rsid w:val="000B06EE"/>
    <w:rsid w:val="000B074B"/>
    <w:rsid w:val="000B0AFB"/>
    <w:rsid w:val="000B0C01"/>
    <w:rsid w:val="000B0DE2"/>
    <w:rsid w:val="000B0F1C"/>
    <w:rsid w:val="000B133C"/>
    <w:rsid w:val="000B16D0"/>
    <w:rsid w:val="000B1C28"/>
    <w:rsid w:val="000B1C5E"/>
    <w:rsid w:val="000B1C5F"/>
    <w:rsid w:val="000B1D1B"/>
    <w:rsid w:val="000B2168"/>
    <w:rsid w:val="000B2447"/>
    <w:rsid w:val="000B24A7"/>
    <w:rsid w:val="000B2504"/>
    <w:rsid w:val="000B25A9"/>
    <w:rsid w:val="000B261C"/>
    <w:rsid w:val="000B266D"/>
    <w:rsid w:val="000B27D9"/>
    <w:rsid w:val="000B291E"/>
    <w:rsid w:val="000B2BA0"/>
    <w:rsid w:val="000B33FA"/>
    <w:rsid w:val="000B3710"/>
    <w:rsid w:val="000B3720"/>
    <w:rsid w:val="000B37FE"/>
    <w:rsid w:val="000B3818"/>
    <w:rsid w:val="000B38A5"/>
    <w:rsid w:val="000B3A66"/>
    <w:rsid w:val="000B3C96"/>
    <w:rsid w:val="000B3F93"/>
    <w:rsid w:val="000B424C"/>
    <w:rsid w:val="000B4268"/>
    <w:rsid w:val="000B4288"/>
    <w:rsid w:val="000B4348"/>
    <w:rsid w:val="000B44A7"/>
    <w:rsid w:val="000B4605"/>
    <w:rsid w:val="000B4625"/>
    <w:rsid w:val="000B47C7"/>
    <w:rsid w:val="000B49D0"/>
    <w:rsid w:val="000B4D09"/>
    <w:rsid w:val="000B4D0C"/>
    <w:rsid w:val="000B4EA7"/>
    <w:rsid w:val="000B53FC"/>
    <w:rsid w:val="000B5591"/>
    <w:rsid w:val="000B56D6"/>
    <w:rsid w:val="000B5823"/>
    <w:rsid w:val="000B5BD9"/>
    <w:rsid w:val="000B5DAF"/>
    <w:rsid w:val="000B5E0C"/>
    <w:rsid w:val="000B5E2A"/>
    <w:rsid w:val="000B61D7"/>
    <w:rsid w:val="000B6282"/>
    <w:rsid w:val="000B692B"/>
    <w:rsid w:val="000B6AFE"/>
    <w:rsid w:val="000B6C5D"/>
    <w:rsid w:val="000B6D02"/>
    <w:rsid w:val="000B6E45"/>
    <w:rsid w:val="000B6F4B"/>
    <w:rsid w:val="000B6FAA"/>
    <w:rsid w:val="000B714F"/>
    <w:rsid w:val="000B7168"/>
    <w:rsid w:val="000B718E"/>
    <w:rsid w:val="000B75B7"/>
    <w:rsid w:val="000B75D1"/>
    <w:rsid w:val="000B781F"/>
    <w:rsid w:val="000B78A2"/>
    <w:rsid w:val="000B7D4E"/>
    <w:rsid w:val="000B7F1F"/>
    <w:rsid w:val="000C0461"/>
    <w:rsid w:val="000C0710"/>
    <w:rsid w:val="000C07C4"/>
    <w:rsid w:val="000C0874"/>
    <w:rsid w:val="000C0A7B"/>
    <w:rsid w:val="000C0EBF"/>
    <w:rsid w:val="000C0EE3"/>
    <w:rsid w:val="000C0F48"/>
    <w:rsid w:val="000C11D9"/>
    <w:rsid w:val="000C1237"/>
    <w:rsid w:val="000C153A"/>
    <w:rsid w:val="000C15A3"/>
    <w:rsid w:val="000C172C"/>
    <w:rsid w:val="000C1CB9"/>
    <w:rsid w:val="000C1D03"/>
    <w:rsid w:val="000C1D09"/>
    <w:rsid w:val="000C1D7E"/>
    <w:rsid w:val="000C1DCE"/>
    <w:rsid w:val="000C1DF1"/>
    <w:rsid w:val="000C1F3D"/>
    <w:rsid w:val="000C2120"/>
    <w:rsid w:val="000C258A"/>
    <w:rsid w:val="000C2598"/>
    <w:rsid w:val="000C28DE"/>
    <w:rsid w:val="000C294D"/>
    <w:rsid w:val="000C2BE1"/>
    <w:rsid w:val="000C2D26"/>
    <w:rsid w:val="000C3066"/>
    <w:rsid w:val="000C30EF"/>
    <w:rsid w:val="000C37D4"/>
    <w:rsid w:val="000C382B"/>
    <w:rsid w:val="000C385C"/>
    <w:rsid w:val="000C398F"/>
    <w:rsid w:val="000C3D3F"/>
    <w:rsid w:val="000C3E56"/>
    <w:rsid w:val="000C4158"/>
    <w:rsid w:val="000C419F"/>
    <w:rsid w:val="000C44C9"/>
    <w:rsid w:val="000C4658"/>
    <w:rsid w:val="000C46C6"/>
    <w:rsid w:val="000C46E9"/>
    <w:rsid w:val="000C4A54"/>
    <w:rsid w:val="000C4D00"/>
    <w:rsid w:val="000C4DB3"/>
    <w:rsid w:val="000C4FB8"/>
    <w:rsid w:val="000C501F"/>
    <w:rsid w:val="000C5396"/>
    <w:rsid w:val="000C5A58"/>
    <w:rsid w:val="000C5B46"/>
    <w:rsid w:val="000C5D9A"/>
    <w:rsid w:val="000C5FDC"/>
    <w:rsid w:val="000C603B"/>
    <w:rsid w:val="000C623E"/>
    <w:rsid w:val="000C624A"/>
    <w:rsid w:val="000C6291"/>
    <w:rsid w:val="000C62C0"/>
    <w:rsid w:val="000C632D"/>
    <w:rsid w:val="000C63E2"/>
    <w:rsid w:val="000C644E"/>
    <w:rsid w:val="000C6575"/>
    <w:rsid w:val="000C6872"/>
    <w:rsid w:val="000C697E"/>
    <w:rsid w:val="000C6A5A"/>
    <w:rsid w:val="000C7106"/>
    <w:rsid w:val="000C710D"/>
    <w:rsid w:val="000C711B"/>
    <w:rsid w:val="000C7129"/>
    <w:rsid w:val="000C7210"/>
    <w:rsid w:val="000C7227"/>
    <w:rsid w:val="000C7233"/>
    <w:rsid w:val="000C72A7"/>
    <w:rsid w:val="000C73F3"/>
    <w:rsid w:val="000C74CC"/>
    <w:rsid w:val="000C77D3"/>
    <w:rsid w:val="000C7BF7"/>
    <w:rsid w:val="000C7D44"/>
    <w:rsid w:val="000D0164"/>
    <w:rsid w:val="000D0207"/>
    <w:rsid w:val="000D03D9"/>
    <w:rsid w:val="000D0642"/>
    <w:rsid w:val="000D0820"/>
    <w:rsid w:val="000D08B0"/>
    <w:rsid w:val="000D0971"/>
    <w:rsid w:val="000D0CA6"/>
    <w:rsid w:val="000D10B0"/>
    <w:rsid w:val="000D10FE"/>
    <w:rsid w:val="000D116D"/>
    <w:rsid w:val="000D1180"/>
    <w:rsid w:val="000D128B"/>
    <w:rsid w:val="000D1641"/>
    <w:rsid w:val="000D168F"/>
    <w:rsid w:val="000D1915"/>
    <w:rsid w:val="000D194A"/>
    <w:rsid w:val="000D1965"/>
    <w:rsid w:val="000D1A3D"/>
    <w:rsid w:val="000D1B93"/>
    <w:rsid w:val="000D1D8B"/>
    <w:rsid w:val="000D1E41"/>
    <w:rsid w:val="000D20FB"/>
    <w:rsid w:val="000D21CC"/>
    <w:rsid w:val="000D2225"/>
    <w:rsid w:val="000D227D"/>
    <w:rsid w:val="000D22F4"/>
    <w:rsid w:val="000D23A7"/>
    <w:rsid w:val="000D24EC"/>
    <w:rsid w:val="000D259D"/>
    <w:rsid w:val="000D2640"/>
    <w:rsid w:val="000D28C3"/>
    <w:rsid w:val="000D29A7"/>
    <w:rsid w:val="000D2AF3"/>
    <w:rsid w:val="000D2B3B"/>
    <w:rsid w:val="000D2BFD"/>
    <w:rsid w:val="000D2CF3"/>
    <w:rsid w:val="000D2DA2"/>
    <w:rsid w:val="000D2DC5"/>
    <w:rsid w:val="000D2FB5"/>
    <w:rsid w:val="000D30C5"/>
    <w:rsid w:val="000D3610"/>
    <w:rsid w:val="000D36CA"/>
    <w:rsid w:val="000D3790"/>
    <w:rsid w:val="000D37E4"/>
    <w:rsid w:val="000D3856"/>
    <w:rsid w:val="000D3ACC"/>
    <w:rsid w:val="000D3AE8"/>
    <w:rsid w:val="000D3D00"/>
    <w:rsid w:val="000D40A1"/>
    <w:rsid w:val="000D40B1"/>
    <w:rsid w:val="000D422D"/>
    <w:rsid w:val="000D443B"/>
    <w:rsid w:val="000D4484"/>
    <w:rsid w:val="000D4728"/>
    <w:rsid w:val="000D4942"/>
    <w:rsid w:val="000D4971"/>
    <w:rsid w:val="000D4D69"/>
    <w:rsid w:val="000D4F20"/>
    <w:rsid w:val="000D50E9"/>
    <w:rsid w:val="000D518D"/>
    <w:rsid w:val="000D51A3"/>
    <w:rsid w:val="000D5256"/>
    <w:rsid w:val="000D5414"/>
    <w:rsid w:val="000D55C7"/>
    <w:rsid w:val="000D5704"/>
    <w:rsid w:val="000D571D"/>
    <w:rsid w:val="000D57AA"/>
    <w:rsid w:val="000D5968"/>
    <w:rsid w:val="000D59AB"/>
    <w:rsid w:val="000D5BAF"/>
    <w:rsid w:val="000D5C7D"/>
    <w:rsid w:val="000D5D56"/>
    <w:rsid w:val="000D5E6E"/>
    <w:rsid w:val="000D5F11"/>
    <w:rsid w:val="000D602B"/>
    <w:rsid w:val="000D6161"/>
    <w:rsid w:val="000D67C1"/>
    <w:rsid w:val="000D67FA"/>
    <w:rsid w:val="000D693A"/>
    <w:rsid w:val="000D6990"/>
    <w:rsid w:val="000D6B42"/>
    <w:rsid w:val="000D6C44"/>
    <w:rsid w:val="000D6D14"/>
    <w:rsid w:val="000D6FEE"/>
    <w:rsid w:val="000D7854"/>
    <w:rsid w:val="000D79D2"/>
    <w:rsid w:val="000D79E5"/>
    <w:rsid w:val="000D7CB2"/>
    <w:rsid w:val="000D7D41"/>
    <w:rsid w:val="000D7FC1"/>
    <w:rsid w:val="000E0117"/>
    <w:rsid w:val="000E04B2"/>
    <w:rsid w:val="000E0659"/>
    <w:rsid w:val="000E0883"/>
    <w:rsid w:val="000E0999"/>
    <w:rsid w:val="000E0B7E"/>
    <w:rsid w:val="000E0DF4"/>
    <w:rsid w:val="000E1017"/>
    <w:rsid w:val="000E10C0"/>
    <w:rsid w:val="000E10FF"/>
    <w:rsid w:val="000E11C2"/>
    <w:rsid w:val="000E153A"/>
    <w:rsid w:val="000E1576"/>
    <w:rsid w:val="000E16CC"/>
    <w:rsid w:val="000E1A93"/>
    <w:rsid w:val="000E1BA8"/>
    <w:rsid w:val="000E21B6"/>
    <w:rsid w:val="000E2318"/>
    <w:rsid w:val="000E2404"/>
    <w:rsid w:val="000E266F"/>
    <w:rsid w:val="000E2895"/>
    <w:rsid w:val="000E28C5"/>
    <w:rsid w:val="000E2A4F"/>
    <w:rsid w:val="000E2C32"/>
    <w:rsid w:val="000E2D50"/>
    <w:rsid w:val="000E2EF4"/>
    <w:rsid w:val="000E334F"/>
    <w:rsid w:val="000E35C4"/>
    <w:rsid w:val="000E38BC"/>
    <w:rsid w:val="000E3B14"/>
    <w:rsid w:val="000E3E8B"/>
    <w:rsid w:val="000E3F53"/>
    <w:rsid w:val="000E4024"/>
    <w:rsid w:val="000E4151"/>
    <w:rsid w:val="000E41E9"/>
    <w:rsid w:val="000E42D8"/>
    <w:rsid w:val="000E44F5"/>
    <w:rsid w:val="000E456C"/>
    <w:rsid w:val="000E463A"/>
    <w:rsid w:val="000E4A27"/>
    <w:rsid w:val="000E4AFE"/>
    <w:rsid w:val="000E4CB6"/>
    <w:rsid w:val="000E4DE4"/>
    <w:rsid w:val="000E4F6F"/>
    <w:rsid w:val="000E50BD"/>
    <w:rsid w:val="000E516A"/>
    <w:rsid w:val="000E52A6"/>
    <w:rsid w:val="000E55CB"/>
    <w:rsid w:val="000E56BD"/>
    <w:rsid w:val="000E58C1"/>
    <w:rsid w:val="000E58C5"/>
    <w:rsid w:val="000E5A82"/>
    <w:rsid w:val="000E5D31"/>
    <w:rsid w:val="000E5FFB"/>
    <w:rsid w:val="000E64FA"/>
    <w:rsid w:val="000E67A8"/>
    <w:rsid w:val="000E6890"/>
    <w:rsid w:val="000E6E32"/>
    <w:rsid w:val="000E70F1"/>
    <w:rsid w:val="000E7281"/>
    <w:rsid w:val="000E7301"/>
    <w:rsid w:val="000E736C"/>
    <w:rsid w:val="000E74FA"/>
    <w:rsid w:val="000E77E3"/>
    <w:rsid w:val="000E7B47"/>
    <w:rsid w:val="000E7C13"/>
    <w:rsid w:val="000E7D60"/>
    <w:rsid w:val="000E7F06"/>
    <w:rsid w:val="000F0177"/>
    <w:rsid w:val="000F046A"/>
    <w:rsid w:val="000F048A"/>
    <w:rsid w:val="000F08CE"/>
    <w:rsid w:val="000F0ACA"/>
    <w:rsid w:val="000F0B50"/>
    <w:rsid w:val="000F0D30"/>
    <w:rsid w:val="000F0EE0"/>
    <w:rsid w:val="000F0F60"/>
    <w:rsid w:val="000F100B"/>
    <w:rsid w:val="000F1026"/>
    <w:rsid w:val="000F107C"/>
    <w:rsid w:val="000F113A"/>
    <w:rsid w:val="000F126E"/>
    <w:rsid w:val="000F1352"/>
    <w:rsid w:val="000F139B"/>
    <w:rsid w:val="000F1433"/>
    <w:rsid w:val="000F15E7"/>
    <w:rsid w:val="000F1B58"/>
    <w:rsid w:val="000F1BF7"/>
    <w:rsid w:val="000F1EA9"/>
    <w:rsid w:val="000F2060"/>
    <w:rsid w:val="000F21F7"/>
    <w:rsid w:val="000F2408"/>
    <w:rsid w:val="000F29D1"/>
    <w:rsid w:val="000F2D33"/>
    <w:rsid w:val="000F2F51"/>
    <w:rsid w:val="000F2FFF"/>
    <w:rsid w:val="000F3036"/>
    <w:rsid w:val="000F3114"/>
    <w:rsid w:val="000F3477"/>
    <w:rsid w:val="000F3569"/>
    <w:rsid w:val="000F36C8"/>
    <w:rsid w:val="000F378C"/>
    <w:rsid w:val="000F37CE"/>
    <w:rsid w:val="000F38B6"/>
    <w:rsid w:val="000F38D9"/>
    <w:rsid w:val="000F3943"/>
    <w:rsid w:val="000F3B49"/>
    <w:rsid w:val="000F3BAF"/>
    <w:rsid w:val="000F3BFE"/>
    <w:rsid w:val="000F3E96"/>
    <w:rsid w:val="000F416B"/>
    <w:rsid w:val="000F477F"/>
    <w:rsid w:val="000F4873"/>
    <w:rsid w:val="000F48AD"/>
    <w:rsid w:val="000F4A63"/>
    <w:rsid w:val="000F4A6D"/>
    <w:rsid w:val="000F4AD0"/>
    <w:rsid w:val="000F4F61"/>
    <w:rsid w:val="000F4F83"/>
    <w:rsid w:val="000F4FC4"/>
    <w:rsid w:val="000F521C"/>
    <w:rsid w:val="000F52D3"/>
    <w:rsid w:val="000F5383"/>
    <w:rsid w:val="000F5522"/>
    <w:rsid w:val="000F5613"/>
    <w:rsid w:val="000F5893"/>
    <w:rsid w:val="000F598A"/>
    <w:rsid w:val="000F5D20"/>
    <w:rsid w:val="000F6011"/>
    <w:rsid w:val="000F629A"/>
    <w:rsid w:val="000F65A1"/>
    <w:rsid w:val="000F65C9"/>
    <w:rsid w:val="000F693A"/>
    <w:rsid w:val="000F6D18"/>
    <w:rsid w:val="000F6EEE"/>
    <w:rsid w:val="000F6FB5"/>
    <w:rsid w:val="000F7003"/>
    <w:rsid w:val="000F70B0"/>
    <w:rsid w:val="000F77FD"/>
    <w:rsid w:val="000F7806"/>
    <w:rsid w:val="000F7A0E"/>
    <w:rsid w:val="000F7B09"/>
    <w:rsid w:val="000F7B0E"/>
    <w:rsid w:val="000F7DC4"/>
    <w:rsid w:val="001000E7"/>
    <w:rsid w:val="00100233"/>
    <w:rsid w:val="00100539"/>
    <w:rsid w:val="0010092B"/>
    <w:rsid w:val="00100A6C"/>
    <w:rsid w:val="00100ED9"/>
    <w:rsid w:val="00100F8E"/>
    <w:rsid w:val="00101240"/>
    <w:rsid w:val="00101857"/>
    <w:rsid w:val="00101CA7"/>
    <w:rsid w:val="00101DBA"/>
    <w:rsid w:val="00101FAC"/>
    <w:rsid w:val="0010205E"/>
    <w:rsid w:val="001021AE"/>
    <w:rsid w:val="0010227B"/>
    <w:rsid w:val="001024E4"/>
    <w:rsid w:val="00102777"/>
    <w:rsid w:val="001029D5"/>
    <w:rsid w:val="00102B15"/>
    <w:rsid w:val="00102BBB"/>
    <w:rsid w:val="00102CDB"/>
    <w:rsid w:val="00102D4C"/>
    <w:rsid w:val="00102E2B"/>
    <w:rsid w:val="0010309E"/>
    <w:rsid w:val="0010310E"/>
    <w:rsid w:val="001031B4"/>
    <w:rsid w:val="0010348F"/>
    <w:rsid w:val="00103613"/>
    <w:rsid w:val="00103692"/>
    <w:rsid w:val="00103887"/>
    <w:rsid w:val="00103CF3"/>
    <w:rsid w:val="00103FF3"/>
    <w:rsid w:val="00104707"/>
    <w:rsid w:val="00104BD8"/>
    <w:rsid w:val="00104D72"/>
    <w:rsid w:val="001051CE"/>
    <w:rsid w:val="00105A23"/>
    <w:rsid w:val="00105CE5"/>
    <w:rsid w:val="00105EA7"/>
    <w:rsid w:val="00105F3B"/>
    <w:rsid w:val="00106113"/>
    <w:rsid w:val="001061E4"/>
    <w:rsid w:val="00106261"/>
    <w:rsid w:val="0010633D"/>
    <w:rsid w:val="00106461"/>
    <w:rsid w:val="00106523"/>
    <w:rsid w:val="00106549"/>
    <w:rsid w:val="001065DC"/>
    <w:rsid w:val="00106697"/>
    <w:rsid w:val="0010676B"/>
    <w:rsid w:val="0010676E"/>
    <w:rsid w:val="00106F94"/>
    <w:rsid w:val="00107596"/>
    <w:rsid w:val="001075E1"/>
    <w:rsid w:val="0010768E"/>
    <w:rsid w:val="00107999"/>
    <w:rsid w:val="00107AE1"/>
    <w:rsid w:val="00107B9D"/>
    <w:rsid w:val="00107DCD"/>
    <w:rsid w:val="00107EF3"/>
    <w:rsid w:val="00107FED"/>
    <w:rsid w:val="001103A5"/>
    <w:rsid w:val="00110480"/>
    <w:rsid w:val="00110646"/>
    <w:rsid w:val="001108EE"/>
    <w:rsid w:val="0011091F"/>
    <w:rsid w:val="00110A07"/>
    <w:rsid w:val="00110E88"/>
    <w:rsid w:val="00110F1D"/>
    <w:rsid w:val="001113D8"/>
    <w:rsid w:val="001117C8"/>
    <w:rsid w:val="0011193F"/>
    <w:rsid w:val="00111FA6"/>
    <w:rsid w:val="001121FC"/>
    <w:rsid w:val="001124E5"/>
    <w:rsid w:val="001126A4"/>
    <w:rsid w:val="00112A13"/>
    <w:rsid w:val="00112C73"/>
    <w:rsid w:val="00112E76"/>
    <w:rsid w:val="00112EEE"/>
    <w:rsid w:val="001133E2"/>
    <w:rsid w:val="00113760"/>
    <w:rsid w:val="00113890"/>
    <w:rsid w:val="00113B28"/>
    <w:rsid w:val="00113D1C"/>
    <w:rsid w:val="00113E74"/>
    <w:rsid w:val="00113E80"/>
    <w:rsid w:val="001141A4"/>
    <w:rsid w:val="00114222"/>
    <w:rsid w:val="00114274"/>
    <w:rsid w:val="0011451B"/>
    <w:rsid w:val="00114577"/>
    <w:rsid w:val="001145B6"/>
    <w:rsid w:val="00114635"/>
    <w:rsid w:val="001149F8"/>
    <w:rsid w:val="00114A88"/>
    <w:rsid w:val="00114B98"/>
    <w:rsid w:val="00114C09"/>
    <w:rsid w:val="00114C19"/>
    <w:rsid w:val="00115116"/>
    <w:rsid w:val="00115186"/>
    <w:rsid w:val="001153B7"/>
    <w:rsid w:val="0011563B"/>
    <w:rsid w:val="001156BE"/>
    <w:rsid w:val="00115775"/>
    <w:rsid w:val="00115880"/>
    <w:rsid w:val="00115886"/>
    <w:rsid w:val="00115B1A"/>
    <w:rsid w:val="00115CD3"/>
    <w:rsid w:val="00115ED9"/>
    <w:rsid w:val="001160F8"/>
    <w:rsid w:val="00116401"/>
    <w:rsid w:val="0011666C"/>
    <w:rsid w:val="00116904"/>
    <w:rsid w:val="00116AF8"/>
    <w:rsid w:val="00116C54"/>
    <w:rsid w:val="00116D97"/>
    <w:rsid w:val="00116E46"/>
    <w:rsid w:val="00116E57"/>
    <w:rsid w:val="00116EF8"/>
    <w:rsid w:val="0011710C"/>
    <w:rsid w:val="00117502"/>
    <w:rsid w:val="0011763A"/>
    <w:rsid w:val="00117662"/>
    <w:rsid w:val="00117889"/>
    <w:rsid w:val="00117975"/>
    <w:rsid w:val="0012003C"/>
    <w:rsid w:val="00120129"/>
    <w:rsid w:val="00120236"/>
    <w:rsid w:val="00120250"/>
    <w:rsid w:val="0012025C"/>
    <w:rsid w:val="00120287"/>
    <w:rsid w:val="00120434"/>
    <w:rsid w:val="00120866"/>
    <w:rsid w:val="001208E8"/>
    <w:rsid w:val="00120986"/>
    <w:rsid w:val="00120F4A"/>
    <w:rsid w:val="00120F4B"/>
    <w:rsid w:val="00120FB0"/>
    <w:rsid w:val="00120FDB"/>
    <w:rsid w:val="001210F5"/>
    <w:rsid w:val="0012117E"/>
    <w:rsid w:val="001211DF"/>
    <w:rsid w:val="001213D6"/>
    <w:rsid w:val="00121626"/>
    <w:rsid w:val="001217D4"/>
    <w:rsid w:val="00121885"/>
    <w:rsid w:val="001219D8"/>
    <w:rsid w:val="00121A26"/>
    <w:rsid w:val="00121A4C"/>
    <w:rsid w:val="00121B15"/>
    <w:rsid w:val="00121B1E"/>
    <w:rsid w:val="00121B75"/>
    <w:rsid w:val="00121D29"/>
    <w:rsid w:val="00121E31"/>
    <w:rsid w:val="0012200F"/>
    <w:rsid w:val="00122047"/>
    <w:rsid w:val="0012209F"/>
    <w:rsid w:val="001221EA"/>
    <w:rsid w:val="00122241"/>
    <w:rsid w:val="0012235C"/>
    <w:rsid w:val="001223C0"/>
    <w:rsid w:val="00122712"/>
    <w:rsid w:val="001229C3"/>
    <w:rsid w:val="00122BBE"/>
    <w:rsid w:val="00122C6F"/>
    <w:rsid w:val="00122C70"/>
    <w:rsid w:val="00122D5B"/>
    <w:rsid w:val="00122E19"/>
    <w:rsid w:val="0012312D"/>
    <w:rsid w:val="0012324F"/>
    <w:rsid w:val="00123254"/>
    <w:rsid w:val="001233DF"/>
    <w:rsid w:val="00123569"/>
    <w:rsid w:val="0012381D"/>
    <w:rsid w:val="00123B07"/>
    <w:rsid w:val="00123C55"/>
    <w:rsid w:val="00123D0F"/>
    <w:rsid w:val="00123E5D"/>
    <w:rsid w:val="00123ECA"/>
    <w:rsid w:val="00123F09"/>
    <w:rsid w:val="0012435D"/>
    <w:rsid w:val="00124454"/>
    <w:rsid w:val="0012452D"/>
    <w:rsid w:val="0012477E"/>
    <w:rsid w:val="0012487B"/>
    <w:rsid w:val="001248D1"/>
    <w:rsid w:val="001248EE"/>
    <w:rsid w:val="001249D8"/>
    <w:rsid w:val="00124A8E"/>
    <w:rsid w:val="00124ABE"/>
    <w:rsid w:val="00124F28"/>
    <w:rsid w:val="00124FF5"/>
    <w:rsid w:val="00125069"/>
    <w:rsid w:val="001250B7"/>
    <w:rsid w:val="001250D9"/>
    <w:rsid w:val="0012565A"/>
    <w:rsid w:val="0012587B"/>
    <w:rsid w:val="00125923"/>
    <w:rsid w:val="00125E9E"/>
    <w:rsid w:val="00126298"/>
    <w:rsid w:val="00126398"/>
    <w:rsid w:val="001263BA"/>
    <w:rsid w:val="00126512"/>
    <w:rsid w:val="0012655F"/>
    <w:rsid w:val="0012668F"/>
    <w:rsid w:val="001266CD"/>
    <w:rsid w:val="001267DF"/>
    <w:rsid w:val="00126A92"/>
    <w:rsid w:val="00126DCF"/>
    <w:rsid w:val="00126E3B"/>
    <w:rsid w:val="00126FD7"/>
    <w:rsid w:val="00127104"/>
    <w:rsid w:val="001272DC"/>
    <w:rsid w:val="00127339"/>
    <w:rsid w:val="001279AC"/>
    <w:rsid w:val="00127A60"/>
    <w:rsid w:val="00127A7A"/>
    <w:rsid w:val="00127BEB"/>
    <w:rsid w:val="00127C63"/>
    <w:rsid w:val="00127EDB"/>
    <w:rsid w:val="00127F0D"/>
    <w:rsid w:val="00130023"/>
    <w:rsid w:val="0013003F"/>
    <w:rsid w:val="0013049B"/>
    <w:rsid w:val="00130A43"/>
    <w:rsid w:val="00130C46"/>
    <w:rsid w:val="00130CC5"/>
    <w:rsid w:val="00131115"/>
    <w:rsid w:val="00131215"/>
    <w:rsid w:val="00131521"/>
    <w:rsid w:val="00131530"/>
    <w:rsid w:val="0013157E"/>
    <w:rsid w:val="00131A6C"/>
    <w:rsid w:val="00131ABE"/>
    <w:rsid w:val="00131BD8"/>
    <w:rsid w:val="00131C59"/>
    <w:rsid w:val="00131D6F"/>
    <w:rsid w:val="00131DAA"/>
    <w:rsid w:val="00131E56"/>
    <w:rsid w:val="00131E66"/>
    <w:rsid w:val="00131F3A"/>
    <w:rsid w:val="00131F98"/>
    <w:rsid w:val="001322E8"/>
    <w:rsid w:val="0013237A"/>
    <w:rsid w:val="00132383"/>
    <w:rsid w:val="001324E8"/>
    <w:rsid w:val="00132542"/>
    <w:rsid w:val="00132820"/>
    <w:rsid w:val="0013294B"/>
    <w:rsid w:val="00132956"/>
    <w:rsid w:val="00132A67"/>
    <w:rsid w:val="00132BDF"/>
    <w:rsid w:val="00132F16"/>
    <w:rsid w:val="00132F4F"/>
    <w:rsid w:val="00133014"/>
    <w:rsid w:val="00133124"/>
    <w:rsid w:val="001334E6"/>
    <w:rsid w:val="0013375A"/>
    <w:rsid w:val="001337BA"/>
    <w:rsid w:val="001337E2"/>
    <w:rsid w:val="001337FE"/>
    <w:rsid w:val="00133897"/>
    <w:rsid w:val="00133938"/>
    <w:rsid w:val="00133B26"/>
    <w:rsid w:val="00133D79"/>
    <w:rsid w:val="00133F68"/>
    <w:rsid w:val="00133FB8"/>
    <w:rsid w:val="0013407F"/>
    <w:rsid w:val="00134366"/>
    <w:rsid w:val="001349DC"/>
    <w:rsid w:val="00134A99"/>
    <w:rsid w:val="00134E50"/>
    <w:rsid w:val="001350B5"/>
    <w:rsid w:val="001350D8"/>
    <w:rsid w:val="0013570B"/>
    <w:rsid w:val="00135A2D"/>
    <w:rsid w:val="00135C66"/>
    <w:rsid w:val="00135E47"/>
    <w:rsid w:val="00136054"/>
    <w:rsid w:val="001360E4"/>
    <w:rsid w:val="001361D5"/>
    <w:rsid w:val="00136824"/>
    <w:rsid w:val="00136958"/>
    <w:rsid w:val="0013695D"/>
    <w:rsid w:val="00136963"/>
    <w:rsid w:val="00136996"/>
    <w:rsid w:val="00136B56"/>
    <w:rsid w:val="00136DFF"/>
    <w:rsid w:val="00136E40"/>
    <w:rsid w:val="00136F12"/>
    <w:rsid w:val="00136F89"/>
    <w:rsid w:val="00137024"/>
    <w:rsid w:val="00137417"/>
    <w:rsid w:val="00137591"/>
    <w:rsid w:val="0013763C"/>
    <w:rsid w:val="001376BB"/>
    <w:rsid w:val="00137747"/>
    <w:rsid w:val="00137869"/>
    <w:rsid w:val="00137949"/>
    <w:rsid w:val="00137C6C"/>
    <w:rsid w:val="00137D04"/>
    <w:rsid w:val="00137EB5"/>
    <w:rsid w:val="00137EB7"/>
    <w:rsid w:val="00137F14"/>
    <w:rsid w:val="00140493"/>
    <w:rsid w:val="001405A6"/>
    <w:rsid w:val="00140695"/>
    <w:rsid w:val="00140744"/>
    <w:rsid w:val="00140BC8"/>
    <w:rsid w:val="00140BF4"/>
    <w:rsid w:val="00140CB9"/>
    <w:rsid w:val="00140D51"/>
    <w:rsid w:val="00140FAE"/>
    <w:rsid w:val="00140FE2"/>
    <w:rsid w:val="00141046"/>
    <w:rsid w:val="001412D0"/>
    <w:rsid w:val="001415E0"/>
    <w:rsid w:val="0014162A"/>
    <w:rsid w:val="00141714"/>
    <w:rsid w:val="0014198A"/>
    <w:rsid w:val="00141B52"/>
    <w:rsid w:val="00141CFF"/>
    <w:rsid w:val="00141DCF"/>
    <w:rsid w:val="0014220F"/>
    <w:rsid w:val="0014236D"/>
    <w:rsid w:val="0014250B"/>
    <w:rsid w:val="001427C3"/>
    <w:rsid w:val="001429B7"/>
    <w:rsid w:val="00142D18"/>
    <w:rsid w:val="00142E04"/>
    <w:rsid w:val="00142FE2"/>
    <w:rsid w:val="00143148"/>
    <w:rsid w:val="00143423"/>
    <w:rsid w:val="00143554"/>
    <w:rsid w:val="00143B47"/>
    <w:rsid w:val="00143E22"/>
    <w:rsid w:val="00143EEC"/>
    <w:rsid w:val="00143FF5"/>
    <w:rsid w:val="0014410F"/>
    <w:rsid w:val="00144551"/>
    <w:rsid w:val="00144735"/>
    <w:rsid w:val="00144897"/>
    <w:rsid w:val="00144A33"/>
    <w:rsid w:val="00144B84"/>
    <w:rsid w:val="00144BA0"/>
    <w:rsid w:val="00144C62"/>
    <w:rsid w:val="00144CF7"/>
    <w:rsid w:val="00144D51"/>
    <w:rsid w:val="00144DB5"/>
    <w:rsid w:val="001456CE"/>
    <w:rsid w:val="001459C3"/>
    <w:rsid w:val="001459C4"/>
    <w:rsid w:val="00145A99"/>
    <w:rsid w:val="00145AD9"/>
    <w:rsid w:val="00145B7D"/>
    <w:rsid w:val="00145CED"/>
    <w:rsid w:val="00145CF7"/>
    <w:rsid w:val="00146135"/>
    <w:rsid w:val="0014614E"/>
    <w:rsid w:val="001461CC"/>
    <w:rsid w:val="0014637A"/>
    <w:rsid w:val="00146E05"/>
    <w:rsid w:val="00146F47"/>
    <w:rsid w:val="001471C5"/>
    <w:rsid w:val="00147490"/>
    <w:rsid w:val="00147AAC"/>
    <w:rsid w:val="00147DBE"/>
    <w:rsid w:val="00147E63"/>
    <w:rsid w:val="00147F45"/>
    <w:rsid w:val="00147F89"/>
    <w:rsid w:val="0015005A"/>
    <w:rsid w:val="0015026A"/>
    <w:rsid w:val="001506D1"/>
    <w:rsid w:val="0015080D"/>
    <w:rsid w:val="00150981"/>
    <w:rsid w:val="001509F3"/>
    <w:rsid w:val="00150B29"/>
    <w:rsid w:val="00150FCB"/>
    <w:rsid w:val="001513BC"/>
    <w:rsid w:val="0015172D"/>
    <w:rsid w:val="00151981"/>
    <w:rsid w:val="00151A98"/>
    <w:rsid w:val="00151AC1"/>
    <w:rsid w:val="00151C1A"/>
    <w:rsid w:val="00151F70"/>
    <w:rsid w:val="00152072"/>
    <w:rsid w:val="00152171"/>
    <w:rsid w:val="0015234B"/>
    <w:rsid w:val="001523DA"/>
    <w:rsid w:val="00152629"/>
    <w:rsid w:val="001527CA"/>
    <w:rsid w:val="001527CE"/>
    <w:rsid w:val="00152B2C"/>
    <w:rsid w:val="00152C75"/>
    <w:rsid w:val="00152CA4"/>
    <w:rsid w:val="0015302F"/>
    <w:rsid w:val="0015355C"/>
    <w:rsid w:val="0015375E"/>
    <w:rsid w:val="001539B1"/>
    <w:rsid w:val="00153AE7"/>
    <w:rsid w:val="00153C5F"/>
    <w:rsid w:val="00153EE2"/>
    <w:rsid w:val="00154024"/>
    <w:rsid w:val="00154033"/>
    <w:rsid w:val="001540FF"/>
    <w:rsid w:val="0015460B"/>
    <w:rsid w:val="00154897"/>
    <w:rsid w:val="0015499D"/>
    <w:rsid w:val="00154BCC"/>
    <w:rsid w:val="00154E9C"/>
    <w:rsid w:val="0015537C"/>
    <w:rsid w:val="001555A9"/>
    <w:rsid w:val="00155A94"/>
    <w:rsid w:val="00155BC2"/>
    <w:rsid w:val="00155C0D"/>
    <w:rsid w:val="00155D28"/>
    <w:rsid w:val="0015676A"/>
    <w:rsid w:val="00156AAC"/>
    <w:rsid w:val="00157416"/>
    <w:rsid w:val="00157447"/>
    <w:rsid w:val="001578AC"/>
    <w:rsid w:val="001578C3"/>
    <w:rsid w:val="001578FD"/>
    <w:rsid w:val="00157A35"/>
    <w:rsid w:val="00160229"/>
    <w:rsid w:val="00160332"/>
    <w:rsid w:val="00160617"/>
    <w:rsid w:val="001606FF"/>
    <w:rsid w:val="00160836"/>
    <w:rsid w:val="00160844"/>
    <w:rsid w:val="00160CD1"/>
    <w:rsid w:val="00160DA7"/>
    <w:rsid w:val="00160E57"/>
    <w:rsid w:val="00160EE9"/>
    <w:rsid w:val="00160FB6"/>
    <w:rsid w:val="001610BB"/>
    <w:rsid w:val="001611F2"/>
    <w:rsid w:val="00161458"/>
    <w:rsid w:val="001614BC"/>
    <w:rsid w:val="001618AB"/>
    <w:rsid w:val="0016190F"/>
    <w:rsid w:val="0016192D"/>
    <w:rsid w:val="00161C39"/>
    <w:rsid w:val="00161EE4"/>
    <w:rsid w:val="00162202"/>
    <w:rsid w:val="00162455"/>
    <w:rsid w:val="00162645"/>
    <w:rsid w:val="001627B4"/>
    <w:rsid w:val="00162897"/>
    <w:rsid w:val="00162991"/>
    <w:rsid w:val="00162A7E"/>
    <w:rsid w:val="00162BB9"/>
    <w:rsid w:val="00162D39"/>
    <w:rsid w:val="00162D81"/>
    <w:rsid w:val="0016358E"/>
    <w:rsid w:val="0016372F"/>
    <w:rsid w:val="0016381B"/>
    <w:rsid w:val="00163A89"/>
    <w:rsid w:val="00163A95"/>
    <w:rsid w:val="00163B14"/>
    <w:rsid w:val="00163B27"/>
    <w:rsid w:val="00164079"/>
    <w:rsid w:val="00164562"/>
    <w:rsid w:val="00164762"/>
    <w:rsid w:val="001649ED"/>
    <w:rsid w:val="00164AC5"/>
    <w:rsid w:val="00164CBF"/>
    <w:rsid w:val="00164CEE"/>
    <w:rsid w:val="00164ECB"/>
    <w:rsid w:val="00165045"/>
    <w:rsid w:val="001650F0"/>
    <w:rsid w:val="00165161"/>
    <w:rsid w:val="001658A5"/>
    <w:rsid w:val="001659B2"/>
    <w:rsid w:val="00165A50"/>
    <w:rsid w:val="00165A64"/>
    <w:rsid w:val="00165B8B"/>
    <w:rsid w:val="00166041"/>
    <w:rsid w:val="00166076"/>
    <w:rsid w:val="00166080"/>
    <w:rsid w:val="001661DC"/>
    <w:rsid w:val="001668D6"/>
    <w:rsid w:val="001668E5"/>
    <w:rsid w:val="0016695D"/>
    <w:rsid w:val="00166A26"/>
    <w:rsid w:val="00166AE7"/>
    <w:rsid w:val="00166C43"/>
    <w:rsid w:val="00166E37"/>
    <w:rsid w:val="00167053"/>
    <w:rsid w:val="00167143"/>
    <w:rsid w:val="00167161"/>
    <w:rsid w:val="00167202"/>
    <w:rsid w:val="00167331"/>
    <w:rsid w:val="001673A5"/>
    <w:rsid w:val="0016741B"/>
    <w:rsid w:val="0016747A"/>
    <w:rsid w:val="00167657"/>
    <w:rsid w:val="001676F2"/>
    <w:rsid w:val="00167870"/>
    <w:rsid w:val="0016795F"/>
    <w:rsid w:val="00167A2A"/>
    <w:rsid w:val="00167A2E"/>
    <w:rsid w:val="00167C06"/>
    <w:rsid w:val="00167E6D"/>
    <w:rsid w:val="00168810"/>
    <w:rsid w:val="001701C6"/>
    <w:rsid w:val="001704F5"/>
    <w:rsid w:val="001705B1"/>
    <w:rsid w:val="00170692"/>
    <w:rsid w:val="001706B2"/>
    <w:rsid w:val="00170854"/>
    <w:rsid w:val="00170C10"/>
    <w:rsid w:val="00170ED7"/>
    <w:rsid w:val="00170EE7"/>
    <w:rsid w:val="00170F41"/>
    <w:rsid w:val="00170F4E"/>
    <w:rsid w:val="00171003"/>
    <w:rsid w:val="001710A9"/>
    <w:rsid w:val="00171372"/>
    <w:rsid w:val="00171536"/>
    <w:rsid w:val="0017166D"/>
    <w:rsid w:val="0017181F"/>
    <w:rsid w:val="00171846"/>
    <w:rsid w:val="00171B39"/>
    <w:rsid w:val="00171CB3"/>
    <w:rsid w:val="00171EF3"/>
    <w:rsid w:val="00171F2C"/>
    <w:rsid w:val="00172055"/>
    <w:rsid w:val="0017216A"/>
    <w:rsid w:val="001726DE"/>
    <w:rsid w:val="0017281C"/>
    <w:rsid w:val="001729DE"/>
    <w:rsid w:val="00172AC4"/>
    <w:rsid w:val="00172BD9"/>
    <w:rsid w:val="00173466"/>
    <w:rsid w:val="00173573"/>
    <w:rsid w:val="00173588"/>
    <w:rsid w:val="001735A0"/>
    <w:rsid w:val="001736D7"/>
    <w:rsid w:val="0017370C"/>
    <w:rsid w:val="00173B61"/>
    <w:rsid w:val="00173C30"/>
    <w:rsid w:val="00173F26"/>
    <w:rsid w:val="00173F76"/>
    <w:rsid w:val="0017401C"/>
    <w:rsid w:val="00174049"/>
    <w:rsid w:val="00174283"/>
    <w:rsid w:val="001743ED"/>
    <w:rsid w:val="0017443D"/>
    <w:rsid w:val="001744B0"/>
    <w:rsid w:val="001744D9"/>
    <w:rsid w:val="00174962"/>
    <w:rsid w:val="00174D7D"/>
    <w:rsid w:val="00174E47"/>
    <w:rsid w:val="00175191"/>
    <w:rsid w:val="001752AF"/>
    <w:rsid w:val="001752E3"/>
    <w:rsid w:val="00175606"/>
    <w:rsid w:val="0017573B"/>
    <w:rsid w:val="0017583A"/>
    <w:rsid w:val="001759F1"/>
    <w:rsid w:val="00175AF6"/>
    <w:rsid w:val="00175B1E"/>
    <w:rsid w:val="00175E22"/>
    <w:rsid w:val="001762B3"/>
    <w:rsid w:val="00176D7F"/>
    <w:rsid w:val="001770C9"/>
    <w:rsid w:val="00177113"/>
    <w:rsid w:val="00177134"/>
    <w:rsid w:val="001773AF"/>
    <w:rsid w:val="0017751E"/>
    <w:rsid w:val="001775E3"/>
    <w:rsid w:val="001776F7"/>
    <w:rsid w:val="00177872"/>
    <w:rsid w:val="00177A01"/>
    <w:rsid w:val="00177C1E"/>
    <w:rsid w:val="00177D04"/>
    <w:rsid w:val="00177E2E"/>
    <w:rsid w:val="0017BD65"/>
    <w:rsid w:val="001800AB"/>
    <w:rsid w:val="00180308"/>
    <w:rsid w:val="0018038B"/>
    <w:rsid w:val="001804F6"/>
    <w:rsid w:val="0018055C"/>
    <w:rsid w:val="001809DE"/>
    <w:rsid w:val="00180D6E"/>
    <w:rsid w:val="00180F6F"/>
    <w:rsid w:val="00181045"/>
    <w:rsid w:val="001810E6"/>
    <w:rsid w:val="001814E1"/>
    <w:rsid w:val="001815FA"/>
    <w:rsid w:val="001817B3"/>
    <w:rsid w:val="0018185D"/>
    <w:rsid w:val="00181B9E"/>
    <w:rsid w:val="00181BCA"/>
    <w:rsid w:val="00181C0D"/>
    <w:rsid w:val="00181D05"/>
    <w:rsid w:val="00181F0F"/>
    <w:rsid w:val="001820F7"/>
    <w:rsid w:val="001821C6"/>
    <w:rsid w:val="0018241A"/>
    <w:rsid w:val="00182604"/>
    <w:rsid w:val="0018263D"/>
    <w:rsid w:val="001827DB"/>
    <w:rsid w:val="00182837"/>
    <w:rsid w:val="00182B19"/>
    <w:rsid w:val="00182C14"/>
    <w:rsid w:val="00182E19"/>
    <w:rsid w:val="00182EBD"/>
    <w:rsid w:val="001832DE"/>
    <w:rsid w:val="00183346"/>
    <w:rsid w:val="00183810"/>
    <w:rsid w:val="00183846"/>
    <w:rsid w:val="00183B5A"/>
    <w:rsid w:val="00183B83"/>
    <w:rsid w:val="00183B8D"/>
    <w:rsid w:val="00184011"/>
    <w:rsid w:val="0018411A"/>
    <w:rsid w:val="00184227"/>
    <w:rsid w:val="001842EF"/>
    <w:rsid w:val="001844D8"/>
    <w:rsid w:val="0018466F"/>
    <w:rsid w:val="00184988"/>
    <w:rsid w:val="00184C45"/>
    <w:rsid w:val="00184DE9"/>
    <w:rsid w:val="00184E67"/>
    <w:rsid w:val="00184E99"/>
    <w:rsid w:val="00184EF7"/>
    <w:rsid w:val="00184F09"/>
    <w:rsid w:val="00185106"/>
    <w:rsid w:val="00185165"/>
    <w:rsid w:val="001851CE"/>
    <w:rsid w:val="001852AC"/>
    <w:rsid w:val="001852B6"/>
    <w:rsid w:val="001853FE"/>
    <w:rsid w:val="001855B8"/>
    <w:rsid w:val="0018562F"/>
    <w:rsid w:val="0018595B"/>
    <w:rsid w:val="00185D4C"/>
    <w:rsid w:val="00185DCD"/>
    <w:rsid w:val="00185F55"/>
    <w:rsid w:val="00185FEC"/>
    <w:rsid w:val="00185FFE"/>
    <w:rsid w:val="00186138"/>
    <w:rsid w:val="00186717"/>
    <w:rsid w:val="001868FA"/>
    <w:rsid w:val="00186B3F"/>
    <w:rsid w:val="00186C62"/>
    <w:rsid w:val="00186CB4"/>
    <w:rsid w:val="00186D0A"/>
    <w:rsid w:val="00187042"/>
    <w:rsid w:val="0018746A"/>
    <w:rsid w:val="00187A26"/>
    <w:rsid w:val="00187C65"/>
    <w:rsid w:val="00187DA2"/>
    <w:rsid w:val="00187E2E"/>
    <w:rsid w:val="00187E66"/>
    <w:rsid w:val="00190381"/>
    <w:rsid w:val="00190531"/>
    <w:rsid w:val="00190724"/>
    <w:rsid w:val="001909E3"/>
    <w:rsid w:val="00190AD2"/>
    <w:rsid w:val="00190B15"/>
    <w:rsid w:val="001910E4"/>
    <w:rsid w:val="0019117B"/>
    <w:rsid w:val="0019120A"/>
    <w:rsid w:val="00191369"/>
    <w:rsid w:val="001914AF"/>
    <w:rsid w:val="0019156E"/>
    <w:rsid w:val="00191797"/>
    <w:rsid w:val="00191886"/>
    <w:rsid w:val="00191DE0"/>
    <w:rsid w:val="00192026"/>
    <w:rsid w:val="001921CA"/>
    <w:rsid w:val="001923F1"/>
    <w:rsid w:val="001927F8"/>
    <w:rsid w:val="001928A7"/>
    <w:rsid w:val="001929A8"/>
    <w:rsid w:val="00192CCA"/>
    <w:rsid w:val="001932E4"/>
    <w:rsid w:val="00193308"/>
    <w:rsid w:val="00193717"/>
    <w:rsid w:val="00193748"/>
    <w:rsid w:val="0019374E"/>
    <w:rsid w:val="0019392B"/>
    <w:rsid w:val="00193980"/>
    <w:rsid w:val="00193E86"/>
    <w:rsid w:val="00193EA9"/>
    <w:rsid w:val="00193EAB"/>
    <w:rsid w:val="00194058"/>
    <w:rsid w:val="00194078"/>
    <w:rsid w:val="00194541"/>
    <w:rsid w:val="0019480E"/>
    <w:rsid w:val="00194855"/>
    <w:rsid w:val="00194860"/>
    <w:rsid w:val="00194D2A"/>
    <w:rsid w:val="00194DCC"/>
    <w:rsid w:val="001950A0"/>
    <w:rsid w:val="00195204"/>
    <w:rsid w:val="001955FC"/>
    <w:rsid w:val="00195600"/>
    <w:rsid w:val="001956ED"/>
    <w:rsid w:val="001958B7"/>
    <w:rsid w:val="00196066"/>
    <w:rsid w:val="00196292"/>
    <w:rsid w:val="001962C9"/>
    <w:rsid w:val="001963AF"/>
    <w:rsid w:val="001966AC"/>
    <w:rsid w:val="0019678A"/>
    <w:rsid w:val="001967FF"/>
    <w:rsid w:val="00196ABA"/>
    <w:rsid w:val="00196D8F"/>
    <w:rsid w:val="00196FA8"/>
    <w:rsid w:val="00197170"/>
    <w:rsid w:val="00197259"/>
    <w:rsid w:val="00197334"/>
    <w:rsid w:val="001973CB"/>
    <w:rsid w:val="00197638"/>
    <w:rsid w:val="00197650"/>
    <w:rsid w:val="0019768D"/>
    <w:rsid w:val="0019790A"/>
    <w:rsid w:val="00197F2B"/>
    <w:rsid w:val="001A01E6"/>
    <w:rsid w:val="001A0C12"/>
    <w:rsid w:val="001A0C4E"/>
    <w:rsid w:val="001A0C6F"/>
    <w:rsid w:val="001A0D1C"/>
    <w:rsid w:val="001A0DE7"/>
    <w:rsid w:val="001A0F80"/>
    <w:rsid w:val="001A0FF8"/>
    <w:rsid w:val="001A12F7"/>
    <w:rsid w:val="001A1519"/>
    <w:rsid w:val="001A1654"/>
    <w:rsid w:val="001A1AFB"/>
    <w:rsid w:val="001A22CF"/>
    <w:rsid w:val="001A2834"/>
    <w:rsid w:val="001A2A8A"/>
    <w:rsid w:val="001A2C50"/>
    <w:rsid w:val="001A2C72"/>
    <w:rsid w:val="001A2EB0"/>
    <w:rsid w:val="001A305E"/>
    <w:rsid w:val="001A3070"/>
    <w:rsid w:val="001A30A8"/>
    <w:rsid w:val="001A3308"/>
    <w:rsid w:val="001A352B"/>
    <w:rsid w:val="001A3A10"/>
    <w:rsid w:val="001A3A30"/>
    <w:rsid w:val="001A3DB1"/>
    <w:rsid w:val="001A4324"/>
    <w:rsid w:val="001A441F"/>
    <w:rsid w:val="001A454C"/>
    <w:rsid w:val="001A45F7"/>
    <w:rsid w:val="001A46B5"/>
    <w:rsid w:val="001A47B7"/>
    <w:rsid w:val="001A47D6"/>
    <w:rsid w:val="001A49AF"/>
    <w:rsid w:val="001A4B1C"/>
    <w:rsid w:val="001A4B8A"/>
    <w:rsid w:val="001A4CCF"/>
    <w:rsid w:val="001A4F17"/>
    <w:rsid w:val="001A4F6C"/>
    <w:rsid w:val="001A4FE3"/>
    <w:rsid w:val="001A54DF"/>
    <w:rsid w:val="001A5601"/>
    <w:rsid w:val="001A5748"/>
    <w:rsid w:val="001A59A6"/>
    <w:rsid w:val="001A5AE5"/>
    <w:rsid w:val="001A5B0F"/>
    <w:rsid w:val="001A5CBB"/>
    <w:rsid w:val="001A5D09"/>
    <w:rsid w:val="001A5D79"/>
    <w:rsid w:val="001A5DE5"/>
    <w:rsid w:val="001A5E0B"/>
    <w:rsid w:val="001A61AC"/>
    <w:rsid w:val="001A631F"/>
    <w:rsid w:val="001A6453"/>
    <w:rsid w:val="001A65CF"/>
    <w:rsid w:val="001A6BC5"/>
    <w:rsid w:val="001A6DE3"/>
    <w:rsid w:val="001A6F33"/>
    <w:rsid w:val="001A70A9"/>
    <w:rsid w:val="001A70F7"/>
    <w:rsid w:val="001A7112"/>
    <w:rsid w:val="001A7285"/>
    <w:rsid w:val="001A72A8"/>
    <w:rsid w:val="001A75BD"/>
    <w:rsid w:val="001A7668"/>
    <w:rsid w:val="001A7CBC"/>
    <w:rsid w:val="001A7E99"/>
    <w:rsid w:val="001B0904"/>
    <w:rsid w:val="001B0946"/>
    <w:rsid w:val="001B094E"/>
    <w:rsid w:val="001B0B5C"/>
    <w:rsid w:val="001B0B96"/>
    <w:rsid w:val="001B0CAB"/>
    <w:rsid w:val="001B0DAB"/>
    <w:rsid w:val="001B0FA3"/>
    <w:rsid w:val="001B1598"/>
    <w:rsid w:val="001B163E"/>
    <w:rsid w:val="001B17FE"/>
    <w:rsid w:val="001B1A7B"/>
    <w:rsid w:val="001B1E79"/>
    <w:rsid w:val="001B1ECD"/>
    <w:rsid w:val="001B1FA1"/>
    <w:rsid w:val="001B2148"/>
    <w:rsid w:val="001B218C"/>
    <w:rsid w:val="001B2197"/>
    <w:rsid w:val="001B23A6"/>
    <w:rsid w:val="001B26A2"/>
    <w:rsid w:val="001B27C8"/>
    <w:rsid w:val="001B27E7"/>
    <w:rsid w:val="001B2A8D"/>
    <w:rsid w:val="001B2D85"/>
    <w:rsid w:val="001B2F5F"/>
    <w:rsid w:val="001B2FBA"/>
    <w:rsid w:val="001B3465"/>
    <w:rsid w:val="001B35BA"/>
    <w:rsid w:val="001B370B"/>
    <w:rsid w:val="001B3875"/>
    <w:rsid w:val="001B38CA"/>
    <w:rsid w:val="001B3A38"/>
    <w:rsid w:val="001B3A65"/>
    <w:rsid w:val="001B403B"/>
    <w:rsid w:val="001B4415"/>
    <w:rsid w:val="001B4423"/>
    <w:rsid w:val="001B494F"/>
    <w:rsid w:val="001B4BE6"/>
    <w:rsid w:val="001B4DEB"/>
    <w:rsid w:val="001B4FB3"/>
    <w:rsid w:val="001B4FBC"/>
    <w:rsid w:val="001B4FF6"/>
    <w:rsid w:val="001B534F"/>
    <w:rsid w:val="001B53E6"/>
    <w:rsid w:val="001B5428"/>
    <w:rsid w:val="001B5554"/>
    <w:rsid w:val="001B59B2"/>
    <w:rsid w:val="001B59DE"/>
    <w:rsid w:val="001B5DDD"/>
    <w:rsid w:val="001B5E8A"/>
    <w:rsid w:val="001B633B"/>
    <w:rsid w:val="001B6597"/>
    <w:rsid w:val="001B6809"/>
    <w:rsid w:val="001B6A46"/>
    <w:rsid w:val="001B6A8F"/>
    <w:rsid w:val="001B6D46"/>
    <w:rsid w:val="001B6E95"/>
    <w:rsid w:val="001B71C0"/>
    <w:rsid w:val="001B7214"/>
    <w:rsid w:val="001B794D"/>
    <w:rsid w:val="001B7A5B"/>
    <w:rsid w:val="001B7B81"/>
    <w:rsid w:val="001B7C9A"/>
    <w:rsid w:val="001B7EFA"/>
    <w:rsid w:val="001C0058"/>
    <w:rsid w:val="001C023C"/>
    <w:rsid w:val="001C0519"/>
    <w:rsid w:val="001C073C"/>
    <w:rsid w:val="001C08DC"/>
    <w:rsid w:val="001C0AFD"/>
    <w:rsid w:val="001C0F44"/>
    <w:rsid w:val="001C0FD1"/>
    <w:rsid w:val="001C108B"/>
    <w:rsid w:val="001C1206"/>
    <w:rsid w:val="001C1263"/>
    <w:rsid w:val="001C14E6"/>
    <w:rsid w:val="001C17F7"/>
    <w:rsid w:val="001C1914"/>
    <w:rsid w:val="001C1A39"/>
    <w:rsid w:val="001C1C4A"/>
    <w:rsid w:val="001C1D42"/>
    <w:rsid w:val="001C1FD4"/>
    <w:rsid w:val="001C1FFD"/>
    <w:rsid w:val="001C2012"/>
    <w:rsid w:val="001C20FB"/>
    <w:rsid w:val="001C2110"/>
    <w:rsid w:val="001C2199"/>
    <w:rsid w:val="001C24A0"/>
    <w:rsid w:val="001C2519"/>
    <w:rsid w:val="001C27DA"/>
    <w:rsid w:val="001C2902"/>
    <w:rsid w:val="001C2B16"/>
    <w:rsid w:val="001C2C5E"/>
    <w:rsid w:val="001C332F"/>
    <w:rsid w:val="001C350B"/>
    <w:rsid w:val="001C3518"/>
    <w:rsid w:val="001C36D3"/>
    <w:rsid w:val="001C399E"/>
    <w:rsid w:val="001C3BDB"/>
    <w:rsid w:val="001C3CE2"/>
    <w:rsid w:val="001C3DF7"/>
    <w:rsid w:val="001C3FE6"/>
    <w:rsid w:val="001C4403"/>
    <w:rsid w:val="001C4491"/>
    <w:rsid w:val="001C470C"/>
    <w:rsid w:val="001C4A3E"/>
    <w:rsid w:val="001C4A41"/>
    <w:rsid w:val="001C4A57"/>
    <w:rsid w:val="001C4AB2"/>
    <w:rsid w:val="001C4AB6"/>
    <w:rsid w:val="001C4C83"/>
    <w:rsid w:val="001C4DEF"/>
    <w:rsid w:val="001C4F0D"/>
    <w:rsid w:val="001C5023"/>
    <w:rsid w:val="001C5025"/>
    <w:rsid w:val="001C5737"/>
    <w:rsid w:val="001C5872"/>
    <w:rsid w:val="001C59E1"/>
    <w:rsid w:val="001C5A9E"/>
    <w:rsid w:val="001C5C3D"/>
    <w:rsid w:val="001C5D7C"/>
    <w:rsid w:val="001C5DF4"/>
    <w:rsid w:val="001C60A7"/>
    <w:rsid w:val="001C615E"/>
    <w:rsid w:val="001C6184"/>
    <w:rsid w:val="001C6199"/>
    <w:rsid w:val="001C61EB"/>
    <w:rsid w:val="001C6554"/>
    <w:rsid w:val="001C6754"/>
    <w:rsid w:val="001C67F5"/>
    <w:rsid w:val="001C6894"/>
    <w:rsid w:val="001C69D4"/>
    <w:rsid w:val="001C6B08"/>
    <w:rsid w:val="001C6C8A"/>
    <w:rsid w:val="001C6FD0"/>
    <w:rsid w:val="001C7278"/>
    <w:rsid w:val="001C7418"/>
    <w:rsid w:val="001C7434"/>
    <w:rsid w:val="001C7497"/>
    <w:rsid w:val="001C75E9"/>
    <w:rsid w:val="001C7BDD"/>
    <w:rsid w:val="001D00D0"/>
    <w:rsid w:val="001D01D0"/>
    <w:rsid w:val="001D0405"/>
    <w:rsid w:val="001D05FD"/>
    <w:rsid w:val="001D06CC"/>
    <w:rsid w:val="001D0A05"/>
    <w:rsid w:val="001D0C3A"/>
    <w:rsid w:val="001D0CCA"/>
    <w:rsid w:val="001D0CCE"/>
    <w:rsid w:val="001D0F0F"/>
    <w:rsid w:val="001D0F4F"/>
    <w:rsid w:val="001D10BA"/>
    <w:rsid w:val="001D1199"/>
    <w:rsid w:val="001D139E"/>
    <w:rsid w:val="001D1520"/>
    <w:rsid w:val="001D1538"/>
    <w:rsid w:val="001D16B1"/>
    <w:rsid w:val="001D18BE"/>
    <w:rsid w:val="001D1B2E"/>
    <w:rsid w:val="001D1D73"/>
    <w:rsid w:val="001D1E2D"/>
    <w:rsid w:val="001D20A6"/>
    <w:rsid w:val="001D20B8"/>
    <w:rsid w:val="001D212A"/>
    <w:rsid w:val="001D231F"/>
    <w:rsid w:val="001D25CC"/>
    <w:rsid w:val="001D2890"/>
    <w:rsid w:val="001D2C72"/>
    <w:rsid w:val="001D2F03"/>
    <w:rsid w:val="001D2F3D"/>
    <w:rsid w:val="001D302C"/>
    <w:rsid w:val="001D3102"/>
    <w:rsid w:val="001D332F"/>
    <w:rsid w:val="001D3566"/>
    <w:rsid w:val="001D389E"/>
    <w:rsid w:val="001D3B63"/>
    <w:rsid w:val="001D3C18"/>
    <w:rsid w:val="001D3F4A"/>
    <w:rsid w:val="001D3F62"/>
    <w:rsid w:val="001D3F70"/>
    <w:rsid w:val="001D405A"/>
    <w:rsid w:val="001D417E"/>
    <w:rsid w:val="001D41C4"/>
    <w:rsid w:val="001D41F1"/>
    <w:rsid w:val="001D423A"/>
    <w:rsid w:val="001D4388"/>
    <w:rsid w:val="001D46A4"/>
    <w:rsid w:val="001D49A9"/>
    <w:rsid w:val="001D4A2E"/>
    <w:rsid w:val="001D4A69"/>
    <w:rsid w:val="001D4D4B"/>
    <w:rsid w:val="001D4D9F"/>
    <w:rsid w:val="001D4F12"/>
    <w:rsid w:val="001D5155"/>
    <w:rsid w:val="001D5267"/>
    <w:rsid w:val="001D5577"/>
    <w:rsid w:val="001D57F2"/>
    <w:rsid w:val="001D5806"/>
    <w:rsid w:val="001D5B7C"/>
    <w:rsid w:val="001D5D7F"/>
    <w:rsid w:val="001D5EB2"/>
    <w:rsid w:val="001D6375"/>
    <w:rsid w:val="001D6463"/>
    <w:rsid w:val="001D6567"/>
    <w:rsid w:val="001D65A4"/>
    <w:rsid w:val="001D67B5"/>
    <w:rsid w:val="001D687B"/>
    <w:rsid w:val="001D6928"/>
    <w:rsid w:val="001D6BEF"/>
    <w:rsid w:val="001D6BFD"/>
    <w:rsid w:val="001D6C59"/>
    <w:rsid w:val="001D6D6C"/>
    <w:rsid w:val="001D73FE"/>
    <w:rsid w:val="001D74B5"/>
    <w:rsid w:val="001D766F"/>
    <w:rsid w:val="001D76BA"/>
    <w:rsid w:val="001D775A"/>
    <w:rsid w:val="001D77F5"/>
    <w:rsid w:val="001D7BC9"/>
    <w:rsid w:val="001D7C43"/>
    <w:rsid w:val="001D7CA7"/>
    <w:rsid w:val="001D7D02"/>
    <w:rsid w:val="001E0172"/>
    <w:rsid w:val="001E048B"/>
    <w:rsid w:val="001E0571"/>
    <w:rsid w:val="001E0687"/>
    <w:rsid w:val="001E0913"/>
    <w:rsid w:val="001E0A78"/>
    <w:rsid w:val="001E0E62"/>
    <w:rsid w:val="001E1093"/>
    <w:rsid w:val="001E118B"/>
    <w:rsid w:val="001E123B"/>
    <w:rsid w:val="001E1305"/>
    <w:rsid w:val="001E14CA"/>
    <w:rsid w:val="001E15A7"/>
    <w:rsid w:val="001E19DE"/>
    <w:rsid w:val="001E2419"/>
    <w:rsid w:val="001E246F"/>
    <w:rsid w:val="001E2737"/>
    <w:rsid w:val="001E2AF0"/>
    <w:rsid w:val="001E2F5B"/>
    <w:rsid w:val="001E30F4"/>
    <w:rsid w:val="001E3236"/>
    <w:rsid w:val="001E3285"/>
    <w:rsid w:val="001E333F"/>
    <w:rsid w:val="001E33BE"/>
    <w:rsid w:val="001E35D8"/>
    <w:rsid w:val="001E3EA1"/>
    <w:rsid w:val="001E453D"/>
    <w:rsid w:val="001E4573"/>
    <w:rsid w:val="001E4D3F"/>
    <w:rsid w:val="001E4E4B"/>
    <w:rsid w:val="001E503D"/>
    <w:rsid w:val="001E50F4"/>
    <w:rsid w:val="001E50F7"/>
    <w:rsid w:val="001E51E8"/>
    <w:rsid w:val="001E51FD"/>
    <w:rsid w:val="001E5B52"/>
    <w:rsid w:val="001E5C1E"/>
    <w:rsid w:val="001E5D4E"/>
    <w:rsid w:val="001E5E17"/>
    <w:rsid w:val="001E61CC"/>
    <w:rsid w:val="001E6330"/>
    <w:rsid w:val="001E6367"/>
    <w:rsid w:val="001E638F"/>
    <w:rsid w:val="001E6518"/>
    <w:rsid w:val="001E658D"/>
    <w:rsid w:val="001E6CD7"/>
    <w:rsid w:val="001E701B"/>
    <w:rsid w:val="001E71A4"/>
    <w:rsid w:val="001E73C3"/>
    <w:rsid w:val="001E75DD"/>
    <w:rsid w:val="001E765D"/>
    <w:rsid w:val="001E77BE"/>
    <w:rsid w:val="001E7811"/>
    <w:rsid w:val="001E7A28"/>
    <w:rsid w:val="001E7A80"/>
    <w:rsid w:val="001E7C23"/>
    <w:rsid w:val="001E7F84"/>
    <w:rsid w:val="001F04A9"/>
    <w:rsid w:val="001F0AB3"/>
    <w:rsid w:val="001F0C03"/>
    <w:rsid w:val="001F0D52"/>
    <w:rsid w:val="001F0EA1"/>
    <w:rsid w:val="001F12D1"/>
    <w:rsid w:val="001F1536"/>
    <w:rsid w:val="001F166E"/>
    <w:rsid w:val="001F16BB"/>
    <w:rsid w:val="001F189E"/>
    <w:rsid w:val="001F1952"/>
    <w:rsid w:val="001F1A80"/>
    <w:rsid w:val="001F1C1A"/>
    <w:rsid w:val="001F1C51"/>
    <w:rsid w:val="001F1D91"/>
    <w:rsid w:val="001F1F50"/>
    <w:rsid w:val="001F2093"/>
    <w:rsid w:val="001F20C8"/>
    <w:rsid w:val="001F2601"/>
    <w:rsid w:val="001F269E"/>
    <w:rsid w:val="001F2AF1"/>
    <w:rsid w:val="001F2BE0"/>
    <w:rsid w:val="001F2E2D"/>
    <w:rsid w:val="001F2EEC"/>
    <w:rsid w:val="001F2EFF"/>
    <w:rsid w:val="001F31EE"/>
    <w:rsid w:val="001F3442"/>
    <w:rsid w:val="001F3472"/>
    <w:rsid w:val="001F35AD"/>
    <w:rsid w:val="001F3B59"/>
    <w:rsid w:val="001F3BC4"/>
    <w:rsid w:val="001F3DB0"/>
    <w:rsid w:val="001F3E77"/>
    <w:rsid w:val="001F3FF3"/>
    <w:rsid w:val="001F40BF"/>
    <w:rsid w:val="001F422E"/>
    <w:rsid w:val="001F47FD"/>
    <w:rsid w:val="001F4A30"/>
    <w:rsid w:val="001F4CCE"/>
    <w:rsid w:val="001F4D94"/>
    <w:rsid w:val="001F4DDA"/>
    <w:rsid w:val="001F53F1"/>
    <w:rsid w:val="001F54E3"/>
    <w:rsid w:val="001F5538"/>
    <w:rsid w:val="001F5645"/>
    <w:rsid w:val="001F56A1"/>
    <w:rsid w:val="001F595C"/>
    <w:rsid w:val="001F5BCA"/>
    <w:rsid w:val="001F5C66"/>
    <w:rsid w:val="001F5CF2"/>
    <w:rsid w:val="001F5D04"/>
    <w:rsid w:val="001F5D2D"/>
    <w:rsid w:val="001F5E10"/>
    <w:rsid w:val="001F5E6D"/>
    <w:rsid w:val="001F5FE7"/>
    <w:rsid w:val="001F6339"/>
    <w:rsid w:val="001F64EF"/>
    <w:rsid w:val="001F64F1"/>
    <w:rsid w:val="001F65C2"/>
    <w:rsid w:val="001F679B"/>
    <w:rsid w:val="001F67CF"/>
    <w:rsid w:val="001F67D8"/>
    <w:rsid w:val="001F7465"/>
    <w:rsid w:val="001F771E"/>
    <w:rsid w:val="001F7CFF"/>
    <w:rsid w:val="00200085"/>
    <w:rsid w:val="002000C2"/>
    <w:rsid w:val="00200379"/>
    <w:rsid w:val="00200514"/>
    <w:rsid w:val="00200773"/>
    <w:rsid w:val="002007BC"/>
    <w:rsid w:val="0020098D"/>
    <w:rsid w:val="00200AC7"/>
    <w:rsid w:val="00200BFF"/>
    <w:rsid w:val="00200F34"/>
    <w:rsid w:val="00200FDD"/>
    <w:rsid w:val="00201000"/>
    <w:rsid w:val="002010CF"/>
    <w:rsid w:val="002011C2"/>
    <w:rsid w:val="002015D0"/>
    <w:rsid w:val="00201A94"/>
    <w:rsid w:val="00201DAC"/>
    <w:rsid w:val="00201DE1"/>
    <w:rsid w:val="00201E8A"/>
    <w:rsid w:val="00202074"/>
    <w:rsid w:val="002020A8"/>
    <w:rsid w:val="002022B7"/>
    <w:rsid w:val="002027E7"/>
    <w:rsid w:val="0020280C"/>
    <w:rsid w:val="00202AE1"/>
    <w:rsid w:val="00202C27"/>
    <w:rsid w:val="00202CBE"/>
    <w:rsid w:val="00202E0A"/>
    <w:rsid w:val="00203267"/>
    <w:rsid w:val="002032BB"/>
    <w:rsid w:val="00203947"/>
    <w:rsid w:val="00203AD7"/>
    <w:rsid w:val="00203B2A"/>
    <w:rsid w:val="00203E57"/>
    <w:rsid w:val="00203E8E"/>
    <w:rsid w:val="00203F6B"/>
    <w:rsid w:val="00204085"/>
    <w:rsid w:val="0020472B"/>
    <w:rsid w:val="0020484F"/>
    <w:rsid w:val="00204915"/>
    <w:rsid w:val="002049CD"/>
    <w:rsid w:val="002049E7"/>
    <w:rsid w:val="00204BA2"/>
    <w:rsid w:val="00204C1B"/>
    <w:rsid w:val="00204EB7"/>
    <w:rsid w:val="00204F68"/>
    <w:rsid w:val="00205057"/>
    <w:rsid w:val="0020527C"/>
    <w:rsid w:val="002054EA"/>
    <w:rsid w:val="0020550C"/>
    <w:rsid w:val="0020551D"/>
    <w:rsid w:val="002058B2"/>
    <w:rsid w:val="00205924"/>
    <w:rsid w:val="00205A14"/>
    <w:rsid w:val="00205C77"/>
    <w:rsid w:val="00205D05"/>
    <w:rsid w:val="0020600D"/>
    <w:rsid w:val="00206154"/>
    <w:rsid w:val="0020626E"/>
    <w:rsid w:val="00206277"/>
    <w:rsid w:val="0020694D"/>
    <w:rsid w:val="0020695D"/>
    <w:rsid w:val="00206BAD"/>
    <w:rsid w:val="00206E7F"/>
    <w:rsid w:val="00207034"/>
    <w:rsid w:val="0020728C"/>
    <w:rsid w:val="002072C8"/>
    <w:rsid w:val="00207350"/>
    <w:rsid w:val="0020737C"/>
    <w:rsid w:val="00207762"/>
    <w:rsid w:val="00207825"/>
    <w:rsid w:val="002079F5"/>
    <w:rsid w:val="00207CD2"/>
    <w:rsid w:val="00207ECB"/>
    <w:rsid w:val="00208825"/>
    <w:rsid w:val="00210256"/>
    <w:rsid w:val="002102E6"/>
    <w:rsid w:val="00210303"/>
    <w:rsid w:val="00210392"/>
    <w:rsid w:val="002104DC"/>
    <w:rsid w:val="002106B8"/>
    <w:rsid w:val="002109FB"/>
    <w:rsid w:val="00210C86"/>
    <w:rsid w:val="00211398"/>
    <w:rsid w:val="00211661"/>
    <w:rsid w:val="00211A20"/>
    <w:rsid w:val="00211B9A"/>
    <w:rsid w:val="00211BA5"/>
    <w:rsid w:val="00211BE0"/>
    <w:rsid w:val="00211C37"/>
    <w:rsid w:val="00211C54"/>
    <w:rsid w:val="00211D0F"/>
    <w:rsid w:val="00211EA6"/>
    <w:rsid w:val="00211F39"/>
    <w:rsid w:val="00211FE8"/>
    <w:rsid w:val="002120CE"/>
    <w:rsid w:val="002120DA"/>
    <w:rsid w:val="002121BD"/>
    <w:rsid w:val="00212231"/>
    <w:rsid w:val="002123B1"/>
    <w:rsid w:val="00212405"/>
    <w:rsid w:val="002126CD"/>
    <w:rsid w:val="002127E2"/>
    <w:rsid w:val="00212943"/>
    <w:rsid w:val="00212F9C"/>
    <w:rsid w:val="00213330"/>
    <w:rsid w:val="002133E9"/>
    <w:rsid w:val="002135DC"/>
    <w:rsid w:val="00213702"/>
    <w:rsid w:val="0021392C"/>
    <w:rsid w:val="002139B6"/>
    <w:rsid w:val="00213A16"/>
    <w:rsid w:val="00213B1E"/>
    <w:rsid w:val="00213BFC"/>
    <w:rsid w:val="00213F0B"/>
    <w:rsid w:val="00213FAD"/>
    <w:rsid w:val="00213FBB"/>
    <w:rsid w:val="00214008"/>
    <w:rsid w:val="002145AA"/>
    <w:rsid w:val="002146F2"/>
    <w:rsid w:val="002148B9"/>
    <w:rsid w:val="00214A04"/>
    <w:rsid w:val="00214AE6"/>
    <w:rsid w:val="00214B3A"/>
    <w:rsid w:val="00214C78"/>
    <w:rsid w:val="00214D32"/>
    <w:rsid w:val="002151D7"/>
    <w:rsid w:val="002153BA"/>
    <w:rsid w:val="0021543A"/>
    <w:rsid w:val="00215574"/>
    <w:rsid w:val="0021572B"/>
    <w:rsid w:val="00215816"/>
    <w:rsid w:val="00215842"/>
    <w:rsid w:val="00215938"/>
    <w:rsid w:val="0021599C"/>
    <w:rsid w:val="00215CD7"/>
    <w:rsid w:val="00215D9E"/>
    <w:rsid w:val="00216080"/>
    <w:rsid w:val="002161D6"/>
    <w:rsid w:val="0021621C"/>
    <w:rsid w:val="002165D5"/>
    <w:rsid w:val="002165EC"/>
    <w:rsid w:val="0021666E"/>
    <w:rsid w:val="00216686"/>
    <w:rsid w:val="002167FE"/>
    <w:rsid w:val="00216E2D"/>
    <w:rsid w:val="0021711E"/>
    <w:rsid w:val="00217473"/>
    <w:rsid w:val="00217603"/>
    <w:rsid w:val="00217749"/>
    <w:rsid w:val="002178BD"/>
    <w:rsid w:val="00217A3D"/>
    <w:rsid w:val="00217CAC"/>
    <w:rsid w:val="00217DB8"/>
    <w:rsid w:val="00217E0E"/>
    <w:rsid w:val="00217E38"/>
    <w:rsid w:val="002200EB"/>
    <w:rsid w:val="002202BA"/>
    <w:rsid w:val="0022084F"/>
    <w:rsid w:val="0022085B"/>
    <w:rsid w:val="00220894"/>
    <w:rsid w:val="00220987"/>
    <w:rsid w:val="0022098D"/>
    <w:rsid w:val="00220C09"/>
    <w:rsid w:val="00220C46"/>
    <w:rsid w:val="00220C4C"/>
    <w:rsid w:val="00220F35"/>
    <w:rsid w:val="00221051"/>
    <w:rsid w:val="00221384"/>
    <w:rsid w:val="00221439"/>
    <w:rsid w:val="00221875"/>
    <w:rsid w:val="00221A63"/>
    <w:rsid w:val="00221B48"/>
    <w:rsid w:val="00222252"/>
    <w:rsid w:val="002223BC"/>
    <w:rsid w:val="002223FD"/>
    <w:rsid w:val="002226A5"/>
    <w:rsid w:val="00222758"/>
    <w:rsid w:val="00222ACC"/>
    <w:rsid w:val="00223081"/>
    <w:rsid w:val="0022314B"/>
    <w:rsid w:val="00223268"/>
    <w:rsid w:val="002236B1"/>
    <w:rsid w:val="002237D7"/>
    <w:rsid w:val="002238F4"/>
    <w:rsid w:val="00223AB9"/>
    <w:rsid w:val="00223B2C"/>
    <w:rsid w:val="00223CA9"/>
    <w:rsid w:val="00223FC7"/>
    <w:rsid w:val="00224248"/>
    <w:rsid w:val="00224460"/>
    <w:rsid w:val="002244C1"/>
    <w:rsid w:val="00224654"/>
    <w:rsid w:val="00224995"/>
    <w:rsid w:val="00224B5F"/>
    <w:rsid w:val="00224C1F"/>
    <w:rsid w:val="00224CB7"/>
    <w:rsid w:val="00224DB0"/>
    <w:rsid w:val="00224F49"/>
    <w:rsid w:val="002250EC"/>
    <w:rsid w:val="00225142"/>
    <w:rsid w:val="00225174"/>
    <w:rsid w:val="0022520C"/>
    <w:rsid w:val="00225259"/>
    <w:rsid w:val="00225389"/>
    <w:rsid w:val="00225662"/>
    <w:rsid w:val="00225691"/>
    <w:rsid w:val="002256D5"/>
    <w:rsid w:val="00225A99"/>
    <w:rsid w:val="00225D3D"/>
    <w:rsid w:val="002260E4"/>
    <w:rsid w:val="002261E4"/>
    <w:rsid w:val="00226541"/>
    <w:rsid w:val="002267FE"/>
    <w:rsid w:val="002268F9"/>
    <w:rsid w:val="002268FF"/>
    <w:rsid w:val="0022690B"/>
    <w:rsid w:val="00226958"/>
    <w:rsid w:val="00226C5C"/>
    <w:rsid w:val="00226E9A"/>
    <w:rsid w:val="00227046"/>
    <w:rsid w:val="00227222"/>
    <w:rsid w:val="0022729F"/>
    <w:rsid w:val="002272BD"/>
    <w:rsid w:val="002274F7"/>
    <w:rsid w:val="00227565"/>
    <w:rsid w:val="002276E9"/>
    <w:rsid w:val="00227766"/>
    <w:rsid w:val="002277BC"/>
    <w:rsid w:val="002279FD"/>
    <w:rsid w:val="00227CC8"/>
    <w:rsid w:val="00227D8D"/>
    <w:rsid w:val="00227E73"/>
    <w:rsid w:val="00227F60"/>
    <w:rsid w:val="002300C2"/>
    <w:rsid w:val="00230368"/>
    <w:rsid w:val="00230474"/>
    <w:rsid w:val="002305D1"/>
    <w:rsid w:val="00230621"/>
    <w:rsid w:val="00230647"/>
    <w:rsid w:val="00230796"/>
    <w:rsid w:val="00230A32"/>
    <w:rsid w:val="00230BDC"/>
    <w:rsid w:val="0023121C"/>
    <w:rsid w:val="00231234"/>
    <w:rsid w:val="00231423"/>
    <w:rsid w:val="0023154D"/>
    <w:rsid w:val="002316B5"/>
    <w:rsid w:val="002317BA"/>
    <w:rsid w:val="00231936"/>
    <w:rsid w:val="00231A64"/>
    <w:rsid w:val="00231B7C"/>
    <w:rsid w:val="00231D1D"/>
    <w:rsid w:val="00231F53"/>
    <w:rsid w:val="0023212B"/>
    <w:rsid w:val="00232393"/>
    <w:rsid w:val="0023248A"/>
    <w:rsid w:val="00232525"/>
    <w:rsid w:val="0023269E"/>
    <w:rsid w:val="002328D7"/>
    <w:rsid w:val="002329A1"/>
    <w:rsid w:val="00232ADA"/>
    <w:rsid w:val="00232BC7"/>
    <w:rsid w:val="00232BCE"/>
    <w:rsid w:val="002330CB"/>
    <w:rsid w:val="002330EF"/>
    <w:rsid w:val="0023325D"/>
    <w:rsid w:val="00233731"/>
    <w:rsid w:val="002338B8"/>
    <w:rsid w:val="00233CF5"/>
    <w:rsid w:val="00233D8F"/>
    <w:rsid w:val="00233F57"/>
    <w:rsid w:val="00234011"/>
    <w:rsid w:val="002340EB"/>
    <w:rsid w:val="0023426A"/>
    <w:rsid w:val="002342B1"/>
    <w:rsid w:val="0023461E"/>
    <w:rsid w:val="002349C1"/>
    <w:rsid w:val="00234DF8"/>
    <w:rsid w:val="00234F7B"/>
    <w:rsid w:val="002350CC"/>
    <w:rsid w:val="00235358"/>
    <w:rsid w:val="0023542B"/>
    <w:rsid w:val="002354E8"/>
    <w:rsid w:val="002355A9"/>
    <w:rsid w:val="002356CA"/>
    <w:rsid w:val="002358D5"/>
    <w:rsid w:val="00235B6B"/>
    <w:rsid w:val="00235C29"/>
    <w:rsid w:val="00235C32"/>
    <w:rsid w:val="00235CB8"/>
    <w:rsid w:val="00235E62"/>
    <w:rsid w:val="00236053"/>
    <w:rsid w:val="00236124"/>
    <w:rsid w:val="00236229"/>
    <w:rsid w:val="002364A7"/>
    <w:rsid w:val="00236AB1"/>
    <w:rsid w:val="00236D20"/>
    <w:rsid w:val="00236D57"/>
    <w:rsid w:val="00236E87"/>
    <w:rsid w:val="00237016"/>
    <w:rsid w:val="00237158"/>
    <w:rsid w:val="002372B3"/>
    <w:rsid w:val="00237483"/>
    <w:rsid w:val="002374A6"/>
    <w:rsid w:val="0023754C"/>
    <w:rsid w:val="00237682"/>
    <w:rsid w:val="002377F6"/>
    <w:rsid w:val="0023788D"/>
    <w:rsid w:val="00237AA0"/>
    <w:rsid w:val="00237EDC"/>
    <w:rsid w:val="00237FAE"/>
    <w:rsid w:val="00237FDE"/>
    <w:rsid w:val="0024006F"/>
    <w:rsid w:val="00240465"/>
    <w:rsid w:val="00240623"/>
    <w:rsid w:val="002407EC"/>
    <w:rsid w:val="00240A43"/>
    <w:rsid w:val="00240A8D"/>
    <w:rsid w:val="00240AEA"/>
    <w:rsid w:val="00240AEC"/>
    <w:rsid w:val="00240C35"/>
    <w:rsid w:val="00240DB3"/>
    <w:rsid w:val="0024120C"/>
    <w:rsid w:val="00241231"/>
    <w:rsid w:val="00241394"/>
    <w:rsid w:val="002413CA"/>
    <w:rsid w:val="002414EA"/>
    <w:rsid w:val="0024152C"/>
    <w:rsid w:val="0024172E"/>
    <w:rsid w:val="002417D1"/>
    <w:rsid w:val="00241C7B"/>
    <w:rsid w:val="00241F73"/>
    <w:rsid w:val="002421B6"/>
    <w:rsid w:val="0024238D"/>
    <w:rsid w:val="002424CC"/>
    <w:rsid w:val="002424D0"/>
    <w:rsid w:val="00242564"/>
    <w:rsid w:val="0024260F"/>
    <w:rsid w:val="00242741"/>
    <w:rsid w:val="002427F3"/>
    <w:rsid w:val="00242845"/>
    <w:rsid w:val="00242C8E"/>
    <w:rsid w:val="00242D20"/>
    <w:rsid w:val="00242D2D"/>
    <w:rsid w:val="00242D97"/>
    <w:rsid w:val="00242EB1"/>
    <w:rsid w:val="00243179"/>
    <w:rsid w:val="002434CB"/>
    <w:rsid w:val="00243687"/>
    <w:rsid w:val="0024368C"/>
    <w:rsid w:val="00243700"/>
    <w:rsid w:val="00243840"/>
    <w:rsid w:val="00243A05"/>
    <w:rsid w:val="00243A08"/>
    <w:rsid w:val="00243A09"/>
    <w:rsid w:val="00243B49"/>
    <w:rsid w:val="00243BC7"/>
    <w:rsid w:val="00243D3E"/>
    <w:rsid w:val="00243D50"/>
    <w:rsid w:val="00243EEC"/>
    <w:rsid w:val="002443FD"/>
    <w:rsid w:val="00244B5D"/>
    <w:rsid w:val="00244C7D"/>
    <w:rsid w:val="00244D11"/>
    <w:rsid w:val="00244D18"/>
    <w:rsid w:val="00244DD6"/>
    <w:rsid w:val="00244E1A"/>
    <w:rsid w:val="00244FDA"/>
    <w:rsid w:val="00245254"/>
    <w:rsid w:val="0024536F"/>
    <w:rsid w:val="0024555F"/>
    <w:rsid w:val="002456E3"/>
    <w:rsid w:val="00245D5B"/>
    <w:rsid w:val="00245D6C"/>
    <w:rsid w:val="00245E1A"/>
    <w:rsid w:val="00245E30"/>
    <w:rsid w:val="00246492"/>
    <w:rsid w:val="00246529"/>
    <w:rsid w:val="00246749"/>
    <w:rsid w:val="0024684F"/>
    <w:rsid w:val="002469CF"/>
    <w:rsid w:val="00246A55"/>
    <w:rsid w:val="00246C66"/>
    <w:rsid w:val="00246C7D"/>
    <w:rsid w:val="00246CBC"/>
    <w:rsid w:val="00246CCD"/>
    <w:rsid w:val="00246E32"/>
    <w:rsid w:val="00246E66"/>
    <w:rsid w:val="0024713D"/>
    <w:rsid w:val="00247574"/>
    <w:rsid w:val="00247581"/>
    <w:rsid w:val="002475A3"/>
    <w:rsid w:val="0024769D"/>
    <w:rsid w:val="00247785"/>
    <w:rsid w:val="002478D8"/>
    <w:rsid w:val="00247ADF"/>
    <w:rsid w:val="00247B22"/>
    <w:rsid w:val="00247E51"/>
    <w:rsid w:val="00250033"/>
    <w:rsid w:val="002501B4"/>
    <w:rsid w:val="00250B72"/>
    <w:rsid w:val="002510B3"/>
    <w:rsid w:val="0025117C"/>
    <w:rsid w:val="00251194"/>
    <w:rsid w:val="002512A7"/>
    <w:rsid w:val="00251395"/>
    <w:rsid w:val="0025169C"/>
    <w:rsid w:val="00251A4A"/>
    <w:rsid w:val="00251AAE"/>
    <w:rsid w:val="00251B4F"/>
    <w:rsid w:val="00251C0C"/>
    <w:rsid w:val="00251C0F"/>
    <w:rsid w:val="00251DD5"/>
    <w:rsid w:val="00251E4E"/>
    <w:rsid w:val="002524C8"/>
    <w:rsid w:val="002525FD"/>
    <w:rsid w:val="00252B45"/>
    <w:rsid w:val="00252BF1"/>
    <w:rsid w:val="00252D8E"/>
    <w:rsid w:val="00252D9E"/>
    <w:rsid w:val="00252E00"/>
    <w:rsid w:val="00253180"/>
    <w:rsid w:val="002531F2"/>
    <w:rsid w:val="002533E4"/>
    <w:rsid w:val="002534CE"/>
    <w:rsid w:val="0025357E"/>
    <w:rsid w:val="002536C1"/>
    <w:rsid w:val="00253781"/>
    <w:rsid w:val="0025387E"/>
    <w:rsid w:val="002538A7"/>
    <w:rsid w:val="00253B44"/>
    <w:rsid w:val="00253C42"/>
    <w:rsid w:val="00253CC2"/>
    <w:rsid w:val="00253D59"/>
    <w:rsid w:val="00253EC2"/>
    <w:rsid w:val="00253FCE"/>
    <w:rsid w:val="00254246"/>
    <w:rsid w:val="00254251"/>
    <w:rsid w:val="00254A86"/>
    <w:rsid w:val="00254C45"/>
    <w:rsid w:val="00254CA5"/>
    <w:rsid w:val="00254FF3"/>
    <w:rsid w:val="002550F4"/>
    <w:rsid w:val="00255220"/>
    <w:rsid w:val="0025566D"/>
    <w:rsid w:val="00255C62"/>
    <w:rsid w:val="00255D13"/>
    <w:rsid w:val="00255E5B"/>
    <w:rsid w:val="00255F09"/>
    <w:rsid w:val="00255FDD"/>
    <w:rsid w:val="00256048"/>
    <w:rsid w:val="0025618D"/>
    <w:rsid w:val="0025633B"/>
    <w:rsid w:val="0025642E"/>
    <w:rsid w:val="00256434"/>
    <w:rsid w:val="00256598"/>
    <w:rsid w:val="00256A04"/>
    <w:rsid w:val="00256BB8"/>
    <w:rsid w:val="00256C94"/>
    <w:rsid w:val="00256D18"/>
    <w:rsid w:val="00256E6B"/>
    <w:rsid w:val="00257324"/>
    <w:rsid w:val="0025762D"/>
    <w:rsid w:val="0025794F"/>
    <w:rsid w:val="00257A67"/>
    <w:rsid w:val="00257ABD"/>
    <w:rsid w:val="00257CE1"/>
    <w:rsid w:val="00257E2D"/>
    <w:rsid w:val="0025F447"/>
    <w:rsid w:val="00260096"/>
    <w:rsid w:val="0026012A"/>
    <w:rsid w:val="002602D8"/>
    <w:rsid w:val="0026037F"/>
    <w:rsid w:val="002606D4"/>
    <w:rsid w:val="00260799"/>
    <w:rsid w:val="002607B8"/>
    <w:rsid w:val="002607DA"/>
    <w:rsid w:val="002609E8"/>
    <w:rsid w:val="00260A92"/>
    <w:rsid w:val="00260B0E"/>
    <w:rsid w:val="00260BEF"/>
    <w:rsid w:val="00260CC3"/>
    <w:rsid w:val="00260D4B"/>
    <w:rsid w:val="00260E9F"/>
    <w:rsid w:val="00260EEF"/>
    <w:rsid w:val="00261072"/>
    <w:rsid w:val="00261186"/>
    <w:rsid w:val="002611A6"/>
    <w:rsid w:val="00261218"/>
    <w:rsid w:val="002613B7"/>
    <w:rsid w:val="00261528"/>
    <w:rsid w:val="002615FD"/>
    <w:rsid w:val="00261727"/>
    <w:rsid w:val="002617D3"/>
    <w:rsid w:val="002617DD"/>
    <w:rsid w:val="0026197E"/>
    <w:rsid w:val="00261A4A"/>
    <w:rsid w:val="00261C69"/>
    <w:rsid w:val="00261F61"/>
    <w:rsid w:val="00262334"/>
    <w:rsid w:val="002626CA"/>
    <w:rsid w:val="002629E8"/>
    <w:rsid w:val="00262D0D"/>
    <w:rsid w:val="00262E8D"/>
    <w:rsid w:val="0026305D"/>
    <w:rsid w:val="002630FC"/>
    <w:rsid w:val="002634AD"/>
    <w:rsid w:val="0026359F"/>
    <w:rsid w:val="00263677"/>
    <w:rsid w:val="0026375B"/>
    <w:rsid w:val="0026387F"/>
    <w:rsid w:val="002639FE"/>
    <w:rsid w:val="00263B62"/>
    <w:rsid w:val="00263BA9"/>
    <w:rsid w:val="00263C90"/>
    <w:rsid w:val="00264397"/>
    <w:rsid w:val="002643D7"/>
    <w:rsid w:val="00264454"/>
    <w:rsid w:val="00264620"/>
    <w:rsid w:val="00264CFF"/>
    <w:rsid w:val="00264E2C"/>
    <w:rsid w:val="00265102"/>
    <w:rsid w:val="0026527C"/>
    <w:rsid w:val="0026551B"/>
    <w:rsid w:val="00265594"/>
    <w:rsid w:val="002655B3"/>
    <w:rsid w:val="00265634"/>
    <w:rsid w:val="0026563E"/>
    <w:rsid w:val="00265713"/>
    <w:rsid w:val="00265932"/>
    <w:rsid w:val="002659B4"/>
    <w:rsid w:val="00265A0C"/>
    <w:rsid w:val="00265B0F"/>
    <w:rsid w:val="00265BE8"/>
    <w:rsid w:val="00265CBE"/>
    <w:rsid w:val="00265D01"/>
    <w:rsid w:val="00265D60"/>
    <w:rsid w:val="00265EBB"/>
    <w:rsid w:val="00266065"/>
    <w:rsid w:val="00266066"/>
    <w:rsid w:val="002662EB"/>
    <w:rsid w:val="00266487"/>
    <w:rsid w:val="00266727"/>
    <w:rsid w:val="002667D0"/>
    <w:rsid w:val="00266878"/>
    <w:rsid w:val="00266934"/>
    <w:rsid w:val="00266A2F"/>
    <w:rsid w:val="00266C6A"/>
    <w:rsid w:val="00266D60"/>
    <w:rsid w:val="0026702A"/>
    <w:rsid w:val="002671CC"/>
    <w:rsid w:val="00267312"/>
    <w:rsid w:val="00267C7F"/>
    <w:rsid w:val="00267D3B"/>
    <w:rsid w:val="00267D72"/>
    <w:rsid w:val="00267F0A"/>
    <w:rsid w:val="00267F30"/>
    <w:rsid w:val="00270241"/>
    <w:rsid w:val="002702CA"/>
    <w:rsid w:val="00270334"/>
    <w:rsid w:val="002703BD"/>
    <w:rsid w:val="002703FA"/>
    <w:rsid w:val="0027044C"/>
    <w:rsid w:val="00270547"/>
    <w:rsid w:val="0027073D"/>
    <w:rsid w:val="002707D0"/>
    <w:rsid w:val="00270826"/>
    <w:rsid w:val="00270886"/>
    <w:rsid w:val="002708A7"/>
    <w:rsid w:val="002709BF"/>
    <w:rsid w:val="00270E35"/>
    <w:rsid w:val="0027103D"/>
    <w:rsid w:val="00271183"/>
    <w:rsid w:val="002711AF"/>
    <w:rsid w:val="0027134A"/>
    <w:rsid w:val="00271434"/>
    <w:rsid w:val="002716DB"/>
    <w:rsid w:val="00271743"/>
    <w:rsid w:val="002717E1"/>
    <w:rsid w:val="00271841"/>
    <w:rsid w:val="0027188E"/>
    <w:rsid w:val="00271945"/>
    <w:rsid w:val="00271D18"/>
    <w:rsid w:val="0027208E"/>
    <w:rsid w:val="00272487"/>
    <w:rsid w:val="002727DF"/>
    <w:rsid w:val="00272866"/>
    <w:rsid w:val="002728DA"/>
    <w:rsid w:val="002728E0"/>
    <w:rsid w:val="00272CA3"/>
    <w:rsid w:val="00272D99"/>
    <w:rsid w:val="00272F9D"/>
    <w:rsid w:val="00272FBB"/>
    <w:rsid w:val="002732FD"/>
    <w:rsid w:val="0027346A"/>
    <w:rsid w:val="00273C4A"/>
    <w:rsid w:val="00273C6E"/>
    <w:rsid w:val="00273D0A"/>
    <w:rsid w:val="00273D54"/>
    <w:rsid w:val="00273FEB"/>
    <w:rsid w:val="00274020"/>
    <w:rsid w:val="002743F8"/>
    <w:rsid w:val="0027448D"/>
    <w:rsid w:val="00274626"/>
    <w:rsid w:val="0027468A"/>
    <w:rsid w:val="00274CD7"/>
    <w:rsid w:val="00274D99"/>
    <w:rsid w:val="00274DBA"/>
    <w:rsid w:val="00275454"/>
    <w:rsid w:val="002754B9"/>
    <w:rsid w:val="00275625"/>
    <w:rsid w:val="00275B60"/>
    <w:rsid w:val="00275BBD"/>
    <w:rsid w:val="00275CD8"/>
    <w:rsid w:val="00275FC6"/>
    <w:rsid w:val="002762B4"/>
    <w:rsid w:val="002764B6"/>
    <w:rsid w:val="002765AE"/>
    <w:rsid w:val="00276BE1"/>
    <w:rsid w:val="00276C7A"/>
    <w:rsid w:val="00276FCC"/>
    <w:rsid w:val="00277090"/>
    <w:rsid w:val="002772D1"/>
    <w:rsid w:val="00277411"/>
    <w:rsid w:val="00277506"/>
    <w:rsid w:val="00277765"/>
    <w:rsid w:val="002777C6"/>
    <w:rsid w:val="002778F6"/>
    <w:rsid w:val="00277BEE"/>
    <w:rsid w:val="00277D43"/>
    <w:rsid w:val="00277DC3"/>
    <w:rsid w:val="00277E20"/>
    <w:rsid w:val="00280009"/>
    <w:rsid w:val="0028001E"/>
    <w:rsid w:val="002801E5"/>
    <w:rsid w:val="002804BE"/>
    <w:rsid w:val="00280700"/>
    <w:rsid w:val="00280951"/>
    <w:rsid w:val="00280AA2"/>
    <w:rsid w:val="00280B26"/>
    <w:rsid w:val="00280B4C"/>
    <w:rsid w:val="00280BA4"/>
    <w:rsid w:val="00280C7F"/>
    <w:rsid w:val="00280C8A"/>
    <w:rsid w:val="00280D75"/>
    <w:rsid w:val="00280F59"/>
    <w:rsid w:val="00280FD7"/>
    <w:rsid w:val="00281231"/>
    <w:rsid w:val="002812B3"/>
    <w:rsid w:val="002814CB"/>
    <w:rsid w:val="00281592"/>
    <w:rsid w:val="002815BF"/>
    <w:rsid w:val="0028160A"/>
    <w:rsid w:val="00281657"/>
    <w:rsid w:val="002816CD"/>
    <w:rsid w:val="0028170C"/>
    <w:rsid w:val="00281772"/>
    <w:rsid w:val="0028188B"/>
    <w:rsid w:val="0028191F"/>
    <w:rsid w:val="00281B7D"/>
    <w:rsid w:val="00281BB4"/>
    <w:rsid w:val="00281CA6"/>
    <w:rsid w:val="00281DB5"/>
    <w:rsid w:val="00281F85"/>
    <w:rsid w:val="00281FDB"/>
    <w:rsid w:val="0028207B"/>
    <w:rsid w:val="002822A6"/>
    <w:rsid w:val="00282587"/>
    <w:rsid w:val="002825B1"/>
    <w:rsid w:val="002825F1"/>
    <w:rsid w:val="00282E00"/>
    <w:rsid w:val="0028302F"/>
    <w:rsid w:val="0028310B"/>
    <w:rsid w:val="002832DF"/>
    <w:rsid w:val="00283596"/>
    <w:rsid w:val="002835AB"/>
    <w:rsid w:val="002836A3"/>
    <w:rsid w:val="00283899"/>
    <w:rsid w:val="00283A80"/>
    <w:rsid w:val="00283D9E"/>
    <w:rsid w:val="00283DF2"/>
    <w:rsid w:val="00283FF2"/>
    <w:rsid w:val="00284348"/>
    <w:rsid w:val="0028473B"/>
    <w:rsid w:val="00284A9C"/>
    <w:rsid w:val="00284CA4"/>
    <w:rsid w:val="00284D58"/>
    <w:rsid w:val="00284DCE"/>
    <w:rsid w:val="00284F21"/>
    <w:rsid w:val="002851AC"/>
    <w:rsid w:val="00285246"/>
    <w:rsid w:val="00285280"/>
    <w:rsid w:val="002858E4"/>
    <w:rsid w:val="002859D5"/>
    <w:rsid w:val="00285ABA"/>
    <w:rsid w:val="00285B87"/>
    <w:rsid w:val="00285BC1"/>
    <w:rsid w:val="00285FE5"/>
    <w:rsid w:val="0028629C"/>
    <w:rsid w:val="00286300"/>
    <w:rsid w:val="00286367"/>
    <w:rsid w:val="0028636A"/>
    <w:rsid w:val="00286388"/>
    <w:rsid w:val="00286745"/>
    <w:rsid w:val="002868FA"/>
    <w:rsid w:val="00286C02"/>
    <w:rsid w:val="002870AE"/>
    <w:rsid w:val="00287137"/>
    <w:rsid w:val="0028718E"/>
    <w:rsid w:val="0028719D"/>
    <w:rsid w:val="002872B7"/>
    <w:rsid w:val="002873AA"/>
    <w:rsid w:val="002873EC"/>
    <w:rsid w:val="00287437"/>
    <w:rsid w:val="00287623"/>
    <w:rsid w:val="00287635"/>
    <w:rsid w:val="002877F8"/>
    <w:rsid w:val="00287964"/>
    <w:rsid w:val="00287C05"/>
    <w:rsid w:val="00287D26"/>
    <w:rsid w:val="00287DB0"/>
    <w:rsid w:val="00287FB5"/>
    <w:rsid w:val="002903F3"/>
    <w:rsid w:val="00290CF4"/>
    <w:rsid w:val="00290DCE"/>
    <w:rsid w:val="00290E1E"/>
    <w:rsid w:val="0029109C"/>
    <w:rsid w:val="0029123A"/>
    <w:rsid w:val="00291345"/>
    <w:rsid w:val="0029151D"/>
    <w:rsid w:val="002916B2"/>
    <w:rsid w:val="002918FC"/>
    <w:rsid w:val="0029192B"/>
    <w:rsid w:val="00291B6F"/>
    <w:rsid w:val="00291C0B"/>
    <w:rsid w:val="00292056"/>
    <w:rsid w:val="00292075"/>
    <w:rsid w:val="00292076"/>
    <w:rsid w:val="00292288"/>
    <w:rsid w:val="002923B1"/>
    <w:rsid w:val="002923E6"/>
    <w:rsid w:val="00292432"/>
    <w:rsid w:val="0029247E"/>
    <w:rsid w:val="002924BD"/>
    <w:rsid w:val="00292508"/>
    <w:rsid w:val="00292602"/>
    <w:rsid w:val="0029265A"/>
    <w:rsid w:val="00292819"/>
    <w:rsid w:val="002928F4"/>
    <w:rsid w:val="00292942"/>
    <w:rsid w:val="00292D5A"/>
    <w:rsid w:val="00292D73"/>
    <w:rsid w:val="00293073"/>
    <w:rsid w:val="002930F2"/>
    <w:rsid w:val="002931DF"/>
    <w:rsid w:val="00293414"/>
    <w:rsid w:val="0029345C"/>
    <w:rsid w:val="00293A00"/>
    <w:rsid w:val="00293C06"/>
    <w:rsid w:val="00293E39"/>
    <w:rsid w:val="00293EB9"/>
    <w:rsid w:val="00293F4F"/>
    <w:rsid w:val="00294141"/>
    <w:rsid w:val="00294243"/>
    <w:rsid w:val="002942AC"/>
    <w:rsid w:val="0029440B"/>
    <w:rsid w:val="0029468F"/>
    <w:rsid w:val="00294781"/>
    <w:rsid w:val="002948B0"/>
    <w:rsid w:val="002949F4"/>
    <w:rsid w:val="00294B29"/>
    <w:rsid w:val="00294B87"/>
    <w:rsid w:val="00294C8C"/>
    <w:rsid w:val="00294F95"/>
    <w:rsid w:val="002950B9"/>
    <w:rsid w:val="00295488"/>
    <w:rsid w:val="0029561C"/>
    <w:rsid w:val="00295869"/>
    <w:rsid w:val="002958E1"/>
    <w:rsid w:val="002959E2"/>
    <w:rsid w:val="0029648A"/>
    <w:rsid w:val="00296667"/>
    <w:rsid w:val="002968F6"/>
    <w:rsid w:val="00296AFF"/>
    <w:rsid w:val="00296E4F"/>
    <w:rsid w:val="00297142"/>
    <w:rsid w:val="0029714B"/>
    <w:rsid w:val="00297196"/>
    <w:rsid w:val="002971C0"/>
    <w:rsid w:val="002972DE"/>
    <w:rsid w:val="002974F8"/>
    <w:rsid w:val="00297501"/>
    <w:rsid w:val="00297726"/>
    <w:rsid w:val="00297741"/>
    <w:rsid w:val="00297840"/>
    <w:rsid w:val="00297A3A"/>
    <w:rsid w:val="00297F69"/>
    <w:rsid w:val="002A011B"/>
    <w:rsid w:val="002A026A"/>
    <w:rsid w:val="002A087C"/>
    <w:rsid w:val="002A0952"/>
    <w:rsid w:val="002A0A26"/>
    <w:rsid w:val="002A0C7D"/>
    <w:rsid w:val="002A132D"/>
    <w:rsid w:val="002A14A5"/>
    <w:rsid w:val="002A1920"/>
    <w:rsid w:val="002A199D"/>
    <w:rsid w:val="002A1CC3"/>
    <w:rsid w:val="002A1EC6"/>
    <w:rsid w:val="002A1F07"/>
    <w:rsid w:val="002A2260"/>
    <w:rsid w:val="002A22E4"/>
    <w:rsid w:val="002A2486"/>
    <w:rsid w:val="002A2545"/>
    <w:rsid w:val="002A2700"/>
    <w:rsid w:val="002A27C3"/>
    <w:rsid w:val="002A2D4F"/>
    <w:rsid w:val="002A2FFB"/>
    <w:rsid w:val="002A309C"/>
    <w:rsid w:val="002A3116"/>
    <w:rsid w:val="002A31D0"/>
    <w:rsid w:val="002A3220"/>
    <w:rsid w:val="002A34A8"/>
    <w:rsid w:val="002A35AD"/>
    <w:rsid w:val="002A35B6"/>
    <w:rsid w:val="002A371A"/>
    <w:rsid w:val="002A38AF"/>
    <w:rsid w:val="002A39AD"/>
    <w:rsid w:val="002A4049"/>
    <w:rsid w:val="002A40AE"/>
    <w:rsid w:val="002A417D"/>
    <w:rsid w:val="002A4239"/>
    <w:rsid w:val="002A47EF"/>
    <w:rsid w:val="002A49EF"/>
    <w:rsid w:val="002A4DC3"/>
    <w:rsid w:val="002A4DC9"/>
    <w:rsid w:val="002A5063"/>
    <w:rsid w:val="002A539B"/>
    <w:rsid w:val="002A54C6"/>
    <w:rsid w:val="002A553B"/>
    <w:rsid w:val="002A569F"/>
    <w:rsid w:val="002A5743"/>
    <w:rsid w:val="002A5B02"/>
    <w:rsid w:val="002A5B3A"/>
    <w:rsid w:val="002A5C2B"/>
    <w:rsid w:val="002A5FAC"/>
    <w:rsid w:val="002A6198"/>
    <w:rsid w:val="002A61E4"/>
    <w:rsid w:val="002A63A0"/>
    <w:rsid w:val="002A6677"/>
    <w:rsid w:val="002A68C1"/>
    <w:rsid w:val="002A69D3"/>
    <w:rsid w:val="002A6AF7"/>
    <w:rsid w:val="002A7155"/>
    <w:rsid w:val="002A7392"/>
    <w:rsid w:val="002A7489"/>
    <w:rsid w:val="002A7A0C"/>
    <w:rsid w:val="002A7D76"/>
    <w:rsid w:val="002A7E3A"/>
    <w:rsid w:val="002B0040"/>
    <w:rsid w:val="002B0353"/>
    <w:rsid w:val="002B0446"/>
    <w:rsid w:val="002B060C"/>
    <w:rsid w:val="002B0751"/>
    <w:rsid w:val="002B077D"/>
    <w:rsid w:val="002B07ED"/>
    <w:rsid w:val="002B085C"/>
    <w:rsid w:val="002B0DAB"/>
    <w:rsid w:val="002B10EB"/>
    <w:rsid w:val="002B14B4"/>
    <w:rsid w:val="002B17D6"/>
    <w:rsid w:val="002B184F"/>
    <w:rsid w:val="002B18B9"/>
    <w:rsid w:val="002B1E2D"/>
    <w:rsid w:val="002B1F5D"/>
    <w:rsid w:val="002B23A7"/>
    <w:rsid w:val="002B24E6"/>
    <w:rsid w:val="002B2568"/>
    <w:rsid w:val="002B25F6"/>
    <w:rsid w:val="002B2720"/>
    <w:rsid w:val="002B272A"/>
    <w:rsid w:val="002B278D"/>
    <w:rsid w:val="002B27B5"/>
    <w:rsid w:val="002B28DD"/>
    <w:rsid w:val="002B2994"/>
    <w:rsid w:val="002B2A0A"/>
    <w:rsid w:val="002B2CDB"/>
    <w:rsid w:val="002B3020"/>
    <w:rsid w:val="002B30A9"/>
    <w:rsid w:val="002B34D8"/>
    <w:rsid w:val="002B35B6"/>
    <w:rsid w:val="002B3DA7"/>
    <w:rsid w:val="002B3E4A"/>
    <w:rsid w:val="002B4384"/>
    <w:rsid w:val="002B4687"/>
    <w:rsid w:val="002B47BF"/>
    <w:rsid w:val="002B47D7"/>
    <w:rsid w:val="002B484A"/>
    <w:rsid w:val="002B485B"/>
    <w:rsid w:val="002B4A67"/>
    <w:rsid w:val="002B4C4C"/>
    <w:rsid w:val="002B4CD9"/>
    <w:rsid w:val="002B4D4D"/>
    <w:rsid w:val="002B4D76"/>
    <w:rsid w:val="002B4F41"/>
    <w:rsid w:val="002B50D2"/>
    <w:rsid w:val="002B52A8"/>
    <w:rsid w:val="002B5356"/>
    <w:rsid w:val="002B575D"/>
    <w:rsid w:val="002B58A0"/>
    <w:rsid w:val="002B5BD8"/>
    <w:rsid w:val="002B5D9A"/>
    <w:rsid w:val="002B6013"/>
    <w:rsid w:val="002B601E"/>
    <w:rsid w:val="002B607C"/>
    <w:rsid w:val="002B640B"/>
    <w:rsid w:val="002B643F"/>
    <w:rsid w:val="002B64BB"/>
    <w:rsid w:val="002B663F"/>
    <w:rsid w:val="002B66AD"/>
    <w:rsid w:val="002B67CA"/>
    <w:rsid w:val="002B6907"/>
    <w:rsid w:val="002B6DA7"/>
    <w:rsid w:val="002B6F2C"/>
    <w:rsid w:val="002B6FE6"/>
    <w:rsid w:val="002B71C6"/>
    <w:rsid w:val="002B7364"/>
    <w:rsid w:val="002B7521"/>
    <w:rsid w:val="002B75BC"/>
    <w:rsid w:val="002B75D5"/>
    <w:rsid w:val="002B7610"/>
    <w:rsid w:val="002B76B9"/>
    <w:rsid w:val="002B7731"/>
    <w:rsid w:val="002B784F"/>
    <w:rsid w:val="002B788E"/>
    <w:rsid w:val="002B7EA6"/>
    <w:rsid w:val="002C0740"/>
    <w:rsid w:val="002C084F"/>
    <w:rsid w:val="002C08FE"/>
    <w:rsid w:val="002C0988"/>
    <w:rsid w:val="002C0D48"/>
    <w:rsid w:val="002C0EFC"/>
    <w:rsid w:val="002C0F9C"/>
    <w:rsid w:val="002C10A3"/>
    <w:rsid w:val="002C10E9"/>
    <w:rsid w:val="002C15CA"/>
    <w:rsid w:val="002C172A"/>
    <w:rsid w:val="002C1CB9"/>
    <w:rsid w:val="002C1D9B"/>
    <w:rsid w:val="002C1E0B"/>
    <w:rsid w:val="002C1E71"/>
    <w:rsid w:val="002C200E"/>
    <w:rsid w:val="002C20CC"/>
    <w:rsid w:val="002C23F1"/>
    <w:rsid w:val="002C2462"/>
    <w:rsid w:val="002C267B"/>
    <w:rsid w:val="002C26E7"/>
    <w:rsid w:val="002C276E"/>
    <w:rsid w:val="002C27A6"/>
    <w:rsid w:val="002C2AEC"/>
    <w:rsid w:val="002C2DCE"/>
    <w:rsid w:val="002C2F8E"/>
    <w:rsid w:val="002C2FA9"/>
    <w:rsid w:val="002C3034"/>
    <w:rsid w:val="002C3129"/>
    <w:rsid w:val="002C32B1"/>
    <w:rsid w:val="002C33A5"/>
    <w:rsid w:val="002C343B"/>
    <w:rsid w:val="002C3447"/>
    <w:rsid w:val="002C34B6"/>
    <w:rsid w:val="002C361B"/>
    <w:rsid w:val="002C385D"/>
    <w:rsid w:val="002C3889"/>
    <w:rsid w:val="002C394D"/>
    <w:rsid w:val="002C3975"/>
    <w:rsid w:val="002C3A94"/>
    <w:rsid w:val="002C3AC2"/>
    <w:rsid w:val="002C3F81"/>
    <w:rsid w:val="002C4005"/>
    <w:rsid w:val="002C42CD"/>
    <w:rsid w:val="002C4AD2"/>
    <w:rsid w:val="002C4B54"/>
    <w:rsid w:val="002C4B65"/>
    <w:rsid w:val="002C4B6C"/>
    <w:rsid w:val="002C5225"/>
    <w:rsid w:val="002C574D"/>
    <w:rsid w:val="002C5973"/>
    <w:rsid w:val="002C5B52"/>
    <w:rsid w:val="002C5B95"/>
    <w:rsid w:val="002C5BDE"/>
    <w:rsid w:val="002C5BF3"/>
    <w:rsid w:val="002C5C8E"/>
    <w:rsid w:val="002C5DD7"/>
    <w:rsid w:val="002C5DDA"/>
    <w:rsid w:val="002C616C"/>
    <w:rsid w:val="002C61C8"/>
    <w:rsid w:val="002C627B"/>
    <w:rsid w:val="002C6418"/>
    <w:rsid w:val="002C6520"/>
    <w:rsid w:val="002C65A2"/>
    <w:rsid w:val="002C666B"/>
    <w:rsid w:val="002C66DD"/>
    <w:rsid w:val="002C68FA"/>
    <w:rsid w:val="002C69F8"/>
    <w:rsid w:val="002C6B3C"/>
    <w:rsid w:val="002C6B58"/>
    <w:rsid w:val="002C6CAE"/>
    <w:rsid w:val="002C6EF4"/>
    <w:rsid w:val="002C6F7B"/>
    <w:rsid w:val="002C6FA8"/>
    <w:rsid w:val="002C7274"/>
    <w:rsid w:val="002C7464"/>
    <w:rsid w:val="002C74C8"/>
    <w:rsid w:val="002C7618"/>
    <w:rsid w:val="002C76E0"/>
    <w:rsid w:val="002C76F9"/>
    <w:rsid w:val="002C78EE"/>
    <w:rsid w:val="002C7A96"/>
    <w:rsid w:val="002C7C38"/>
    <w:rsid w:val="002C7C7A"/>
    <w:rsid w:val="002C8B3D"/>
    <w:rsid w:val="002C8C50"/>
    <w:rsid w:val="002CA698"/>
    <w:rsid w:val="002D003B"/>
    <w:rsid w:val="002D02B6"/>
    <w:rsid w:val="002D0799"/>
    <w:rsid w:val="002D093A"/>
    <w:rsid w:val="002D0A6B"/>
    <w:rsid w:val="002D112A"/>
    <w:rsid w:val="002D121B"/>
    <w:rsid w:val="002D12A1"/>
    <w:rsid w:val="002D138E"/>
    <w:rsid w:val="002D140E"/>
    <w:rsid w:val="002D1490"/>
    <w:rsid w:val="002D1821"/>
    <w:rsid w:val="002D1971"/>
    <w:rsid w:val="002D1A26"/>
    <w:rsid w:val="002D1AEC"/>
    <w:rsid w:val="002D1B09"/>
    <w:rsid w:val="002D1E7C"/>
    <w:rsid w:val="002D1ED2"/>
    <w:rsid w:val="002D1F38"/>
    <w:rsid w:val="002D20DA"/>
    <w:rsid w:val="002D21F6"/>
    <w:rsid w:val="002D23A3"/>
    <w:rsid w:val="002D24ED"/>
    <w:rsid w:val="002D28B9"/>
    <w:rsid w:val="002D2A21"/>
    <w:rsid w:val="002D2A32"/>
    <w:rsid w:val="002D2A60"/>
    <w:rsid w:val="002D2AE7"/>
    <w:rsid w:val="002D2B4D"/>
    <w:rsid w:val="002D2EEE"/>
    <w:rsid w:val="002D316B"/>
    <w:rsid w:val="002D32CB"/>
    <w:rsid w:val="002D3587"/>
    <w:rsid w:val="002D3CF1"/>
    <w:rsid w:val="002D3D7B"/>
    <w:rsid w:val="002D3EBF"/>
    <w:rsid w:val="002D3F66"/>
    <w:rsid w:val="002D4058"/>
    <w:rsid w:val="002D4181"/>
    <w:rsid w:val="002D460F"/>
    <w:rsid w:val="002D4787"/>
    <w:rsid w:val="002D48BE"/>
    <w:rsid w:val="002D4B98"/>
    <w:rsid w:val="002D4CB3"/>
    <w:rsid w:val="002D4CFC"/>
    <w:rsid w:val="002D4E66"/>
    <w:rsid w:val="002D4EA4"/>
    <w:rsid w:val="002D50A7"/>
    <w:rsid w:val="002D5196"/>
    <w:rsid w:val="002D521E"/>
    <w:rsid w:val="002D54C7"/>
    <w:rsid w:val="002D54D9"/>
    <w:rsid w:val="002D5654"/>
    <w:rsid w:val="002D5831"/>
    <w:rsid w:val="002D58D8"/>
    <w:rsid w:val="002D593C"/>
    <w:rsid w:val="002D598C"/>
    <w:rsid w:val="002D5B65"/>
    <w:rsid w:val="002D5D0A"/>
    <w:rsid w:val="002D5E78"/>
    <w:rsid w:val="002D641D"/>
    <w:rsid w:val="002D6454"/>
    <w:rsid w:val="002D64E4"/>
    <w:rsid w:val="002D6819"/>
    <w:rsid w:val="002D6A1D"/>
    <w:rsid w:val="002D6AD3"/>
    <w:rsid w:val="002D6D2D"/>
    <w:rsid w:val="002D702B"/>
    <w:rsid w:val="002D7243"/>
    <w:rsid w:val="002D758D"/>
    <w:rsid w:val="002D7CE0"/>
    <w:rsid w:val="002D7D7F"/>
    <w:rsid w:val="002D7E1D"/>
    <w:rsid w:val="002E00CC"/>
    <w:rsid w:val="002E0114"/>
    <w:rsid w:val="002E01CA"/>
    <w:rsid w:val="002E020B"/>
    <w:rsid w:val="002E0353"/>
    <w:rsid w:val="002E039F"/>
    <w:rsid w:val="002E03E8"/>
    <w:rsid w:val="002E05BB"/>
    <w:rsid w:val="002E063E"/>
    <w:rsid w:val="002E0864"/>
    <w:rsid w:val="002E0A25"/>
    <w:rsid w:val="002E0BA0"/>
    <w:rsid w:val="002E0C34"/>
    <w:rsid w:val="002E0CDD"/>
    <w:rsid w:val="002E1154"/>
    <w:rsid w:val="002E13F2"/>
    <w:rsid w:val="002E168C"/>
    <w:rsid w:val="002E1872"/>
    <w:rsid w:val="002E1A10"/>
    <w:rsid w:val="002E1B7F"/>
    <w:rsid w:val="002E1B84"/>
    <w:rsid w:val="002E1BB4"/>
    <w:rsid w:val="002E1C87"/>
    <w:rsid w:val="002E1CFF"/>
    <w:rsid w:val="002E1D02"/>
    <w:rsid w:val="002E1D61"/>
    <w:rsid w:val="002E227A"/>
    <w:rsid w:val="002E240B"/>
    <w:rsid w:val="002E25BF"/>
    <w:rsid w:val="002E2625"/>
    <w:rsid w:val="002E2678"/>
    <w:rsid w:val="002E27D7"/>
    <w:rsid w:val="002E2C49"/>
    <w:rsid w:val="002E2C8C"/>
    <w:rsid w:val="002E2CE2"/>
    <w:rsid w:val="002E2D92"/>
    <w:rsid w:val="002E2DAC"/>
    <w:rsid w:val="002E2F19"/>
    <w:rsid w:val="002E2FD0"/>
    <w:rsid w:val="002E3008"/>
    <w:rsid w:val="002E33BE"/>
    <w:rsid w:val="002E33E4"/>
    <w:rsid w:val="002E3424"/>
    <w:rsid w:val="002E3527"/>
    <w:rsid w:val="002E354F"/>
    <w:rsid w:val="002E37A1"/>
    <w:rsid w:val="002E37D8"/>
    <w:rsid w:val="002E3875"/>
    <w:rsid w:val="002E3B1A"/>
    <w:rsid w:val="002E3CED"/>
    <w:rsid w:val="002E3F0D"/>
    <w:rsid w:val="002E4162"/>
    <w:rsid w:val="002E423B"/>
    <w:rsid w:val="002E4296"/>
    <w:rsid w:val="002E42E1"/>
    <w:rsid w:val="002E437D"/>
    <w:rsid w:val="002E4513"/>
    <w:rsid w:val="002E47E7"/>
    <w:rsid w:val="002E4C1A"/>
    <w:rsid w:val="002E4C2F"/>
    <w:rsid w:val="002E4E1C"/>
    <w:rsid w:val="002E4EA3"/>
    <w:rsid w:val="002E4ED4"/>
    <w:rsid w:val="002E52DE"/>
    <w:rsid w:val="002E5346"/>
    <w:rsid w:val="002E543F"/>
    <w:rsid w:val="002E54A5"/>
    <w:rsid w:val="002E5630"/>
    <w:rsid w:val="002E567B"/>
    <w:rsid w:val="002E56CB"/>
    <w:rsid w:val="002E57F1"/>
    <w:rsid w:val="002E589B"/>
    <w:rsid w:val="002E5B05"/>
    <w:rsid w:val="002E5E33"/>
    <w:rsid w:val="002E62F8"/>
    <w:rsid w:val="002E63ED"/>
    <w:rsid w:val="002E63F0"/>
    <w:rsid w:val="002E6E80"/>
    <w:rsid w:val="002E6EA7"/>
    <w:rsid w:val="002E6FCD"/>
    <w:rsid w:val="002E7029"/>
    <w:rsid w:val="002E708A"/>
    <w:rsid w:val="002E742B"/>
    <w:rsid w:val="002E758F"/>
    <w:rsid w:val="002E75C8"/>
    <w:rsid w:val="002E7614"/>
    <w:rsid w:val="002E7713"/>
    <w:rsid w:val="002E79B7"/>
    <w:rsid w:val="002E7B94"/>
    <w:rsid w:val="002E7F07"/>
    <w:rsid w:val="002E7F90"/>
    <w:rsid w:val="002F01A2"/>
    <w:rsid w:val="002F01F5"/>
    <w:rsid w:val="002F02EB"/>
    <w:rsid w:val="002F033B"/>
    <w:rsid w:val="002F0709"/>
    <w:rsid w:val="002F081B"/>
    <w:rsid w:val="002F096C"/>
    <w:rsid w:val="002F0AFA"/>
    <w:rsid w:val="002F0B1D"/>
    <w:rsid w:val="002F0BDA"/>
    <w:rsid w:val="002F0D75"/>
    <w:rsid w:val="002F0ED3"/>
    <w:rsid w:val="002F0EE4"/>
    <w:rsid w:val="002F0F05"/>
    <w:rsid w:val="002F10DA"/>
    <w:rsid w:val="002F1146"/>
    <w:rsid w:val="002F11CC"/>
    <w:rsid w:val="002F11F7"/>
    <w:rsid w:val="002F123D"/>
    <w:rsid w:val="002F1528"/>
    <w:rsid w:val="002F1A9F"/>
    <w:rsid w:val="002F1B51"/>
    <w:rsid w:val="002F1D60"/>
    <w:rsid w:val="002F1DAC"/>
    <w:rsid w:val="002F1DB2"/>
    <w:rsid w:val="002F1FC4"/>
    <w:rsid w:val="002F211C"/>
    <w:rsid w:val="002F2158"/>
    <w:rsid w:val="002F27AB"/>
    <w:rsid w:val="002F29E5"/>
    <w:rsid w:val="002F3058"/>
    <w:rsid w:val="002F30E2"/>
    <w:rsid w:val="002F3A72"/>
    <w:rsid w:val="002F3B08"/>
    <w:rsid w:val="002F3B29"/>
    <w:rsid w:val="002F3B3D"/>
    <w:rsid w:val="002F3BE2"/>
    <w:rsid w:val="002F3E79"/>
    <w:rsid w:val="002F3EF3"/>
    <w:rsid w:val="002F41CB"/>
    <w:rsid w:val="002F4351"/>
    <w:rsid w:val="002F4519"/>
    <w:rsid w:val="002F45EE"/>
    <w:rsid w:val="002F4714"/>
    <w:rsid w:val="002F4776"/>
    <w:rsid w:val="002F4B8C"/>
    <w:rsid w:val="002F4BE5"/>
    <w:rsid w:val="002F4CF7"/>
    <w:rsid w:val="002F51C4"/>
    <w:rsid w:val="002F51DB"/>
    <w:rsid w:val="002F5291"/>
    <w:rsid w:val="002F52EB"/>
    <w:rsid w:val="002F54CF"/>
    <w:rsid w:val="002F572A"/>
    <w:rsid w:val="002F59CD"/>
    <w:rsid w:val="002F5C0E"/>
    <w:rsid w:val="002F61F7"/>
    <w:rsid w:val="002F6206"/>
    <w:rsid w:val="002F650E"/>
    <w:rsid w:val="002F66D2"/>
    <w:rsid w:val="002F67E0"/>
    <w:rsid w:val="002F6939"/>
    <w:rsid w:val="002F6CA0"/>
    <w:rsid w:val="002F6E55"/>
    <w:rsid w:val="002F6F91"/>
    <w:rsid w:val="002F6FB3"/>
    <w:rsid w:val="002F728C"/>
    <w:rsid w:val="002F72AD"/>
    <w:rsid w:val="002F7336"/>
    <w:rsid w:val="002F7546"/>
    <w:rsid w:val="002F7616"/>
    <w:rsid w:val="002F7768"/>
    <w:rsid w:val="002F77A7"/>
    <w:rsid w:val="002F7B84"/>
    <w:rsid w:val="002F7BC4"/>
    <w:rsid w:val="002F7CAC"/>
    <w:rsid w:val="002F7CC0"/>
    <w:rsid w:val="002F7D4B"/>
    <w:rsid w:val="002F7E80"/>
    <w:rsid w:val="00300025"/>
    <w:rsid w:val="0030005A"/>
    <w:rsid w:val="00300258"/>
    <w:rsid w:val="003003EC"/>
    <w:rsid w:val="003004ED"/>
    <w:rsid w:val="003006A4"/>
    <w:rsid w:val="00300A60"/>
    <w:rsid w:val="00300A8C"/>
    <w:rsid w:val="00300C42"/>
    <w:rsid w:val="00301168"/>
    <w:rsid w:val="003016A2"/>
    <w:rsid w:val="0030182D"/>
    <w:rsid w:val="00301968"/>
    <w:rsid w:val="00301987"/>
    <w:rsid w:val="00301BC9"/>
    <w:rsid w:val="00301F6B"/>
    <w:rsid w:val="00302017"/>
    <w:rsid w:val="00302073"/>
    <w:rsid w:val="0030245C"/>
    <w:rsid w:val="00302600"/>
    <w:rsid w:val="003029B7"/>
    <w:rsid w:val="003029E6"/>
    <w:rsid w:val="00302AF9"/>
    <w:rsid w:val="00302BEC"/>
    <w:rsid w:val="00302C6F"/>
    <w:rsid w:val="00302D7D"/>
    <w:rsid w:val="00302E2C"/>
    <w:rsid w:val="00302F80"/>
    <w:rsid w:val="0030334B"/>
    <w:rsid w:val="00303470"/>
    <w:rsid w:val="00303474"/>
    <w:rsid w:val="003034DE"/>
    <w:rsid w:val="0030361D"/>
    <w:rsid w:val="00303950"/>
    <w:rsid w:val="00303DDD"/>
    <w:rsid w:val="00303E6A"/>
    <w:rsid w:val="00303EB9"/>
    <w:rsid w:val="00304385"/>
    <w:rsid w:val="003044BE"/>
    <w:rsid w:val="00304998"/>
    <w:rsid w:val="00304B70"/>
    <w:rsid w:val="00304F2E"/>
    <w:rsid w:val="0030519A"/>
    <w:rsid w:val="003052C9"/>
    <w:rsid w:val="003057C0"/>
    <w:rsid w:val="003058A2"/>
    <w:rsid w:val="00305925"/>
    <w:rsid w:val="00305D5C"/>
    <w:rsid w:val="00306381"/>
    <w:rsid w:val="003065FC"/>
    <w:rsid w:val="0030662E"/>
    <w:rsid w:val="0030668E"/>
    <w:rsid w:val="00306696"/>
    <w:rsid w:val="00306952"/>
    <w:rsid w:val="00306A0B"/>
    <w:rsid w:val="00306B3E"/>
    <w:rsid w:val="00306C06"/>
    <w:rsid w:val="00306C3B"/>
    <w:rsid w:val="00306D13"/>
    <w:rsid w:val="00306DD6"/>
    <w:rsid w:val="00306DDF"/>
    <w:rsid w:val="00306E06"/>
    <w:rsid w:val="003071AC"/>
    <w:rsid w:val="00307398"/>
    <w:rsid w:val="003074A3"/>
    <w:rsid w:val="00307790"/>
    <w:rsid w:val="00307791"/>
    <w:rsid w:val="00307BDC"/>
    <w:rsid w:val="00307D2C"/>
    <w:rsid w:val="0031019E"/>
    <w:rsid w:val="003101AD"/>
    <w:rsid w:val="00310481"/>
    <w:rsid w:val="003104F7"/>
    <w:rsid w:val="003106EC"/>
    <w:rsid w:val="00310784"/>
    <w:rsid w:val="0031097A"/>
    <w:rsid w:val="00310B55"/>
    <w:rsid w:val="00310C77"/>
    <w:rsid w:val="00310E63"/>
    <w:rsid w:val="00310EC2"/>
    <w:rsid w:val="003113C3"/>
    <w:rsid w:val="00311487"/>
    <w:rsid w:val="0031165D"/>
    <w:rsid w:val="00311886"/>
    <w:rsid w:val="0031199B"/>
    <w:rsid w:val="00311A62"/>
    <w:rsid w:val="00311BC9"/>
    <w:rsid w:val="00311D5C"/>
    <w:rsid w:val="003120A1"/>
    <w:rsid w:val="00312241"/>
    <w:rsid w:val="003122AD"/>
    <w:rsid w:val="00312399"/>
    <w:rsid w:val="00312437"/>
    <w:rsid w:val="00312462"/>
    <w:rsid w:val="003125CE"/>
    <w:rsid w:val="003129DB"/>
    <w:rsid w:val="00312D77"/>
    <w:rsid w:val="00313298"/>
    <w:rsid w:val="003133C7"/>
    <w:rsid w:val="00313536"/>
    <w:rsid w:val="0031353B"/>
    <w:rsid w:val="00313551"/>
    <w:rsid w:val="00313566"/>
    <w:rsid w:val="0031365B"/>
    <w:rsid w:val="00313937"/>
    <w:rsid w:val="00313D80"/>
    <w:rsid w:val="00313EC2"/>
    <w:rsid w:val="00313F50"/>
    <w:rsid w:val="00313FD3"/>
    <w:rsid w:val="0031404B"/>
    <w:rsid w:val="00314184"/>
    <w:rsid w:val="003143AA"/>
    <w:rsid w:val="00314665"/>
    <w:rsid w:val="00314AED"/>
    <w:rsid w:val="00315065"/>
    <w:rsid w:val="0031519D"/>
    <w:rsid w:val="003151AF"/>
    <w:rsid w:val="003152FC"/>
    <w:rsid w:val="003153C9"/>
    <w:rsid w:val="003153D5"/>
    <w:rsid w:val="003156A2"/>
    <w:rsid w:val="00315B25"/>
    <w:rsid w:val="00315B74"/>
    <w:rsid w:val="00315F56"/>
    <w:rsid w:val="00316133"/>
    <w:rsid w:val="003161E2"/>
    <w:rsid w:val="003164B0"/>
    <w:rsid w:val="003164ED"/>
    <w:rsid w:val="00316619"/>
    <w:rsid w:val="0031662F"/>
    <w:rsid w:val="0031666C"/>
    <w:rsid w:val="00316840"/>
    <w:rsid w:val="00316887"/>
    <w:rsid w:val="003169E2"/>
    <w:rsid w:val="00316AE4"/>
    <w:rsid w:val="00316BD8"/>
    <w:rsid w:val="00316D0C"/>
    <w:rsid w:val="00316EC4"/>
    <w:rsid w:val="00316ED4"/>
    <w:rsid w:val="0031732F"/>
    <w:rsid w:val="0031758B"/>
    <w:rsid w:val="003176BF"/>
    <w:rsid w:val="00317709"/>
    <w:rsid w:val="00317963"/>
    <w:rsid w:val="003179E3"/>
    <w:rsid w:val="00317A54"/>
    <w:rsid w:val="00317ADC"/>
    <w:rsid w:val="00317BA9"/>
    <w:rsid w:val="00317C75"/>
    <w:rsid w:val="00317D05"/>
    <w:rsid w:val="00317DA0"/>
    <w:rsid w:val="00317FC2"/>
    <w:rsid w:val="00317FE2"/>
    <w:rsid w:val="00320257"/>
    <w:rsid w:val="0032027E"/>
    <w:rsid w:val="003206BA"/>
    <w:rsid w:val="00320869"/>
    <w:rsid w:val="00320A29"/>
    <w:rsid w:val="00320AEF"/>
    <w:rsid w:val="00320C00"/>
    <w:rsid w:val="00320D33"/>
    <w:rsid w:val="00321186"/>
    <w:rsid w:val="00321431"/>
    <w:rsid w:val="00321680"/>
    <w:rsid w:val="003219B7"/>
    <w:rsid w:val="00321A56"/>
    <w:rsid w:val="00321AC2"/>
    <w:rsid w:val="00321C9B"/>
    <w:rsid w:val="00321D1B"/>
    <w:rsid w:val="00321D58"/>
    <w:rsid w:val="00321D97"/>
    <w:rsid w:val="00321EC8"/>
    <w:rsid w:val="00321F5A"/>
    <w:rsid w:val="00322111"/>
    <w:rsid w:val="0032223A"/>
    <w:rsid w:val="00322413"/>
    <w:rsid w:val="0032242B"/>
    <w:rsid w:val="0032242F"/>
    <w:rsid w:val="003225F9"/>
    <w:rsid w:val="0032270E"/>
    <w:rsid w:val="003227FE"/>
    <w:rsid w:val="00322A3C"/>
    <w:rsid w:val="00322BE7"/>
    <w:rsid w:val="00322C42"/>
    <w:rsid w:val="00322D09"/>
    <w:rsid w:val="00322D59"/>
    <w:rsid w:val="00322E52"/>
    <w:rsid w:val="00322E58"/>
    <w:rsid w:val="00322EC0"/>
    <w:rsid w:val="00322EFE"/>
    <w:rsid w:val="003231E5"/>
    <w:rsid w:val="00323320"/>
    <w:rsid w:val="003234D6"/>
    <w:rsid w:val="0032356F"/>
    <w:rsid w:val="00323809"/>
    <w:rsid w:val="00323873"/>
    <w:rsid w:val="00323A5B"/>
    <w:rsid w:val="00323A93"/>
    <w:rsid w:val="00323C7E"/>
    <w:rsid w:val="00324158"/>
    <w:rsid w:val="00324C5A"/>
    <w:rsid w:val="00324D57"/>
    <w:rsid w:val="00324D8E"/>
    <w:rsid w:val="00324EED"/>
    <w:rsid w:val="00324FFA"/>
    <w:rsid w:val="0032530D"/>
    <w:rsid w:val="0032531F"/>
    <w:rsid w:val="00325719"/>
    <w:rsid w:val="0032585F"/>
    <w:rsid w:val="00325AC1"/>
    <w:rsid w:val="00325BE8"/>
    <w:rsid w:val="00325C13"/>
    <w:rsid w:val="003260D1"/>
    <w:rsid w:val="0032644D"/>
    <w:rsid w:val="00326506"/>
    <w:rsid w:val="00326701"/>
    <w:rsid w:val="00326895"/>
    <w:rsid w:val="003268B8"/>
    <w:rsid w:val="00326B4A"/>
    <w:rsid w:val="00326B76"/>
    <w:rsid w:val="00326C61"/>
    <w:rsid w:val="00326F3A"/>
    <w:rsid w:val="0032707D"/>
    <w:rsid w:val="00327177"/>
    <w:rsid w:val="003272D2"/>
    <w:rsid w:val="00327437"/>
    <w:rsid w:val="003276EC"/>
    <w:rsid w:val="00327832"/>
    <w:rsid w:val="00327981"/>
    <w:rsid w:val="0032799C"/>
    <w:rsid w:val="00327A76"/>
    <w:rsid w:val="00327AAF"/>
    <w:rsid w:val="00327DAD"/>
    <w:rsid w:val="00330116"/>
    <w:rsid w:val="003301D7"/>
    <w:rsid w:val="00330336"/>
    <w:rsid w:val="00330495"/>
    <w:rsid w:val="0033054D"/>
    <w:rsid w:val="00330555"/>
    <w:rsid w:val="00330713"/>
    <w:rsid w:val="003307CC"/>
    <w:rsid w:val="003308BE"/>
    <w:rsid w:val="00330AF5"/>
    <w:rsid w:val="00330B4A"/>
    <w:rsid w:val="00330BB6"/>
    <w:rsid w:val="00330D22"/>
    <w:rsid w:val="00330F06"/>
    <w:rsid w:val="00330F16"/>
    <w:rsid w:val="003310B5"/>
    <w:rsid w:val="003311D5"/>
    <w:rsid w:val="003312FA"/>
    <w:rsid w:val="00331666"/>
    <w:rsid w:val="0033169C"/>
    <w:rsid w:val="003317A5"/>
    <w:rsid w:val="00331937"/>
    <w:rsid w:val="003319D4"/>
    <w:rsid w:val="00331AB0"/>
    <w:rsid w:val="00331D00"/>
    <w:rsid w:val="00331D2E"/>
    <w:rsid w:val="00331E11"/>
    <w:rsid w:val="00331F90"/>
    <w:rsid w:val="00332124"/>
    <w:rsid w:val="00332133"/>
    <w:rsid w:val="003321E5"/>
    <w:rsid w:val="003321F2"/>
    <w:rsid w:val="0033222F"/>
    <w:rsid w:val="00332364"/>
    <w:rsid w:val="003323DC"/>
    <w:rsid w:val="0033253E"/>
    <w:rsid w:val="0033264A"/>
    <w:rsid w:val="00332BFB"/>
    <w:rsid w:val="00332EAB"/>
    <w:rsid w:val="00332F7C"/>
    <w:rsid w:val="00333188"/>
    <w:rsid w:val="00333199"/>
    <w:rsid w:val="003333C2"/>
    <w:rsid w:val="00333573"/>
    <w:rsid w:val="00333652"/>
    <w:rsid w:val="003339B5"/>
    <w:rsid w:val="00333A06"/>
    <w:rsid w:val="00333CA6"/>
    <w:rsid w:val="00333D01"/>
    <w:rsid w:val="00333E01"/>
    <w:rsid w:val="00333EE8"/>
    <w:rsid w:val="00333F9A"/>
    <w:rsid w:val="003345D0"/>
    <w:rsid w:val="00334888"/>
    <w:rsid w:val="00334A8A"/>
    <w:rsid w:val="00334B71"/>
    <w:rsid w:val="0033529E"/>
    <w:rsid w:val="003352A9"/>
    <w:rsid w:val="00335573"/>
    <w:rsid w:val="0033567B"/>
    <w:rsid w:val="003356D2"/>
    <w:rsid w:val="0033589B"/>
    <w:rsid w:val="00335A9D"/>
    <w:rsid w:val="00335B96"/>
    <w:rsid w:val="00335C3F"/>
    <w:rsid w:val="00335E96"/>
    <w:rsid w:val="00335F50"/>
    <w:rsid w:val="003362B9"/>
    <w:rsid w:val="00336382"/>
    <w:rsid w:val="003366D8"/>
    <w:rsid w:val="00336C0D"/>
    <w:rsid w:val="00336CCF"/>
    <w:rsid w:val="00337147"/>
    <w:rsid w:val="003372CB"/>
    <w:rsid w:val="00337366"/>
    <w:rsid w:val="0033793C"/>
    <w:rsid w:val="00337A3E"/>
    <w:rsid w:val="00337CB1"/>
    <w:rsid w:val="00337DEA"/>
    <w:rsid w:val="00337E54"/>
    <w:rsid w:val="00337EF6"/>
    <w:rsid w:val="00340059"/>
    <w:rsid w:val="00340247"/>
    <w:rsid w:val="003403A9"/>
    <w:rsid w:val="00340463"/>
    <w:rsid w:val="00340619"/>
    <w:rsid w:val="003408BF"/>
    <w:rsid w:val="003408C5"/>
    <w:rsid w:val="003408FA"/>
    <w:rsid w:val="00340A68"/>
    <w:rsid w:val="00340A84"/>
    <w:rsid w:val="00340AF0"/>
    <w:rsid w:val="00340BB5"/>
    <w:rsid w:val="00340C4D"/>
    <w:rsid w:val="00340CD7"/>
    <w:rsid w:val="00340DE2"/>
    <w:rsid w:val="00340F85"/>
    <w:rsid w:val="00341094"/>
    <w:rsid w:val="003410F3"/>
    <w:rsid w:val="00341118"/>
    <w:rsid w:val="003411C6"/>
    <w:rsid w:val="003413F8"/>
    <w:rsid w:val="00341523"/>
    <w:rsid w:val="00341538"/>
    <w:rsid w:val="003415D9"/>
    <w:rsid w:val="003416E5"/>
    <w:rsid w:val="00341B9D"/>
    <w:rsid w:val="00341C2C"/>
    <w:rsid w:val="00341E20"/>
    <w:rsid w:val="00341FAA"/>
    <w:rsid w:val="00341FEE"/>
    <w:rsid w:val="0034200B"/>
    <w:rsid w:val="00342097"/>
    <w:rsid w:val="0034216A"/>
    <w:rsid w:val="00342420"/>
    <w:rsid w:val="00342470"/>
    <w:rsid w:val="003425D4"/>
    <w:rsid w:val="0034261F"/>
    <w:rsid w:val="00342666"/>
    <w:rsid w:val="003427EF"/>
    <w:rsid w:val="003429C5"/>
    <w:rsid w:val="00342A55"/>
    <w:rsid w:val="00342E72"/>
    <w:rsid w:val="00342FCA"/>
    <w:rsid w:val="00343587"/>
    <w:rsid w:val="003438EA"/>
    <w:rsid w:val="00343AF6"/>
    <w:rsid w:val="00343DAE"/>
    <w:rsid w:val="00343EC3"/>
    <w:rsid w:val="00343F0A"/>
    <w:rsid w:val="0034435E"/>
    <w:rsid w:val="003443F0"/>
    <w:rsid w:val="00344413"/>
    <w:rsid w:val="00344480"/>
    <w:rsid w:val="0034456F"/>
    <w:rsid w:val="00344717"/>
    <w:rsid w:val="00344A13"/>
    <w:rsid w:val="00344A8F"/>
    <w:rsid w:val="00344B7F"/>
    <w:rsid w:val="00344BD4"/>
    <w:rsid w:val="00344C8B"/>
    <w:rsid w:val="00344CD5"/>
    <w:rsid w:val="00344D78"/>
    <w:rsid w:val="00344E02"/>
    <w:rsid w:val="0034520B"/>
    <w:rsid w:val="00345292"/>
    <w:rsid w:val="00345298"/>
    <w:rsid w:val="00345468"/>
    <w:rsid w:val="00345663"/>
    <w:rsid w:val="00345BE3"/>
    <w:rsid w:val="00345D7C"/>
    <w:rsid w:val="00345E12"/>
    <w:rsid w:val="00345EE4"/>
    <w:rsid w:val="00345F61"/>
    <w:rsid w:val="003463A6"/>
    <w:rsid w:val="0034645E"/>
    <w:rsid w:val="003464AE"/>
    <w:rsid w:val="0034683E"/>
    <w:rsid w:val="0034687C"/>
    <w:rsid w:val="00346CA7"/>
    <w:rsid w:val="00346F93"/>
    <w:rsid w:val="00346FBE"/>
    <w:rsid w:val="00347021"/>
    <w:rsid w:val="00347122"/>
    <w:rsid w:val="003473A4"/>
    <w:rsid w:val="003474F4"/>
    <w:rsid w:val="0034764D"/>
    <w:rsid w:val="00347887"/>
    <w:rsid w:val="00347A7D"/>
    <w:rsid w:val="00347B30"/>
    <w:rsid w:val="00347B51"/>
    <w:rsid w:val="00347CA4"/>
    <w:rsid w:val="00347CA6"/>
    <w:rsid w:val="00347E6E"/>
    <w:rsid w:val="00347EC5"/>
    <w:rsid w:val="00347F28"/>
    <w:rsid w:val="00350177"/>
    <w:rsid w:val="003502BD"/>
    <w:rsid w:val="00350616"/>
    <w:rsid w:val="00350632"/>
    <w:rsid w:val="0035064C"/>
    <w:rsid w:val="00350756"/>
    <w:rsid w:val="003507B1"/>
    <w:rsid w:val="00350AEA"/>
    <w:rsid w:val="00350C47"/>
    <w:rsid w:val="00350D1D"/>
    <w:rsid w:val="00350E2B"/>
    <w:rsid w:val="00350F97"/>
    <w:rsid w:val="00351629"/>
    <w:rsid w:val="0035184A"/>
    <w:rsid w:val="0035210F"/>
    <w:rsid w:val="0035212E"/>
    <w:rsid w:val="0035270C"/>
    <w:rsid w:val="00352715"/>
    <w:rsid w:val="003527AF"/>
    <w:rsid w:val="003527BD"/>
    <w:rsid w:val="003528F5"/>
    <w:rsid w:val="00352924"/>
    <w:rsid w:val="00352BDA"/>
    <w:rsid w:val="00352D4F"/>
    <w:rsid w:val="00352F72"/>
    <w:rsid w:val="00353112"/>
    <w:rsid w:val="00353146"/>
    <w:rsid w:val="0035334F"/>
    <w:rsid w:val="00353387"/>
    <w:rsid w:val="00353C8B"/>
    <w:rsid w:val="00353D7A"/>
    <w:rsid w:val="00353EBB"/>
    <w:rsid w:val="00353F02"/>
    <w:rsid w:val="00354123"/>
    <w:rsid w:val="00354218"/>
    <w:rsid w:val="0035470A"/>
    <w:rsid w:val="003549FD"/>
    <w:rsid w:val="00354A56"/>
    <w:rsid w:val="00354D1A"/>
    <w:rsid w:val="00354E16"/>
    <w:rsid w:val="00354F4F"/>
    <w:rsid w:val="00354F6C"/>
    <w:rsid w:val="0035561B"/>
    <w:rsid w:val="00355653"/>
    <w:rsid w:val="00355671"/>
    <w:rsid w:val="00355785"/>
    <w:rsid w:val="00355905"/>
    <w:rsid w:val="00355CC2"/>
    <w:rsid w:val="00355CEC"/>
    <w:rsid w:val="00355D24"/>
    <w:rsid w:val="00355D8E"/>
    <w:rsid w:val="00355F7B"/>
    <w:rsid w:val="0035613D"/>
    <w:rsid w:val="00356424"/>
    <w:rsid w:val="003564F7"/>
    <w:rsid w:val="003566A8"/>
    <w:rsid w:val="00356794"/>
    <w:rsid w:val="0035682D"/>
    <w:rsid w:val="0035692B"/>
    <w:rsid w:val="0035693C"/>
    <w:rsid w:val="00357142"/>
    <w:rsid w:val="00357372"/>
    <w:rsid w:val="003573B4"/>
    <w:rsid w:val="003573E7"/>
    <w:rsid w:val="003573FD"/>
    <w:rsid w:val="003575B2"/>
    <w:rsid w:val="0035763C"/>
    <w:rsid w:val="00357758"/>
    <w:rsid w:val="00357B0D"/>
    <w:rsid w:val="00357C10"/>
    <w:rsid w:val="00357C1B"/>
    <w:rsid w:val="00357C7A"/>
    <w:rsid w:val="00357D32"/>
    <w:rsid w:val="00357DC5"/>
    <w:rsid w:val="00357E15"/>
    <w:rsid w:val="00357FB5"/>
    <w:rsid w:val="003601E1"/>
    <w:rsid w:val="0036032D"/>
    <w:rsid w:val="003604E1"/>
    <w:rsid w:val="00360519"/>
    <w:rsid w:val="00360596"/>
    <w:rsid w:val="003606C8"/>
    <w:rsid w:val="003606F8"/>
    <w:rsid w:val="00360861"/>
    <w:rsid w:val="003608A6"/>
    <w:rsid w:val="00360D23"/>
    <w:rsid w:val="00360E30"/>
    <w:rsid w:val="003610F3"/>
    <w:rsid w:val="003614B8"/>
    <w:rsid w:val="00361585"/>
    <w:rsid w:val="0036170A"/>
    <w:rsid w:val="003618ED"/>
    <w:rsid w:val="00361C6C"/>
    <w:rsid w:val="00361DDC"/>
    <w:rsid w:val="003621E6"/>
    <w:rsid w:val="00362272"/>
    <w:rsid w:val="003623C5"/>
    <w:rsid w:val="00362BB1"/>
    <w:rsid w:val="00362C1B"/>
    <w:rsid w:val="00362D27"/>
    <w:rsid w:val="00362E0B"/>
    <w:rsid w:val="00362FAE"/>
    <w:rsid w:val="003633FF"/>
    <w:rsid w:val="00363602"/>
    <w:rsid w:val="00363853"/>
    <w:rsid w:val="0036435F"/>
    <w:rsid w:val="003647A2"/>
    <w:rsid w:val="0036483C"/>
    <w:rsid w:val="00364CD6"/>
    <w:rsid w:val="00364E10"/>
    <w:rsid w:val="00365038"/>
    <w:rsid w:val="003651C1"/>
    <w:rsid w:val="00365B58"/>
    <w:rsid w:val="00365D8B"/>
    <w:rsid w:val="00365E81"/>
    <w:rsid w:val="00365F56"/>
    <w:rsid w:val="003663CA"/>
    <w:rsid w:val="00366C1E"/>
    <w:rsid w:val="0036725E"/>
    <w:rsid w:val="00367397"/>
    <w:rsid w:val="003673C9"/>
    <w:rsid w:val="003674A5"/>
    <w:rsid w:val="00367574"/>
    <w:rsid w:val="003675E0"/>
    <w:rsid w:val="0036763B"/>
    <w:rsid w:val="00367836"/>
    <w:rsid w:val="00367A41"/>
    <w:rsid w:val="00367B0B"/>
    <w:rsid w:val="00367B28"/>
    <w:rsid w:val="00367B5E"/>
    <w:rsid w:val="00367D59"/>
    <w:rsid w:val="00367D72"/>
    <w:rsid w:val="00367DB1"/>
    <w:rsid w:val="00367F9C"/>
    <w:rsid w:val="00370136"/>
    <w:rsid w:val="003702FC"/>
    <w:rsid w:val="00370509"/>
    <w:rsid w:val="00370556"/>
    <w:rsid w:val="0037059D"/>
    <w:rsid w:val="0037067F"/>
    <w:rsid w:val="00370861"/>
    <w:rsid w:val="003708DD"/>
    <w:rsid w:val="00370DCC"/>
    <w:rsid w:val="00370F68"/>
    <w:rsid w:val="0037117B"/>
    <w:rsid w:val="00371316"/>
    <w:rsid w:val="0037133E"/>
    <w:rsid w:val="003713EA"/>
    <w:rsid w:val="00371685"/>
    <w:rsid w:val="003716F3"/>
    <w:rsid w:val="00371C7D"/>
    <w:rsid w:val="00371DE1"/>
    <w:rsid w:val="00371E55"/>
    <w:rsid w:val="003720A1"/>
    <w:rsid w:val="00372156"/>
    <w:rsid w:val="00372386"/>
    <w:rsid w:val="003723A7"/>
    <w:rsid w:val="0037257D"/>
    <w:rsid w:val="003727F3"/>
    <w:rsid w:val="00372D8B"/>
    <w:rsid w:val="003731E7"/>
    <w:rsid w:val="0037385D"/>
    <w:rsid w:val="003739DF"/>
    <w:rsid w:val="00373A2A"/>
    <w:rsid w:val="00373A5B"/>
    <w:rsid w:val="00373A61"/>
    <w:rsid w:val="00373E17"/>
    <w:rsid w:val="00374144"/>
    <w:rsid w:val="00374400"/>
    <w:rsid w:val="00374489"/>
    <w:rsid w:val="003747CD"/>
    <w:rsid w:val="0037496B"/>
    <w:rsid w:val="003749CD"/>
    <w:rsid w:val="00374E69"/>
    <w:rsid w:val="00374E71"/>
    <w:rsid w:val="00374F6B"/>
    <w:rsid w:val="00374FCE"/>
    <w:rsid w:val="0037534E"/>
    <w:rsid w:val="00375728"/>
    <w:rsid w:val="00375834"/>
    <w:rsid w:val="00375881"/>
    <w:rsid w:val="00375C97"/>
    <w:rsid w:val="00375E08"/>
    <w:rsid w:val="003763FF"/>
    <w:rsid w:val="0037658B"/>
    <w:rsid w:val="00376632"/>
    <w:rsid w:val="003766B8"/>
    <w:rsid w:val="00376876"/>
    <w:rsid w:val="0037688C"/>
    <w:rsid w:val="00376890"/>
    <w:rsid w:val="00376A8C"/>
    <w:rsid w:val="00376CAB"/>
    <w:rsid w:val="00377382"/>
    <w:rsid w:val="00377398"/>
    <w:rsid w:val="003773EA"/>
    <w:rsid w:val="0037758B"/>
    <w:rsid w:val="003778CE"/>
    <w:rsid w:val="00377A26"/>
    <w:rsid w:val="00377AE5"/>
    <w:rsid w:val="00377BCB"/>
    <w:rsid w:val="0038007A"/>
    <w:rsid w:val="003801A7"/>
    <w:rsid w:val="0038052D"/>
    <w:rsid w:val="00380532"/>
    <w:rsid w:val="00380673"/>
    <w:rsid w:val="0038072D"/>
    <w:rsid w:val="00380ABD"/>
    <w:rsid w:val="00380AFA"/>
    <w:rsid w:val="00380BF3"/>
    <w:rsid w:val="00380E54"/>
    <w:rsid w:val="00380FF4"/>
    <w:rsid w:val="00381143"/>
    <w:rsid w:val="00381487"/>
    <w:rsid w:val="0038157B"/>
    <w:rsid w:val="0038167E"/>
    <w:rsid w:val="0038168A"/>
    <w:rsid w:val="003817F8"/>
    <w:rsid w:val="003818A0"/>
    <w:rsid w:val="003819B5"/>
    <w:rsid w:val="00381CC0"/>
    <w:rsid w:val="00381D53"/>
    <w:rsid w:val="00381E38"/>
    <w:rsid w:val="003820FD"/>
    <w:rsid w:val="00382287"/>
    <w:rsid w:val="003823C2"/>
    <w:rsid w:val="00382672"/>
    <w:rsid w:val="00382755"/>
    <w:rsid w:val="00382843"/>
    <w:rsid w:val="003828EA"/>
    <w:rsid w:val="00382C45"/>
    <w:rsid w:val="00382CED"/>
    <w:rsid w:val="00382E14"/>
    <w:rsid w:val="00382FB5"/>
    <w:rsid w:val="00382FDA"/>
    <w:rsid w:val="00382FDD"/>
    <w:rsid w:val="00383039"/>
    <w:rsid w:val="0038329C"/>
    <w:rsid w:val="003832F6"/>
    <w:rsid w:val="003833CE"/>
    <w:rsid w:val="0038340B"/>
    <w:rsid w:val="0038350C"/>
    <w:rsid w:val="0038365A"/>
    <w:rsid w:val="003836EB"/>
    <w:rsid w:val="00383781"/>
    <w:rsid w:val="0038396F"/>
    <w:rsid w:val="00383972"/>
    <w:rsid w:val="00383CCA"/>
    <w:rsid w:val="00383D54"/>
    <w:rsid w:val="00383E40"/>
    <w:rsid w:val="00383E71"/>
    <w:rsid w:val="00383FFB"/>
    <w:rsid w:val="00384078"/>
    <w:rsid w:val="0038467B"/>
    <w:rsid w:val="003846F1"/>
    <w:rsid w:val="0038470D"/>
    <w:rsid w:val="00384799"/>
    <w:rsid w:val="00384A7B"/>
    <w:rsid w:val="00384B46"/>
    <w:rsid w:val="00384E54"/>
    <w:rsid w:val="00384EAA"/>
    <w:rsid w:val="00385002"/>
    <w:rsid w:val="0038520C"/>
    <w:rsid w:val="00385294"/>
    <w:rsid w:val="003854D5"/>
    <w:rsid w:val="00385BB5"/>
    <w:rsid w:val="00385BD7"/>
    <w:rsid w:val="003861AA"/>
    <w:rsid w:val="00386509"/>
    <w:rsid w:val="00386601"/>
    <w:rsid w:val="0038663D"/>
    <w:rsid w:val="003866B3"/>
    <w:rsid w:val="00386790"/>
    <w:rsid w:val="00386AD5"/>
    <w:rsid w:val="00386AE2"/>
    <w:rsid w:val="003878B8"/>
    <w:rsid w:val="00387917"/>
    <w:rsid w:val="00387AAB"/>
    <w:rsid w:val="00387ACC"/>
    <w:rsid w:val="00390293"/>
    <w:rsid w:val="003903A3"/>
    <w:rsid w:val="0039048F"/>
    <w:rsid w:val="00390511"/>
    <w:rsid w:val="0039054F"/>
    <w:rsid w:val="003907C4"/>
    <w:rsid w:val="00390881"/>
    <w:rsid w:val="0039094B"/>
    <w:rsid w:val="00390981"/>
    <w:rsid w:val="00390AB8"/>
    <w:rsid w:val="00390AF4"/>
    <w:rsid w:val="00390BC6"/>
    <w:rsid w:val="00390C1F"/>
    <w:rsid w:val="00390DD4"/>
    <w:rsid w:val="003912C1"/>
    <w:rsid w:val="00391361"/>
    <w:rsid w:val="0039146F"/>
    <w:rsid w:val="00391509"/>
    <w:rsid w:val="00391659"/>
    <w:rsid w:val="00391676"/>
    <w:rsid w:val="003916BE"/>
    <w:rsid w:val="003916D9"/>
    <w:rsid w:val="003916E6"/>
    <w:rsid w:val="00391748"/>
    <w:rsid w:val="00391992"/>
    <w:rsid w:val="00391A20"/>
    <w:rsid w:val="00391AA6"/>
    <w:rsid w:val="00391AE5"/>
    <w:rsid w:val="00391B1D"/>
    <w:rsid w:val="00391B92"/>
    <w:rsid w:val="00391BA6"/>
    <w:rsid w:val="00391CDF"/>
    <w:rsid w:val="00391F5C"/>
    <w:rsid w:val="00392174"/>
    <w:rsid w:val="00392425"/>
    <w:rsid w:val="00392478"/>
    <w:rsid w:val="0039276E"/>
    <w:rsid w:val="00392817"/>
    <w:rsid w:val="00392A72"/>
    <w:rsid w:val="00392B5F"/>
    <w:rsid w:val="00392B9F"/>
    <w:rsid w:val="00392E2A"/>
    <w:rsid w:val="003933E0"/>
    <w:rsid w:val="0039341D"/>
    <w:rsid w:val="00393469"/>
    <w:rsid w:val="0039358C"/>
    <w:rsid w:val="003935AF"/>
    <w:rsid w:val="003937C4"/>
    <w:rsid w:val="00393D6A"/>
    <w:rsid w:val="00393E69"/>
    <w:rsid w:val="00394061"/>
    <w:rsid w:val="003940CE"/>
    <w:rsid w:val="00394482"/>
    <w:rsid w:val="00394493"/>
    <w:rsid w:val="00394635"/>
    <w:rsid w:val="0039466D"/>
    <w:rsid w:val="00394A59"/>
    <w:rsid w:val="00394C20"/>
    <w:rsid w:val="00394CD9"/>
    <w:rsid w:val="00394DCF"/>
    <w:rsid w:val="00394F64"/>
    <w:rsid w:val="00394FFA"/>
    <w:rsid w:val="0039510A"/>
    <w:rsid w:val="003952A6"/>
    <w:rsid w:val="0039531B"/>
    <w:rsid w:val="003953E9"/>
    <w:rsid w:val="0039549C"/>
    <w:rsid w:val="00395650"/>
    <w:rsid w:val="00395743"/>
    <w:rsid w:val="00395751"/>
    <w:rsid w:val="00395775"/>
    <w:rsid w:val="0039579E"/>
    <w:rsid w:val="003957CD"/>
    <w:rsid w:val="00395979"/>
    <w:rsid w:val="0039597E"/>
    <w:rsid w:val="00395A00"/>
    <w:rsid w:val="00395ACE"/>
    <w:rsid w:val="00395B8A"/>
    <w:rsid w:val="00395BD7"/>
    <w:rsid w:val="00395C37"/>
    <w:rsid w:val="003960AE"/>
    <w:rsid w:val="003960D2"/>
    <w:rsid w:val="0039627B"/>
    <w:rsid w:val="0039645F"/>
    <w:rsid w:val="00396579"/>
    <w:rsid w:val="0039674E"/>
    <w:rsid w:val="0039684E"/>
    <w:rsid w:val="00396982"/>
    <w:rsid w:val="00396A4A"/>
    <w:rsid w:val="00396A5C"/>
    <w:rsid w:val="00396C5B"/>
    <w:rsid w:val="00396F92"/>
    <w:rsid w:val="003974B4"/>
    <w:rsid w:val="0039751E"/>
    <w:rsid w:val="00397657"/>
    <w:rsid w:val="00397695"/>
    <w:rsid w:val="003976A2"/>
    <w:rsid w:val="003979CA"/>
    <w:rsid w:val="00397A6B"/>
    <w:rsid w:val="00397A9C"/>
    <w:rsid w:val="00397D80"/>
    <w:rsid w:val="00397D9F"/>
    <w:rsid w:val="003A089B"/>
    <w:rsid w:val="003A0909"/>
    <w:rsid w:val="003A0C7A"/>
    <w:rsid w:val="003A0DEC"/>
    <w:rsid w:val="003A0FF7"/>
    <w:rsid w:val="003A103E"/>
    <w:rsid w:val="003A1136"/>
    <w:rsid w:val="003A1405"/>
    <w:rsid w:val="003A1570"/>
    <w:rsid w:val="003A15C5"/>
    <w:rsid w:val="003A176B"/>
    <w:rsid w:val="003A1775"/>
    <w:rsid w:val="003A17C3"/>
    <w:rsid w:val="003A190D"/>
    <w:rsid w:val="003A1A92"/>
    <w:rsid w:val="003A1E36"/>
    <w:rsid w:val="003A2078"/>
    <w:rsid w:val="003A2231"/>
    <w:rsid w:val="003A22BA"/>
    <w:rsid w:val="003A2451"/>
    <w:rsid w:val="003A2514"/>
    <w:rsid w:val="003A2787"/>
    <w:rsid w:val="003A2865"/>
    <w:rsid w:val="003A2A0D"/>
    <w:rsid w:val="003A2A36"/>
    <w:rsid w:val="003A2A47"/>
    <w:rsid w:val="003A2CD8"/>
    <w:rsid w:val="003A2D33"/>
    <w:rsid w:val="003A2D9F"/>
    <w:rsid w:val="003A321D"/>
    <w:rsid w:val="003A36A7"/>
    <w:rsid w:val="003A36EC"/>
    <w:rsid w:val="003A386B"/>
    <w:rsid w:val="003A39F6"/>
    <w:rsid w:val="003A3B77"/>
    <w:rsid w:val="003A3BC3"/>
    <w:rsid w:val="003A3E82"/>
    <w:rsid w:val="003A3F3B"/>
    <w:rsid w:val="003A4024"/>
    <w:rsid w:val="003A4339"/>
    <w:rsid w:val="003A436C"/>
    <w:rsid w:val="003A4393"/>
    <w:rsid w:val="003A4400"/>
    <w:rsid w:val="003A4BC4"/>
    <w:rsid w:val="003A4D4B"/>
    <w:rsid w:val="003A4E99"/>
    <w:rsid w:val="003A52D5"/>
    <w:rsid w:val="003A5478"/>
    <w:rsid w:val="003A558C"/>
    <w:rsid w:val="003A5628"/>
    <w:rsid w:val="003A570C"/>
    <w:rsid w:val="003A57A8"/>
    <w:rsid w:val="003A58F2"/>
    <w:rsid w:val="003A5F6E"/>
    <w:rsid w:val="003A6404"/>
    <w:rsid w:val="003A6546"/>
    <w:rsid w:val="003A65FE"/>
    <w:rsid w:val="003A66E5"/>
    <w:rsid w:val="003A69FA"/>
    <w:rsid w:val="003A6A12"/>
    <w:rsid w:val="003A6AAC"/>
    <w:rsid w:val="003A6C2D"/>
    <w:rsid w:val="003A6D52"/>
    <w:rsid w:val="003A7006"/>
    <w:rsid w:val="003A70E7"/>
    <w:rsid w:val="003A741B"/>
    <w:rsid w:val="003A75AD"/>
    <w:rsid w:val="003A7839"/>
    <w:rsid w:val="003A79AD"/>
    <w:rsid w:val="003A7BBE"/>
    <w:rsid w:val="003A7F31"/>
    <w:rsid w:val="003B039D"/>
    <w:rsid w:val="003B044E"/>
    <w:rsid w:val="003B06DC"/>
    <w:rsid w:val="003B074F"/>
    <w:rsid w:val="003B076A"/>
    <w:rsid w:val="003B0956"/>
    <w:rsid w:val="003B098C"/>
    <w:rsid w:val="003B09F0"/>
    <w:rsid w:val="003B0B24"/>
    <w:rsid w:val="003B0B29"/>
    <w:rsid w:val="003B0B4D"/>
    <w:rsid w:val="003B0D94"/>
    <w:rsid w:val="003B123E"/>
    <w:rsid w:val="003B14C5"/>
    <w:rsid w:val="003B1598"/>
    <w:rsid w:val="003B15FC"/>
    <w:rsid w:val="003B161E"/>
    <w:rsid w:val="003B1900"/>
    <w:rsid w:val="003B1D24"/>
    <w:rsid w:val="003B1EC6"/>
    <w:rsid w:val="003B212C"/>
    <w:rsid w:val="003B223F"/>
    <w:rsid w:val="003B23E1"/>
    <w:rsid w:val="003B256C"/>
    <w:rsid w:val="003B25F8"/>
    <w:rsid w:val="003B2675"/>
    <w:rsid w:val="003B2684"/>
    <w:rsid w:val="003B2777"/>
    <w:rsid w:val="003B2861"/>
    <w:rsid w:val="003B2AD5"/>
    <w:rsid w:val="003B2B6F"/>
    <w:rsid w:val="003B305A"/>
    <w:rsid w:val="003B33C0"/>
    <w:rsid w:val="003B3802"/>
    <w:rsid w:val="003B38EB"/>
    <w:rsid w:val="003B3B37"/>
    <w:rsid w:val="003B3B8E"/>
    <w:rsid w:val="003B3C3A"/>
    <w:rsid w:val="003B3D52"/>
    <w:rsid w:val="003B3D5D"/>
    <w:rsid w:val="003B3F1B"/>
    <w:rsid w:val="003B3FF2"/>
    <w:rsid w:val="003B41EE"/>
    <w:rsid w:val="003B44FF"/>
    <w:rsid w:val="003B45E2"/>
    <w:rsid w:val="003B49F4"/>
    <w:rsid w:val="003B4B04"/>
    <w:rsid w:val="003B4C3A"/>
    <w:rsid w:val="003B4CBB"/>
    <w:rsid w:val="003B5095"/>
    <w:rsid w:val="003B52D8"/>
    <w:rsid w:val="003B57CA"/>
    <w:rsid w:val="003B5805"/>
    <w:rsid w:val="003B5C7D"/>
    <w:rsid w:val="003B5E8C"/>
    <w:rsid w:val="003B5F24"/>
    <w:rsid w:val="003B614F"/>
    <w:rsid w:val="003B618D"/>
    <w:rsid w:val="003B6253"/>
    <w:rsid w:val="003B648A"/>
    <w:rsid w:val="003B6679"/>
    <w:rsid w:val="003B6855"/>
    <w:rsid w:val="003B689B"/>
    <w:rsid w:val="003B697A"/>
    <w:rsid w:val="003B69FB"/>
    <w:rsid w:val="003B6B2B"/>
    <w:rsid w:val="003B6CE4"/>
    <w:rsid w:val="003B6CED"/>
    <w:rsid w:val="003B6FD5"/>
    <w:rsid w:val="003B7170"/>
    <w:rsid w:val="003B731F"/>
    <w:rsid w:val="003B7529"/>
    <w:rsid w:val="003B7586"/>
    <w:rsid w:val="003B77F7"/>
    <w:rsid w:val="003B79E9"/>
    <w:rsid w:val="003B7B92"/>
    <w:rsid w:val="003B7BC1"/>
    <w:rsid w:val="003C0117"/>
    <w:rsid w:val="003C0123"/>
    <w:rsid w:val="003C016C"/>
    <w:rsid w:val="003C01A2"/>
    <w:rsid w:val="003C03EA"/>
    <w:rsid w:val="003C0563"/>
    <w:rsid w:val="003C0849"/>
    <w:rsid w:val="003C0C32"/>
    <w:rsid w:val="003C0E77"/>
    <w:rsid w:val="003C1413"/>
    <w:rsid w:val="003C1438"/>
    <w:rsid w:val="003C1465"/>
    <w:rsid w:val="003C15C1"/>
    <w:rsid w:val="003C1736"/>
    <w:rsid w:val="003C1750"/>
    <w:rsid w:val="003C1860"/>
    <w:rsid w:val="003C1870"/>
    <w:rsid w:val="003C188D"/>
    <w:rsid w:val="003C1AA5"/>
    <w:rsid w:val="003C1E30"/>
    <w:rsid w:val="003C2058"/>
    <w:rsid w:val="003C232A"/>
    <w:rsid w:val="003C2346"/>
    <w:rsid w:val="003C2484"/>
    <w:rsid w:val="003C24D5"/>
    <w:rsid w:val="003C26F3"/>
    <w:rsid w:val="003C274A"/>
    <w:rsid w:val="003C2792"/>
    <w:rsid w:val="003C2D37"/>
    <w:rsid w:val="003C2D75"/>
    <w:rsid w:val="003C2EAB"/>
    <w:rsid w:val="003C31A4"/>
    <w:rsid w:val="003C32A1"/>
    <w:rsid w:val="003C333B"/>
    <w:rsid w:val="003C33E8"/>
    <w:rsid w:val="003C34B2"/>
    <w:rsid w:val="003C34EB"/>
    <w:rsid w:val="003C3704"/>
    <w:rsid w:val="003C3747"/>
    <w:rsid w:val="003C386C"/>
    <w:rsid w:val="003C3D0B"/>
    <w:rsid w:val="003C3E0A"/>
    <w:rsid w:val="003C3FF1"/>
    <w:rsid w:val="003C4348"/>
    <w:rsid w:val="003C45B4"/>
    <w:rsid w:val="003C4766"/>
    <w:rsid w:val="003C478C"/>
    <w:rsid w:val="003C484C"/>
    <w:rsid w:val="003C48A4"/>
    <w:rsid w:val="003C49C2"/>
    <w:rsid w:val="003C4A3C"/>
    <w:rsid w:val="003C4A6D"/>
    <w:rsid w:val="003C4A79"/>
    <w:rsid w:val="003C4A8C"/>
    <w:rsid w:val="003C4D41"/>
    <w:rsid w:val="003C4EBE"/>
    <w:rsid w:val="003C5057"/>
    <w:rsid w:val="003C5607"/>
    <w:rsid w:val="003C564D"/>
    <w:rsid w:val="003C5788"/>
    <w:rsid w:val="003C58B8"/>
    <w:rsid w:val="003C5B60"/>
    <w:rsid w:val="003C5B75"/>
    <w:rsid w:val="003C5C57"/>
    <w:rsid w:val="003C5DEA"/>
    <w:rsid w:val="003C5E9E"/>
    <w:rsid w:val="003C5F2D"/>
    <w:rsid w:val="003C5FBA"/>
    <w:rsid w:val="003C60C7"/>
    <w:rsid w:val="003C623D"/>
    <w:rsid w:val="003C638A"/>
    <w:rsid w:val="003C6446"/>
    <w:rsid w:val="003C6730"/>
    <w:rsid w:val="003C673E"/>
    <w:rsid w:val="003C6AD1"/>
    <w:rsid w:val="003C6B3C"/>
    <w:rsid w:val="003C6B85"/>
    <w:rsid w:val="003C6B8D"/>
    <w:rsid w:val="003C6C5F"/>
    <w:rsid w:val="003C6DA7"/>
    <w:rsid w:val="003C70EA"/>
    <w:rsid w:val="003C7442"/>
    <w:rsid w:val="003C74FB"/>
    <w:rsid w:val="003C7718"/>
    <w:rsid w:val="003C7A35"/>
    <w:rsid w:val="003C7AF4"/>
    <w:rsid w:val="003C7C29"/>
    <w:rsid w:val="003C7D4F"/>
    <w:rsid w:val="003C7D6C"/>
    <w:rsid w:val="003C7DC6"/>
    <w:rsid w:val="003C7FA6"/>
    <w:rsid w:val="003D01AE"/>
    <w:rsid w:val="003D02B3"/>
    <w:rsid w:val="003D03E2"/>
    <w:rsid w:val="003D0B09"/>
    <w:rsid w:val="003D0CA7"/>
    <w:rsid w:val="003D0E79"/>
    <w:rsid w:val="003D0F66"/>
    <w:rsid w:val="003D105D"/>
    <w:rsid w:val="003D114D"/>
    <w:rsid w:val="003D118D"/>
    <w:rsid w:val="003D11E0"/>
    <w:rsid w:val="003D1277"/>
    <w:rsid w:val="003D12DA"/>
    <w:rsid w:val="003D151F"/>
    <w:rsid w:val="003D18E8"/>
    <w:rsid w:val="003D1971"/>
    <w:rsid w:val="003D19B5"/>
    <w:rsid w:val="003D1B57"/>
    <w:rsid w:val="003D1C00"/>
    <w:rsid w:val="003D1C18"/>
    <w:rsid w:val="003D1CD9"/>
    <w:rsid w:val="003D1CEF"/>
    <w:rsid w:val="003D1D74"/>
    <w:rsid w:val="003D2063"/>
    <w:rsid w:val="003D2581"/>
    <w:rsid w:val="003D28BB"/>
    <w:rsid w:val="003D2B15"/>
    <w:rsid w:val="003D2B1D"/>
    <w:rsid w:val="003D2B48"/>
    <w:rsid w:val="003D2F9C"/>
    <w:rsid w:val="003D3016"/>
    <w:rsid w:val="003D3286"/>
    <w:rsid w:val="003D331F"/>
    <w:rsid w:val="003D334F"/>
    <w:rsid w:val="003D3619"/>
    <w:rsid w:val="003D3795"/>
    <w:rsid w:val="003D37C8"/>
    <w:rsid w:val="003D3B42"/>
    <w:rsid w:val="003D3B46"/>
    <w:rsid w:val="003D3BAC"/>
    <w:rsid w:val="003D3BBC"/>
    <w:rsid w:val="003D3BDA"/>
    <w:rsid w:val="003D3C33"/>
    <w:rsid w:val="003D3C5B"/>
    <w:rsid w:val="003D3EF6"/>
    <w:rsid w:val="003D3F46"/>
    <w:rsid w:val="003D422A"/>
    <w:rsid w:val="003D4460"/>
    <w:rsid w:val="003D45EA"/>
    <w:rsid w:val="003D47E9"/>
    <w:rsid w:val="003D48D5"/>
    <w:rsid w:val="003D4C41"/>
    <w:rsid w:val="003D4E75"/>
    <w:rsid w:val="003D4E9F"/>
    <w:rsid w:val="003D4EBE"/>
    <w:rsid w:val="003D5469"/>
    <w:rsid w:val="003D5540"/>
    <w:rsid w:val="003D5761"/>
    <w:rsid w:val="003D5B6F"/>
    <w:rsid w:val="003D5BBC"/>
    <w:rsid w:val="003D5DC4"/>
    <w:rsid w:val="003D5F73"/>
    <w:rsid w:val="003D604C"/>
    <w:rsid w:val="003D6075"/>
    <w:rsid w:val="003D6104"/>
    <w:rsid w:val="003D612B"/>
    <w:rsid w:val="003D6278"/>
    <w:rsid w:val="003D6619"/>
    <w:rsid w:val="003D6BCF"/>
    <w:rsid w:val="003D6C16"/>
    <w:rsid w:val="003D7188"/>
    <w:rsid w:val="003D721A"/>
    <w:rsid w:val="003D72FF"/>
    <w:rsid w:val="003D7306"/>
    <w:rsid w:val="003D7373"/>
    <w:rsid w:val="003D740D"/>
    <w:rsid w:val="003D75CA"/>
    <w:rsid w:val="003D7743"/>
    <w:rsid w:val="003D778B"/>
    <w:rsid w:val="003D77BF"/>
    <w:rsid w:val="003D7A2C"/>
    <w:rsid w:val="003D7A5A"/>
    <w:rsid w:val="003D7B1D"/>
    <w:rsid w:val="003D7C07"/>
    <w:rsid w:val="003E0083"/>
    <w:rsid w:val="003E02F7"/>
    <w:rsid w:val="003E043D"/>
    <w:rsid w:val="003E0787"/>
    <w:rsid w:val="003E0870"/>
    <w:rsid w:val="003E0A6E"/>
    <w:rsid w:val="003E0AB7"/>
    <w:rsid w:val="003E0B4A"/>
    <w:rsid w:val="003E0C6E"/>
    <w:rsid w:val="003E0D38"/>
    <w:rsid w:val="003E1037"/>
    <w:rsid w:val="003E1137"/>
    <w:rsid w:val="003E1161"/>
    <w:rsid w:val="003E11BA"/>
    <w:rsid w:val="003E13B5"/>
    <w:rsid w:val="003E1820"/>
    <w:rsid w:val="003E19F7"/>
    <w:rsid w:val="003E1BE4"/>
    <w:rsid w:val="003E1C67"/>
    <w:rsid w:val="003E1C9A"/>
    <w:rsid w:val="003E1D31"/>
    <w:rsid w:val="003E1E40"/>
    <w:rsid w:val="003E2095"/>
    <w:rsid w:val="003E227C"/>
    <w:rsid w:val="003E2495"/>
    <w:rsid w:val="003E253D"/>
    <w:rsid w:val="003E27C4"/>
    <w:rsid w:val="003E2AE2"/>
    <w:rsid w:val="003E2B6E"/>
    <w:rsid w:val="003E2DD6"/>
    <w:rsid w:val="003E30D1"/>
    <w:rsid w:val="003E3105"/>
    <w:rsid w:val="003E35A8"/>
    <w:rsid w:val="003E37D9"/>
    <w:rsid w:val="003E3890"/>
    <w:rsid w:val="003E39A8"/>
    <w:rsid w:val="003E39AB"/>
    <w:rsid w:val="003E3A10"/>
    <w:rsid w:val="003E3D78"/>
    <w:rsid w:val="003E3E51"/>
    <w:rsid w:val="003E3ED6"/>
    <w:rsid w:val="003E3F10"/>
    <w:rsid w:val="003E3F82"/>
    <w:rsid w:val="003E401F"/>
    <w:rsid w:val="003E41A8"/>
    <w:rsid w:val="003E41F9"/>
    <w:rsid w:val="003E4634"/>
    <w:rsid w:val="003E485A"/>
    <w:rsid w:val="003E4872"/>
    <w:rsid w:val="003E49C9"/>
    <w:rsid w:val="003E4B5F"/>
    <w:rsid w:val="003E4D4E"/>
    <w:rsid w:val="003E4D5A"/>
    <w:rsid w:val="003E4ED2"/>
    <w:rsid w:val="003E4F1A"/>
    <w:rsid w:val="003E4F41"/>
    <w:rsid w:val="003E4FEA"/>
    <w:rsid w:val="003E5279"/>
    <w:rsid w:val="003E5290"/>
    <w:rsid w:val="003E551E"/>
    <w:rsid w:val="003E55CA"/>
    <w:rsid w:val="003E5756"/>
    <w:rsid w:val="003E5809"/>
    <w:rsid w:val="003E5A01"/>
    <w:rsid w:val="003E5A5A"/>
    <w:rsid w:val="003E5E7E"/>
    <w:rsid w:val="003E5F89"/>
    <w:rsid w:val="003E62A9"/>
    <w:rsid w:val="003E638A"/>
    <w:rsid w:val="003E6743"/>
    <w:rsid w:val="003E6803"/>
    <w:rsid w:val="003E695C"/>
    <w:rsid w:val="003E6A1E"/>
    <w:rsid w:val="003E6A31"/>
    <w:rsid w:val="003E6ADC"/>
    <w:rsid w:val="003E6B4F"/>
    <w:rsid w:val="003E6EA1"/>
    <w:rsid w:val="003E7098"/>
    <w:rsid w:val="003E712B"/>
    <w:rsid w:val="003E73A7"/>
    <w:rsid w:val="003E755B"/>
    <w:rsid w:val="003E758F"/>
    <w:rsid w:val="003E76E7"/>
    <w:rsid w:val="003E7872"/>
    <w:rsid w:val="003E7A89"/>
    <w:rsid w:val="003E7E42"/>
    <w:rsid w:val="003E7E86"/>
    <w:rsid w:val="003E7ED6"/>
    <w:rsid w:val="003E7ED9"/>
    <w:rsid w:val="003E7EF8"/>
    <w:rsid w:val="003E7FF2"/>
    <w:rsid w:val="003F0100"/>
    <w:rsid w:val="003F012E"/>
    <w:rsid w:val="003F02AD"/>
    <w:rsid w:val="003F038C"/>
    <w:rsid w:val="003F0399"/>
    <w:rsid w:val="003F07D9"/>
    <w:rsid w:val="003F0889"/>
    <w:rsid w:val="003F0925"/>
    <w:rsid w:val="003F0C4D"/>
    <w:rsid w:val="003F0D9F"/>
    <w:rsid w:val="003F0E53"/>
    <w:rsid w:val="003F1394"/>
    <w:rsid w:val="003F1612"/>
    <w:rsid w:val="003F18BC"/>
    <w:rsid w:val="003F199B"/>
    <w:rsid w:val="003F1ACF"/>
    <w:rsid w:val="003F1C05"/>
    <w:rsid w:val="003F1D0A"/>
    <w:rsid w:val="003F2128"/>
    <w:rsid w:val="003F2465"/>
    <w:rsid w:val="003F261C"/>
    <w:rsid w:val="003F283F"/>
    <w:rsid w:val="003F2A73"/>
    <w:rsid w:val="003F2A96"/>
    <w:rsid w:val="003F2BA2"/>
    <w:rsid w:val="003F2C6C"/>
    <w:rsid w:val="003F3601"/>
    <w:rsid w:val="003F3641"/>
    <w:rsid w:val="003F36AF"/>
    <w:rsid w:val="003F3850"/>
    <w:rsid w:val="003F4216"/>
    <w:rsid w:val="003F4564"/>
    <w:rsid w:val="003F4613"/>
    <w:rsid w:val="003F461F"/>
    <w:rsid w:val="003F47AF"/>
    <w:rsid w:val="003F48E9"/>
    <w:rsid w:val="003F4F53"/>
    <w:rsid w:val="003F5448"/>
    <w:rsid w:val="003F545D"/>
    <w:rsid w:val="003F5475"/>
    <w:rsid w:val="003F5505"/>
    <w:rsid w:val="003F55AC"/>
    <w:rsid w:val="003F58BF"/>
    <w:rsid w:val="003F5950"/>
    <w:rsid w:val="003F5E41"/>
    <w:rsid w:val="003F6093"/>
    <w:rsid w:val="003F60CB"/>
    <w:rsid w:val="003F625D"/>
    <w:rsid w:val="003F65E7"/>
    <w:rsid w:val="003F667D"/>
    <w:rsid w:val="003F6A43"/>
    <w:rsid w:val="003F6C12"/>
    <w:rsid w:val="003F6C9A"/>
    <w:rsid w:val="003F6CF9"/>
    <w:rsid w:val="003F6DA2"/>
    <w:rsid w:val="003F6FE9"/>
    <w:rsid w:val="003F7009"/>
    <w:rsid w:val="003F7080"/>
    <w:rsid w:val="003F708A"/>
    <w:rsid w:val="003F7119"/>
    <w:rsid w:val="003F71F7"/>
    <w:rsid w:val="003F7418"/>
    <w:rsid w:val="003F74C2"/>
    <w:rsid w:val="003F74EE"/>
    <w:rsid w:val="003F786D"/>
    <w:rsid w:val="003F78A0"/>
    <w:rsid w:val="003F7BB5"/>
    <w:rsid w:val="003F7BD2"/>
    <w:rsid w:val="003F7C39"/>
    <w:rsid w:val="003F7ECE"/>
    <w:rsid w:val="003F7EEC"/>
    <w:rsid w:val="003F7FA1"/>
    <w:rsid w:val="00400042"/>
    <w:rsid w:val="004002C2"/>
    <w:rsid w:val="00400427"/>
    <w:rsid w:val="004004B9"/>
    <w:rsid w:val="00400582"/>
    <w:rsid w:val="004005B4"/>
    <w:rsid w:val="0040086F"/>
    <w:rsid w:val="00400912"/>
    <w:rsid w:val="004009B1"/>
    <w:rsid w:val="004009EA"/>
    <w:rsid w:val="00400B1F"/>
    <w:rsid w:val="00400DC7"/>
    <w:rsid w:val="00401144"/>
    <w:rsid w:val="004014D9"/>
    <w:rsid w:val="004015DE"/>
    <w:rsid w:val="0040169A"/>
    <w:rsid w:val="00401817"/>
    <w:rsid w:val="00401B55"/>
    <w:rsid w:val="00401F26"/>
    <w:rsid w:val="00401F4D"/>
    <w:rsid w:val="00401FF4"/>
    <w:rsid w:val="00402003"/>
    <w:rsid w:val="004023A6"/>
    <w:rsid w:val="00402457"/>
    <w:rsid w:val="00402609"/>
    <w:rsid w:val="004026A4"/>
    <w:rsid w:val="0040295C"/>
    <w:rsid w:val="00402AB2"/>
    <w:rsid w:val="00402ABA"/>
    <w:rsid w:val="00402C59"/>
    <w:rsid w:val="00402D8A"/>
    <w:rsid w:val="00402EA0"/>
    <w:rsid w:val="00402EFF"/>
    <w:rsid w:val="0040311D"/>
    <w:rsid w:val="004031CA"/>
    <w:rsid w:val="004033B7"/>
    <w:rsid w:val="0040342B"/>
    <w:rsid w:val="00403432"/>
    <w:rsid w:val="00403495"/>
    <w:rsid w:val="00403DDF"/>
    <w:rsid w:val="00404153"/>
    <w:rsid w:val="00404186"/>
    <w:rsid w:val="004042BF"/>
    <w:rsid w:val="00404369"/>
    <w:rsid w:val="004043AA"/>
    <w:rsid w:val="00404437"/>
    <w:rsid w:val="0040452D"/>
    <w:rsid w:val="0040475A"/>
    <w:rsid w:val="004049B6"/>
    <w:rsid w:val="004049FD"/>
    <w:rsid w:val="00404BC0"/>
    <w:rsid w:val="00404C87"/>
    <w:rsid w:val="00404EBA"/>
    <w:rsid w:val="00404F08"/>
    <w:rsid w:val="00404FB4"/>
    <w:rsid w:val="00405061"/>
    <w:rsid w:val="004051BB"/>
    <w:rsid w:val="004051E5"/>
    <w:rsid w:val="004055D4"/>
    <w:rsid w:val="00405712"/>
    <w:rsid w:val="00405969"/>
    <w:rsid w:val="00405977"/>
    <w:rsid w:val="00405BFA"/>
    <w:rsid w:val="00405CA1"/>
    <w:rsid w:val="00405D7E"/>
    <w:rsid w:val="00406051"/>
    <w:rsid w:val="00406267"/>
    <w:rsid w:val="00406A0E"/>
    <w:rsid w:val="00406BDA"/>
    <w:rsid w:val="00406C35"/>
    <w:rsid w:val="00406D11"/>
    <w:rsid w:val="00406DE0"/>
    <w:rsid w:val="00406E2B"/>
    <w:rsid w:val="00406F7C"/>
    <w:rsid w:val="004073CA"/>
    <w:rsid w:val="0040742A"/>
    <w:rsid w:val="004075AC"/>
    <w:rsid w:val="004075B5"/>
    <w:rsid w:val="004076FC"/>
    <w:rsid w:val="004077B7"/>
    <w:rsid w:val="004079DB"/>
    <w:rsid w:val="00407B6A"/>
    <w:rsid w:val="00407BF3"/>
    <w:rsid w:val="00407BFB"/>
    <w:rsid w:val="00407C78"/>
    <w:rsid w:val="00407E28"/>
    <w:rsid w:val="00407EAA"/>
    <w:rsid w:val="0040F8ED"/>
    <w:rsid w:val="004100E0"/>
    <w:rsid w:val="004105E3"/>
    <w:rsid w:val="00410C3C"/>
    <w:rsid w:val="004110CD"/>
    <w:rsid w:val="004114ED"/>
    <w:rsid w:val="004117A6"/>
    <w:rsid w:val="00411987"/>
    <w:rsid w:val="00411AA3"/>
    <w:rsid w:val="00411B07"/>
    <w:rsid w:val="00411B9D"/>
    <w:rsid w:val="00411C20"/>
    <w:rsid w:val="00411C5C"/>
    <w:rsid w:val="00411D30"/>
    <w:rsid w:val="00411E7D"/>
    <w:rsid w:val="00411EE3"/>
    <w:rsid w:val="0041232A"/>
    <w:rsid w:val="00412349"/>
    <w:rsid w:val="004127E9"/>
    <w:rsid w:val="00412A6A"/>
    <w:rsid w:val="00412FE9"/>
    <w:rsid w:val="004130DB"/>
    <w:rsid w:val="0041327B"/>
    <w:rsid w:val="00413287"/>
    <w:rsid w:val="004135D5"/>
    <w:rsid w:val="004136A5"/>
    <w:rsid w:val="0041394E"/>
    <w:rsid w:val="00413EFD"/>
    <w:rsid w:val="004140D1"/>
    <w:rsid w:val="0041415A"/>
    <w:rsid w:val="0041427E"/>
    <w:rsid w:val="004145C2"/>
    <w:rsid w:val="004146D1"/>
    <w:rsid w:val="00414711"/>
    <w:rsid w:val="00414AF2"/>
    <w:rsid w:val="00414C8A"/>
    <w:rsid w:val="00414CF6"/>
    <w:rsid w:val="00414E8B"/>
    <w:rsid w:val="00414F68"/>
    <w:rsid w:val="004150FE"/>
    <w:rsid w:val="00415158"/>
    <w:rsid w:val="004152D9"/>
    <w:rsid w:val="00415316"/>
    <w:rsid w:val="00415547"/>
    <w:rsid w:val="004156D9"/>
    <w:rsid w:val="004156E2"/>
    <w:rsid w:val="0041575B"/>
    <w:rsid w:val="0041586E"/>
    <w:rsid w:val="00415A57"/>
    <w:rsid w:val="00415D1E"/>
    <w:rsid w:val="00415D36"/>
    <w:rsid w:val="00415DC9"/>
    <w:rsid w:val="00415E3F"/>
    <w:rsid w:val="00415E68"/>
    <w:rsid w:val="0041601A"/>
    <w:rsid w:val="004160D6"/>
    <w:rsid w:val="004161BC"/>
    <w:rsid w:val="004161D3"/>
    <w:rsid w:val="004162FF"/>
    <w:rsid w:val="0041651C"/>
    <w:rsid w:val="004169D3"/>
    <w:rsid w:val="00416A78"/>
    <w:rsid w:val="00416B6A"/>
    <w:rsid w:val="00416BA4"/>
    <w:rsid w:val="00416CC6"/>
    <w:rsid w:val="00416E30"/>
    <w:rsid w:val="00416FD4"/>
    <w:rsid w:val="00417004"/>
    <w:rsid w:val="0041711E"/>
    <w:rsid w:val="004171B8"/>
    <w:rsid w:val="004172A5"/>
    <w:rsid w:val="004172D9"/>
    <w:rsid w:val="004173DB"/>
    <w:rsid w:val="00417AD7"/>
    <w:rsid w:val="00417B27"/>
    <w:rsid w:val="00417C16"/>
    <w:rsid w:val="00417F45"/>
    <w:rsid w:val="00417F8B"/>
    <w:rsid w:val="00420237"/>
    <w:rsid w:val="004202EA"/>
    <w:rsid w:val="00420354"/>
    <w:rsid w:val="00420360"/>
    <w:rsid w:val="00420C04"/>
    <w:rsid w:val="00420D33"/>
    <w:rsid w:val="00420E50"/>
    <w:rsid w:val="00420FCE"/>
    <w:rsid w:val="00421352"/>
    <w:rsid w:val="004213F7"/>
    <w:rsid w:val="004215AF"/>
    <w:rsid w:val="0042181D"/>
    <w:rsid w:val="00421BF7"/>
    <w:rsid w:val="00421D1F"/>
    <w:rsid w:val="00421E8F"/>
    <w:rsid w:val="00421E9E"/>
    <w:rsid w:val="004221D4"/>
    <w:rsid w:val="0042220B"/>
    <w:rsid w:val="004222CE"/>
    <w:rsid w:val="0042243A"/>
    <w:rsid w:val="004224CF"/>
    <w:rsid w:val="004224E1"/>
    <w:rsid w:val="00422780"/>
    <w:rsid w:val="0042288F"/>
    <w:rsid w:val="00422A6F"/>
    <w:rsid w:val="00422FAC"/>
    <w:rsid w:val="00423203"/>
    <w:rsid w:val="00423337"/>
    <w:rsid w:val="00423419"/>
    <w:rsid w:val="00423439"/>
    <w:rsid w:val="0042344E"/>
    <w:rsid w:val="004235D4"/>
    <w:rsid w:val="00423638"/>
    <w:rsid w:val="004236DD"/>
    <w:rsid w:val="00423728"/>
    <w:rsid w:val="004237F9"/>
    <w:rsid w:val="00423832"/>
    <w:rsid w:val="00423D51"/>
    <w:rsid w:val="00423D61"/>
    <w:rsid w:val="00423F9C"/>
    <w:rsid w:val="0042407C"/>
    <w:rsid w:val="004241FC"/>
    <w:rsid w:val="0042433B"/>
    <w:rsid w:val="00424363"/>
    <w:rsid w:val="00424491"/>
    <w:rsid w:val="004244BE"/>
    <w:rsid w:val="00424542"/>
    <w:rsid w:val="00424556"/>
    <w:rsid w:val="00424585"/>
    <w:rsid w:val="00424802"/>
    <w:rsid w:val="00424885"/>
    <w:rsid w:val="004249E2"/>
    <w:rsid w:val="004249FC"/>
    <w:rsid w:val="00424B23"/>
    <w:rsid w:val="00424BE2"/>
    <w:rsid w:val="00424D72"/>
    <w:rsid w:val="00424E7B"/>
    <w:rsid w:val="00424F33"/>
    <w:rsid w:val="00424F7A"/>
    <w:rsid w:val="0042531E"/>
    <w:rsid w:val="004253C4"/>
    <w:rsid w:val="0042546D"/>
    <w:rsid w:val="00425544"/>
    <w:rsid w:val="00425847"/>
    <w:rsid w:val="00425A3F"/>
    <w:rsid w:val="00425B37"/>
    <w:rsid w:val="00425C90"/>
    <w:rsid w:val="00425F21"/>
    <w:rsid w:val="00425FAF"/>
    <w:rsid w:val="00426247"/>
    <w:rsid w:val="00426359"/>
    <w:rsid w:val="00426836"/>
    <w:rsid w:val="0042696B"/>
    <w:rsid w:val="00426CA9"/>
    <w:rsid w:val="00426CD6"/>
    <w:rsid w:val="00426DC0"/>
    <w:rsid w:val="00426E3D"/>
    <w:rsid w:val="00426F7A"/>
    <w:rsid w:val="004270D8"/>
    <w:rsid w:val="0042716E"/>
    <w:rsid w:val="00427713"/>
    <w:rsid w:val="0042797E"/>
    <w:rsid w:val="004279C4"/>
    <w:rsid w:val="00427A11"/>
    <w:rsid w:val="00427ACD"/>
    <w:rsid w:val="00427C8B"/>
    <w:rsid w:val="00427DC9"/>
    <w:rsid w:val="00430233"/>
    <w:rsid w:val="00430301"/>
    <w:rsid w:val="004308A4"/>
    <w:rsid w:val="0043097E"/>
    <w:rsid w:val="004309DF"/>
    <w:rsid w:val="00430A7B"/>
    <w:rsid w:val="00430FCB"/>
    <w:rsid w:val="0043150E"/>
    <w:rsid w:val="00431626"/>
    <w:rsid w:val="0043164A"/>
    <w:rsid w:val="004316F8"/>
    <w:rsid w:val="0043171F"/>
    <w:rsid w:val="00431AC1"/>
    <w:rsid w:val="00431C07"/>
    <w:rsid w:val="00431C9D"/>
    <w:rsid w:val="00431E95"/>
    <w:rsid w:val="00432012"/>
    <w:rsid w:val="00432067"/>
    <w:rsid w:val="00432324"/>
    <w:rsid w:val="0043248B"/>
    <w:rsid w:val="00432726"/>
    <w:rsid w:val="004327F1"/>
    <w:rsid w:val="0043282D"/>
    <w:rsid w:val="0043289B"/>
    <w:rsid w:val="004328A6"/>
    <w:rsid w:val="00432A32"/>
    <w:rsid w:val="00432C38"/>
    <w:rsid w:val="00432D77"/>
    <w:rsid w:val="00432E93"/>
    <w:rsid w:val="00432F56"/>
    <w:rsid w:val="00432F57"/>
    <w:rsid w:val="004330A3"/>
    <w:rsid w:val="004335F6"/>
    <w:rsid w:val="004336E2"/>
    <w:rsid w:val="00433AB3"/>
    <w:rsid w:val="00433EA4"/>
    <w:rsid w:val="00433EB4"/>
    <w:rsid w:val="004342D8"/>
    <w:rsid w:val="00434338"/>
    <w:rsid w:val="00434396"/>
    <w:rsid w:val="0043480D"/>
    <w:rsid w:val="004348E5"/>
    <w:rsid w:val="00434B5B"/>
    <w:rsid w:val="00434D55"/>
    <w:rsid w:val="00434D70"/>
    <w:rsid w:val="004350BD"/>
    <w:rsid w:val="0043510B"/>
    <w:rsid w:val="004351A0"/>
    <w:rsid w:val="00435347"/>
    <w:rsid w:val="00435869"/>
    <w:rsid w:val="00435D5C"/>
    <w:rsid w:val="00435FF3"/>
    <w:rsid w:val="0043611A"/>
    <w:rsid w:val="00436415"/>
    <w:rsid w:val="004366AA"/>
    <w:rsid w:val="00436732"/>
    <w:rsid w:val="00436823"/>
    <w:rsid w:val="004368B0"/>
    <w:rsid w:val="00436BDA"/>
    <w:rsid w:val="00436C65"/>
    <w:rsid w:val="00436FE3"/>
    <w:rsid w:val="00437009"/>
    <w:rsid w:val="0043745F"/>
    <w:rsid w:val="004374E0"/>
    <w:rsid w:val="004375AE"/>
    <w:rsid w:val="0043772E"/>
    <w:rsid w:val="004379DE"/>
    <w:rsid w:val="00437BCA"/>
    <w:rsid w:val="00437C89"/>
    <w:rsid w:val="00437ED1"/>
    <w:rsid w:val="00440178"/>
    <w:rsid w:val="00440230"/>
    <w:rsid w:val="0044043B"/>
    <w:rsid w:val="004404D0"/>
    <w:rsid w:val="004405CB"/>
    <w:rsid w:val="004406E0"/>
    <w:rsid w:val="004407E6"/>
    <w:rsid w:val="004408F8"/>
    <w:rsid w:val="0044097B"/>
    <w:rsid w:val="00440CC2"/>
    <w:rsid w:val="00440D9B"/>
    <w:rsid w:val="00440DE9"/>
    <w:rsid w:val="00440E96"/>
    <w:rsid w:val="00440FCB"/>
    <w:rsid w:val="00440FDC"/>
    <w:rsid w:val="0044109D"/>
    <w:rsid w:val="004410F4"/>
    <w:rsid w:val="00441641"/>
    <w:rsid w:val="0044173C"/>
    <w:rsid w:val="00441791"/>
    <w:rsid w:val="00441B31"/>
    <w:rsid w:val="00441B55"/>
    <w:rsid w:val="00441FF3"/>
    <w:rsid w:val="004422A8"/>
    <w:rsid w:val="004422B4"/>
    <w:rsid w:val="00442355"/>
    <w:rsid w:val="004423D0"/>
    <w:rsid w:val="00442852"/>
    <w:rsid w:val="004428F7"/>
    <w:rsid w:val="00442951"/>
    <w:rsid w:val="00442D58"/>
    <w:rsid w:val="004431ED"/>
    <w:rsid w:val="00443353"/>
    <w:rsid w:val="004433D8"/>
    <w:rsid w:val="00443468"/>
    <w:rsid w:val="0044352C"/>
    <w:rsid w:val="00443AA8"/>
    <w:rsid w:val="00443B60"/>
    <w:rsid w:val="00443EE0"/>
    <w:rsid w:val="004440E5"/>
    <w:rsid w:val="0044419E"/>
    <w:rsid w:val="00444276"/>
    <w:rsid w:val="004445E8"/>
    <w:rsid w:val="00444718"/>
    <w:rsid w:val="00444971"/>
    <w:rsid w:val="00444A3E"/>
    <w:rsid w:val="00444C3C"/>
    <w:rsid w:val="00444CE6"/>
    <w:rsid w:val="00444EC7"/>
    <w:rsid w:val="004452B6"/>
    <w:rsid w:val="00445409"/>
    <w:rsid w:val="004454E9"/>
    <w:rsid w:val="00445C15"/>
    <w:rsid w:val="00445F22"/>
    <w:rsid w:val="00446064"/>
    <w:rsid w:val="00446078"/>
    <w:rsid w:val="00446138"/>
    <w:rsid w:val="00446445"/>
    <w:rsid w:val="00446675"/>
    <w:rsid w:val="00446679"/>
    <w:rsid w:val="004468F3"/>
    <w:rsid w:val="00446A5B"/>
    <w:rsid w:val="00446C53"/>
    <w:rsid w:val="00446DF1"/>
    <w:rsid w:val="00447146"/>
    <w:rsid w:val="004471C5"/>
    <w:rsid w:val="00447266"/>
    <w:rsid w:val="004472F7"/>
    <w:rsid w:val="004473AF"/>
    <w:rsid w:val="004478C8"/>
    <w:rsid w:val="00447A30"/>
    <w:rsid w:val="0045013F"/>
    <w:rsid w:val="00450266"/>
    <w:rsid w:val="0045028E"/>
    <w:rsid w:val="0045047B"/>
    <w:rsid w:val="0045051B"/>
    <w:rsid w:val="00450566"/>
    <w:rsid w:val="00450768"/>
    <w:rsid w:val="004507E8"/>
    <w:rsid w:val="004508EE"/>
    <w:rsid w:val="00450B20"/>
    <w:rsid w:val="00450C95"/>
    <w:rsid w:val="00450CB6"/>
    <w:rsid w:val="00450CBC"/>
    <w:rsid w:val="00450D86"/>
    <w:rsid w:val="004511A1"/>
    <w:rsid w:val="00451369"/>
    <w:rsid w:val="004514BE"/>
    <w:rsid w:val="0045156F"/>
    <w:rsid w:val="0045174B"/>
    <w:rsid w:val="0045193C"/>
    <w:rsid w:val="00451B01"/>
    <w:rsid w:val="00451B15"/>
    <w:rsid w:val="00451BC9"/>
    <w:rsid w:val="00451F90"/>
    <w:rsid w:val="00452286"/>
    <w:rsid w:val="004525E8"/>
    <w:rsid w:val="004527AA"/>
    <w:rsid w:val="004527B2"/>
    <w:rsid w:val="00452AA6"/>
    <w:rsid w:val="00452BD7"/>
    <w:rsid w:val="00452D2A"/>
    <w:rsid w:val="00452D37"/>
    <w:rsid w:val="00452D95"/>
    <w:rsid w:val="00452F7C"/>
    <w:rsid w:val="00453006"/>
    <w:rsid w:val="00453022"/>
    <w:rsid w:val="0045302D"/>
    <w:rsid w:val="004530C3"/>
    <w:rsid w:val="004531C2"/>
    <w:rsid w:val="00453544"/>
    <w:rsid w:val="004535B5"/>
    <w:rsid w:val="0045374F"/>
    <w:rsid w:val="00453A3B"/>
    <w:rsid w:val="00453B0F"/>
    <w:rsid w:val="00453B38"/>
    <w:rsid w:val="00453D60"/>
    <w:rsid w:val="00453F41"/>
    <w:rsid w:val="00453FFB"/>
    <w:rsid w:val="004541BB"/>
    <w:rsid w:val="0045427D"/>
    <w:rsid w:val="004545EE"/>
    <w:rsid w:val="00454760"/>
    <w:rsid w:val="0045481B"/>
    <w:rsid w:val="00454BE9"/>
    <w:rsid w:val="00454CD0"/>
    <w:rsid w:val="00454FC0"/>
    <w:rsid w:val="0045501E"/>
    <w:rsid w:val="004550AB"/>
    <w:rsid w:val="0045523A"/>
    <w:rsid w:val="004553A3"/>
    <w:rsid w:val="00455987"/>
    <w:rsid w:val="004559F9"/>
    <w:rsid w:val="00455B2E"/>
    <w:rsid w:val="00455BA4"/>
    <w:rsid w:val="00455BA9"/>
    <w:rsid w:val="00455DA0"/>
    <w:rsid w:val="00455E00"/>
    <w:rsid w:val="00455E22"/>
    <w:rsid w:val="00455E73"/>
    <w:rsid w:val="0045622B"/>
    <w:rsid w:val="004562C1"/>
    <w:rsid w:val="004562C6"/>
    <w:rsid w:val="00456363"/>
    <w:rsid w:val="00456399"/>
    <w:rsid w:val="004563C4"/>
    <w:rsid w:val="00456401"/>
    <w:rsid w:val="00456517"/>
    <w:rsid w:val="00456636"/>
    <w:rsid w:val="0045674C"/>
    <w:rsid w:val="00456845"/>
    <w:rsid w:val="00456A33"/>
    <w:rsid w:val="00456A98"/>
    <w:rsid w:val="00456ECD"/>
    <w:rsid w:val="00456EED"/>
    <w:rsid w:val="004571A4"/>
    <w:rsid w:val="004574EB"/>
    <w:rsid w:val="004577BB"/>
    <w:rsid w:val="00457876"/>
    <w:rsid w:val="00457936"/>
    <w:rsid w:val="004579A9"/>
    <w:rsid w:val="00457E40"/>
    <w:rsid w:val="00457FA5"/>
    <w:rsid w:val="00460175"/>
    <w:rsid w:val="004604C4"/>
    <w:rsid w:val="00460531"/>
    <w:rsid w:val="00460752"/>
    <w:rsid w:val="0046098F"/>
    <w:rsid w:val="004609C8"/>
    <w:rsid w:val="00460A39"/>
    <w:rsid w:val="00460A49"/>
    <w:rsid w:val="00460B01"/>
    <w:rsid w:val="00460B46"/>
    <w:rsid w:val="00460BA7"/>
    <w:rsid w:val="00460ED9"/>
    <w:rsid w:val="00460EFA"/>
    <w:rsid w:val="00460F54"/>
    <w:rsid w:val="00460F6C"/>
    <w:rsid w:val="0046112E"/>
    <w:rsid w:val="004611FA"/>
    <w:rsid w:val="00461273"/>
    <w:rsid w:val="004614F7"/>
    <w:rsid w:val="00461924"/>
    <w:rsid w:val="0046198A"/>
    <w:rsid w:val="00461C72"/>
    <w:rsid w:val="00462065"/>
    <w:rsid w:val="00462258"/>
    <w:rsid w:val="004622ED"/>
    <w:rsid w:val="004624C9"/>
    <w:rsid w:val="00462530"/>
    <w:rsid w:val="0046292C"/>
    <w:rsid w:val="00462937"/>
    <w:rsid w:val="00462AE2"/>
    <w:rsid w:val="00462C09"/>
    <w:rsid w:val="00462D7A"/>
    <w:rsid w:val="00462FF4"/>
    <w:rsid w:val="004630BD"/>
    <w:rsid w:val="004632ED"/>
    <w:rsid w:val="00463361"/>
    <w:rsid w:val="004637C6"/>
    <w:rsid w:val="004638E1"/>
    <w:rsid w:val="00463947"/>
    <w:rsid w:val="00463AA2"/>
    <w:rsid w:val="00463BA0"/>
    <w:rsid w:val="00463CC1"/>
    <w:rsid w:val="00463D8C"/>
    <w:rsid w:val="00463DD4"/>
    <w:rsid w:val="00463DEB"/>
    <w:rsid w:val="00463E2E"/>
    <w:rsid w:val="00463FAF"/>
    <w:rsid w:val="0046426C"/>
    <w:rsid w:val="0046448E"/>
    <w:rsid w:val="00464598"/>
    <w:rsid w:val="004645C7"/>
    <w:rsid w:val="004649BE"/>
    <w:rsid w:val="00464AC2"/>
    <w:rsid w:val="00464D71"/>
    <w:rsid w:val="00464E11"/>
    <w:rsid w:val="00464E15"/>
    <w:rsid w:val="00464EA3"/>
    <w:rsid w:val="00465142"/>
    <w:rsid w:val="004651D2"/>
    <w:rsid w:val="004651EB"/>
    <w:rsid w:val="0046521A"/>
    <w:rsid w:val="004652B1"/>
    <w:rsid w:val="004652BF"/>
    <w:rsid w:val="004653FB"/>
    <w:rsid w:val="00465524"/>
    <w:rsid w:val="00465681"/>
    <w:rsid w:val="00465686"/>
    <w:rsid w:val="00465944"/>
    <w:rsid w:val="00465959"/>
    <w:rsid w:val="00465DD2"/>
    <w:rsid w:val="00466104"/>
    <w:rsid w:val="004662F8"/>
    <w:rsid w:val="0046634B"/>
    <w:rsid w:val="004663C0"/>
    <w:rsid w:val="00466441"/>
    <w:rsid w:val="00466779"/>
    <w:rsid w:val="004667AB"/>
    <w:rsid w:val="004667B0"/>
    <w:rsid w:val="004669D8"/>
    <w:rsid w:val="00466A36"/>
    <w:rsid w:val="00466B1B"/>
    <w:rsid w:val="00466D14"/>
    <w:rsid w:val="00466DEA"/>
    <w:rsid w:val="00466E2E"/>
    <w:rsid w:val="00466E4D"/>
    <w:rsid w:val="00466E6C"/>
    <w:rsid w:val="0046726D"/>
    <w:rsid w:val="004676BA"/>
    <w:rsid w:val="004677CE"/>
    <w:rsid w:val="00467B64"/>
    <w:rsid w:val="00467B80"/>
    <w:rsid w:val="00467CBC"/>
    <w:rsid w:val="00467D13"/>
    <w:rsid w:val="00467D22"/>
    <w:rsid w:val="00467EE6"/>
    <w:rsid w:val="00467F26"/>
    <w:rsid w:val="004700BF"/>
    <w:rsid w:val="004700CD"/>
    <w:rsid w:val="004701DD"/>
    <w:rsid w:val="004702D4"/>
    <w:rsid w:val="004709B8"/>
    <w:rsid w:val="00470C5A"/>
    <w:rsid w:val="00470CD1"/>
    <w:rsid w:val="00470DEC"/>
    <w:rsid w:val="00470E1E"/>
    <w:rsid w:val="0047104D"/>
    <w:rsid w:val="00471988"/>
    <w:rsid w:val="00471B51"/>
    <w:rsid w:val="00471BB4"/>
    <w:rsid w:val="00471D21"/>
    <w:rsid w:val="00471EC3"/>
    <w:rsid w:val="00471EF9"/>
    <w:rsid w:val="00471F8A"/>
    <w:rsid w:val="0047209B"/>
    <w:rsid w:val="004722B4"/>
    <w:rsid w:val="004723A3"/>
    <w:rsid w:val="004728EB"/>
    <w:rsid w:val="00472927"/>
    <w:rsid w:val="00472BD0"/>
    <w:rsid w:val="00472D0B"/>
    <w:rsid w:val="00472F34"/>
    <w:rsid w:val="004730AC"/>
    <w:rsid w:val="0047311B"/>
    <w:rsid w:val="00473179"/>
    <w:rsid w:val="00473405"/>
    <w:rsid w:val="0047353C"/>
    <w:rsid w:val="004735FB"/>
    <w:rsid w:val="0047360F"/>
    <w:rsid w:val="0047377B"/>
    <w:rsid w:val="0047386D"/>
    <w:rsid w:val="00473945"/>
    <w:rsid w:val="004739CF"/>
    <w:rsid w:val="00473A62"/>
    <w:rsid w:val="00473B64"/>
    <w:rsid w:val="00473C3D"/>
    <w:rsid w:val="00473D54"/>
    <w:rsid w:val="00473E59"/>
    <w:rsid w:val="0047430D"/>
    <w:rsid w:val="0047436E"/>
    <w:rsid w:val="0047441A"/>
    <w:rsid w:val="00474651"/>
    <w:rsid w:val="0047470A"/>
    <w:rsid w:val="004747C0"/>
    <w:rsid w:val="00474911"/>
    <w:rsid w:val="00474C5E"/>
    <w:rsid w:val="00474C81"/>
    <w:rsid w:val="00474DFC"/>
    <w:rsid w:val="00475410"/>
    <w:rsid w:val="00475434"/>
    <w:rsid w:val="0047554D"/>
    <w:rsid w:val="00475951"/>
    <w:rsid w:val="00475964"/>
    <w:rsid w:val="0047596B"/>
    <w:rsid w:val="00475EA5"/>
    <w:rsid w:val="00475F97"/>
    <w:rsid w:val="00476005"/>
    <w:rsid w:val="00476013"/>
    <w:rsid w:val="00476167"/>
    <w:rsid w:val="00476200"/>
    <w:rsid w:val="0047651A"/>
    <w:rsid w:val="004766DD"/>
    <w:rsid w:val="004767C8"/>
    <w:rsid w:val="004769B7"/>
    <w:rsid w:val="004769D5"/>
    <w:rsid w:val="00476E0F"/>
    <w:rsid w:val="00477008"/>
    <w:rsid w:val="004771A3"/>
    <w:rsid w:val="00477401"/>
    <w:rsid w:val="00477479"/>
    <w:rsid w:val="00477B1A"/>
    <w:rsid w:val="00477CAC"/>
    <w:rsid w:val="00477ED3"/>
    <w:rsid w:val="00480157"/>
    <w:rsid w:val="004804B4"/>
    <w:rsid w:val="004809C3"/>
    <w:rsid w:val="00480D8B"/>
    <w:rsid w:val="00480DA5"/>
    <w:rsid w:val="00480F8B"/>
    <w:rsid w:val="004810BD"/>
    <w:rsid w:val="004813A8"/>
    <w:rsid w:val="00481420"/>
    <w:rsid w:val="004815FC"/>
    <w:rsid w:val="00481654"/>
    <w:rsid w:val="00481881"/>
    <w:rsid w:val="004818B8"/>
    <w:rsid w:val="00481A9F"/>
    <w:rsid w:val="00481BD8"/>
    <w:rsid w:val="00481D65"/>
    <w:rsid w:val="00481D9E"/>
    <w:rsid w:val="00481EC6"/>
    <w:rsid w:val="004820AF"/>
    <w:rsid w:val="00482287"/>
    <w:rsid w:val="0048250E"/>
    <w:rsid w:val="004828B7"/>
    <w:rsid w:val="004828C4"/>
    <w:rsid w:val="00482B66"/>
    <w:rsid w:val="00482B7B"/>
    <w:rsid w:val="00482E43"/>
    <w:rsid w:val="00482F1E"/>
    <w:rsid w:val="004830CB"/>
    <w:rsid w:val="00483630"/>
    <w:rsid w:val="004836BD"/>
    <w:rsid w:val="00483702"/>
    <w:rsid w:val="00483859"/>
    <w:rsid w:val="00483C11"/>
    <w:rsid w:val="00483CB1"/>
    <w:rsid w:val="00483D7F"/>
    <w:rsid w:val="00483F93"/>
    <w:rsid w:val="0048410D"/>
    <w:rsid w:val="004841B8"/>
    <w:rsid w:val="004842FF"/>
    <w:rsid w:val="00484400"/>
    <w:rsid w:val="00484435"/>
    <w:rsid w:val="004844D5"/>
    <w:rsid w:val="00484596"/>
    <w:rsid w:val="004845F3"/>
    <w:rsid w:val="0048463C"/>
    <w:rsid w:val="004846A4"/>
    <w:rsid w:val="00484A07"/>
    <w:rsid w:val="00484AA4"/>
    <w:rsid w:val="00484D35"/>
    <w:rsid w:val="00484FBC"/>
    <w:rsid w:val="00485182"/>
    <w:rsid w:val="004851C7"/>
    <w:rsid w:val="00485256"/>
    <w:rsid w:val="00485411"/>
    <w:rsid w:val="004854F6"/>
    <w:rsid w:val="0048571B"/>
    <w:rsid w:val="004857ED"/>
    <w:rsid w:val="004858B4"/>
    <w:rsid w:val="00485AE0"/>
    <w:rsid w:val="00485BA5"/>
    <w:rsid w:val="00485BB1"/>
    <w:rsid w:val="00485C3C"/>
    <w:rsid w:val="004862FA"/>
    <w:rsid w:val="004864C6"/>
    <w:rsid w:val="00486806"/>
    <w:rsid w:val="00486863"/>
    <w:rsid w:val="00486880"/>
    <w:rsid w:val="004868C3"/>
    <w:rsid w:val="00486A8B"/>
    <w:rsid w:val="00486BD2"/>
    <w:rsid w:val="00486BFF"/>
    <w:rsid w:val="00486CDE"/>
    <w:rsid w:val="00486DA0"/>
    <w:rsid w:val="00486F6C"/>
    <w:rsid w:val="004870D6"/>
    <w:rsid w:val="004879EC"/>
    <w:rsid w:val="00487A28"/>
    <w:rsid w:val="00487AB3"/>
    <w:rsid w:val="00487BFE"/>
    <w:rsid w:val="00487CD4"/>
    <w:rsid w:val="00487DA0"/>
    <w:rsid w:val="00487E53"/>
    <w:rsid w:val="00487ECD"/>
    <w:rsid w:val="00487FD2"/>
    <w:rsid w:val="00490136"/>
    <w:rsid w:val="004901F6"/>
    <w:rsid w:val="004902AD"/>
    <w:rsid w:val="0049030C"/>
    <w:rsid w:val="00490549"/>
    <w:rsid w:val="00490659"/>
    <w:rsid w:val="004909A2"/>
    <w:rsid w:val="00490A48"/>
    <w:rsid w:val="00490B16"/>
    <w:rsid w:val="00490BBF"/>
    <w:rsid w:val="00490CB9"/>
    <w:rsid w:val="004911B8"/>
    <w:rsid w:val="004912E5"/>
    <w:rsid w:val="00491327"/>
    <w:rsid w:val="004915D3"/>
    <w:rsid w:val="0049168A"/>
    <w:rsid w:val="004917C2"/>
    <w:rsid w:val="00491BF1"/>
    <w:rsid w:val="00491CA4"/>
    <w:rsid w:val="00491E66"/>
    <w:rsid w:val="00491E93"/>
    <w:rsid w:val="00491FFA"/>
    <w:rsid w:val="00492014"/>
    <w:rsid w:val="004921D6"/>
    <w:rsid w:val="004923EA"/>
    <w:rsid w:val="00492476"/>
    <w:rsid w:val="00492521"/>
    <w:rsid w:val="00492567"/>
    <w:rsid w:val="00492649"/>
    <w:rsid w:val="004926F6"/>
    <w:rsid w:val="0049271E"/>
    <w:rsid w:val="00492BBD"/>
    <w:rsid w:val="00492C0D"/>
    <w:rsid w:val="00492D1E"/>
    <w:rsid w:val="00492F08"/>
    <w:rsid w:val="00492F4F"/>
    <w:rsid w:val="00492F76"/>
    <w:rsid w:val="00492FF7"/>
    <w:rsid w:val="00493023"/>
    <w:rsid w:val="0049329D"/>
    <w:rsid w:val="00493301"/>
    <w:rsid w:val="00493404"/>
    <w:rsid w:val="004934CA"/>
    <w:rsid w:val="004935F7"/>
    <w:rsid w:val="004936D5"/>
    <w:rsid w:val="00493791"/>
    <w:rsid w:val="004937D8"/>
    <w:rsid w:val="00493A2F"/>
    <w:rsid w:val="00493D85"/>
    <w:rsid w:val="00493EBA"/>
    <w:rsid w:val="00493F73"/>
    <w:rsid w:val="00494159"/>
    <w:rsid w:val="004941AB"/>
    <w:rsid w:val="00494344"/>
    <w:rsid w:val="0049446B"/>
    <w:rsid w:val="00494474"/>
    <w:rsid w:val="00494664"/>
    <w:rsid w:val="004946DD"/>
    <w:rsid w:val="00494774"/>
    <w:rsid w:val="00494BF4"/>
    <w:rsid w:val="00494E21"/>
    <w:rsid w:val="00494E46"/>
    <w:rsid w:val="00494F20"/>
    <w:rsid w:val="00495495"/>
    <w:rsid w:val="00495738"/>
    <w:rsid w:val="0049579C"/>
    <w:rsid w:val="0049584E"/>
    <w:rsid w:val="004958EB"/>
    <w:rsid w:val="00495BB8"/>
    <w:rsid w:val="00495D4C"/>
    <w:rsid w:val="00496406"/>
    <w:rsid w:val="0049641C"/>
    <w:rsid w:val="004964F7"/>
    <w:rsid w:val="00496641"/>
    <w:rsid w:val="0049683B"/>
    <w:rsid w:val="004968A4"/>
    <w:rsid w:val="00496920"/>
    <w:rsid w:val="00496962"/>
    <w:rsid w:val="0049697C"/>
    <w:rsid w:val="00496C17"/>
    <w:rsid w:val="00496CBE"/>
    <w:rsid w:val="00496F2C"/>
    <w:rsid w:val="00496F95"/>
    <w:rsid w:val="00497071"/>
    <w:rsid w:val="004970AC"/>
    <w:rsid w:val="0049734A"/>
    <w:rsid w:val="00497A3F"/>
    <w:rsid w:val="00497AD3"/>
    <w:rsid w:val="00497AE0"/>
    <w:rsid w:val="00497BE7"/>
    <w:rsid w:val="00497C0D"/>
    <w:rsid w:val="00497C52"/>
    <w:rsid w:val="00497E8F"/>
    <w:rsid w:val="00497F1F"/>
    <w:rsid w:val="004A005B"/>
    <w:rsid w:val="004A0067"/>
    <w:rsid w:val="004A01A8"/>
    <w:rsid w:val="004A020D"/>
    <w:rsid w:val="004A0285"/>
    <w:rsid w:val="004A0415"/>
    <w:rsid w:val="004A0433"/>
    <w:rsid w:val="004A052E"/>
    <w:rsid w:val="004A0A16"/>
    <w:rsid w:val="004A0D6B"/>
    <w:rsid w:val="004A0FD9"/>
    <w:rsid w:val="004A106F"/>
    <w:rsid w:val="004A11B4"/>
    <w:rsid w:val="004A11C7"/>
    <w:rsid w:val="004A1265"/>
    <w:rsid w:val="004A14FC"/>
    <w:rsid w:val="004A14FE"/>
    <w:rsid w:val="004A18C8"/>
    <w:rsid w:val="004A197A"/>
    <w:rsid w:val="004A1DC3"/>
    <w:rsid w:val="004A1EEB"/>
    <w:rsid w:val="004A1F39"/>
    <w:rsid w:val="004A2095"/>
    <w:rsid w:val="004A20CC"/>
    <w:rsid w:val="004A221F"/>
    <w:rsid w:val="004A22A8"/>
    <w:rsid w:val="004A2437"/>
    <w:rsid w:val="004A2683"/>
    <w:rsid w:val="004A268B"/>
    <w:rsid w:val="004A2720"/>
    <w:rsid w:val="004A28F0"/>
    <w:rsid w:val="004A2AEE"/>
    <w:rsid w:val="004A2C24"/>
    <w:rsid w:val="004A2C40"/>
    <w:rsid w:val="004A2CC4"/>
    <w:rsid w:val="004A2F44"/>
    <w:rsid w:val="004A2FE7"/>
    <w:rsid w:val="004A32AE"/>
    <w:rsid w:val="004A3720"/>
    <w:rsid w:val="004A3819"/>
    <w:rsid w:val="004A3BF6"/>
    <w:rsid w:val="004A3DAA"/>
    <w:rsid w:val="004A3E37"/>
    <w:rsid w:val="004A3E52"/>
    <w:rsid w:val="004A4129"/>
    <w:rsid w:val="004A49D7"/>
    <w:rsid w:val="004A4C36"/>
    <w:rsid w:val="004A4DEE"/>
    <w:rsid w:val="004A5040"/>
    <w:rsid w:val="004A5128"/>
    <w:rsid w:val="004A524E"/>
    <w:rsid w:val="004A52A5"/>
    <w:rsid w:val="004A52AD"/>
    <w:rsid w:val="004A5701"/>
    <w:rsid w:val="004A584B"/>
    <w:rsid w:val="004A5917"/>
    <w:rsid w:val="004A59B9"/>
    <w:rsid w:val="004A59F7"/>
    <w:rsid w:val="004A5AF0"/>
    <w:rsid w:val="004A5BFC"/>
    <w:rsid w:val="004A5D79"/>
    <w:rsid w:val="004A5E96"/>
    <w:rsid w:val="004A5EE2"/>
    <w:rsid w:val="004A6067"/>
    <w:rsid w:val="004A6087"/>
    <w:rsid w:val="004A6146"/>
    <w:rsid w:val="004A634E"/>
    <w:rsid w:val="004A63F6"/>
    <w:rsid w:val="004A6543"/>
    <w:rsid w:val="004A65D4"/>
    <w:rsid w:val="004A67CA"/>
    <w:rsid w:val="004A6856"/>
    <w:rsid w:val="004A6998"/>
    <w:rsid w:val="004A6AFB"/>
    <w:rsid w:val="004A6B05"/>
    <w:rsid w:val="004A7173"/>
    <w:rsid w:val="004A745C"/>
    <w:rsid w:val="004A75A3"/>
    <w:rsid w:val="004A7ABB"/>
    <w:rsid w:val="004A7C9B"/>
    <w:rsid w:val="004A7D0D"/>
    <w:rsid w:val="004A7D75"/>
    <w:rsid w:val="004A7F8F"/>
    <w:rsid w:val="004A7FD9"/>
    <w:rsid w:val="004B00F8"/>
    <w:rsid w:val="004B01D2"/>
    <w:rsid w:val="004B071E"/>
    <w:rsid w:val="004B07BB"/>
    <w:rsid w:val="004B0814"/>
    <w:rsid w:val="004B0999"/>
    <w:rsid w:val="004B0AFA"/>
    <w:rsid w:val="004B0B60"/>
    <w:rsid w:val="004B0DE2"/>
    <w:rsid w:val="004B0EA3"/>
    <w:rsid w:val="004B0F75"/>
    <w:rsid w:val="004B10E5"/>
    <w:rsid w:val="004B1366"/>
    <w:rsid w:val="004B15A7"/>
    <w:rsid w:val="004B1796"/>
    <w:rsid w:val="004B17A2"/>
    <w:rsid w:val="004B184B"/>
    <w:rsid w:val="004B1A53"/>
    <w:rsid w:val="004B1C36"/>
    <w:rsid w:val="004B1EE8"/>
    <w:rsid w:val="004B2A32"/>
    <w:rsid w:val="004B2AA0"/>
    <w:rsid w:val="004B2BD2"/>
    <w:rsid w:val="004B2C2D"/>
    <w:rsid w:val="004B2D3B"/>
    <w:rsid w:val="004B2EB7"/>
    <w:rsid w:val="004B2F9B"/>
    <w:rsid w:val="004B2FE2"/>
    <w:rsid w:val="004B3090"/>
    <w:rsid w:val="004B3197"/>
    <w:rsid w:val="004B3303"/>
    <w:rsid w:val="004B330F"/>
    <w:rsid w:val="004B34ED"/>
    <w:rsid w:val="004B3674"/>
    <w:rsid w:val="004B37F8"/>
    <w:rsid w:val="004B38C4"/>
    <w:rsid w:val="004B3A3A"/>
    <w:rsid w:val="004B3B49"/>
    <w:rsid w:val="004B3DE5"/>
    <w:rsid w:val="004B40DB"/>
    <w:rsid w:val="004B4279"/>
    <w:rsid w:val="004B4425"/>
    <w:rsid w:val="004B44A7"/>
    <w:rsid w:val="004B47C7"/>
    <w:rsid w:val="004B4A24"/>
    <w:rsid w:val="004B4C3A"/>
    <w:rsid w:val="004B4DEA"/>
    <w:rsid w:val="004B4F6A"/>
    <w:rsid w:val="004B4FC1"/>
    <w:rsid w:val="004B531B"/>
    <w:rsid w:val="004B5418"/>
    <w:rsid w:val="004B5888"/>
    <w:rsid w:val="004B59B3"/>
    <w:rsid w:val="004B5AA4"/>
    <w:rsid w:val="004B5B77"/>
    <w:rsid w:val="004B5DF0"/>
    <w:rsid w:val="004B61B4"/>
    <w:rsid w:val="004B6375"/>
    <w:rsid w:val="004B64DF"/>
    <w:rsid w:val="004B6535"/>
    <w:rsid w:val="004B674A"/>
    <w:rsid w:val="004B6E4F"/>
    <w:rsid w:val="004B6F79"/>
    <w:rsid w:val="004B6FB3"/>
    <w:rsid w:val="004B70C1"/>
    <w:rsid w:val="004B71DA"/>
    <w:rsid w:val="004B74F5"/>
    <w:rsid w:val="004B75DC"/>
    <w:rsid w:val="004B75E9"/>
    <w:rsid w:val="004B7692"/>
    <w:rsid w:val="004B7885"/>
    <w:rsid w:val="004B78A9"/>
    <w:rsid w:val="004B7C1A"/>
    <w:rsid w:val="004B7D30"/>
    <w:rsid w:val="004B7E03"/>
    <w:rsid w:val="004B7EED"/>
    <w:rsid w:val="004C0134"/>
    <w:rsid w:val="004C02E7"/>
    <w:rsid w:val="004C04B6"/>
    <w:rsid w:val="004C0536"/>
    <w:rsid w:val="004C05E3"/>
    <w:rsid w:val="004C067B"/>
    <w:rsid w:val="004C0BC1"/>
    <w:rsid w:val="004C0CCC"/>
    <w:rsid w:val="004C0D50"/>
    <w:rsid w:val="004C0E0D"/>
    <w:rsid w:val="004C11A2"/>
    <w:rsid w:val="004C1250"/>
    <w:rsid w:val="004C127C"/>
    <w:rsid w:val="004C12AF"/>
    <w:rsid w:val="004C1367"/>
    <w:rsid w:val="004C16AC"/>
    <w:rsid w:val="004C16B4"/>
    <w:rsid w:val="004C1863"/>
    <w:rsid w:val="004C194F"/>
    <w:rsid w:val="004C1B0D"/>
    <w:rsid w:val="004C1FD6"/>
    <w:rsid w:val="004C1FE5"/>
    <w:rsid w:val="004C2649"/>
    <w:rsid w:val="004C2690"/>
    <w:rsid w:val="004C26E3"/>
    <w:rsid w:val="004C2737"/>
    <w:rsid w:val="004C2AFC"/>
    <w:rsid w:val="004C2F1B"/>
    <w:rsid w:val="004C33E7"/>
    <w:rsid w:val="004C3610"/>
    <w:rsid w:val="004C374F"/>
    <w:rsid w:val="004C38F3"/>
    <w:rsid w:val="004C3C99"/>
    <w:rsid w:val="004C3DF0"/>
    <w:rsid w:val="004C3DF9"/>
    <w:rsid w:val="004C3F5A"/>
    <w:rsid w:val="004C41E5"/>
    <w:rsid w:val="004C4279"/>
    <w:rsid w:val="004C428C"/>
    <w:rsid w:val="004C4332"/>
    <w:rsid w:val="004C4514"/>
    <w:rsid w:val="004C4664"/>
    <w:rsid w:val="004C4816"/>
    <w:rsid w:val="004C4845"/>
    <w:rsid w:val="004C492C"/>
    <w:rsid w:val="004C4B7F"/>
    <w:rsid w:val="004C4B8C"/>
    <w:rsid w:val="004C4BB4"/>
    <w:rsid w:val="004C4F3C"/>
    <w:rsid w:val="004C5148"/>
    <w:rsid w:val="004C516F"/>
    <w:rsid w:val="004C517D"/>
    <w:rsid w:val="004C55B5"/>
    <w:rsid w:val="004C5701"/>
    <w:rsid w:val="004C5804"/>
    <w:rsid w:val="004C5920"/>
    <w:rsid w:val="004C5C2B"/>
    <w:rsid w:val="004C5FF0"/>
    <w:rsid w:val="004C60C2"/>
    <w:rsid w:val="004C63A6"/>
    <w:rsid w:val="004C63B5"/>
    <w:rsid w:val="004C6A6B"/>
    <w:rsid w:val="004C6C4D"/>
    <w:rsid w:val="004C6DCD"/>
    <w:rsid w:val="004C6DE0"/>
    <w:rsid w:val="004C7028"/>
    <w:rsid w:val="004C73AE"/>
    <w:rsid w:val="004C73BD"/>
    <w:rsid w:val="004C7545"/>
    <w:rsid w:val="004C759C"/>
    <w:rsid w:val="004C7E97"/>
    <w:rsid w:val="004D0069"/>
    <w:rsid w:val="004D006F"/>
    <w:rsid w:val="004D009A"/>
    <w:rsid w:val="004D00C0"/>
    <w:rsid w:val="004D0421"/>
    <w:rsid w:val="004D043F"/>
    <w:rsid w:val="004D0A2E"/>
    <w:rsid w:val="004D0B35"/>
    <w:rsid w:val="004D0B5D"/>
    <w:rsid w:val="004D0C6A"/>
    <w:rsid w:val="004D0DAA"/>
    <w:rsid w:val="004D0E5E"/>
    <w:rsid w:val="004D1128"/>
    <w:rsid w:val="004D1751"/>
    <w:rsid w:val="004D1A3D"/>
    <w:rsid w:val="004D1AD5"/>
    <w:rsid w:val="004D1C2A"/>
    <w:rsid w:val="004D1EFD"/>
    <w:rsid w:val="004D20FC"/>
    <w:rsid w:val="004D296A"/>
    <w:rsid w:val="004D29F6"/>
    <w:rsid w:val="004D2CB5"/>
    <w:rsid w:val="004D2CF1"/>
    <w:rsid w:val="004D2E74"/>
    <w:rsid w:val="004D2FE2"/>
    <w:rsid w:val="004D308F"/>
    <w:rsid w:val="004D3176"/>
    <w:rsid w:val="004D33B1"/>
    <w:rsid w:val="004D33DC"/>
    <w:rsid w:val="004D35D1"/>
    <w:rsid w:val="004D36D5"/>
    <w:rsid w:val="004D38B1"/>
    <w:rsid w:val="004D395E"/>
    <w:rsid w:val="004D3A5B"/>
    <w:rsid w:val="004D3AB9"/>
    <w:rsid w:val="004D3B71"/>
    <w:rsid w:val="004D3C94"/>
    <w:rsid w:val="004D3DCB"/>
    <w:rsid w:val="004D4054"/>
    <w:rsid w:val="004D4397"/>
    <w:rsid w:val="004D4597"/>
    <w:rsid w:val="004D45A2"/>
    <w:rsid w:val="004D45F2"/>
    <w:rsid w:val="004D4734"/>
    <w:rsid w:val="004D47F9"/>
    <w:rsid w:val="004D4893"/>
    <w:rsid w:val="004D489A"/>
    <w:rsid w:val="004D4C98"/>
    <w:rsid w:val="004D4EA7"/>
    <w:rsid w:val="004D4F7F"/>
    <w:rsid w:val="004D5280"/>
    <w:rsid w:val="004D55F3"/>
    <w:rsid w:val="004D58A9"/>
    <w:rsid w:val="004D58C1"/>
    <w:rsid w:val="004D59ED"/>
    <w:rsid w:val="004D5C7D"/>
    <w:rsid w:val="004D5CEC"/>
    <w:rsid w:val="004D5D02"/>
    <w:rsid w:val="004D5DA1"/>
    <w:rsid w:val="004D5F03"/>
    <w:rsid w:val="004D5F97"/>
    <w:rsid w:val="004D60D6"/>
    <w:rsid w:val="004D63A5"/>
    <w:rsid w:val="004D6649"/>
    <w:rsid w:val="004D6823"/>
    <w:rsid w:val="004D683D"/>
    <w:rsid w:val="004D6916"/>
    <w:rsid w:val="004D69EE"/>
    <w:rsid w:val="004D6B3C"/>
    <w:rsid w:val="004D6DCC"/>
    <w:rsid w:val="004D6F80"/>
    <w:rsid w:val="004D6F83"/>
    <w:rsid w:val="004D7053"/>
    <w:rsid w:val="004D7B1C"/>
    <w:rsid w:val="004D7B53"/>
    <w:rsid w:val="004D7CE9"/>
    <w:rsid w:val="004D7EAD"/>
    <w:rsid w:val="004D7EFF"/>
    <w:rsid w:val="004D7F00"/>
    <w:rsid w:val="004D7F2C"/>
    <w:rsid w:val="004E0112"/>
    <w:rsid w:val="004E01F8"/>
    <w:rsid w:val="004E034D"/>
    <w:rsid w:val="004E0713"/>
    <w:rsid w:val="004E07A0"/>
    <w:rsid w:val="004E07F9"/>
    <w:rsid w:val="004E0813"/>
    <w:rsid w:val="004E0871"/>
    <w:rsid w:val="004E087A"/>
    <w:rsid w:val="004E08FD"/>
    <w:rsid w:val="004E0A5C"/>
    <w:rsid w:val="004E0AC8"/>
    <w:rsid w:val="004E0F0B"/>
    <w:rsid w:val="004E0F13"/>
    <w:rsid w:val="004E0F73"/>
    <w:rsid w:val="004E12BE"/>
    <w:rsid w:val="004E1620"/>
    <w:rsid w:val="004E1789"/>
    <w:rsid w:val="004E182F"/>
    <w:rsid w:val="004E1AB7"/>
    <w:rsid w:val="004E1C54"/>
    <w:rsid w:val="004E1DA0"/>
    <w:rsid w:val="004E1E02"/>
    <w:rsid w:val="004E2215"/>
    <w:rsid w:val="004E2279"/>
    <w:rsid w:val="004E25C5"/>
    <w:rsid w:val="004E26C1"/>
    <w:rsid w:val="004E286B"/>
    <w:rsid w:val="004E289B"/>
    <w:rsid w:val="004E2B56"/>
    <w:rsid w:val="004E2BE7"/>
    <w:rsid w:val="004E2D79"/>
    <w:rsid w:val="004E2F3A"/>
    <w:rsid w:val="004E2FDE"/>
    <w:rsid w:val="004E3390"/>
    <w:rsid w:val="004E33F8"/>
    <w:rsid w:val="004E3694"/>
    <w:rsid w:val="004E37BC"/>
    <w:rsid w:val="004E3857"/>
    <w:rsid w:val="004E38A8"/>
    <w:rsid w:val="004E3A4F"/>
    <w:rsid w:val="004E3DD3"/>
    <w:rsid w:val="004E3EFD"/>
    <w:rsid w:val="004E3FD9"/>
    <w:rsid w:val="004E4443"/>
    <w:rsid w:val="004E484D"/>
    <w:rsid w:val="004E48DB"/>
    <w:rsid w:val="004E4B4B"/>
    <w:rsid w:val="004E4C08"/>
    <w:rsid w:val="004E4DB0"/>
    <w:rsid w:val="004E4E60"/>
    <w:rsid w:val="004E4E9F"/>
    <w:rsid w:val="004E4F64"/>
    <w:rsid w:val="004E4F6C"/>
    <w:rsid w:val="004E518C"/>
    <w:rsid w:val="004E5197"/>
    <w:rsid w:val="004E53E4"/>
    <w:rsid w:val="004E569F"/>
    <w:rsid w:val="004E57BA"/>
    <w:rsid w:val="004E5B1C"/>
    <w:rsid w:val="004E5BD6"/>
    <w:rsid w:val="004E5D0B"/>
    <w:rsid w:val="004E5D37"/>
    <w:rsid w:val="004E5DBA"/>
    <w:rsid w:val="004E6013"/>
    <w:rsid w:val="004E6151"/>
    <w:rsid w:val="004E62F9"/>
    <w:rsid w:val="004E6305"/>
    <w:rsid w:val="004E6306"/>
    <w:rsid w:val="004E63F8"/>
    <w:rsid w:val="004E63FB"/>
    <w:rsid w:val="004E644F"/>
    <w:rsid w:val="004E64E6"/>
    <w:rsid w:val="004E671F"/>
    <w:rsid w:val="004E6D27"/>
    <w:rsid w:val="004E6F1B"/>
    <w:rsid w:val="004E6F9D"/>
    <w:rsid w:val="004E710D"/>
    <w:rsid w:val="004E7308"/>
    <w:rsid w:val="004E74CF"/>
    <w:rsid w:val="004E7631"/>
    <w:rsid w:val="004E7E39"/>
    <w:rsid w:val="004E7EE8"/>
    <w:rsid w:val="004E7FDA"/>
    <w:rsid w:val="004F047C"/>
    <w:rsid w:val="004F0727"/>
    <w:rsid w:val="004F0836"/>
    <w:rsid w:val="004F093D"/>
    <w:rsid w:val="004F09D8"/>
    <w:rsid w:val="004F0E1A"/>
    <w:rsid w:val="004F0FC4"/>
    <w:rsid w:val="004F0FCB"/>
    <w:rsid w:val="004F109F"/>
    <w:rsid w:val="004F14D9"/>
    <w:rsid w:val="004F1740"/>
    <w:rsid w:val="004F18DD"/>
    <w:rsid w:val="004F1998"/>
    <w:rsid w:val="004F1AED"/>
    <w:rsid w:val="004F1C7F"/>
    <w:rsid w:val="004F1EA2"/>
    <w:rsid w:val="004F1EB6"/>
    <w:rsid w:val="004F1F60"/>
    <w:rsid w:val="004F1FCA"/>
    <w:rsid w:val="004F208C"/>
    <w:rsid w:val="004F215C"/>
    <w:rsid w:val="004F2251"/>
    <w:rsid w:val="004F233F"/>
    <w:rsid w:val="004F249A"/>
    <w:rsid w:val="004F265D"/>
    <w:rsid w:val="004F295E"/>
    <w:rsid w:val="004F2ED0"/>
    <w:rsid w:val="004F3245"/>
    <w:rsid w:val="004F32CD"/>
    <w:rsid w:val="004F353E"/>
    <w:rsid w:val="004F3986"/>
    <w:rsid w:val="004F3AEB"/>
    <w:rsid w:val="004F3AF6"/>
    <w:rsid w:val="004F3BBC"/>
    <w:rsid w:val="004F3C0F"/>
    <w:rsid w:val="004F3CFE"/>
    <w:rsid w:val="004F3D74"/>
    <w:rsid w:val="004F40D4"/>
    <w:rsid w:val="004F4392"/>
    <w:rsid w:val="004F45C0"/>
    <w:rsid w:val="004F471A"/>
    <w:rsid w:val="004F498D"/>
    <w:rsid w:val="004F4B99"/>
    <w:rsid w:val="004F4C7D"/>
    <w:rsid w:val="004F4DFC"/>
    <w:rsid w:val="004F4E74"/>
    <w:rsid w:val="004F4EF7"/>
    <w:rsid w:val="004F4FB1"/>
    <w:rsid w:val="004F51C8"/>
    <w:rsid w:val="004F5329"/>
    <w:rsid w:val="004F535F"/>
    <w:rsid w:val="004F5432"/>
    <w:rsid w:val="004F54D0"/>
    <w:rsid w:val="004F55C1"/>
    <w:rsid w:val="004F56DD"/>
    <w:rsid w:val="004F577B"/>
    <w:rsid w:val="004F583A"/>
    <w:rsid w:val="004F598A"/>
    <w:rsid w:val="004F5A90"/>
    <w:rsid w:val="004F5B86"/>
    <w:rsid w:val="004F5C1D"/>
    <w:rsid w:val="004F5CE5"/>
    <w:rsid w:val="004F5E5C"/>
    <w:rsid w:val="004F5E82"/>
    <w:rsid w:val="004F6077"/>
    <w:rsid w:val="004F6222"/>
    <w:rsid w:val="004F62B5"/>
    <w:rsid w:val="004F646A"/>
    <w:rsid w:val="004F651B"/>
    <w:rsid w:val="004F661F"/>
    <w:rsid w:val="004F688A"/>
    <w:rsid w:val="004F6A0F"/>
    <w:rsid w:val="004F6B48"/>
    <w:rsid w:val="004F6E4D"/>
    <w:rsid w:val="004F71CC"/>
    <w:rsid w:val="004F723B"/>
    <w:rsid w:val="004F7341"/>
    <w:rsid w:val="004F7535"/>
    <w:rsid w:val="004F755D"/>
    <w:rsid w:val="004F75FA"/>
    <w:rsid w:val="004F7741"/>
    <w:rsid w:val="004F788F"/>
    <w:rsid w:val="004F78AB"/>
    <w:rsid w:val="004F7DD5"/>
    <w:rsid w:val="004F7FB6"/>
    <w:rsid w:val="004F8DE3"/>
    <w:rsid w:val="00500256"/>
    <w:rsid w:val="00500487"/>
    <w:rsid w:val="005005D5"/>
    <w:rsid w:val="005006CE"/>
    <w:rsid w:val="005007F1"/>
    <w:rsid w:val="005009A3"/>
    <w:rsid w:val="00500A88"/>
    <w:rsid w:val="00500C27"/>
    <w:rsid w:val="00500C29"/>
    <w:rsid w:val="00500D85"/>
    <w:rsid w:val="00500F88"/>
    <w:rsid w:val="00500FC3"/>
    <w:rsid w:val="005014E9"/>
    <w:rsid w:val="00501530"/>
    <w:rsid w:val="0050160F"/>
    <w:rsid w:val="00501692"/>
    <w:rsid w:val="0050199F"/>
    <w:rsid w:val="005019C3"/>
    <w:rsid w:val="00502003"/>
    <w:rsid w:val="0050244E"/>
    <w:rsid w:val="00502714"/>
    <w:rsid w:val="0050287A"/>
    <w:rsid w:val="005028F6"/>
    <w:rsid w:val="005029A9"/>
    <w:rsid w:val="00502BB4"/>
    <w:rsid w:val="00502C0F"/>
    <w:rsid w:val="00502D0B"/>
    <w:rsid w:val="00502E05"/>
    <w:rsid w:val="00502E0E"/>
    <w:rsid w:val="00503702"/>
    <w:rsid w:val="00503E34"/>
    <w:rsid w:val="00503E61"/>
    <w:rsid w:val="00503EFB"/>
    <w:rsid w:val="00503F0B"/>
    <w:rsid w:val="005041B3"/>
    <w:rsid w:val="005042BF"/>
    <w:rsid w:val="005043C6"/>
    <w:rsid w:val="0050457A"/>
    <w:rsid w:val="00504603"/>
    <w:rsid w:val="005049C5"/>
    <w:rsid w:val="00504B61"/>
    <w:rsid w:val="00504CF3"/>
    <w:rsid w:val="00504F9F"/>
    <w:rsid w:val="00505025"/>
    <w:rsid w:val="005051FF"/>
    <w:rsid w:val="00505356"/>
    <w:rsid w:val="00505473"/>
    <w:rsid w:val="005058EF"/>
    <w:rsid w:val="005059E0"/>
    <w:rsid w:val="00505A49"/>
    <w:rsid w:val="00505C7C"/>
    <w:rsid w:val="00505DFD"/>
    <w:rsid w:val="005061D8"/>
    <w:rsid w:val="005065AE"/>
    <w:rsid w:val="00506691"/>
    <w:rsid w:val="005066EB"/>
    <w:rsid w:val="0050684B"/>
    <w:rsid w:val="00506970"/>
    <w:rsid w:val="00506AD4"/>
    <w:rsid w:val="00506C40"/>
    <w:rsid w:val="00506E5F"/>
    <w:rsid w:val="00506EDA"/>
    <w:rsid w:val="00506F1E"/>
    <w:rsid w:val="00506FE1"/>
    <w:rsid w:val="00506FEE"/>
    <w:rsid w:val="005071BC"/>
    <w:rsid w:val="005072AF"/>
    <w:rsid w:val="005073BD"/>
    <w:rsid w:val="005073FC"/>
    <w:rsid w:val="005074F1"/>
    <w:rsid w:val="005078EF"/>
    <w:rsid w:val="00507993"/>
    <w:rsid w:val="00507BBE"/>
    <w:rsid w:val="00507C56"/>
    <w:rsid w:val="0050B592"/>
    <w:rsid w:val="005100A1"/>
    <w:rsid w:val="005100C3"/>
    <w:rsid w:val="005102FD"/>
    <w:rsid w:val="005106F1"/>
    <w:rsid w:val="0051082D"/>
    <w:rsid w:val="00510AF1"/>
    <w:rsid w:val="00510BD4"/>
    <w:rsid w:val="00510F9D"/>
    <w:rsid w:val="00511124"/>
    <w:rsid w:val="00511261"/>
    <w:rsid w:val="00511290"/>
    <w:rsid w:val="00511340"/>
    <w:rsid w:val="0051151B"/>
    <w:rsid w:val="005115CB"/>
    <w:rsid w:val="0051164C"/>
    <w:rsid w:val="0051194E"/>
    <w:rsid w:val="00511B78"/>
    <w:rsid w:val="00511C3F"/>
    <w:rsid w:val="00511D67"/>
    <w:rsid w:val="00511FB9"/>
    <w:rsid w:val="00511FFB"/>
    <w:rsid w:val="00512129"/>
    <w:rsid w:val="00512188"/>
    <w:rsid w:val="0051236C"/>
    <w:rsid w:val="00512532"/>
    <w:rsid w:val="0051270F"/>
    <w:rsid w:val="00512905"/>
    <w:rsid w:val="00512922"/>
    <w:rsid w:val="005129B0"/>
    <w:rsid w:val="00512B6D"/>
    <w:rsid w:val="00512B9D"/>
    <w:rsid w:val="00512D3D"/>
    <w:rsid w:val="00512D69"/>
    <w:rsid w:val="00512DA9"/>
    <w:rsid w:val="0051308A"/>
    <w:rsid w:val="005130E3"/>
    <w:rsid w:val="005131C9"/>
    <w:rsid w:val="0051331B"/>
    <w:rsid w:val="005133AB"/>
    <w:rsid w:val="005133F9"/>
    <w:rsid w:val="005135B7"/>
    <w:rsid w:val="00513A47"/>
    <w:rsid w:val="00513FF2"/>
    <w:rsid w:val="00514C3E"/>
    <w:rsid w:val="00514C58"/>
    <w:rsid w:val="00514D0C"/>
    <w:rsid w:val="00514E62"/>
    <w:rsid w:val="0051525A"/>
    <w:rsid w:val="005157AE"/>
    <w:rsid w:val="00515C18"/>
    <w:rsid w:val="00515D2A"/>
    <w:rsid w:val="00516015"/>
    <w:rsid w:val="0051604F"/>
    <w:rsid w:val="00516092"/>
    <w:rsid w:val="005160C3"/>
    <w:rsid w:val="0051616E"/>
    <w:rsid w:val="005161C5"/>
    <w:rsid w:val="005162BA"/>
    <w:rsid w:val="005162E3"/>
    <w:rsid w:val="005163AF"/>
    <w:rsid w:val="005163D1"/>
    <w:rsid w:val="0051641A"/>
    <w:rsid w:val="0051646F"/>
    <w:rsid w:val="005164D5"/>
    <w:rsid w:val="0051663E"/>
    <w:rsid w:val="00516AD9"/>
    <w:rsid w:val="00516EE5"/>
    <w:rsid w:val="00516F4A"/>
    <w:rsid w:val="005170F9"/>
    <w:rsid w:val="00517178"/>
    <w:rsid w:val="00517515"/>
    <w:rsid w:val="00517556"/>
    <w:rsid w:val="00517587"/>
    <w:rsid w:val="005177E0"/>
    <w:rsid w:val="00517860"/>
    <w:rsid w:val="00517A8E"/>
    <w:rsid w:val="00517B7B"/>
    <w:rsid w:val="00517BBC"/>
    <w:rsid w:val="00517C7E"/>
    <w:rsid w:val="00517D6D"/>
    <w:rsid w:val="0052092D"/>
    <w:rsid w:val="00520964"/>
    <w:rsid w:val="00520A09"/>
    <w:rsid w:val="00520B16"/>
    <w:rsid w:val="00520BD7"/>
    <w:rsid w:val="00520F44"/>
    <w:rsid w:val="005212A2"/>
    <w:rsid w:val="005214CF"/>
    <w:rsid w:val="005215CD"/>
    <w:rsid w:val="00521781"/>
    <w:rsid w:val="0052197E"/>
    <w:rsid w:val="00521986"/>
    <w:rsid w:val="00521998"/>
    <w:rsid w:val="00521BA3"/>
    <w:rsid w:val="00521D16"/>
    <w:rsid w:val="0052215C"/>
    <w:rsid w:val="00522217"/>
    <w:rsid w:val="0052235F"/>
    <w:rsid w:val="0052243B"/>
    <w:rsid w:val="005227A4"/>
    <w:rsid w:val="005227C1"/>
    <w:rsid w:val="00522A0F"/>
    <w:rsid w:val="00522CFA"/>
    <w:rsid w:val="00522E4F"/>
    <w:rsid w:val="00523108"/>
    <w:rsid w:val="00523479"/>
    <w:rsid w:val="00523686"/>
    <w:rsid w:val="005236F5"/>
    <w:rsid w:val="00523730"/>
    <w:rsid w:val="005237E7"/>
    <w:rsid w:val="00523848"/>
    <w:rsid w:val="00523A5A"/>
    <w:rsid w:val="00524079"/>
    <w:rsid w:val="0052464F"/>
    <w:rsid w:val="005248CE"/>
    <w:rsid w:val="00524A94"/>
    <w:rsid w:val="00524AE9"/>
    <w:rsid w:val="00524B0D"/>
    <w:rsid w:val="00525473"/>
    <w:rsid w:val="00525B01"/>
    <w:rsid w:val="00525E51"/>
    <w:rsid w:val="00525E82"/>
    <w:rsid w:val="00525F2E"/>
    <w:rsid w:val="00526215"/>
    <w:rsid w:val="00526463"/>
    <w:rsid w:val="00526564"/>
    <w:rsid w:val="00526597"/>
    <w:rsid w:val="005265B5"/>
    <w:rsid w:val="0052694F"/>
    <w:rsid w:val="00526A8E"/>
    <w:rsid w:val="00526C3A"/>
    <w:rsid w:val="00526F06"/>
    <w:rsid w:val="00526F2D"/>
    <w:rsid w:val="00526FA8"/>
    <w:rsid w:val="005272DF"/>
    <w:rsid w:val="00527430"/>
    <w:rsid w:val="00527504"/>
    <w:rsid w:val="0052753C"/>
    <w:rsid w:val="005275E2"/>
    <w:rsid w:val="0052770D"/>
    <w:rsid w:val="0052773A"/>
    <w:rsid w:val="00527893"/>
    <w:rsid w:val="00527BFE"/>
    <w:rsid w:val="00527C70"/>
    <w:rsid w:val="00527E04"/>
    <w:rsid w:val="00527E3F"/>
    <w:rsid w:val="00527EB0"/>
    <w:rsid w:val="0053000B"/>
    <w:rsid w:val="005301D0"/>
    <w:rsid w:val="005304A2"/>
    <w:rsid w:val="005304CD"/>
    <w:rsid w:val="005305BB"/>
    <w:rsid w:val="00530828"/>
    <w:rsid w:val="00530EB2"/>
    <w:rsid w:val="00530F1D"/>
    <w:rsid w:val="00530FC4"/>
    <w:rsid w:val="00530FC9"/>
    <w:rsid w:val="005311A8"/>
    <w:rsid w:val="0053136D"/>
    <w:rsid w:val="005313DB"/>
    <w:rsid w:val="005313E1"/>
    <w:rsid w:val="00531655"/>
    <w:rsid w:val="00531784"/>
    <w:rsid w:val="0053178A"/>
    <w:rsid w:val="005317D1"/>
    <w:rsid w:val="00531835"/>
    <w:rsid w:val="00531C2C"/>
    <w:rsid w:val="00531D4D"/>
    <w:rsid w:val="00531D6E"/>
    <w:rsid w:val="00531F58"/>
    <w:rsid w:val="0053237F"/>
    <w:rsid w:val="00532415"/>
    <w:rsid w:val="00532423"/>
    <w:rsid w:val="00532640"/>
    <w:rsid w:val="00532A03"/>
    <w:rsid w:val="00532CB1"/>
    <w:rsid w:val="00533001"/>
    <w:rsid w:val="0053301C"/>
    <w:rsid w:val="00533084"/>
    <w:rsid w:val="005330EF"/>
    <w:rsid w:val="00533833"/>
    <w:rsid w:val="0053398B"/>
    <w:rsid w:val="00533A1B"/>
    <w:rsid w:val="00533A97"/>
    <w:rsid w:val="00533F60"/>
    <w:rsid w:val="00534049"/>
    <w:rsid w:val="005340B6"/>
    <w:rsid w:val="0053442F"/>
    <w:rsid w:val="00534492"/>
    <w:rsid w:val="0053452D"/>
    <w:rsid w:val="00534846"/>
    <w:rsid w:val="00534918"/>
    <w:rsid w:val="00534B6C"/>
    <w:rsid w:val="00534CEA"/>
    <w:rsid w:val="00534F2F"/>
    <w:rsid w:val="005350D5"/>
    <w:rsid w:val="00535278"/>
    <w:rsid w:val="00535528"/>
    <w:rsid w:val="00535586"/>
    <w:rsid w:val="005355A4"/>
    <w:rsid w:val="00535706"/>
    <w:rsid w:val="00535CAB"/>
    <w:rsid w:val="00535DD5"/>
    <w:rsid w:val="00535F23"/>
    <w:rsid w:val="00536084"/>
    <w:rsid w:val="005362AE"/>
    <w:rsid w:val="005363E6"/>
    <w:rsid w:val="0053645B"/>
    <w:rsid w:val="00536483"/>
    <w:rsid w:val="005364CF"/>
    <w:rsid w:val="005366D1"/>
    <w:rsid w:val="00536A3B"/>
    <w:rsid w:val="00536B53"/>
    <w:rsid w:val="00536B83"/>
    <w:rsid w:val="00536D3A"/>
    <w:rsid w:val="00536E5B"/>
    <w:rsid w:val="00536E86"/>
    <w:rsid w:val="005370BA"/>
    <w:rsid w:val="00537187"/>
    <w:rsid w:val="0053728E"/>
    <w:rsid w:val="00537381"/>
    <w:rsid w:val="00537397"/>
    <w:rsid w:val="00537633"/>
    <w:rsid w:val="005376B3"/>
    <w:rsid w:val="00537839"/>
    <w:rsid w:val="00537868"/>
    <w:rsid w:val="00537B4C"/>
    <w:rsid w:val="00537C19"/>
    <w:rsid w:val="00537F93"/>
    <w:rsid w:val="00540000"/>
    <w:rsid w:val="00540072"/>
    <w:rsid w:val="005401CF"/>
    <w:rsid w:val="00540446"/>
    <w:rsid w:val="00540476"/>
    <w:rsid w:val="00540497"/>
    <w:rsid w:val="005404D3"/>
    <w:rsid w:val="00540846"/>
    <w:rsid w:val="0054084A"/>
    <w:rsid w:val="005408E9"/>
    <w:rsid w:val="0054094F"/>
    <w:rsid w:val="0054095A"/>
    <w:rsid w:val="00540A06"/>
    <w:rsid w:val="00540A0C"/>
    <w:rsid w:val="00540ADC"/>
    <w:rsid w:val="00540B75"/>
    <w:rsid w:val="00540CC3"/>
    <w:rsid w:val="00540D31"/>
    <w:rsid w:val="00541049"/>
    <w:rsid w:val="00541079"/>
    <w:rsid w:val="0054108F"/>
    <w:rsid w:val="005410B1"/>
    <w:rsid w:val="00541335"/>
    <w:rsid w:val="00541638"/>
    <w:rsid w:val="005419C7"/>
    <w:rsid w:val="00541A9A"/>
    <w:rsid w:val="00541E6C"/>
    <w:rsid w:val="005420AA"/>
    <w:rsid w:val="005420C9"/>
    <w:rsid w:val="005421B8"/>
    <w:rsid w:val="005421BB"/>
    <w:rsid w:val="00542204"/>
    <w:rsid w:val="005422A2"/>
    <w:rsid w:val="0054237B"/>
    <w:rsid w:val="0054242B"/>
    <w:rsid w:val="00542715"/>
    <w:rsid w:val="005429DB"/>
    <w:rsid w:val="00542C2D"/>
    <w:rsid w:val="00542C59"/>
    <w:rsid w:val="00543118"/>
    <w:rsid w:val="00543119"/>
    <w:rsid w:val="00543121"/>
    <w:rsid w:val="005433D1"/>
    <w:rsid w:val="0054349D"/>
    <w:rsid w:val="005434EA"/>
    <w:rsid w:val="005434EF"/>
    <w:rsid w:val="005438DB"/>
    <w:rsid w:val="00543BFE"/>
    <w:rsid w:val="00543D66"/>
    <w:rsid w:val="00543DDE"/>
    <w:rsid w:val="00543E7A"/>
    <w:rsid w:val="005441AF"/>
    <w:rsid w:val="00544410"/>
    <w:rsid w:val="0054452D"/>
    <w:rsid w:val="00544530"/>
    <w:rsid w:val="00544597"/>
    <w:rsid w:val="00544636"/>
    <w:rsid w:val="00544656"/>
    <w:rsid w:val="00544703"/>
    <w:rsid w:val="005447DC"/>
    <w:rsid w:val="00544A1F"/>
    <w:rsid w:val="00544A78"/>
    <w:rsid w:val="00544B67"/>
    <w:rsid w:val="00544C90"/>
    <w:rsid w:val="00544E4A"/>
    <w:rsid w:val="00544F55"/>
    <w:rsid w:val="005457F4"/>
    <w:rsid w:val="00545A36"/>
    <w:rsid w:val="00545B7C"/>
    <w:rsid w:val="00545C4D"/>
    <w:rsid w:val="00545E29"/>
    <w:rsid w:val="00545E47"/>
    <w:rsid w:val="00545E5D"/>
    <w:rsid w:val="00545FB9"/>
    <w:rsid w:val="005461CE"/>
    <w:rsid w:val="005461D1"/>
    <w:rsid w:val="0054654A"/>
    <w:rsid w:val="005468ED"/>
    <w:rsid w:val="00546D45"/>
    <w:rsid w:val="00546DF8"/>
    <w:rsid w:val="00546E83"/>
    <w:rsid w:val="00546EAF"/>
    <w:rsid w:val="00546F13"/>
    <w:rsid w:val="00547039"/>
    <w:rsid w:val="0054703E"/>
    <w:rsid w:val="005470ED"/>
    <w:rsid w:val="005473F2"/>
    <w:rsid w:val="0054745B"/>
    <w:rsid w:val="00547671"/>
    <w:rsid w:val="00547761"/>
    <w:rsid w:val="0054793F"/>
    <w:rsid w:val="00547983"/>
    <w:rsid w:val="00547B4E"/>
    <w:rsid w:val="00547C1D"/>
    <w:rsid w:val="00547FB9"/>
    <w:rsid w:val="005502A5"/>
    <w:rsid w:val="005506BD"/>
    <w:rsid w:val="00550B0A"/>
    <w:rsid w:val="00550ECA"/>
    <w:rsid w:val="00551182"/>
    <w:rsid w:val="00551206"/>
    <w:rsid w:val="0055154C"/>
    <w:rsid w:val="00551574"/>
    <w:rsid w:val="005515AB"/>
    <w:rsid w:val="00551657"/>
    <w:rsid w:val="005516D7"/>
    <w:rsid w:val="005518F8"/>
    <w:rsid w:val="0055192B"/>
    <w:rsid w:val="005519B9"/>
    <w:rsid w:val="00551AD9"/>
    <w:rsid w:val="00551B22"/>
    <w:rsid w:val="00551C7F"/>
    <w:rsid w:val="00551CC1"/>
    <w:rsid w:val="00551DD2"/>
    <w:rsid w:val="00551FD7"/>
    <w:rsid w:val="00551FF9"/>
    <w:rsid w:val="0055209C"/>
    <w:rsid w:val="00552102"/>
    <w:rsid w:val="005521A9"/>
    <w:rsid w:val="005525D8"/>
    <w:rsid w:val="005526C9"/>
    <w:rsid w:val="005526E4"/>
    <w:rsid w:val="005527C1"/>
    <w:rsid w:val="00552892"/>
    <w:rsid w:val="005528A4"/>
    <w:rsid w:val="00552F94"/>
    <w:rsid w:val="005531A0"/>
    <w:rsid w:val="005532CC"/>
    <w:rsid w:val="0055372E"/>
    <w:rsid w:val="005537A9"/>
    <w:rsid w:val="005538F4"/>
    <w:rsid w:val="00553B47"/>
    <w:rsid w:val="00553D7B"/>
    <w:rsid w:val="00553D87"/>
    <w:rsid w:val="00553DE6"/>
    <w:rsid w:val="00553E46"/>
    <w:rsid w:val="00554710"/>
    <w:rsid w:val="00554B25"/>
    <w:rsid w:val="00554D69"/>
    <w:rsid w:val="0055512E"/>
    <w:rsid w:val="0055513E"/>
    <w:rsid w:val="00555188"/>
    <w:rsid w:val="005551D3"/>
    <w:rsid w:val="00555271"/>
    <w:rsid w:val="00555745"/>
    <w:rsid w:val="00555828"/>
    <w:rsid w:val="00555A7F"/>
    <w:rsid w:val="00555B57"/>
    <w:rsid w:val="00555B6D"/>
    <w:rsid w:val="00555C3F"/>
    <w:rsid w:val="00555D1A"/>
    <w:rsid w:val="00555D42"/>
    <w:rsid w:val="00555D7F"/>
    <w:rsid w:val="00555D89"/>
    <w:rsid w:val="00555DE7"/>
    <w:rsid w:val="00555EA3"/>
    <w:rsid w:val="0055601A"/>
    <w:rsid w:val="00556154"/>
    <w:rsid w:val="005561EA"/>
    <w:rsid w:val="00556295"/>
    <w:rsid w:val="0055634F"/>
    <w:rsid w:val="00556400"/>
    <w:rsid w:val="0055640B"/>
    <w:rsid w:val="005564A2"/>
    <w:rsid w:val="005564C9"/>
    <w:rsid w:val="00556618"/>
    <w:rsid w:val="005566A1"/>
    <w:rsid w:val="00556715"/>
    <w:rsid w:val="00556899"/>
    <w:rsid w:val="005568CA"/>
    <w:rsid w:val="005568E3"/>
    <w:rsid w:val="00556A19"/>
    <w:rsid w:val="00556AB3"/>
    <w:rsid w:val="00556CFE"/>
    <w:rsid w:val="00556E67"/>
    <w:rsid w:val="00556EBE"/>
    <w:rsid w:val="00557317"/>
    <w:rsid w:val="005574ED"/>
    <w:rsid w:val="00557529"/>
    <w:rsid w:val="00557561"/>
    <w:rsid w:val="005575D8"/>
    <w:rsid w:val="0055779A"/>
    <w:rsid w:val="00557C88"/>
    <w:rsid w:val="00557C90"/>
    <w:rsid w:val="00557D33"/>
    <w:rsid w:val="00557E9C"/>
    <w:rsid w:val="00557F17"/>
    <w:rsid w:val="0055A616"/>
    <w:rsid w:val="00560029"/>
    <w:rsid w:val="00560143"/>
    <w:rsid w:val="00560EB6"/>
    <w:rsid w:val="00560EE5"/>
    <w:rsid w:val="00560EFC"/>
    <w:rsid w:val="00561172"/>
    <w:rsid w:val="00561204"/>
    <w:rsid w:val="005612F2"/>
    <w:rsid w:val="00561352"/>
    <w:rsid w:val="005615A1"/>
    <w:rsid w:val="00561695"/>
    <w:rsid w:val="005616EF"/>
    <w:rsid w:val="0056173E"/>
    <w:rsid w:val="0056175E"/>
    <w:rsid w:val="0056189D"/>
    <w:rsid w:val="005619C4"/>
    <w:rsid w:val="00561AA4"/>
    <w:rsid w:val="00561B2B"/>
    <w:rsid w:val="00561BF5"/>
    <w:rsid w:val="005620C4"/>
    <w:rsid w:val="00562281"/>
    <w:rsid w:val="00562445"/>
    <w:rsid w:val="00562479"/>
    <w:rsid w:val="00562866"/>
    <w:rsid w:val="00562A5B"/>
    <w:rsid w:val="00562AB3"/>
    <w:rsid w:val="00562BEF"/>
    <w:rsid w:val="00562E57"/>
    <w:rsid w:val="005632A5"/>
    <w:rsid w:val="005633FA"/>
    <w:rsid w:val="0056353B"/>
    <w:rsid w:val="0056392A"/>
    <w:rsid w:val="005639A7"/>
    <w:rsid w:val="005639B3"/>
    <w:rsid w:val="00563B22"/>
    <w:rsid w:val="00564120"/>
    <w:rsid w:val="00564A0D"/>
    <w:rsid w:val="00564E71"/>
    <w:rsid w:val="00565077"/>
    <w:rsid w:val="0056535A"/>
    <w:rsid w:val="00565467"/>
    <w:rsid w:val="005654DC"/>
    <w:rsid w:val="0056552F"/>
    <w:rsid w:val="00565573"/>
    <w:rsid w:val="0056566E"/>
    <w:rsid w:val="00565804"/>
    <w:rsid w:val="00565814"/>
    <w:rsid w:val="005658F1"/>
    <w:rsid w:val="00565985"/>
    <w:rsid w:val="00565BCE"/>
    <w:rsid w:val="00565EAD"/>
    <w:rsid w:val="00565F61"/>
    <w:rsid w:val="00566080"/>
    <w:rsid w:val="00566164"/>
    <w:rsid w:val="005661E7"/>
    <w:rsid w:val="00566211"/>
    <w:rsid w:val="00566247"/>
    <w:rsid w:val="00566308"/>
    <w:rsid w:val="005666A1"/>
    <w:rsid w:val="00566826"/>
    <w:rsid w:val="00566AA8"/>
    <w:rsid w:val="00566FDD"/>
    <w:rsid w:val="00567019"/>
    <w:rsid w:val="005670C9"/>
    <w:rsid w:val="00567655"/>
    <w:rsid w:val="00567754"/>
    <w:rsid w:val="00567971"/>
    <w:rsid w:val="00567A5A"/>
    <w:rsid w:val="00567CA6"/>
    <w:rsid w:val="00567E14"/>
    <w:rsid w:val="00567E24"/>
    <w:rsid w:val="00567FB5"/>
    <w:rsid w:val="0056D888"/>
    <w:rsid w:val="0057017E"/>
    <w:rsid w:val="005702A8"/>
    <w:rsid w:val="0057071E"/>
    <w:rsid w:val="0057072C"/>
    <w:rsid w:val="00570AB6"/>
    <w:rsid w:val="00570F43"/>
    <w:rsid w:val="00570FF5"/>
    <w:rsid w:val="0057128F"/>
    <w:rsid w:val="0057136F"/>
    <w:rsid w:val="0057186A"/>
    <w:rsid w:val="00571BB7"/>
    <w:rsid w:val="00571E0C"/>
    <w:rsid w:val="00571E4C"/>
    <w:rsid w:val="00571FA6"/>
    <w:rsid w:val="00572001"/>
    <w:rsid w:val="0057211F"/>
    <w:rsid w:val="00572472"/>
    <w:rsid w:val="005727DC"/>
    <w:rsid w:val="00572826"/>
    <w:rsid w:val="00572C26"/>
    <w:rsid w:val="00572D9A"/>
    <w:rsid w:val="00572EBC"/>
    <w:rsid w:val="00572F02"/>
    <w:rsid w:val="00573009"/>
    <w:rsid w:val="0057303E"/>
    <w:rsid w:val="005730B5"/>
    <w:rsid w:val="00573274"/>
    <w:rsid w:val="005732AF"/>
    <w:rsid w:val="005732F0"/>
    <w:rsid w:val="00573461"/>
    <w:rsid w:val="00573626"/>
    <w:rsid w:val="00573812"/>
    <w:rsid w:val="00573D54"/>
    <w:rsid w:val="00573D9F"/>
    <w:rsid w:val="00573E79"/>
    <w:rsid w:val="00573E9C"/>
    <w:rsid w:val="00573EC1"/>
    <w:rsid w:val="00573FD4"/>
    <w:rsid w:val="00574180"/>
    <w:rsid w:val="005741DD"/>
    <w:rsid w:val="00574523"/>
    <w:rsid w:val="0057455A"/>
    <w:rsid w:val="00574A7C"/>
    <w:rsid w:val="00574BE0"/>
    <w:rsid w:val="00574CA9"/>
    <w:rsid w:val="00574CD9"/>
    <w:rsid w:val="00574E5E"/>
    <w:rsid w:val="00574FE5"/>
    <w:rsid w:val="0057511E"/>
    <w:rsid w:val="0057524B"/>
    <w:rsid w:val="00575253"/>
    <w:rsid w:val="005757E7"/>
    <w:rsid w:val="00575828"/>
    <w:rsid w:val="005759FD"/>
    <w:rsid w:val="00575A1A"/>
    <w:rsid w:val="00575F9D"/>
    <w:rsid w:val="00576048"/>
    <w:rsid w:val="00576117"/>
    <w:rsid w:val="0057611C"/>
    <w:rsid w:val="0057623E"/>
    <w:rsid w:val="0057636F"/>
    <w:rsid w:val="0057649A"/>
    <w:rsid w:val="005764BA"/>
    <w:rsid w:val="005765AC"/>
    <w:rsid w:val="005765C6"/>
    <w:rsid w:val="005765CF"/>
    <w:rsid w:val="005766A7"/>
    <w:rsid w:val="005766FE"/>
    <w:rsid w:val="005768F4"/>
    <w:rsid w:val="00576940"/>
    <w:rsid w:val="005769BB"/>
    <w:rsid w:val="00576FD9"/>
    <w:rsid w:val="00577433"/>
    <w:rsid w:val="005775D7"/>
    <w:rsid w:val="00577762"/>
    <w:rsid w:val="00577992"/>
    <w:rsid w:val="00577AE4"/>
    <w:rsid w:val="00577BF3"/>
    <w:rsid w:val="00577C7B"/>
    <w:rsid w:val="00577F1B"/>
    <w:rsid w:val="00577F2A"/>
    <w:rsid w:val="00577F3C"/>
    <w:rsid w:val="00577FA7"/>
    <w:rsid w:val="005802D9"/>
    <w:rsid w:val="005802F8"/>
    <w:rsid w:val="0058035F"/>
    <w:rsid w:val="0058046F"/>
    <w:rsid w:val="00580667"/>
    <w:rsid w:val="0058072B"/>
    <w:rsid w:val="0058086C"/>
    <w:rsid w:val="005809E0"/>
    <w:rsid w:val="00580D20"/>
    <w:rsid w:val="0058100A"/>
    <w:rsid w:val="00581096"/>
    <w:rsid w:val="005813F7"/>
    <w:rsid w:val="00581480"/>
    <w:rsid w:val="00581574"/>
    <w:rsid w:val="005817D5"/>
    <w:rsid w:val="005818CA"/>
    <w:rsid w:val="005819E3"/>
    <w:rsid w:val="00581A01"/>
    <w:rsid w:val="00581B65"/>
    <w:rsid w:val="00581D13"/>
    <w:rsid w:val="00581F02"/>
    <w:rsid w:val="0058207A"/>
    <w:rsid w:val="005821FA"/>
    <w:rsid w:val="005822E2"/>
    <w:rsid w:val="0058252D"/>
    <w:rsid w:val="00582559"/>
    <w:rsid w:val="00582581"/>
    <w:rsid w:val="00582619"/>
    <w:rsid w:val="0058276E"/>
    <w:rsid w:val="005827C4"/>
    <w:rsid w:val="005828E7"/>
    <w:rsid w:val="005829BB"/>
    <w:rsid w:val="00582CB6"/>
    <w:rsid w:val="00582CC6"/>
    <w:rsid w:val="00582D16"/>
    <w:rsid w:val="00582FA7"/>
    <w:rsid w:val="00583318"/>
    <w:rsid w:val="005833CB"/>
    <w:rsid w:val="005833F2"/>
    <w:rsid w:val="005833FC"/>
    <w:rsid w:val="005835B1"/>
    <w:rsid w:val="0058365A"/>
    <w:rsid w:val="00583B91"/>
    <w:rsid w:val="00583BDD"/>
    <w:rsid w:val="00583F6C"/>
    <w:rsid w:val="005840C7"/>
    <w:rsid w:val="0058445C"/>
    <w:rsid w:val="005846C1"/>
    <w:rsid w:val="005848EA"/>
    <w:rsid w:val="00584BA4"/>
    <w:rsid w:val="00584D39"/>
    <w:rsid w:val="00584E41"/>
    <w:rsid w:val="00584EC3"/>
    <w:rsid w:val="00584FF0"/>
    <w:rsid w:val="0058500E"/>
    <w:rsid w:val="00585110"/>
    <w:rsid w:val="00585278"/>
    <w:rsid w:val="005853C0"/>
    <w:rsid w:val="00585625"/>
    <w:rsid w:val="005858E7"/>
    <w:rsid w:val="00585A7D"/>
    <w:rsid w:val="00585C1C"/>
    <w:rsid w:val="00585C1D"/>
    <w:rsid w:val="00585C2F"/>
    <w:rsid w:val="00585D1E"/>
    <w:rsid w:val="00585E9D"/>
    <w:rsid w:val="00586574"/>
    <w:rsid w:val="0058676E"/>
    <w:rsid w:val="00586931"/>
    <w:rsid w:val="00586A35"/>
    <w:rsid w:val="00586A49"/>
    <w:rsid w:val="00586B6A"/>
    <w:rsid w:val="005870EB"/>
    <w:rsid w:val="00587195"/>
    <w:rsid w:val="0058725B"/>
    <w:rsid w:val="00587522"/>
    <w:rsid w:val="005875EA"/>
    <w:rsid w:val="005879C1"/>
    <w:rsid w:val="005879E1"/>
    <w:rsid w:val="00587AF0"/>
    <w:rsid w:val="00587B4F"/>
    <w:rsid w:val="00587D4B"/>
    <w:rsid w:val="00587DB7"/>
    <w:rsid w:val="00587FD3"/>
    <w:rsid w:val="00587FF0"/>
    <w:rsid w:val="00590098"/>
    <w:rsid w:val="005901A2"/>
    <w:rsid w:val="005904B3"/>
    <w:rsid w:val="00590578"/>
    <w:rsid w:val="005907CE"/>
    <w:rsid w:val="00590EFC"/>
    <w:rsid w:val="00590FA7"/>
    <w:rsid w:val="005910EE"/>
    <w:rsid w:val="00591109"/>
    <w:rsid w:val="00591120"/>
    <w:rsid w:val="00591367"/>
    <w:rsid w:val="0059137B"/>
    <w:rsid w:val="005913F3"/>
    <w:rsid w:val="00591417"/>
    <w:rsid w:val="00591592"/>
    <w:rsid w:val="00591864"/>
    <w:rsid w:val="00591BF8"/>
    <w:rsid w:val="00591CCF"/>
    <w:rsid w:val="00591D56"/>
    <w:rsid w:val="005922E2"/>
    <w:rsid w:val="005923CB"/>
    <w:rsid w:val="00592518"/>
    <w:rsid w:val="00592644"/>
    <w:rsid w:val="0059273B"/>
    <w:rsid w:val="00592BF7"/>
    <w:rsid w:val="0059300C"/>
    <w:rsid w:val="0059302C"/>
    <w:rsid w:val="0059304B"/>
    <w:rsid w:val="0059304F"/>
    <w:rsid w:val="005932E5"/>
    <w:rsid w:val="00593312"/>
    <w:rsid w:val="005936D9"/>
    <w:rsid w:val="00593AF1"/>
    <w:rsid w:val="00593BA4"/>
    <w:rsid w:val="00593F51"/>
    <w:rsid w:val="00593F63"/>
    <w:rsid w:val="005940FC"/>
    <w:rsid w:val="00594268"/>
    <w:rsid w:val="00594270"/>
    <w:rsid w:val="00594309"/>
    <w:rsid w:val="00594374"/>
    <w:rsid w:val="0059440D"/>
    <w:rsid w:val="00594530"/>
    <w:rsid w:val="005949FE"/>
    <w:rsid w:val="00594BC7"/>
    <w:rsid w:val="00594F23"/>
    <w:rsid w:val="00594FE2"/>
    <w:rsid w:val="00595057"/>
    <w:rsid w:val="005950D5"/>
    <w:rsid w:val="005950F1"/>
    <w:rsid w:val="005952B0"/>
    <w:rsid w:val="0059534A"/>
    <w:rsid w:val="00595812"/>
    <w:rsid w:val="00595866"/>
    <w:rsid w:val="00595A2F"/>
    <w:rsid w:val="00595C32"/>
    <w:rsid w:val="0059607B"/>
    <w:rsid w:val="00596155"/>
    <w:rsid w:val="00596472"/>
    <w:rsid w:val="00596585"/>
    <w:rsid w:val="0059685C"/>
    <w:rsid w:val="005968DA"/>
    <w:rsid w:val="00596ADF"/>
    <w:rsid w:val="00596B12"/>
    <w:rsid w:val="00596CB6"/>
    <w:rsid w:val="00596D3E"/>
    <w:rsid w:val="00596FF4"/>
    <w:rsid w:val="00597008"/>
    <w:rsid w:val="00597149"/>
    <w:rsid w:val="005971F0"/>
    <w:rsid w:val="00597460"/>
    <w:rsid w:val="0059783B"/>
    <w:rsid w:val="00597862"/>
    <w:rsid w:val="005979CF"/>
    <w:rsid w:val="00597BC4"/>
    <w:rsid w:val="00597C28"/>
    <w:rsid w:val="00597C7A"/>
    <w:rsid w:val="00597DD3"/>
    <w:rsid w:val="005A02F4"/>
    <w:rsid w:val="005A0339"/>
    <w:rsid w:val="005A036D"/>
    <w:rsid w:val="005A03F6"/>
    <w:rsid w:val="005A040F"/>
    <w:rsid w:val="005A0648"/>
    <w:rsid w:val="005A0695"/>
    <w:rsid w:val="005A087A"/>
    <w:rsid w:val="005A0AC6"/>
    <w:rsid w:val="005A0B74"/>
    <w:rsid w:val="005A0C27"/>
    <w:rsid w:val="005A0E6F"/>
    <w:rsid w:val="005A10FA"/>
    <w:rsid w:val="005A11E7"/>
    <w:rsid w:val="005A1415"/>
    <w:rsid w:val="005A1445"/>
    <w:rsid w:val="005A14CA"/>
    <w:rsid w:val="005A1529"/>
    <w:rsid w:val="005A1542"/>
    <w:rsid w:val="005A1595"/>
    <w:rsid w:val="005A1670"/>
    <w:rsid w:val="005A1678"/>
    <w:rsid w:val="005A171E"/>
    <w:rsid w:val="005A1B16"/>
    <w:rsid w:val="005A1C4B"/>
    <w:rsid w:val="005A1D91"/>
    <w:rsid w:val="005A1E43"/>
    <w:rsid w:val="005A1F2B"/>
    <w:rsid w:val="005A2210"/>
    <w:rsid w:val="005A254B"/>
    <w:rsid w:val="005A26C6"/>
    <w:rsid w:val="005A2785"/>
    <w:rsid w:val="005A2CB6"/>
    <w:rsid w:val="005A2F72"/>
    <w:rsid w:val="005A305C"/>
    <w:rsid w:val="005A3162"/>
    <w:rsid w:val="005A32B8"/>
    <w:rsid w:val="005A350B"/>
    <w:rsid w:val="005A3DCC"/>
    <w:rsid w:val="005A3E9A"/>
    <w:rsid w:val="005A4004"/>
    <w:rsid w:val="005A41AD"/>
    <w:rsid w:val="005A4243"/>
    <w:rsid w:val="005A42CF"/>
    <w:rsid w:val="005A4375"/>
    <w:rsid w:val="005A43FA"/>
    <w:rsid w:val="005A444C"/>
    <w:rsid w:val="005A485E"/>
    <w:rsid w:val="005A4D47"/>
    <w:rsid w:val="005A4DB8"/>
    <w:rsid w:val="005A4EAC"/>
    <w:rsid w:val="005A52AB"/>
    <w:rsid w:val="005A52C4"/>
    <w:rsid w:val="005A5673"/>
    <w:rsid w:val="005A587E"/>
    <w:rsid w:val="005A5885"/>
    <w:rsid w:val="005A5982"/>
    <w:rsid w:val="005A5BCB"/>
    <w:rsid w:val="005A5C04"/>
    <w:rsid w:val="005A5C76"/>
    <w:rsid w:val="005A5D73"/>
    <w:rsid w:val="005A5DCF"/>
    <w:rsid w:val="005A5F90"/>
    <w:rsid w:val="005A6105"/>
    <w:rsid w:val="005A63F6"/>
    <w:rsid w:val="005A68A9"/>
    <w:rsid w:val="005A68AC"/>
    <w:rsid w:val="005A6B0D"/>
    <w:rsid w:val="005A6C8A"/>
    <w:rsid w:val="005A6D35"/>
    <w:rsid w:val="005A6D4B"/>
    <w:rsid w:val="005A6F61"/>
    <w:rsid w:val="005A7386"/>
    <w:rsid w:val="005A756B"/>
    <w:rsid w:val="005A7E1D"/>
    <w:rsid w:val="005A7FD6"/>
    <w:rsid w:val="005B00C3"/>
    <w:rsid w:val="005B0462"/>
    <w:rsid w:val="005B05EA"/>
    <w:rsid w:val="005B08B1"/>
    <w:rsid w:val="005B0A2E"/>
    <w:rsid w:val="005B0B38"/>
    <w:rsid w:val="005B0B5F"/>
    <w:rsid w:val="005B0BE5"/>
    <w:rsid w:val="005B0CF6"/>
    <w:rsid w:val="005B0D00"/>
    <w:rsid w:val="005B0F25"/>
    <w:rsid w:val="005B0FEE"/>
    <w:rsid w:val="005B1081"/>
    <w:rsid w:val="005B1140"/>
    <w:rsid w:val="005B1461"/>
    <w:rsid w:val="005B1C38"/>
    <w:rsid w:val="005B1EB8"/>
    <w:rsid w:val="005B229A"/>
    <w:rsid w:val="005B22FC"/>
    <w:rsid w:val="005B2416"/>
    <w:rsid w:val="005B281F"/>
    <w:rsid w:val="005B29F9"/>
    <w:rsid w:val="005B2A22"/>
    <w:rsid w:val="005B2A3E"/>
    <w:rsid w:val="005B2D25"/>
    <w:rsid w:val="005B304E"/>
    <w:rsid w:val="005B30C4"/>
    <w:rsid w:val="005B3331"/>
    <w:rsid w:val="005B344D"/>
    <w:rsid w:val="005B34EE"/>
    <w:rsid w:val="005B35A3"/>
    <w:rsid w:val="005B35FE"/>
    <w:rsid w:val="005B365B"/>
    <w:rsid w:val="005B3A15"/>
    <w:rsid w:val="005B3B62"/>
    <w:rsid w:val="005B3CDE"/>
    <w:rsid w:val="005B3FEF"/>
    <w:rsid w:val="005B411D"/>
    <w:rsid w:val="005B4164"/>
    <w:rsid w:val="005B41CC"/>
    <w:rsid w:val="005B449C"/>
    <w:rsid w:val="005B4836"/>
    <w:rsid w:val="005B49C5"/>
    <w:rsid w:val="005B4D0B"/>
    <w:rsid w:val="005B4DC1"/>
    <w:rsid w:val="005B4E2F"/>
    <w:rsid w:val="005B5045"/>
    <w:rsid w:val="005B536A"/>
    <w:rsid w:val="005B546E"/>
    <w:rsid w:val="005B5B36"/>
    <w:rsid w:val="005B5E2C"/>
    <w:rsid w:val="005B5FB6"/>
    <w:rsid w:val="005B6097"/>
    <w:rsid w:val="005B6134"/>
    <w:rsid w:val="005B63FC"/>
    <w:rsid w:val="005B6401"/>
    <w:rsid w:val="005B6647"/>
    <w:rsid w:val="005B6669"/>
    <w:rsid w:val="005B6671"/>
    <w:rsid w:val="005B6940"/>
    <w:rsid w:val="005B6FDC"/>
    <w:rsid w:val="005B70C2"/>
    <w:rsid w:val="005B7440"/>
    <w:rsid w:val="005B75A4"/>
    <w:rsid w:val="005B75BB"/>
    <w:rsid w:val="005B7BED"/>
    <w:rsid w:val="005B7D41"/>
    <w:rsid w:val="005B7E02"/>
    <w:rsid w:val="005BBC8D"/>
    <w:rsid w:val="005C0035"/>
    <w:rsid w:val="005C0081"/>
    <w:rsid w:val="005C0261"/>
    <w:rsid w:val="005C04D3"/>
    <w:rsid w:val="005C055C"/>
    <w:rsid w:val="005C0763"/>
    <w:rsid w:val="005C0985"/>
    <w:rsid w:val="005C0F4F"/>
    <w:rsid w:val="005C1011"/>
    <w:rsid w:val="005C1043"/>
    <w:rsid w:val="005C1276"/>
    <w:rsid w:val="005C12F6"/>
    <w:rsid w:val="005C17DE"/>
    <w:rsid w:val="005C1947"/>
    <w:rsid w:val="005C1988"/>
    <w:rsid w:val="005C19ED"/>
    <w:rsid w:val="005C1C65"/>
    <w:rsid w:val="005C1E2B"/>
    <w:rsid w:val="005C1F23"/>
    <w:rsid w:val="005C2296"/>
    <w:rsid w:val="005C24E6"/>
    <w:rsid w:val="005C2517"/>
    <w:rsid w:val="005C25A7"/>
    <w:rsid w:val="005C25F6"/>
    <w:rsid w:val="005C2998"/>
    <w:rsid w:val="005C2A62"/>
    <w:rsid w:val="005C384D"/>
    <w:rsid w:val="005C3866"/>
    <w:rsid w:val="005C387A"/>
    <w:rsid w:val="005C3B29"/>
    <w:rsid w:val="005C42FA"/>
    <w:rsid w:val="005C43B9"/>
    <w:rsid w:val="005C440D"/>
    <w:rsid w:val="005C446D"/>
    <w:rsid w:val="005C45A3"/>
    <w:rsid w:val="005C4700"/>
    <w:rsid w:val="005C478D"/>
    <w:rsid w:val="005C4876"/>
    <w:rsid w:val="005C48CF"/>
    <w:rsid w:val="005C4A96"/>
    <w:rsid w:val="005C4AE8"/>
    <w:rsid w:val="005C4D9C"/>
    <w:rsid w:val="005C4DDD"/>
    <w:rsid w:val="005C50F4"/>
    <w:rsid w:val="005C531F"/>
    <w:rsid w:val="005C550A"/>
    <w:rsid w:val="005C553C"/>
    <w:rsid w:val="005C5559"/>
    <w:rsid w:val="005C5587"/>
    <w:rsid w:val="005C57E1"/>
    <w:rsid w:val="005C5AB4"/>
    <w:rsid w:val="005C5C00"/>
    <w:rsid w:val="005C5D4D"/>
    <w:rsid w:val="005C5F81"/>
    <w:rsid w:val="005C626F"/>
    <w:rsid w:val="005C630A"/>
    <w:rsid w:val="005C6536"/>
    <w:rsid w:val="005C654B"/>
    <w:rsid w:val="005C6A10"/>
    <w:rsid w:val="005C6BDD"/>
    <w:rsid w:val="005C6D87"/>
    <w:rsid w:val="005C6E49"/>
    <w:rsid w:val="005C6F8D"/>
    <w:rsid w:val="005C6FE7"/>
    <w:rsid w:val="005C7052"/>
    <w:rsid w:val="005C70E5"/>
    <w:rsid w:val="005C7115"/>
    <w:rsid w:val="005C722A"/>
    <w:rsid w:val="005C75BE"/>
    <w:rsid w:val="005C7644"/>
    <w:rsid w:val="005C7785"/>
    <w:rsid w:val="005C77B2"/>
    <w:rsid w:val="005C7AC8"/>
    <w:rsid w:val="005C7C1C"/>
    <w:rsid w:val="005C7E7C"/>
    <w:rsid w:val="005D0190"/>
    <w:rsid w:val="005D0236"/>
    <w:rsid w:val="005D025D"/>
    <w:rsid w:val="005D029A"/>
    <w:rsid w:val="005D033E"/>
    <w:rsid w:val="005D08BF"/>
    <w:rsid w:val="005D095C"/>
    <w:rsid w:val="005D0E0D"/>
    <w:rsid w:val="005D0E90"/>
    <w:rsid w:val="005D0F38"/>
    <w:rsid w:val="005D0FCB"/>
    <w:rsid w:val="005D1206"/>
    <w:rsid w:val="005D1216"/>
    <w:rsid w:val="005D1572"/>
    <w:rsid w:val="005D1778"/>
    <w:rsid w:val="005D1B1B"/>
    <w:rsid w:val="005D1B56"/>
    <w:rsid w:val="005D1D3E"/>
    <w:rsid w:val="005D1FEB"/>
    <w:rsid w:val="005D211A"/>
    <w:rsid w:val="005D23E8"/>
    <w:rsid w:val="005D24BD"/>
    <w:rsid w:val="005D278B"/>
    <w:rsid w:val="005D2854"/>
    <w:rsid w:val="005D2936"/>
    <w:rsid w:val="005D2992"/>
    <w:rsid w:val="005D2A2D"/>
    <w:rsid w:val="005D2A35"/>
    <w:rsid w:val="005D2A7C"/>
    <w:rsid w:val="005D2AF7"/>
    <w:rsid w:val="005D2D77"/>
    <w:rsid w:val="005D2E43"/>
    <w:rsid w:val="005D3154"/>
    <w:rsid w:val="005D319B"/>
    <w:rsid w:val="005D34BE"/>
    <w:rsid w:val="005D358E"/>
    <w:rsid w:val="005D3AFB"/>
    <w:rsid w:val="005D3C0D"/>
    <w:rsid w:val="005D3E4D"/>
    <w:rsid w:val="005D40E8"/>
    <w:rsid w:val="005D4282"/>
    <w:rsid w:val="005D478D"/>
    <w:rsid w:val="005D48E0"/>
    <w:rsid w:val="005D4918"/>
    <w:rsid w:val="005D491C"/>
    <w:rsid w:val="005D4B75"/>
    <w:rsid w:val="005D4C04"/>
    <w:rsid w:val="005D4C57"/>
    <w:rsid w:val="005D52C3"/>
    <w:rsid w:val="005D52E9"/>
    <w:rsid w:val="005D5310"/>
    <w:rsid w:val="005D5334"/>
    <w:rsid w:val="005D5384"/>
    <w:rsid w:val="005D54E6"/>
    <w:rsid w:val="005D5576"/>
    <w:rsid w:val="005D573C"/>
    <w:rsid w:val="005D5780"/>
    <w:rsid w:val="005D589C"/>
    <w:rsid w:val="005D59D2"/>
    <w:rsid w:val="005D5BA6"/>
    <w:rsid w:val="005D5C79"/>
    <w:rsid w:val="005D5F7D"/>
    <w:rsid w:val="005D5F8B"/>
    <w:rsid w:val="005D5FF1"/>
    <w:rsid w:val="005D60F5"/>
    <w:rsid w:val="005D61BB"/>
    <w:rsid w:val="005D6242"/>
    <w:rsid w:val="005D6529"/>
    <w:rsid w:val="005D6971"/>
    <w:rsid w:val="005D69FA"/>
    <w:rsid w:val="005D6B65"/>
    <w:rsid w:val="005D6B71"/>
    <w:rsid w:val="005D6CC2"/>
    <w:rsid w:val="005D6D31"/>
    <w:rsid w:val="005D6E75"/>
    <w:rsid w:val="005D71B8"/>
    <w:rsid w:val="005D73C5"/>
    <w:rsid w:val="005D76CA"/>
    <w:rsid w:val="005D7A87"/>
    <w:rsid w:val="005D7BF2"/>
    <w:rsid w:val="005E00AC"/>
    <w:rsid w:val="005E010C"/>
    <w:rsid w:val="005E0370"/>
    <w:rsid w:val="005E0381"/>
    <w:rsid w:val="005E03FD"/>
    <w:rsid w:val="005E047A"/>
    <w:rsid w:val="005E077F"/>
    <w:rsid w:val="005E0826"/>
    <w:rsid w:val="005E0915"/>
    <w:rsid w:val="005E0C09"/>
    <w:rsid w:val="005E0C92"/>
    <w:rsid w:val="005E0F36"/>
    <w:rsid w:val="005E101F"/>
    <w:rsid w:val="005E13E5"/>
    <w:rsid w:val="005E13EA"/>
    <w:rsid w:val="005E1636"/>
    <w:rsid w:val="005E1921"/>
    <w:rsid w:val="005E1C47"/>
    <w:rsid w:val="005E1F76"/>
    <w:rsid w:val="005E20A8"/>
    <w:rsid w:val="005E2210"/>
    <w:rsid w:val="005E22D2"/>
    <w:rsid w:val="005E2334"/>
    <w:rsid w:val="005E2481"/>
    <w:rsid w:val="005E26A3"/>
    <w:rsid w:val="005E2793"/>
    <w:rsid w:val="005E28B0"/>
    <w:rsid w:val="005E2E56"/>
    <w:rsid w:val="005E2F5C"/>
    <w:rsid w:val="005E3205"/>
    <w:rsid w:val="005E3542"/>
    <w:rsid w:val="005E3558"/>
    <w:rsid w:val="005E357A"/>
    <w:rsid w:val="005E415A"/>
    <w:rsid w:val="005E41B1"/>
    <w:rsid w:val="005E41FE"/>
    <w:rsid w:val="005E4550"/>
    <w:rsid w:val="005E4619"/>
    <w:rsid w:val="005E47AD"/>
    <w:rsid w:val="005E4A34"/>
    <w:rsid w:val="005E4B87"/>
    <w:rsid w:val="005E4DAB"/>
    <w:rsid w:val="005E5043"/>
    <w:rsid w:val="005E5086"/>
    <w:rsid w:val="005E5482"/>
    <w:rsid w:val="005E58B1"/>
    <w:rsid w:val="005E58D1"/>
    <w:rsid w:val="005E608F"/>
    <w:rsid w:val="005E63D4"/>
    <w:rsid w:val="005E6403"/>
    <w:rsid w:val="005E64E6"/>
    <w:rsid w:val="005E6576"/>
    <w:rsid w:val="005E6A89"/>
    <w:rsid w:val="005E6DF3"/>
    <w:rsid w:val="005E7144"/>
    <w:rsid w:val="005E71B5"/>
    <w:rsid w:val="005E73C6"/>
    <w:rsid w:val="005E7616"/>
    <w:rsid w:val="005E7713"/>
    <w:rsid w:val="005E7A4D"/>
    <w:rsid w:val="005E7BAB"/>
    <w:rsid w:val="005E7BF0"/>
    <w:rsid w:val="005E7C95"/>
    <w:rsid w:val="005F00E7"/>
    <w:rsid w:val="005F011E"/>
    <w:rsid w:val="005F01FC"/>
    <w:rsid w:val="005F03A2"/>
    <w:rsid w:val="005F0433"/>
    <w:rsid w:val="005F0688"/>
    <w:rsid w:val="005F0BD8"/>
    <w:rsid w:val="005F0C8A"/>
    <w:rsid w:val="005F0CB1"/>
    <w:rsid w:val="005F0D8D"/>
    <w:rsid w:val="005F11C4"/>
    <w:rsid w:val="005F11ED"/>
    <w:rsid w:val="005F1230"/>
    <w:rsid w:val="005F1406"/>
    <w:rsid w:val="005F1460"/>
    <w:rsid w:val="005F1713"/>
    <w:rsid w:val="005F1882"/>
    <w:rsid w:val="005F1A60"/>
    <w:rsid w:val="005F1AB0"/>
    <w:rsid w:val="005F1B96"/>
    <w:rsid w:val="005F1EEE"/>
    <w:rsid w:val="005F1F21"/>
    <w:rsid w:val="005F1FE9"/>
    <w:rsid w:val="005F2090"/>
    <w:rsid w:val="005F2197"/>
    <w:rsid w:val="005F2455"/>
    <w:rsid w:val="005F26A2"/>
    <w:rsid w:val="005F2770"/>
    <w:rsid w:val="005F286A"/>
    <w:rsid w:val="005F2A26"/>
    <w:rsid w:val="005F2A28"/>
    <w:rsid w:val="005F2A4B"/>
    <w:rsid w:val="005F2B15"/>
    <w:rsid w:val="005F2CD0"/>
    <w:rsid w:val="005F2ED2"/>
    <w:rsid w:val="005F2F52"/>
    <w:rsid w:val="005F2F73"/>
    <w:rsid w:val="005F31F2"/>
    <w:rsid w:val="005F3548"/>
    <w:rsid w:val="005F35E8"/>
    <w:rsid w:val="005F36CA"/>
    <w:rsid w:val="005F380D"/>
    <w:rsid w:val="005F38FC"/>
    <w:rsid w:val="005F401C"/>
    <w:rsid w:val="005F4093"/>
    <w:rsid w:val="005F4229"/>
    <w:rsid w:val="005F43D4"/>
    <w:rsid w:val="005F4495"/>
    <w:rsid w:val="005F45CD"/>
    <w:rsid w:val="005F4603"/>
    <w:rsid w:val="005F461F"/>
    <w:rsid w:val="005F46A3"/>
    <w:rsid w:val="005F4B80"/>
    <w:rsid w:val="005F4B94"/>
    <w:rsid w:val="005F501F"/>
    <w:rsid w:val="005F5128"/>
    <w:rsid w:val="005F52AE"/>
    <w:rsid w:val="005F5448"/>
    <w:rsid w:val="005F54A0"/>
    <w:rsid w:val="005F552A"/>
    <w:rsid w:val="005F5556"/>
    <w:rsid w:val="005F55A7"/>
    <w:rsid w:val="005F581F"/>
    <w:rsid w:val="005F58FD"/>
    <w:rsid w:val="005F5905"/>
    <w:rsid w:val="005F5CAC"/>
    <w:rsid w:val="005F5CB0"/>
    <w:rsid w:val="005F5CD0"/>
    <w:rsid w:val="005F5D3D"/>
    <w:rsid w:val="005F61C5"/>
    <w:rsid w:val="005F639A"/>
    <w:rsid w:val="005F63E8"/>
    <w:rsid w:val="005F63F7"/>
    <w:rsid w:val="005F643A"/>
    <w:rsid w:val="005F64B3"/>
    <w:rsid w:val="005F658F"/>
    <w:rsid w:val="005F65B3"/>
    <w:rsid w:val="005F665C"/>
    <w:rsid w:val="005F6730"/>
    <w:rsid w:val="005F6795"/>
    <w:rsid w:val="005F6849"/>
    <w:rsid w:val="005F6A2C"/>
    <w:rsid w:val="005F6B80"/>
    <w:rsid w:val="005F6E84"/>
    <w:rsid w:val="005F6F32"/>
    <w:rsid w:val="005F6FB6"/>
    <w:rsid w:val="005F71A6"/>
    <w:rsid w:val="005F7212"/>
    <w:rsid w:val="005F751B"/>
    <w:rsid w:val="005F77CC"/>
    <w:rsid w:val="005F7B32"/>
    <w:rsid w:val="005F7C4B"/>
    <w:rsid w:val="005F7D47"/>
    <w:rsid w:val="006001A7"/>
    <w:rsid w:val="006001AE"/>
    <w:rsid w:val="006005BF"/>
    <w:rsid w:val="00600778"/>
    <w:rsid w:val="006007B9"/>
    <w:rsid w:val="00600A17"/>
    <w:rsid w:val="00600B2F"/>
    <w:rsid w:val="0060112F"/>
    <w:rsid w:val="00601145"/>
    <w:rsid w:val="00601428"/>
    <w:rsid w:val="006014C0"/>
    <w:rsid w:val="00601677"/>
    <w:rsid w:val="006016F2"/>
    <w:rsid w:val="00601880"/>
    <w:rsid w:val="00601A22"/>
    <w:rsid w:val="00601A8D"/>
    <w:rsid w:val="00601BD1"/>
    <w:rsid w:val="00601BEF"/>
    <w:rsid w:val="00601C08"/>
    <w:rsid w:val="00601D1F"/>
    <w:rsid w:val="00601E8B"/>
    <w:rsid w:val="00601EE9"/>
    <w:rsid w:val="00602281"/>
    <w:rsid w:val="006027EF"/>
    <w:rsid w:val="006027FD"/>
    <w:rsid w:val="0060294C"/>
    <w:rsid w:val="00602A25"/>
    <w:rsid w:val="00602B3C"/>
    <w:rsid w:val="00602C30"/>
    <w:rsid w:val="00602D18"/>
    <w:rsid w:val="00602E18"/>
    <w:rsid w:val="0060300A"/>
    <w:rsid w:val="0060315E"/>
    <w:rsid w:val="0060335D"/>
    <w:rsid w:val="0060349F"/>
    <w:rsid w:val="006037B0"/>
    <w:rsid w:val="006037BB"/>
    <w:rsid w:val="006038B4"/>
    <w:rsid w:val="0060398A"/>
    <w:rsid w:val="00603DE5"/>
    <w:rsid w:val="00603DF7"/>
    <w:rsid w:val="00603E15"/>
    <w:rsid w:val="00603F7E"/>
    <w:rsid w:val="006040B3"/>
    <w:rsid w:val="0060424E"/>
    <w:rsid w:val="00604456"/>
    <w:rsid w:val="00604E84"/>
    <w:rsid w:val="00604EF2"/>
    <w:rsid w:val="00605025"/>
    <w:rsid w:val="00605287"/>
    <w:rsid w:val="0060530B"/>
    <w:rsid w:val="006053B1"/>
    <w:rsid w:val="006056F3"/>
    <w:rsid w:val="006057A9"/>
    <w:rsid w:val="006057C6"/>
    <w:rsid w:val="006057D0"/>
    <w:rsid w:val="00605908"/>
    <w:rsid w:val="00605AC9"/>
    <w:rsid w:val="00605DD0"/>
    <w:rsid w:val="00605EB1"/>
    <w:rsid w:val="00605EB8"/>
    <w:rsid w:val="00606051"/>
    <w:rsid w:val="00606365"/>
    <w:rsid w:val="00606813"/>
    <w:rsid w:val="006068CD"/>
    <w:rsid w:val="0060692C"/>
    <w:rsid w:val="006069C0"/>
    <w:rsid w:val="006069D5"/>
    <w:rsid w:val="00606B37"/>
    <w:rsid w:val="00606BDF"/>
    <w:rsid w:val="00606D75"/>
    <w:rsid w:val="00606E1C"/>
    <w:rsid w:val="00606F54"/>
    <w:rsid w:val="0060716B"/>
    <w:rsid w:val="00607241"/>
    <w:rsid w:val="00607283"/>
    <w:rsid w:val="0060764E"/>
    <w:rsid w:val="006076C4"/>
    <w:rsid w:val="0060777E"/>
    <w:rsid w:val="0060783B"/>
    <w:rsid w:val="00607983"/>
    <w:rsid w:val="00607DD2"/>
    <w:rsid w:val="00607F31"/>
    <w:rsid w:val="006100EE"/>
    <w:rsid w:val="0061010A"/>
    <w:rsid w:val="00610172"/>
    <w:rsid w:val="0061035E"/>
    <w:rsid w:val="0061042C"/>
    <w:rsid w:val="006106F0"/>
    <w:rsid w:val="0061082C"/>
    <w:rsid w:val="00610A9A"/>
    <w:rsid w:val="00610B4F"/>
    <w:rsid w:val="00610D24"/>
    <w:rsid w:val="006110AA"/>
    <w:rsid w:val="0061118B"/>
    <w:rsid w:val="0061148E"/>
    <w:rsid w:val="006117B9"/>
    <w:rsid w:val="0061188F"/>
    <w:rsid w:val="006119D9"/>
    <w:rsid w:val="00611A1E"/>
    <w:rsid w:val="00611CC3"/>
    <w:rsid w:val="00611D99"/>
    <w:rsid w:val="006120E6"/>
    <w:rsid w:val="0061230D"/>
    <w:rsid w:val="006124A1"/>
    <w:rsid w:val="0061253F"/>
    <w:rsid w:val="00612812"/>
    <w:rsid w:val="00612A6D"/>
    <w:rsid w:val="00612A89"/>
    <w:rsid w:val="00612CC9"/>
    <w:rsid w:val="00612D03"/>
    <w:rsid w:val="00612EF1"/>
    <w:rsid w:val="0061309F"/>
    <w:rsid w:val="006131F7"/>
    <w:rsid w:val="00613256"/>
    <w:rsid w:val="0061365B"/>
    <w:rsid w:val="006136C5"/>
    <w:rsid w:val="00613733"/>
    <w:rsid w:val="006138A2"/>
    <w:rsid w:val="00613955"/>
    <w:rsid w:val="0061398B"/>
    <w:rsid w:val="0061398E"/>
    <w:rsid w:val="00613B2F"/>
    <w:rsid w:val="00613C96"/>
    <w:rsid w:val="00613CA6"/>
    <w:rsid w:val="0061400C"/>
    <w:rsid w:val="00614168"/>
    <w:rsid w:val="006142A7"/>
    <w:rsid w:val="00614495"/>
    <w:rsid w:val="00614B58"/>
    <w:rsid w:val="00614C16"/>
    <w:rsid w:val="00614CC2"/>
    <w:rsid w:val="00614D82"/>
    <w:rsid w:val="00615069"/>
    <w:rsid w:val="0061542B"/>
    <w:rsid w:val="0061553B"/>
    <w:rsid w:val="00615695"/>
    <w:rsid w:val="00615867"/>
    <w:rsid w:val="00615CDB"/>
    <w:rsid w:val="00615E45"/>
    <w:rsid w:val="00615F0A"/>
    <w:rsid w:val="00615F31"/>
    <w:rsid w:val="00615F3F"/>
    <w:rsid w:val="00615F58"/>
    <w:rsid w:val="0061629D"/>
    <w:rsid w:val="006163F2"/>
    <w:rsid w:val="006165B1"/>
    <w:rsid w:val="00616703"/>
    <w:rsid w:val="006167E8"/>
    <w:rsid w:val="00616900"/>
    <w:rsid w:val="00616C46"/>
    <w:rsid w:val="00616F32"/>
    <w:rsid w:val="00617112"/>
    <w:rsid w:val="00617245"/>
    <w:rsid w:val="00617529"/>
    <w:rsid w:val="00617559"/>
    <w:rsid w:val="006177A5"/>
    <w:rsid w:val="006177E2"/>
    <w:rsid w:val="00617978"/>
    <w:rsid w:val="00617A4A"/>
    <w:rsid w:val="00617B34"/>
    <w:rsid w:val="00617CE3"/>
    <w:rsid w:val="00617D23"/>
    <w:rsid w:val="00617D88"/>
    <w:rsid w:val="0062002E"/>
    <w:rsid w:val="00620076"/>
    <w:rsid w:val="0062007D"/>
    <w:rsid w:val="006200D9"/>
    <w:rsid w:val="00620140"/>
    <w:rsid w:val="00620205"/>
    <w:rsid w:val="006203AA"/>
    <w:rsid w:val="006203CA"/>
    <w:rsid w:val="00620474"/>
    <w:rsid w:val="00620674"/>
    <w:rsid w:val="00620687"/>
    <w:rsid w:val="006206B8"/>
    <w:rsid w:val="00620777"/>
    <w:rsid w:val="00620792"/>
    <w:rsid w:val="00620957"/>
    <w:rsid w:val="00620A5A"/>
    <w:rsid w:val="00620BE8"/>
    <w:rsid w:val="00620E59"/>
    <w:rsid w:val="00621244"/>
    <w:rsid w:val="0062127A"/>
    <w:rsid w:val="006213E7"/>
    <w:rsid w:val="00621453"/>
    <w:rsid w:val="00621806"/>
    <w:rsid w:val="006218CE"/>
    <w:rsid w:val="006218DB"/>
    <w:rsid w:val="00621A84"/>
    <w:rsid w:val="00621D8C"/>
    <w:rsid w:val="00621E94"/>
    <w:rsid w:val="006220B6"/>
    <w:rsid w:val="006220E1"/>
    <w:rsid w:val="00622197"/>
    <w:rsid w:val="0062253E"/>
    <w:rsid w:val="006226EA"/>
    <w:rsid w:val="00622781"/>
    <w:rsid w:val="00622800"/>
    <w:rsid w:val="006228F4"/>
    <w:rsid w:val="00622C01"/>
    <w:rsid w:val="00622C03"/>
    <w:rsid w:val="00622C91"/>
    <w:rsid w:val="00622CD2"/>
    <w:rsid w:val="00622D36"/>
    <w:rsid w:val="00623067"/>
    <w:rsid w:val="006231E6"/>
    <w:rsid w:val="006232A0"/>
    <w:rsid w:val="00623518"/>
    <w:rsid w:val="0062357D"/>
    <w:rsid w:val="0062375E"/>
    <w:rsid w:val="00623908"/>
    <w:rsid w:val="00623A28"/>
    <w:rsid w:val="00623D28"/>
    <w:rsid w:val="00623D69"/>
    <w:rsid w:val="00623DBA"/>
    <w:rsid w:val="00623DFD"/>
    <w:rsid w:val="0062453B"/>
    <w:rsid w:val="00624556"/>
    <w:rsid w:val="00624635"/>
    <w:rsid w:val="00624680"/>
    <w:rsid w:val="0062473F"/>
    <w:rsid w:val="0062477D"/>
    <w:rsid w:val="006247A1"/>
    <w:rsid w:val="0062488C"/>
    <w:rsid w:val="00624B24"/>
    <w:rsid w:val="00624F07"/>
    <w:rsid w:val="00625277"/>
    <w:rsid w:val="00625697"/>
    <w:rsid w:val="006257CC"/>
    <w:rsid w:val="006259AB"/>
    <w:rsid w:val="00625A21"/>
    <w:rsid w:val="00625ADE"/>
    <w:rsid w:val="00625C00"/>
    <w:rsid w:val="006262A8"/>
    <w:rsid w:val="00626463"/>
    <w:rsid w:val="006265CB"/>
    <w:rsid w:val="006265DE"/>
    <w:rsid w:val="00626B32"/>
    <w:rsid w:val="00626BB7"/>
    <w:rsid w:val="00626DEC"/>
    <w:rsid w:val="00626F3B"/>
    <w:rsid w:val="00626FC9"/>
    <w:rsid w:val="006272E2"/>
    <w:rsid w:val="0062739B"/>
    <w:rsid w:val="00627427"/>
    <w:rsid w:val="00627571"/>
    <w:rsid w:val="00627A6D"/>
    <w:rsid w:val="00627DBC"/>
    <w:rsid w:val="00627F33"/>
    <w:rsid w:val="00627F3B"/>
    <w:rsid w:val="0063008A"/>
    <w:rsid w:val="006300CF"/>
    <w:rsid w:val="00630101"/>
    <w:rsid w:val="006302C5"/>
    <w:rsid w:val="0063034B"/>
    <w:rsid w:val="0063035A"/>
    <w:rsid w:val="0063036E"/>
    <w:rsid w:val="00630624"/>
    <w:rsid w:val="00630B17"/>
    <w:rsid w:val="00630BC6"/>
    <w:rsid w:val="00630C66"/>
    <w:rsid w:val="00630CB9"/>
    <w:rsid w:val="00630D7B"/>
    <w:rsid w:val="00630D90"/>
    <w:rsid w:val="00630F2E"/>
    <w:rsid w:val="00630FF4"/>
    <w:rsid w:val="00631001"/>
    <w:rsid w:val="00631020"/>
    <w:rsid w:val="00631030"/>
    <w:rsid w:val="0063115F"/>
    <w:rsid w:val="00631657"/>
    <w:rsid w:val="006318C3"/>
    <w:rsid w:val="00631AFB"/>
    <w:rsid w:val="00631C3C"/>
    <w:rsid w:val="00631D23"/>
    <w:rsid w:val="00631F3C"/>
    <w:rsid w:val="00632094"/>
    <w:rsid w:val="006321E5"/>
    <w:rsid w:val="0063239F"/>
    <w:rsid w:val="006326DC"/>
    <w:rsid w:val="00632861"/>
    <w:rsid w:val="0063295B"/>
    <w:rsid w:val="00632A02"/>
    <w:rsid w:val="00632E9A"/>
    <w:rsid w:val="0063342B"/>
    <w:rsid w:val="00633678"/>
    <w:rsid w:val="00633690"/>
    <w:rsid w:val="00633851"/>
    <w:rsid w:val="00633887"/>
    <w:rsid w:val="00633909"/>
    <w:rsid w:val="006339BC"/>
    <w:rsid w:val="00633A01"/>
    <w:rsid w:val="00633CE5"/>
    <w:rsid w:val="00633F43"/>
    <w:rsid w:val="00634277"/>
    <w:rsid w:val="006346A8"/>
    <w:rsid w:val="006349DA"/>
    <w:rsid w:val="006349EB"/>
    <w:rsid w:val="00634A80"/>
    <w:rsid w:val="00634AD4"/>
    <w:rsid w:val="00634B0B"/>
    <w:rsid w:val="00634B30"/>
    <w:rsid w:val="00634BFA"/>
    <w:rsid w:val="00634D86"/>
    <w:rsid w:val="00634F1E"/>
    <w:rsid w:val="00635017"/>
    <w:rsid w:val="0063509B"/>
    <w:rsid w:val="006350F6"/>
    <w:rsid w:val="0063523C"/>
    <w:rsid w:val="00635444"/>
    <w:rsid w:val="006354E8"/>
    <w:rsid w:val="00635536"/>
    <w:rsid w:val="00635957"/>
    <w:rsid w:val="00635B1C"/>
    <w:rsid w:val="00635B57"/>
    <w:rsid w:val="00635C72"/>
    <w:rsid w:val="00635C8D"/>
    <w:rsid w:val="00635FC9"/>
    <w:rsid w:val="006362A0"/>
    <w:rsid w:val="0063647C"/>
    <w:rsid w:val="0063671A"/>
    <w:rsid w:val="006367E8"/>
    <w:rsid w:val="00636B01"/>
    <w:rsid w:val="00636C2B"/>
    <w:rsid w:val="00636EA0"/>
    <w:rsid w:val="00636EAE"/>
    <w:rsid w:val="00636F9C"/>
    <w:rsid w:val="006370C5"/>
    <w:rsid w:val="00637367"/>
    <w:rsid w:val="006374B5"/>
    <w:rsid w:val="00637567"/>
    <w:rsid w:val="006375CB"/>
    <w:rsid w:val="006377B5"/>
    <w:rsid w:val="00637910"/>
    <w:rsid w:val="00637AA5"/>
    <w:rsid w:val="00637FCA"/>
    <w:rsid w:val="006401B5"/>
    <w:rsid w:val="006402B4"/>
    <w:rsid w:val="00640398"/>
    <w:rsid w:val="006403E1"/>
    <w:rsid w:val="006404E0"/>
    <w:rsid w:val="006407A4"/>
    <w:rsid w:val="006408E5"/>
    <w:rsid w:val="006409EB"/>
    <w:rsid w:val="00640A21"/>
    <w:rsid w:val="00640A89"/>
    <w:rsid w:val="00640B9F"/>
    <w:rsid w:val="00640E48"/>
    <w:rsid w:val="00640EC7"/>
    <w:rsid w:val="00640F07"/>
    <w:rsid w:val="00640F8B"/>
    <w:rsid w:val="006410C1"/>
    <w:rsid w:val="0064114D"/>
    <w:rsid w:val="006413CE"/>
    <w:rsid w:val="006415F7"/>
    <w:rsid w:val="00641B8D"/>
    <w:rsid w:val="00641F5E"/>
    <w:rsid w:val="006420C2"/>
    <w:rsid w:val="0064231C"/>
    <w:rsid w:val="006423F9"/>
    <w:rsid w:val="00642931"/>
    <w:rsid w:val="006429B4"/>
    <w:rsid w:val="00642CC0"/>
    <w:rsid w:val="00642E02"/>
    <w:rsid w:val="00642E20"/>
    <w:rsid w:val="00642E62"/>
    <w:rsid w:val="00643222"/>
    <w:rsid w:val="006432DB"/>
    <w:rsid w:val="00643402"/>
    <w:rsid w:val="006435B3"/>
    <w:rsid w:val="006435C4"/>
    <w:rsid w:val="0064375A"/>
    <w:rsid w:val="0064386C"/>
    <w:rsid w:val="006439E9"/>
    <w:rsid w:val="00643DBD"/>
    <w:rsid w:val="00643EA4"/>
    <w:rsid w:val="0064415E"/>
    <w:rsid w:val="006443E1"/>
    <w:rsid w:val="00644475"/>
    <w:rsid w:val="006446F8"/>
    <w:rsid w:val="00644737"/>
    <w:rsid w:val="00644805"/>
    <w:rsid w:val="00644B26"/>
    <w:rsid w:val="00644D77"/>
    <w:rsid w:val="00644E3E"/>
    <w:rsid w:val="00644EA5"/>
    <w:rsid w:val="00644F56"/>
    <w:rsid w:val="00645057"/>
    <w:rsid w:val="006452F1"/>
    <w:rsid w:val="006455C2"/>
    <w:rsid w:val="00645774"/>
    <w:rsid w:val="00645793"/>
    <w:rsid w:val="006457BE"/>
    <w:rsid w:val="006457EA"/>
    <w:rsid w:val="006459B0"/>
    <w:rsid w:val="00645B9D"/>
    <w:rsid w:val="00645F19"/>
    <w:rsid w:val="006462CA"/>
    <w:rsid w:val="0064631A"/>
    <w:rsid w:val="006464B8"/>
    <w:rsid w:val="00646595"/>
    <w:rsid w:val="00646781"/>
    <w:rsid w:val="0064697E"/>
    <w:rsid w:val="00646ABB"/>
    <w:rsid w:val="00646B2B"/>
    <w:rsid w:val="00646B76"/>
    <w:rsid w:val="00646C89"/>
    <w:rsid w:val="00646E4E"/>
    <w:rsid w:val="00646EB8"/>
    <w:rsid w:val="0064759A"/>
    <w:rsid w:val="00647645"/>
    <w:rsid w:val="006476CD"/>
    <w:rsid w:val="00647940"/>
    <w:rsid w:val="00647A3E"/>
    <w:rsid w:val="00647B94"/>
    <w:rsid w:val="00647BA9"/>
    <w:rsid w:val="00650033"/>
    <w:rsid w:val="006502F4"/>
    <w:rsid w:val="006507EA"/>
    <w:rsid w:val="0065080C"/>
    <w:rsid w:val="006509F8"/>
    <w:rsid w:val="00651016"/>
    <w:rsid w:val="0065122C"/>
    <w:rsid w:val="00651299"/>
    <w:rsid w:val="00651393"/>
    <w:rsid w:val="006513C4"/>
    <w:rsid w:val="006516E0"/>
    <w:rsid w:val="00651C71"/>
    <w:rsid w:val="00651CAD"/>
    <w:rsid w:val="00651E33"/>
    <w:rsid w:val="006520AF"/>
    <w:rsid w:val="00652111"/>
    <w:rsid w:val="006521CB"/>
    <w:rsid w:val="00652275"/>
    <w:rsid w:val="00652445"/>
    <w:rsid w:val="0065252D"/>
    <w:rsid w:val="00652587"/>
    <w:rsid w:val="00652A93"/>
    <w:rsid w:val="00652AC0"/>
    <w:rsid w:val="00652AD5"/>
    <w:rsid w:val="00652B27"/>
    <w:rsid w:val="00652BC8"/>
    <w:rsid w:val="00652F24"/>
    <w:rsid w:val="00652FA9"/>
    <w:rsid w:val="00653049"/>
    <w:rsid w:val="00653197"/>
    <w:rsid w:val="006531C0"/>
    <w:rsid w:val="00653265"/>
    <w:rsid w:val="00653543"/>
    <w:rsid w:val="00653545"/>
    <w:rsid w:val="0065363D"/>
    <w:rsid w:val="006538B8"/>
    <w:rsid w:val="00653925"/>
    <w:rsid w:val="00653D58"/>
    <w:rsid w:val="00653E17"/>
    <w:rsid w:val="00653F70"/>
    <w:rsid w:val="00653FF4"/>
    <w:rsid w:val="0065401F"/>
    <w:rsid w:val="006541E8"/>
    <w:rsid w:val="006544B3"/>
    <w:rsid w:val="00654599"/>
    <w:rsid w:val="006545FB"/>
    <w:rsid w:val="00654696"/>
    <w:rsid w:val="00654717"/>
    <w:rsid w:val="00654FCB"/>
    <w:rsid w:val="00655027"/>
    <w:rsid w:val="00655137"/>
    <w:rsid w:val="00655227"/>
    <w:rsid w:val="006552DC"/>
    <w:rsid w:val="00655520"/>
    <w:rsid w:val="0065552E"/>
    <w:rsid w:val="00655531"/>
    <w:rsid w:val="00655783"/>
    <w:rsid w:val="00655988"/>
    <w:rsid w:val="00655CE3"/>
    <w:rsid w:val="00655F71"/>
    <w:rsid w:val="0065602A"/>
    <w:rsid w:val="006561B3"/>
    <w:rsid w:val="00656227"/>
    <w:rsid w:val="00656306"/>
    <w:rsid w:val="006565AC"/>
    <w:rsid w:val="00656AB9"/>
    <w:rsid w:val="00656B23"/>
    <w:rsid w:val="00656B4B"/>
    <w:rsid w:val="0065702F"/>
    <w:rsid w:val="00657111"/>
    <w:rsid w:val="00657415"/>
    <w:rsid w:val="00657454"/>
    <w:rsid w:val="0065756F"/>
    <w:rsid w:val="006575DF"/>
    <w:rsid w:val="006576CB"/>
    <w:rsid w:val="00657767"/>
    <w:rsid w:val="00657845"/>
    <w:rsid w:val="006578DD"/>
    <w:rsid w:val="00657AA0"/>
    <w:rsid w:val="00657CD4"/>
    <w:rsid w:val="00657FD9"/>
    <w:rsid w:val="00660085"/>
    <w:rsid w:val="0066017C"/>
    <w:rsid w:val="00660288"/>
    <w:rsid w:val="006602DC"/>
    <w:rsid w:val="00660601"/>
    <w:rsid w:val="0066060E"/>
    <w:rsid w:val="00660978"/>
    <w:rsid w:val="00660996"/>
    <w:rsid w:val="00660AAB"/>
    <w:rsid w:val="00660B19"/>
    <w:rsid w:val="00660EB5"/>
    <w:rsid w:val="00660ECD"/>
    <w:rsid w:val="00660F99"/>
    <w:rsid w:val="0066112D"/>
    <w:rsid w:val="00661182"/>
    <w:rsid w:val="0066118C"/>
    <w:rsid w:val="0066131E"/>
    <w:rsid w:val="00661336"/>
    <w:rsid w:val="006614B8"/>
    <w:rsid w:val="00661593"/>
    <w:rsid w:val="00661670"/>
    <w:rsid w:val="00661D51"/>
    <w:rsid w:val="00661E11"/>
    <w:rsid w:val="00661E76"/>
    <w:rsid w:val="006622FE"/>
    <w:rsid w:val="006623E0"/>
    <w:rsid w:val="00662490"/>
    <w:rsid w:val="00662541"/>
    <w:rsid w:val="006627C5"/>
    <w:rsid w:val="00662889"/>
    <w:rsid w:val="006629EC"/>
    <w:rsid w:val="00662A90"/>
    <w:rsid w:val="00662B50"/>
    <w:rsid w:val="00662CBB"/>
    <w:rsid w:val="00662D19"/>
    <w:rsid w:val="00662DEE"/>
    <w:rsid w:val="00662E5E"/>
    <w:rsid w:val="00662E75"/>
    <w:rsid w:val="00663420"/>
    <w:rsid w:val="00663473"/>
    <w:rsid w:val="006634BA"/>
    <w:rsid w:val="0066354E"/>
    <w:rsid w:val="00663579"/>
    <w:rsid w:val="0066357A"/>
    <w:rsid w:val="00663694"/>
    <w:rsid w:val="006638F6"/>
    <w:rsid w:val="00663C64"/>
    <w:rsid w:val="006645EA"/>
    <w:rsid w:val="0066474C"/>
    <w:rsid w:val="00664762"/>
    <w:rsid w:val="00664B8E"/>
    <w:rsid w:val="00664CBB"/>
    <w:rsid w:val="006650E5"/>
    <w:rsid w:val="0066518F"/>
    <w:rsid w:val="006651CC"/>
    <w:rsid w:val="006652B4"/>
    <w:rsid w:val="006655FE"/>
    <w:rsid w:val="0066560B"/>
    <w:rsid w:val="00665791"/>
    <w:rsid w:val="00665974"/>
    <w:rsid w:val="00665BA9"/>
    <w:rsid w:val="00665FBA"/>
    <w:rsid w:val="00666806"/>
    <w:rsid w:val="00666864"/>
    <w:rsid w:val="006668B9"/>
    <w:rsid w:val="006669B7"/>
    <w:rsid w:val="00666AC8"/>
    <w:rsid w:val="00666AFC"/>
    <w:rsid w:val="00666D8E"/>
    <w:rsid w:val="00666E56"/>
    <w:rsid w:val="00666FDF"/>
    <w:rsid w:val="0066718A"/>
    <w:rsid w:val="00667239"/>
    <w:rsid w:val="0066743A"/>
    <w:rsid w:val="006674BD"/>
    <w:rsid w:val="00667703"/>
    <w:rsid w:val="0066773F"/>
    <w:rsid w:val="006677B7"/>
    <w:rsid w:val="00667804"/>
    <w:rsid w:val="00667A80"/>
    <w:rsid w:val="00667D8B"/>
    <w:rsid w:val="006700FE"/>
    <w:rsid w:val="00670115"/>
    <w:rsid w:val="00670269"/>
    <w:rsid w:val="0067042E"/>
    <w:rsid w:val="00670472"/>
    <w:rsid w:val="00670537"/>
    <w:rsid w:val="00670633"/>
    <w:rsid w:val="00670793"/>
    <w:rsid w:val="006707BF"/>
    <w:rsid w:val="00670934"/>
    <w:rsid w:val="00670BAB"/>
    <w:rsid w:val="00670EA5"/>
    <w:rsid w:val="00670F4F"/>
    <w:rsid w:val="00670FF9"/>
    <w:rsid w:val="006712BF"/>
    <w:rsid w:val="00671593"/>
    <w:rsid w:val="0067175B"/>
    <w:rsid w:val="00671818"/>
    <w:rsid w:val="00671A75"/>
    <w:rsid w:val="00671A95"/>
    <w:rsid w:val="00671DB9"/>
    <w:rsid w:val="00671E3A"/>
    <w:rsid w:val="006721FD"/>
    <w:rsid w:val="0067232D"/>
    <w:rsid w:val="00672565"/>
    <w:rsid w:val="00672571"/>
    <w:rsid w:val="006725CC"/>
    <w:rsid w:val="0067279D"/>
    <w:rsid w:val="006729F6"/>
    <w:rsid w:val="00672A0C"/>
    <w:rsid w:val="00672AB7"/>
    <w:rsid w:val="00672C46"/>
    <w:rsid w:val="00672D4F"/>
    <w:rsid w:val="00672ECB"/>
    <w:rsid w:val="00672EF9"/>
    <w:rsid w:val="00673254"/>
    <w:rsid w:val="006732F4"/>
    <w:rsid w:val="00673307"/>
    <w:rsid w:val="00673380"/>
    <w:rsid w:val="006734B7"/>
    <w:rsid w:val="00673629"/>
    <w:rsid w:val="006737C6"/>
    <w:rsid w:val="006738ED"/>
    <w:rsid w:val="006739CE"/>
    <w:rsid w:val="00673A72"/>
    <w:rsid w:val="00673EC5"/>
    <w:rsid w:val="00673EE5"/>
    <w:rsid w:val="00674039"/>
    <w:rsid w:val="00674044"/>
    <w:rsid w:val="00674153"/>
    <w:rsid w:val="006741B6"/>
    <w:rsid w:val="00674367"/>
    <w:rsid w:val="006744D2"/>
    <w:rsid w:val="006744DB"/>
    <w:rsid w:val="00674505"/>
    <w:rsid w:val="00674795"/>
    <w:rsid w:val="00674975"/>
    <w:rsid w:val="006749B6"/>
    <w:rsid w:val="00674A24"/>
    <w:rsid w:val="00674CD7"/>
    <w:rsid w:val="00674D0F"/>
    <w:rsid w:val="00674D41"/>
    <w:rsid w:val="00674E37"/>
    <w:rsid w:val="00674EB2"/>
    <w:rsid w:val="00675005"/>
    <w:rsid w:val="0067521D"/>
    <w:rsid w:val="006752A2"/>
    <w:rsid w:val="00675332"/>
    <w:rsid w:val="006754D2"/>
    <w:rsid w:val="0067555F"/>
    <w:rsid w:val="0067575F"/>
    <w:rsid w:val="00675943"/>
    <w:rsid w:val="006759A8"/>
    <w:rsid w:val="00675B23"/>
    <w:rsid w:val="00675CF6"/>
    <w:rsid w:val="00675D3C"/>
    <w:rsid w:val="00675D44"/>
    <w:rsid w:val="00675DC6"/>
    <w:rsid w:val="0067600D"/>
    <w:rsid w:val="0067617B"/>
    <w:rsid w:val="006761A6"/>
    <w:rsid w:val="006762E3"/>
    <w:rsid w:val="00676484"/>
    <w:rsid w:val="00676653"/>
    <w:rsid w:val="006767BE"/>
    <w:rsid w:val="00676B1C"/>
    <w:rsid w:val="00676C14"/>
    <w:rsid w:val="00676D4C"/>
    <w:rsid w:val="00676DE8"/>
    <w:rsid w:val="00676E03"/>
    <w:rsid w:val="00676FB6"/>
    <w:rsid w:val="00677151"/>
    <w:rsid w:val="0067745F"/>
    <w:rsid w:val="00677795"/>
    <w:rsid w:val="00677997"/>
    <w:rsid w:val="0068014E"/>
    <w:rsid w:val="00680797"/>
    <w:rsid w:val="0068082C"/>
    <w:rsid w:val="00680B27"/>
    <w:rsid w:val="00680C8C"/>
    <w:rsid w:val="00680CB9"/>
    <w:rsid w:val="00680EAE"/>
    <w:rsid w:val="00680F1B"/>
    <w:rsid w:val="00681138"/>
    <w:rsid w:val="00681507"/>
    <w:rsid w:val="0068151E"/>
    <w:rsid w:val="006815E0"/>
    <w:rsid w:val="00681DD2"/>
    <w:rsid w:val="00681F88"/>
    <w:rsid w:val="006820CF"/>
    <w:rsid w:val="0068214D"/>
    <w:rsid w:val="00682224"/>
    <w:rsid w:val="0068225C"/>
    <w:rsid w:val="00682332"/>
    <w:rsid w:val="0068239A"/>
    <w:rsid w:val="006823A1"/>
    <w:rsid w:val="006823E3"/>
    <w:rsid w:val="00682693"/>
    <w:rsid w:val="00682982"/>
    <w:rsid w:val="00682ACB"/>
    <w:rsid w:val="00682D21"/>
    <w:rsid w:val="00682E1F"/>
    <w:rsid w:val="00682EDF"/>
    <w:rsid w:val="0068332E"/>
    <w:rsid w:val="006836F9"/>
    <w:rsid w:val="00683A56"/>
    <w:rsid w:val="00683CC8"/>
    <w:rsid w:val="00683DCD"/>
    <w:rsid w:val="00683DEE"/>
    <w:rsid w:val="00683E6A"/>
    <w:rsid w:val="00684130"/>
    <w:rsid w:val="00684183"/>
    <w:rsid w:val="0068455A"/>
    <w:rsid w:val="0068455B"/>
    <w:rsid w:val="006846AF"/>
    <w:rsid w:val="00684865"/>
    <w:rsid w:val="006848DD"/>
    <w:rsid w:val="00684BBF"/>
    <w:rsid w:val="00684F35"/>
    <w:rsid w:val="006856E9"/>
    <w:rsid w:val="006857A1"/>
    <w:rsid w:val="006857AD"/>
    <w:rsid w:val="006858E2"/>
    <w:rsid w:val="00685A58"/>
    <w:rsid w:val="00685B7E"/>
    <w:rsid w:val="00685BA6"/>
    <w:rsid w:val="00685D5B"/>
    <w:rsid w:val="00685F54"/>
    <w:rsid w:val="006860BE"/>
    <w:rsid w:val="0068674E"/>
    <w:rsid w:val="00686DA1"/>
    <w:rsid w:val="00686DD5"/>
    <w:rsid w:val="00686E6C"/>
    <w:rsid w:val="00686E91"/>
    <w:rsid w:val="006877C1"/>
    <w:rsid w:val="0068788E"/>
    <w:rsid w:val="00687985"/>
    <w:rsid w:val="00687A55"/>
    <w:rsid w:val="00687AFD"/>
    <w:rsid w:val="00687C18"/>
    <w:rsid w:val="00687C2F"/>
    <w:rsid w:val="00687C55"/>
    <w:rsid w:val="00687ED6"/>
    <w:rsid w:val="00690087"/>
    <w:rsid w:val="00690112"/>
    <w:rsid w:val="0069014E"/>
    <w:rsid w:val="00690182"/>
    <w:rsid w:val="0069033C"/>
    <w:rsid w:val="00690348"/>
    <w:rsid w:val="006904BD"/>
    <w:rsid w:val="00690996"/>
    <w:rsid w:val="00690ED8"/>
    <w:rsid w:val="006910AA"/>
    <w:rsid w:val="0069110E"/>
    <w:rsid w:val="006911E9"/>
    <w:rsid w:val="006913A0"/>
    <w:rsid w:val="0069151C"/>
    <w:rsid w:val="0069161A"/>
    <w:rsid w:val="00691B0A"/>
    <w:rsid w:val="00691B40"/>
    <w:rsid w:val="00691B70"/>
    <w:rsid w:val="00691CF0"/>
    <w:rsid w:val="00691D39"/>
    <w:rsid w:val="00691E31"/>
    <w:rsid w:val="00692026"/>
    <w:rsid w:val="00692077"/>
    <w:rsid w:val="00692499"/>
    <w:rsid w:val="00692505"/>
    <w:rsid w:val="00692599"/>
    <w:rsid w:val="00692603"/>
    <w:rsid w:val="0069275B"/>
    <w:rsid w:val="00692795"/>
    <w:rsid w:val="00692838"/>
    <w:rsid w:val="00692879"/>
    <w:rsid w:val="0069292F"/>
    <w:rsid w:val="00692C29"/>
    <w:rsid w:val="00692D30"/>
    <w:rsid w:val="00693029"/>
    <w:rsid w:val="006936F5"/>
    <w:rsid w:val="00693797"/>
    <w:rsid w:val="006937F5"/>
    <w:rsid w:val="00693843"/>
    <w:rsid w:val="00693859"/>
    <w:rsid w:val="0069399D"/>
    <w:rsid w:val="00693CA9"/>
    <w:rsid w:val="00693DFC"/>
    <w:rsid w:val="00693F03"/>
    <w:rsid w:val="006941D7"/>
    <w:rsid w:val="00694215"/>
    <w:rsid w:val="0069437F"/>
    <w:rsid w:val="0069442C"/>
    <w:rsid w:val="0069477F"/>
    <w:rsid w:val="0069481A"/>
    <w:rsid w:val="00694914"/>
    <w:rsid w:val="00694922"/>
    <w:rsid w:val="0069500F"/>
    <w:rsid w:val="00695123"/>
    <w:rsid w:val="00695537"/>
    <w:rsid w:val="0069586D"/>
    <w:rsid w:val="00695B21"/>
    <w:rsid w:val="00695C77"/>
    <w:rsid w:val="0069619C"/>
    <w:rsid w:val="006961A8"/>
    <w:rsid w:val="00696259"/>
    <w:rsid w:val="006964E5"/>
    <w:rsid w:val="0069665C"/>
    <w:rsid w:val="00696BCB"/>
    <w:rsid w:val="00696D45"/>
    <w:rsid w:val="00696D61"/>
    <w:rsid w:val="00696D6E"/>
    <w:rsid w:val="00696FD3"/>
    <w:rsid w:val="0069706A"/>
    <w:rsid w:val="00697343"/>
    <w:rsid w:val="00697886"/>
    <w:rsid w:val="00697A12"/>
    <w:rsid w:val="00697B47"/>
    <w:rsid w:val="00697D14"/>
    <w:rsid w:val="00697E9E"/>
    <w:rsid w:val="00697F90"/>
    <w:rsid w:val="00697FAE"/>
    <w:rsid w:val="006A0206"/>
    <w:rsid w:val="006A02A3"/>
    <w:rsid w:val="006A032C"/>
    <w:rsid w:val="006A08A1"/>
    <w:rsid w:val="006A0911"/>
    <w:rsid w:val="006A0973"/>
    <w:rsid w:val="006A09C9"/>
    <w:rsid w:val="006A0BD5"/>
    <w:rsid w:val="006A0F31"/>
    <w:rsid w:val="006A117A"/>
    <w:rsid w:val="006A13A2"/>
    <w:rsid w:val="006A1401"/>
    <w:rsid w:val="006A1A4B"/>
    <w:rsid w:val="006A1BE8"/>
    <w:rsid w:val="006A1C36"/>
    <w:rsid w:val="006A1C9C"/>
    <w:rsid w:val="006A243C"/>
    <w:rsid w:val="006A24FA"/>
    <w:rsid w:val="006A2692"/>
    <w:rsid w:val="006A2808"/>
    <w:rsid w:val="006A2878"/>
    <w:rsid w:val="006A2B11"/>
    <w:rsid w:val="006A2D9B"/>
    <w:rsid w:val="006A33CE"/>
    <w:rsid w:val="006A34CA"/>
    <w:rsid w:val="006A35E2"/>
    <w:rsid w:val="006A38BB"/>
    <w:rsid w:val="006A39DC"/>
    <w:rsid w:val="006A39F5"/>
    <w:rsid w:val="006A3E53"/>
    <w:rsid w:val="006A3F16"/>
    <w:rsid w:val="006A3FD7"/>
    <w:rsid w:val="006A413D"/>
    <w:rsid w:val="006A42B6"/>
    <w:rsid w:val="006A4494"/>
    <w:rsid w:val="006A44C9"/>
    <w:rsid w:val="006A460D"/>
    <w:rsid w:val="006A4B74"/>
    <w:rsid w:val="006A4BC7"/>
    <w:rsid w:val="006A4D56"/>
    <w:rsid w:val="006A525F"/>
    <w:rsid w:val="006A52CA"/>
    <w:rsid w:val="006A52CB"/>
    <w:rsid w:val="006A5586"/>
    <w:rsid w:val="006A5601"/>
    <w:rsid w:val="006A5604"/>
    <w:rsid w:val="006A575C"/>
    <w:rsid w:val="006A583D"/>
    <w:rsid w:val="006A5A26"/>
    <w:rsid w:val="006A5BC5"/>
    <w:rsid w:val="006A60B5"/>
    <w:rsid w:val="006A612B"/>
    <w:rsid w:val="006A61EA"/>
    <w:rsid w:val="006A6345"/>
    <w:rsid w:val="006A6464"/>
    <w:rsid w:val="006A66BF"/>
    <w:rsid w:val="006A67F7"/>
    <w:rsid w:val="006A6945"/>
    <w:rsid w:val="006A69AC"/>
    <w:rsid w:val="006A6A66"/>
    <w:rsid w:val="006A6A7F"/>
    <w:rsid w:val="006A6FF9"/>
    <w:rsid w:val="006A71AD"/>
    <w:rsid w:val="006A7358"/>
    <w:rsid w:val="006A752F"/>
    <w:rsid w:val="006A7B0B"/>
    <w:rsid w:val="006A7BA1"/>
    <w:rsid w:val="006A7D8F"/>
    <w:rsid w:val="006A7EE9"/>
    <w:rsid w:val="006B0020"/>
    <w:rsid w:val="006B0181"/>
    <w:rsid w:val="006B02B0"/>
    <w:rsid w:val="006B02B1"/>
    <w:rsid w:val="006B037E"/>
    <w:rsid w:val="006B0876"/>
    <w:rsid w:val="006B0965"/>
    <w:rsid w:val="006B09A3"/>
    <w:rsid w:val="006B0ACD"/>
    <w:rsid w:val="006B0D7E"/>
    <w:rsid w:val="006B0E7D"/>
    <w:rsid w:val="006B0EAA"/>
    <w:rsid w:val="006B1186"/>
    <w:rsid w:val="006B14B6"/>
    <w:rsid w:val="006B18F6"/>
    <w:rsid w:val="006B1CA9"/>
    <w:rsid w:val="006B1F50"/>
    <w:rsid w:val="006B208B"/>
    <w:rsid w:val="006B21CA"/>
    <w:rsid w:val="006B21DC"/>
    <w:rsid w:val="006B21E4"/>
    <w:rsid w:val="006B22C6"/>
    <w:rsid w:val="006B2563"/>
    <w:rsid w:val="006B261D"/>
    <w:rsid w:val="006B2CF7"/>
    <w:rsid w:val="006B2D1E"/>
    <w:rsid w:val="006B2D93"/>
    <w:rsid w:val="006B2DA3"/>
    <w:rsid w:val="006B2E48"/>
    <w:rsid w:val="006B2EE1"/>
    <w:rsid w:val="006B335A"/>
    <w:rsid w:val="006B3367"/>
    <w:rsid w:val="006B389B"/>
    <w:rsid w:val="006B39E0"/>
    <w:rsid w:val="006B3A2B"/>
    <w:rsid w:val="006B3E79"/>
    <w:rsid w:val="006B3F83"/>
    <w:rsid w:val="006B41D7"/>
    <w:rsid w:val="006B41E7"/>
    <w:rsid w:val="006B4311"/>
    <w:rsid w:val="006B452F"/>
    <w:rsid w:val="006B46BE"/>
    <w:rsid w:val="006B4A8F"/>
    <w:rsid w:val="006B4B8E"/>
    <w:rsid w:val="006B4BFA"/>
    <w:rsid w:val="006B4C52"/>
    <w:rsid w:val="006B4C79"/>
    <w:rsid w:val="006B4C81"/>
    <w:rsid w:val="006B5024"/>
    <w:rsid w:val="006B504B"/>
    <w:rsid w:val="006B5331"/>
    <w:rsid w:val="006B53EC"/>
    <w:rsid w:val="006B5639"/>
    <w:rsid w:val="006B5884"/>
    <w:rsid w:val="006B589A"/>
    <w:rsid w:val="006B5A01"/>
    <w:rsid w:val="006B5AE5"/>
    <w:rsid w:val="006B5B32"/>
    <w:rsid w:val="006B5B8E"/>
    <w:rsid w:val="006B5F2F"/>
    <w:rsid w:val="006B6197"/>
    <w:rsid w:val="006B634D"/>
    <w:rsid w:val="006B64CF"/>
    <w:rsid w:val="006B666E"/>
    <w:rsid w:val="006B672E"/>
    <w:rsid w:val="006B68FD"/>
    <w:rsid w:val="006B6B99"/>
    <w:rsid w:val="006B6DEB"/>
    <w:rsid w:val="006B7022"/>
    <w:rsid w:val="006B70FD"/>
    <w:rsid w:val="006B7194"/>
    <w:rsid w:val="006B7245"/>
    <w:rsid w:val="006B765B"/>
    <w:rsid w:val="006B776F"/>
    <w:rsid w:val="006B7888"/>
    <w:rsid w:val="006B78D6"/>
    <w:rsid w:val="006B7C47"/>
    <w:rsid w:val="006B7CB7"/>
    <w:rsid w:val="006B7E32"/>
    <w:rsid w:val="006C01CB"/>
    <w:rsid w:val="006C02B4"/>
    <w:rsid w:val="006C0804"/>
    <w:rsid w:val="006C0B9D"/>
    <w:rsid w:val="006C0BF8"/>
    <w:rsid w:val="006C0C82"/>
    <w:rsid w:val="006C0D3F"/>
    <w:rsid w:val="006C0E81"/>
    <w:rsid w:val="006C11B7"/>
    <w:rsid w:val="006C11D2"/>
    <w:rsid w:val="006C13B6"/>
    <w:rsid w:val="006C13CB"/>
    <w:rsid w:val="006C145F"/>
    <w:rsid w:val="006C1506"/>
    <w:rsid w:val="006C1A23"/>
    <w:rsid w:val="006C1B63"/>
    <w:rsid w:val="006C1C0F"/>
    <w:rsid w:val="006C1E39"/>
    <w:rsid w:val="006C1F96"/>
    <w:rsid w:val="006C203C"/>
    <w:rsid w:val="006C21D9"/>
    <w:rsid w:val="006C220C"/>
    <w:rsid w:val="006C22A0"/>
    <w:rsid w:val="006C2378"/>
    <w:rsid w:val="006C2493"/>
    <w:rsid w:val="006C24C0"/>
    <w:rsid w:val="006C274E"/>
    <w:rsid w:val="006C27BD"/>
    <w:rsid w:val="006C27F9"/>
    <w:rsid w:val="006C288B"/>
    <w:rsid w:val="006C2A88"/>
    <w:rsid w:val="006C2ABF"/>
    <w:rsid w:val="006C2B03"/>
    <w:rsid w:val="006C2BA6"/>
    <w:rsid w:val="006C2D3B"/>
    <w:rsid w:val="006C30F3"/>
    <w:rsid w:val="006C3147"/>
    <w:rsid w:val="006C33F2"/>
    <w:rsid w:val="006C3465"/>
    <w:rsid w:val="006C3837"/>
    <w:rsid w:val="006C3B5B"/>
    <w:rsid w:val="006C3B70"/>
    <w:rsid w:val="006C3C9E"/>
    <w:rsid w:val="006C3D88"/>
    <w:rsid w:val="006C3F7D"/>
    <w:rsid w:val="006C40F9"/>
    <w:rsid w:val="006C4463"/>
    <w:rsid w:val="006C471E"/>
    <w:rsid w:val="006C48CA"/>
    <w:rsid w:val="006C4B0C"/>
    <w:rsid w:val="006C4D38"/>
    <w:rsid w:val="006C4DED"/>
    <w:rsid w:val="006C53DF"/>
    <w:rsid w:val="006C565A"/>
    <w:rsid w:val="006C5906"/>
    <w:rsid w:val="006C5A8E"/>
    <w:rsid w:val="006C5CC2"/>
    <w:rsid w:val="006C616F"/>
    <w:rsid w:val="006C61EE"/>
    <w:rsid w:val="006C633F"/>
    <w:rsid w:val="006C65D9"/>
    <w:rsid w:val="006C6721"/>
    <w:rsid w:val="006C699D"/>
    <w:rsid w:val="006C6AF0"/>
    <w:rsid w:val="006C6D1E"/>
    <w:rsid w:val="006C6DB7"/>
    <w:rsid w:val="006C6F09"/>
    <w:rsid w:val="006C6F92"/>
    <w:rsid w:val="006C6FD5"/>
    <w:rsid w:val="006C75FD"/>
    <w:rsid w:val="006C7A6A"/>
    <w:rsid w:val="006C7B8E"/>
    <w:rsid w:val="006C7BFF"/>
    <w:rsid w:val="006C7D2A"/>
    <w:rsid w:val="006C7E5B"/>
    <w:rsid w:val="006C7FB9"/>
    <w:rsid w:val="006C7FE4"/>
    <w:rsid w:val="006D000B"/>
    <w:rsid w:val="006D003A"/>
    <w:rsid w:val="006D02D5"/>
    <w:rsid w:val="006D0384"/>
    <w:rsid w:val="006D05F6"/>
    <w:rsid w:val="006D0658"/>
    <w:rsid w:val="006D08D1"/>
    <w:rsid w:val="006D0A17"/>
    <w:rsid w:val="006D0C74"/>
    <w:rsid w:val="006D0D06"/>
    <w:rsid w:val="006D103D"/>
    <w:rsid w:val="006D116B"/>
    <w:rsid w:val="006D1186"/>
    <w:rsid w:val="006D1462"/>
    <w:rsid w:val="006D15C6"/>
    <w:rsid w:val="006D163C"/>
    <w:rsid w:val="006D165F"/>
    <w:rsid w:val="006D16F1"/>
    <w:rsid w:val="006D1922"/>
    <w:rsid w:val="006D1B50"/>
    <w:rsid w:val="006D1C1E"/>
    <w:rsid w:val="006D1E1B"/>
    <w:rsid w:val="006D2043"/>
    <w:rsid w:val="006D29F1"/>
    <w:rsid w:val="006D2D0D"/>
    <w:rsid w:val="006D2ECB"/>
    <w:rsid w:val="006D2F3D"/>
    <w:rsid w:val="006D2F92"/>
    <w:rsid w:val="006D3567"/>
    <w:rsid w:val="006D3589"/>
    <w:rsid w:val="006D35E8"/>
    <w:rsid w:val="006D3651"/>
    <w:rsid w:val="006D3683"/>
    <w:rsid w:val="006D370E"/>
    <w:rsid w:val="006D3960"/>
    <w:rsid w:val="006D3B5B"/>
    <w:rsid w:val="006D3E13"/>
    <w:rsid w:val="006D4002"/>
    <w:rsid w:val="006D408F"/>
    <w:rsid w:val="006D40AD"/>
    <w:rsid w:val="006D4448"/>
    <w:rsid w:val="006D4477"/>
    <w:rsid w:val="006D4535"/>
    <w:rsid w:val="006D4601"/>
    <w:rsid w:val="006D4724"/>
    <w:rsid w:val="006D477A"/>
    <w:rsid w:val="006D48A5"/>
    <w:rsid w:val="006D491B"/>
    <w:rsid w:val="006D497C"/>
    <w:rsid w:val="006D4B9C"/>
    <w:rsid w:val="006D4C42"/>
    <w:rsid w:val="006D4C52"/>
    <w:rsid w:val="006D4C7F"/>
    <w:rsid w:val="006D52E0"/>
    <w:rsid w:val="006D5352"/>
    <w:rsid w:val="006D5733"/>
    <w:rsid w:val="006D5910"/>
    <w:rsid w:val="006D5BD4"/>
    <w:rsid w:val="006D5C3F"/>
    <w:rsid w:val="006D5FCD"/>
    <w:rsid w:val="006D60D4"/>
    <w:rsid w:val="006D60EC"/>
    <w:rsid w:val="006D6382"/>
    <w:rsid w:val="006D63A5"/>
    <w:rsid w:val="006D6539"/>
    <w:rsid w:val="006D6640"/>
    <w:rsid w:val="006D68D9"/>
    <w:rsid w:val="006D6AFF"/>
    <w:rsid w:val="006D6EA0"/>
    <w:rsid w:val="006D6F7D"/>
    <w:rsid w:val="006D71EF"/>
    <w:rsid w:val="006D7286"/>
    <w:rsid w:val="006D740D"/>
    <w:rsid w:val="006D74A0"/>
    <w:rsid w:val="006D785C"/>
    <w:rsid w:val="006D7876"/>
    <w:rsid w:val="006D78BE"/>
    <w:rsid w:val="006E0224"/>
    <w:rsid w:val="006E07A8"/>
    <w:rsid w:val="006E07AA"/>
    <w:rsid w:val="006E07D4"/>
    <w:rsid w:val="006E0AB2"/>
    <w:rsid w:val="006E0C4A"/>
    <w:rsid w:val="006E0D6A"/>
    <w:rsid w:val="006E1211"/>
    <w:rsid w:val="006E1515"/>
    <w:rsid w:val="006E163C"/>
    <w:rsid w:val="006E16B3"/>
    <w:rsid w:val="006E16EB"/>
    <w:rsid w:val="006E1C6B"/>
    <w:rsid w:val="006E1CF0"/>
    <w:rsid w:val="006E1D68"/>
    <w:rsid w:val="006E1F1D"/>
    <w:rsid w:val="006E2005"/>
    <w:rsid w:val="006E203A"/>
    <w:rsid w:val="006E214B"/>
    <w:rsid w:val="006E237B"/>
    <w:rsid w:val="006E23E9"/>
    <w:rsid w:val="006E242A"/>
    <w:rsid w:val="006E277C"/>
    <w:rsid w:val="006E2800"/>
    <w:rsid w:val="006E2873"/>
    <w:rsid w:val="006E3109"/>
    <w:rsid w:val="006E311E"/>
    <w:rsid w:val="006E32C7"/>
    <w:rsid w:val="006E3375"/>
    <w:rsid w:val="006E39CA"/>
    <w:rsid w:val="006E3A67"/>
    <w:rsid w:val="006E3AF6"/>
    <w:rsid w:val="006E3B97"/>
    <w:rsid w:val="006E3C51"/>
    <w:rsid w:val="006E3EE9"/>
    <w:rsid w:val="006E42E2"/>
    <w:rsid w:val="006E43F3"/>
    <w:rsid w:val="006E44B0"/>
    <w:rsid w:val="006E473C"/>
    <w:rsid w:val="006E4792"/>
    <w:rsid w:val="006E497F"/>
    <w:rsid w:val="006E4AED"/>
    <w:rsid w:val="006E4C24"/>
    <w:rsid w:val="006E4EE0"/>
    <w:rsid w:val="006E4F0C"/>
    <w:rsid w:val="006E4F36"/>
    <w:rsid w:val="006E5294"/>
    <w:rsid w:val="006E556B"/>
    <w:rsid w:val="006E559A"/>
    <w:rsid w:val="006E5A18"/>
    <w:rsid w:val="006E5ADB"/>
    <w:rsid w:val="006E5AF8"/>
    <w:rsid w:val="006E5B88"/>
    <w:rsid w:val="006E5BD5"/>
    <w:rsid w:val="006E5C35"/>
    <w:rsid w:val="006E60DD"/>
    <w:rsid w:val="006E62FD"/>
    <w:rsid w:val="006E632F"/>
    <w:rsid w:val="006E644F"/>
    <w:rsid w:val="006E663C"/>
    <w:rsid w:val="006E6AE9"/>
    <w:rsid w:val="006E6CDD"/>
    <w:rsid w:val="006E6F76"/>
    <w:rsid w:val="006E70C1"/>
    <w:rsid w:val="006E7217"/>
    <w:rsid w:val="006E72DC"/>
    <w:rsid w:val="006E738E"/>
    <w:rsid w:val="006E73EC"/>
    <w:rsid w:val="006E75FD"/>
    <w:rsid w:val="006E767F"/>
    <w:rsid w:val="006E7CFF"/>
    <w:rsid w:val="006E7DF6"/>
    <w:rsid w:val="006F007B"/>
    <w:rsid w:val="006F047F"/>
    <w:rsid w:val="006F05A4"/>
    <w:rsid w:val="006F0722"/>
    <w:rsid w:val="006F072E"/>
    <w:rsid w:val="006F0841"/>
    <w:rsid w:val="006F084F"/>
    <w:rsid w:val="006F091F"/>
    <w:rsid w:val="006F09EF"/>
    <w:rsid w:val="006F0BC1"/>
    <w:rsid w:val="006F0BF6"/>
    <w:rsid w:val="006F0CBC"/>
    <w:rsid w:val="006F0D24"/>
    <w:rsid w:val="006F0DF9"/>
    <w:rsid w:val="006F1288"/>
    <w:rsid w:val="006F1687"/>
    <w:rsid w:val="006F1B27"/>
    <w:rsid w:val="006F1D0F"/>
    <w:rsid w:val="006F1EFC"/>
    <w:rsid w:val="006F1F66"/>
    <w:rsid w:val="006F206C"/>
    <w:rsid w:val="006F24BB"/>
    <w:rsid w:val="006F250C"/>
    <w:rsid w:val="006F294A"/>
    <w:rsid w:val="006F2AF2"/>
    <w:rsid w:val="006F2B3F"/>
    <w:rsid w:val="006F35B3"/>
    <w:rsid w:val="006F3673"/>
    <w:rsid w:val="006F3740"/>
    <w:rsid w:val="006F377C"/>
    <w:rsid w:val="006F387C"/>
    <w:rsid w:val="006F3901"/>
    <w:rsid w:val="006F398E"/>
    <w:rsid w:val="006F3A59"/>
    <w:rsid w:val="006F3A90"/>
    <w:rsid w:val="006F3B9F"/>
    <w:rsid w:val="006F4003"/>
    <w:rsid w:val="006F4224"/>
    <w:rsid w:val="006F437E"/>
    <w:rsid w:val="006F4492"/>
    <w:rsid w:val="006F44BA"/>
    <w:rsid w:val="006F472D"/>
    <w:rsid w:val="006F4881"/>
    <w:rsid w:val="006F48D2"/>
    <w:rsid w:val="006F4C0C"/>
    <w:rsid w:val="006F4CFA"/>
    <w:rsid w:val="006F4D38"/>
    <w:rsid w:val="006F4E05"/>
    <w:rsid w:val="006F4ED3"/>
    <w:rsid w:val="006F4EE4"/>
    <w:rsid w:val="006F51EF"/>
    <w:rsid w:val="006F5474"/>
    <w:rsid w:val="006F5497"/>
    <w:rsid w:val="006F57E0"/>
    <w:rsid w:val="006F584D"/>
    <w:rsid w:val="006F5891"/>
    <w:rsid w:val="006F5B82"/>
    <w:rsid w:val="006F5EB3"/>
    <w:rsid w:val="006F6079"/>
    <w:rsid w:val="006F6344"/>
    <w:rsid w:val="006F63B3"/>
    <w:rsid w:val="006F6740"/>
    <w:rsid w:val="006F69D7"/>
    <w:rsid w:val="006F7003"/>
    <w:rsid w:val="006F700D"/>
    <w:rsid w:val="006F7042"/>
    <w:rsid w:val="006F75F7"/>
    <w:rsid w:val="006F7BDF"/>
    <w:rsid w:val="006FC5F5"/>
    <w:rsid w:val="00700207"/>
    <w:rsid w:val="00700899"/>
    <w:rsid w:val="00700A4F"/>
    <w:rsid w:val="00700BE0"/>
    <w:rsid w:val="00700FD4"/>
    <w:rsid w:val="0070110D"/>
    <w:rsid w:val="007011C6"/>
    <w:rsid w:val="00701277"/>
    <w:rsid w:val="007012F9"/>
    <w:rsid w:val="0070146E"/>
    <w:rsid w:val="007015FF"/>
    <w:rsid w:val="00701D8C"/>
    <w:rsid w:val="00701E9E"/>
    <w:rsid w:val="00701EC4"/>
    <w:rsid w:val="00701FA9"/>
    <w:rsid w:val="0070203B"/>
    <w:rsid w:val="0070245B"/>
    <w:rsid w:val="007024FB"/>
    <w:rsid w:val="0070264B"/>
    <w:rsid w:val="0070265B"/>
    <w:rsid w:val="007029A4"/>
    <w:rsid w:val="00702A76"/>
    <w:rsid w:val="00702CA0"/>
    <w:rsid w:val="00702CDD"/>
    <w:rsid w:val="00702D15"/>
    <w:rsid w:val="00702F22"/>
    <w:rsid w:val="007031E4"/>
    <w:rsid w:val="00703228"/>
    <w:rsid w:val="007034EA"/>
    <w:rsid w:val="007039D5"/>
    <w:rsid w:val="00703B3A"/>
    <w:rsid w:val="00703E19"/>
    <w:rsid w:val="00703EA1"/>
    <w:rsid w:val="00703EEC"/>
    <w:rsid w:val="00704387"/>
    <w:rsid w:val="007046A0"/>
    <w:rsid w:val="007046CC"/>
    <w:rsid w:val="00704919"/>
    <w:rsid w:val="00704EA7"/>
    <w:rsid w:val="00704F46"/>
    <w:rsid w:val="00705067"/>
    <w:rsid w:val="007050ED"/>
    <w:rsid w:val="00705470"/>
    <w:rsid w:val="0070557B"/>
    <w:rsid w:val="0070565F"/>
    <w:rsid w:val="007057A9"/>
    <w:rsid w:val="007057AD"/>
    <w:rsid w:val="00705983"/>
    <w:rsid w:val="00705AEC"/>
    <w:rsid w:val="00705C15"/>
    <w:rsid w:val="00706226"/>
    <w:rsid w:val="007062C4"/>
    <w:rsid w:val="00706327"/>
    <w:rsid w:val="007064CF"/>
    <w:rsid w:val="007064E3"/>
    <w:rsid w:val="0070664E"/>
    <w:rsid w:val="0070688C"/>
    <w:rsid w:val="00706985"/>
    <w:rsid w:val="00706AAE"/>
    <w:rsid w:val="00706AEB"/>
    <w:rsid w:val="00706C77"/>
    <w:rsid w:val="00706D95"/>
    <w:rsid w:val="00706FB9"/>
    <w:rsid w:val="007071A9"/>
    <w:rsid w:val="007079BE"/>
    <w:rsid w:val="00707AD3"/>
    <w:rsid w:val="00707E35"/>
    <w:rsid w:val="00707FBA"/>
    <w:rsid w:val="0071027E"/>
    <w:rsid w:val="0071035F"/>
    <w:rsid w:val="007104DB"/>
    <w:rsid w:val="00710776"/>
    <w:rsid w:val="00710959"/>
    <w:rsid w:val="00710A8A"/>
    <w:rsid w:val="00710AB4"/>
    <w:rsid w:val="00710AEF"/>
    <w:rsid w:val="00710B70"/>
    <w:rsid w:val="00710D78"/>
    <w:rsid w:val="00710E41"/>
    <w:rsid w:val="00710E8B"/>
    <w:rsid w:val="00710ED0"/>
    <w:rsid w:val="00711166"/>
    <w:rsid w:val="007114CB"/>
    <w:rsid w:val="00711821"/>
    <w:rsid w:val="00711858"/>
    <w:rsid w:val="0071187F"/>
    <w:rsid w:val="0071199B"/>
    <w:rsid w:val="00711B56"/>
    <w:rsid w:val="00711FA7"/>
    <w:rsid w:val="00711FC7"/>
    <w:rsid w:val="00712073"/>
    <w:rsid w:val="0071237E"/>
    <w:rsid w:val="00712419"/>
    <w:rsid w:val="00712455"/>
    <w:rsid w:val="007124A0"/>
    <w:rsid w:val="00712559"/>
    <w:rsid w:val="0071276F"/>
    <w:rsid w:val="007129D0"/>
    <w:rsid w:val="00712ADD"/>
    <w:rsid w:val="00712B3A"/>
    <w:rsid w:val="00712E05"/>
    <w:rsid w:val="00713140"/>
    <w:rsid w:val="0071317B"/>
    <w:rsid w:val="0071318D"/>
    <w:rsid w:val="00713274"/>
    <w:rsid w:val="00713554"/>
    <w:rsid w:val="007135BE"/>
    <w:rsid w:val="00713636"/>
    <w:rsid w:val="00713652"/>
    <w:rsid w:val="007138E7"/>
    <w:rsid w:val="00713CFC"/>
    <w:rsid w:val="00713D8C"/>
    <w:rsid w:val="00713ED8"/>
    <w:rsid w:val="00713FD3"/>
    <w:rsid w:val="007141E8"/>
    <w:rsid w:val="007148E4"/>
    <w:rsid w:val="00714C87"/>
    <w:rsid w:val="00714D19"/>
    <w:rsid w:val="00714EB6"/>
    <w:rsid w:val="00715082"/>
    <w:rsid w:val="00715129"/>
    <w:rsid w:val="0071521C"/>
    <w:rsid w:val="007155C9"/>
    <w:rsid w:val="007155ED"/>
    <w:rsid w:val="007158D6"/>
    <w:rsid w:val="0071596E"/>
    <w:rsid w:val="00715AB4"/>
    <w:rsid w:val="00715C29"/>
    <w:rsid w:val="00715CBB"/>
    <w:rsid w:val="00716068"/>
    <w:rsid w:val="007165E6"/>
    <w:rsid w:val="00716C4A"/>
    <w:rsid w:val="00716CB1"/>
    <w:rsid w:val="00716E32"/>
    <w:rsid w:val="00716F12"/>
    <w:rsid w:val="00716F39"/>
    <w:rsid w:val="00716F71"/>
    <w:rsid w:val="007170C6"/>
    <w:rsid w:val="0071744A"/>
    <w:rsid w:val="0071792A"/>
    <w:rsid w:val="007179B5"/>
    <w:rsid w:val="00717A05"/>
    <w:rsid w:val="00717A1A"/>
    <w:rsid w:val="00717AEE"/>
    <w:rsid w:val="00717BBF"/>
    <w:rsid w:val="00717F3E"/>
    <w:rsid w:val="00720052"/>
    <w:rsid w:val="007200AE"/>
    <w:rsid w:val="007202AE"/>
    <w:rsid w:val="007202C3"/>
    <w:rsid w:val="0072048A"/>
    <w:rsid w:val="0072084D"/>
    <w:rsid w:val="00720854"/>
    <w:rsid w:val="00720BAD"/>
    <w:rsid w:val="00720C92"/>
    <w:rsid w:val="00720D3E"/>
    <w:rsid w:val="00720E1F"/>
    <w:rsid w:val="00721195"/>
    <w:rsid w:val="007211A6"/>
    <w:rsid w:val="00721888"/>
    <w:rsid w:val="00721A06"/>
    <w:rsid w:val="00721A4F"/>
    <w:rsid w:val="00721C1C"/>
    <w:rsid w:val="00722252"/>
    <w:rsid w:val="007222DD"/>
    <w:rsid w:val="0072248E"/>
    <w:rsid w:val="00722544"/>
    <w:rsid w:val="00722971"/>
    <w:rsid w:val="00722BBB"/>
    <w:rsid w:val="00722F72"/>
    <w:rsid w:val="0072300B"/>
    <w:rsid w:val="007231F5"/>
    <w:rsid w:val="00723355"/>
    <w:rsid w:val="00723474"/>
    <w:rsid w:val="00723488"/>
    <w:rsid w:val="00723755"/>
    <w:rsid w:val="00723A2A"/>
    <w:rsid w:val="00723B23"/>
    <w:rsid w:val="00723D0F"/>
    <w:rsid w:val="00723D15"/>
    <w:rsid w:val="00723DED"/>
    <w:rsid w:val="007241C0"/>
    <w:rsid w:val="00724239"/>
    <w:rsid w:val="007244BF"/>
    <w:rsid w:val="007244F5"/>
    <w:rsid w:val="0072464A"/>
    <w:rsid w:val="0072465D"/>
    <w:rsid w:val="007246FF"/>
    <w:rsid w:val="007247E6"/>
    <w:rsid w:val="007247FD"/>
    <w:rsid w:val="00724B1C"/>
    <w:rsid w:val="00724B3B"/>
    <w:rsid w:val="00724D9C"/>
    <w:rsid w:val="00724E40"/>
    <w:rsid w:val="00724E70"/>
    <w:rsid w:val="00724E8D"/>
    <w:rsid w:val="00725039"/>
    <w:rsid w:val="00725511"/>
    <w:rsid w:val="00725526"/>
    <w:rsid w:val="0072557C"/>
    <w:rsid w:val="007255A8"/>
    <w:rsid w:val="007258BC"/>
    <w:rsid w:val="00725A70"/>
    <w:rsid w:val="00725E91"/>
    <w:rsid w:val="00725F62"/>
    <w:rsid w:val="007260DE"/>
    <w:rsid w:val="00726203"/>
    <w:rsid w:val="007263D9"/>
    <w:rsid w:val="00726622"/>
    <w:rsid w:val="007267E3"/>
    <w:rsid w:val="00726829"/>
    <w:rsid w:val="00726950"/>
    <w:rsid w:val="00726A5D"/>
    <w:rsid w:val="00726A65"/>
    <w:rsid w:val="00726D79"/>
    <w:rsid w:val="00726DF2"/>
    <w:rsid w:val="00726E93"/>
    <w:rsid w:val="00726F90"/>
    <w:rsid w:val="0072703A"/>
    <w:rsid w:val="007272CF"/>
    <w:rsid w:val="0072744D"/>
    <w:rsid w:val="007276B4"/>
    <w:rsid w:val="0072771B"/>
    <w:rsid w:val="00727B15"/>
    <w:rsid w:val="00727E24"/>
    <w:rsid w:val="007303C1"/>
    <w:rsid w:val="007303C9"/>
    <w:rsid w:val="0073066E"/>
    <w:rsid w:val="00730674"/>
    <w:rsid w:val="007306AA"/>
    <w:rsid w:val="00730EED"/>
    <w:rsid w:val="0073132E"/>
    <w:rsid w:val="00731359"/>
    <w:rsid w:val="00731420"/>
    <w:rsid w:val="00731C8C"/>
    <w:rsid w:val="00731F34"/>
    <w:rsid w:val="00732043"/>
    <w:rsid w:val="0073208B"/>
    <w:rsid w:val="0073220B"/>
    <w:rsid w:val="007323C3"/>
    <w:rsid w:val="007324E6"/>
    <w:rsid w:val="007325E1"/>
    <w:rsid w:val="007326BD"/>
    <w:rsid w:val="007329CB"/>
    <w:rsid w:val="00732A39"/>
    <w:rsid w:val="00732A90"/>
    <w:rsid w:val="00732AFB"/>
    <w:rsid w:val="00732D29"/>
    <w:rsid w:val="00732E65"/>
    <w:rsid w:val="00733577"/>
    <w:rsid w:val="00733657"/>
    <w:rsid w:val="007337E2"/>
    <w:rsid w:val="007338A4"/>
    <w:rsid w:val="007339CE"/>
    <w:rsid w:val="00733A37"/>
    <w:rsid w:val="00734013"/>
    <w:rsid w:val="00734096"/>
    <w:rsid w:val="0073423C"/>
    <w:rsid w:val="0073438F"/>
    <w:rsid w:val="00734711"/>
    <w:rsid w:val="00734A00"/>
    <w:rsid w:val="00734C83"/>
    <w:rsid w:val="00734F52"/>
    <w:rsid w:val="007351CE"/>
    <w:rsid w:val="0073534F"/>
    <w:rsid w:val="00735356"/>
    <w:rsid w:val="007354BB"/>
    <w:rsid w:val="0073574A"/>
    <w:rsid w:val="0073592A"/>
    <w:rsid w:val="00735966"/>
    <w:rsid w:val="00735CA6"/>
    <w:rsid w:val="00735E4D"/>
    <w:rsid w:val="00736037"/>
    <w:rsid w:val="0073612C"/>
    <w:rsid w:val="00736245"/>
    <w:rsid w:val="00736322"/>
    <w:rsid w:val="007365F3"/>
    <w:rsid w:val="00736629"/>
    <w:rsid w:val="00736B6C"/>
    <w:rsid w:val="00736C72"/>
    <w:rsid w:val="00736CEE"/>
    <w:rsid w:val="00736DE8"/>
    <w:rsid w:val="00737099"/>
    <w:rsid w:val="007370EA"/>
    <w:rsid w:val="0073732D"/>
    <w:rsid w:val="0073755A"/>
    <w:rsid w:val="00737938"/>
    <w:rsid w:val="0073794C"/>
    <w:rsid w:val="00737B2A"/>
    <w:rsid w:val="00737D8E"/>
    <w:rsid w:val="00740030"/>
    <w:rsid w:val="00740182"/>
    <w:rsid w:val="0074019E"/>
    <w:rsid w:val="00740359"/>
    <w:rsid w:val="0074038F"/>
    <w:rsid w:val="007404F2"/>
    <w:rsid w:val="00740569"/>
    <w:rsid w:val="00740C32"/>
    <w:rsid w:val="00740CBE"/>
    <w:rsid w:val="00740CF5"/>
    <w:rsid w:val="00740E07"/>
    <w:rsid w:val="00740F83"/>
    <w:rsid w:val="0074107B"/>
    <w:rsid w:val="00741148"/>
    <w:rsid w:val="00741185"/>
    <w:rsid w:val="007411E1"/>
    <w:rsid w:val="007412B4"/>
    <w:rsid w:val="0074136A"/>
    <w:rsid w:val="00741483"/>
    <w:rsid w:val="007415ED"/>
    <w:rsid w:val="007415F1"/>
    <w:rsid w:val="00741719"/>
    <w:rsid w:val="0074181D"/>
    <w:rsid w:val="00741937"/>
    <w:rsid w:val="00741985"/>
    <w:rsid w:val="007419DA"/>
    <w:rsid w:val="00741B9F"/>
    <w:rsid w:val="00741BC1"/>
    <w:rsid w:val="00742197"/>
    <w:rsid w:val="007421E8"/>
    <w:rsid w:val="0074221E"/>
    <w:rsid w:val="0074224F"/>
    <w:rsid w:val="0074238A"/>
    <w:rsid w:val="007426E2"/>
    <w:rsid w:val="0074287A"/>
    <w:rsid w:val="00743008"/>
    <w:rsid w:val="00743106"/>
    <w:rsid w:val="0074344C"/>
    <w:rsid w:val="0074347F"/>
    <w:rsid w:val="0074356E"/>
    <w:rsid w:val="0074362E"/>
    <w:rsid w:val="0074394E"/>
    <w:rsid w:val="00743988"/>
    <w:rsid w:val="00743B45"/>
    <w:rsid w:val="00743B7C"/>
    <w:rsid w:val="00743BFB"/>
    <w:rsid w:val="00743D62"/>
    <w:rsid w:val="00743E77"/>
    <w:rsid w:val="00743E8A"/>
    <w:rsid w:val="0074409F"/>
    <w:rsid w:val="0074421E"/>
    <w:rsid w:val="007447D3"/>
    <w:rsid w:val="007449DD"/>
    <w:rsid w:val="00744E47"/>
    <w:rsid w:val="00744E8F"/>
    <w:rsid w:val="0074501D"/>
    <w:rsid w:val="00745068"/>
    <w:rsid w:val="007450C5"/>
    <w:rsid w:val="007450E5"/>
    <w:rsid w:val="00745497"/>
    <w:rsid w:val="0074561B"/>
    <w:rsid w:val="007457B7"/>
    <w:rsid w:val="00745967"/>
    <w:rsid w:val="00745F55"/>
    <w:rsid w:val="00745FC0"/>
    <w:rsid w:val="00746054"/>
    <w:rsid w:val="00746064"/>
    <w:rsid w:val="007460FF"/>
    <w:rsid w:val="00746763"/>
    <w:rsid w:val="00746866"/>
    <w:rsid w:val="00746893"/>
    <w:rsid w:val="00746DE9"/>
    <w:rsid w:val="00746E88"/>
    <w:rsid w:val="00746F16"/>
    <w:rsid w:val="00746F47"/>
    <w:rsid w:val="00747032"/>
    <w:rsid w:val="0074743D"/>
    <w:rsid w:val="00747523"/>
    <w:rsid w:val="007477A5"/>
    <w:rsid w:val="00747876"/>
    <w:rsid w:val="007478B1"/>
    <w:rsid w:val="00747C0B"/>
    <w:rsid w:val="00747C1B"/>
    <w:rsid w:val="00747E16"/>
    <w:rsid w:val="0075046F"/>
    <w:rsid w:val="007504BF"/>
    <w:rsid w:val="0075066B"/>
    <w:rsid w:val="007506A8"/>
    <w:rsid w:val="00750777"/>
    <w:rsid w:val="00750856"/>
    <w:rsid w:val="00750970"/>
    <w:rsid w:val="00750AF9"/>
    <w:rsid w:val="00750B1C"/>
    <w:rsid w:val="00750B59"/>
    <w:rsid w:val="00750CAC"/>
    <w:rsid w:val="00750E2C"/>
    <w:rsid w:val="00750E5B"/>
    <w:rsid w:val="00750FBE"/>
    <w:rsid w:val="0075103A"/>
    <w:rsid w:val="0075112C"/>
    <w:rsid w:val="00751701"/>
    <w:rsid w:val="007518BD"/>
    <w:rsid w:val="00751987"/>
    <w:rsid w:val="00751988"/>
    <w:rsid w:val="00751C19"/>
    <w:rsid w:val="00751E2A"/>
    <w:rsid w:val="00752128"/>
    <w:rsid w:val="00752218"/>
    <w:rsid w:val="007529C1"/>
    <w:rsid w:val="00752D1C"/>
    <w:rsid w:val="00752D94"/>
    <w:rsid w:val="00752EA7"/>
    <w:rsid w:val="00752F63"/>
    <w:rsid w:val="0075329C"/>
    <w:rsid w:val="00753472"/>
    <w:rsid w:val="00753560"/>
    <w:rsid w:val="00753858"/>
    <w:rsid w:val="007538DB"/>
    <w:rsid w:val="00753B20"/>
    <w:rsid w:val="00753D4C"/>
    <w:rsid w:val="00753E31"/>
    <w:rsid w:val="00753FF9"/>
    <w:rsid w:val="00754114"/>
    <w:rsid w:val="00754326"/>
    <w:rsid w:val="00754708"/>
    <w:rsid w:val="007547A1"/>
    <w:rsid w:val="007547CB"/>
    <w:rsid w:val="00754878"/>
    <w:rsid w:val="007549EF"/>
    <w:rsid w:val="00754C56"/>
    <w:rsid w:val="00754D09"/>
    <w:rsid w:val="00754E79"/>
    <w:rsid w:val="00754ECA"/>
    <w:rsid w:val="0075521C"/>
    <w:rsid w:val="00755235"/>
    <w:rsid w:val="0075531B"/>
    <w:rsid w:val="0075548A"/>
    <w:rsid w:val="00755619"/>
    <w:rsid w:val="00755687"/>
    <w:rsid w:val="007557C6"/>
    <w:rsid w:val="007557FA"/>
    <w:rsid w:val="00755AD2"/>
    <w:rsid w:val="00755B17"/>
    <w:rsid w:val="00755E8E"/>
    <w:rsid w:val="00756165"/>
    <w:rsid w:val="00756204"/>
    <w:rsid w:val="0075625B"/>
    <w:rsid w:val="00756B18"/>
    <w:rsid w:val="00756C46"/>
    <w:rsid w:val="00756E1F"/>
    <w:rsid w:val="00756F14"/>
    <w:rsid w:val="00757212"/>
    <w:rsid w:val="0075728D"/>
    <w:rsid w:val="007572DE"/>
    <w:rsid w:val="00757319"/>
    <w:rsid w:val="007578BB"/>
    <w:rsid w:val="0075791B"/>
    <w:rsid w:val="00757A1C"/>
    <w:rsid w:val="00757DC6"/>
    <w:rsid w:val="00760095"/>
    <w:rsid w:val="007600E5"/>
    <w:rsid w:val="00760101"/>
    <w:rsid w:val="0076021E"/>
    <w:rsid w:val="00760394"/>
    <w:rsid w:val="007603E0"/>
    <w:rsid w:val="0076040E"/>
    <w:rsid w:val="00760788"/>
    <w:rsid w:val="007608F8"/>
    <w:rsid w:val="00760B5A"/>
    <w:rsid w:val="00760C72"/>
    <w:rsid w:val="00760CFA"/>
    <w:rsid w:val="00760DB3"/>
    <w:rsid w:val="00760FA7"/>
    <w:rsid w:val="007610B5"/>
    <w:rsid w:val="00761387"/>
    <w:rsid w:val="007615A0"/>
    <w:rsid w:val="00761600"/>
    <w:rsid w:val="0076174B"/>
    <w:rsid w:val="00761764"/>
    <w:rsid w:val="0076179C"/>
    <w:rsid w:val="0076185E"/>
    <w:rsid w:val="0076197C"/>
    <w:rsid w:val="007619E0"/>
    <w:rsid w:val="00761E48"/>
    <w:rsid w:val="00761ED4"/>
    <w:rsid w:val="00762099"/>
    <w:rsid w:val="00762178"/>
    <w:rsid w:val="00762191"/>
    <w:rsid w:val="00762458"/>
    <w:rsid w:val="00762743"/>
    <w:rsid w:val="00762793"/>
    <w:rsid w:val="0076281C"/>
    <w:rsid w:val="007629FD"/>
    <w:rsid w:val="00762A4B"/>
    <w:rsid w:val="00762EB4"/>
    <w:rsid w:val="00762FCF"/>
    <w:rsid w:val="007632EF"/>
    <w:rsid w:val="007632FE"/>
    <w:rsid w:val="007633AA"/>
    <w:rsid w:val="007634CD"/>
    <w:rsid w:val="0076387A"/>
    <w:rsid w:val="00763ABF"/>
    <w:rsid w:val="00763ED4"/>
    <w:rsid w:val="0076419D"/>
    <w:rsid w:val="00764397"/>
    <w:rsid w:val="00764508"/>
    <w:rsid w:val="00764528"/>
    <w:rsid w:val="0076456E"/>
    <w:rsid w:val="007645D3"/>
    <w:rsid w:val="00764A3E"/>
    <w:rsid w:val="00764AD0"/>
    <w:rsid w:val="00764B8E"/>
    <w:rsid w:val="0076521F"/>
    <w:rsid w:val="007657FD"/>
    <w:rsid w:val="00765808"/>
    <w:rsid w:val="00765918"/>
    <w:rsid w:val="00765C02"/>
    <w:rsid w:val="00765D07"/>
    <w:rsid w:val="00765D4C"/>
    <w:rsid w:val="00765E2F"/>
    <w:rsid w:val="00765E80"/>
    <w:rsid w:val="00765EED"/>
    <w:rsid w:val="00766295"/>
    <w:rsid w:val="00766397"/>
    <w:rsid w:val="007665ED"/>
    <w:rsid w:val="007666F0"/>
    <w:rsid w:val="00766704"/>
    <w:rsid w:val="007667B2"/>
    <w:rsid w:val="007667B6"/>
    <w:rsid w:val="007668E7"/>
    <w:rsid w:val="00766ACB"/>
    <w:rsid w:val="00766AEF"/>
    <w:rsid w:val="00766BAE"/>
    <w:rsid w:val="00766BCB"/>
    <w:rsid w:val="00766EDD"/>
    <w:rsid w:val="00767000"/>
    <w:rsid w:val="00767187"/>
    <w:rsid w:val="00767446"/>
    <w:rsid w:val="0076747A"/>
    <w:rsid w:val="00767510"/>
    <w:rsid w:val="0076757E"/>
    <w:rsid w:val="00767608"/>
    <w:rsid w:val="0076785F"/>
    <w:rsid w:val="00767970"/>
    <w:rsid w:val="00767971"/>
    <w:rsid w:val="007679D0"/>
    <w:rsid w:val="00767A50"/>
    <w:rsid w:val="00767C20"/>
    <w:rsid w:val="00767CA4"/>
    <w:rsid w:val="00767CD3"/>
    <w:rsid w:val="00767E43"/>
    <w:rsid w:val="007702BF"/>
    <w:rsid w:val="00770380"/>
    <w:rsid w:val="007704B4"/>
    <w:rsid w:val="007704FE"/>
    <w:rsid w:val="007707E0"/>
    <w:rsid w:val="007707FB"/>
    <w:rsid w:val="00770A01"/>
    <w:rsid w:val="00770D8E"/>
    <w:rsid w:val="00770EB6"/>
    <w:rsid w:val="007710A3"/>
    <w:rsid w:val="007710FC"/>
    <w:rsid w:val="007710FE"/>
    <w:rsid w:val="00771548"/>
    <w:rsid w:val="007715C3"/>
    <w:rsid w:val="00771615"/>
    <w:rsid w:val="007718EE"/>
    <w:rsid w:val="00771AE4"/>
    <w:rsid w:val="00771BDC"/>
    <w:rsid w:val="00771C04"/>
    <w:rsid w:val="00771CA8"/>
    <w:rsid w:val="00771DAB"/>
    <w:rsid w:val="00771DC6"/>
    <w:rsid w:val="00772149"/>
    <w:rsid w:val="00772281"/>
    <w:rsid w:val="00772466"/>
    <w:rsid w:val="007725B0"/>
    <w:rsid w:val="0077289A"/>
    <w:rsid w:val="00772F2B"/>
    <w:rsid w:val="00772FD4"/>
    <w:rsid w:val="00773021"/>
    <w:rsid w:val="00773092"/>
    <w:rsid w:val="00773323"/>
    <w:rsid w:val="0077342A"/>
    <w:rsid w:val="00773546"/>
    <w:rsid w:val="007737E0"/>
    <w:rsid w:val="00773820"/>
    <w:rsid w:val="0077382A"/>
    <w:rsid w:val="00773BC5"/>
    <w:rsid w:val="00773CBF"/>
    <w:rsid w:val="00773E6D"/>
    <w:rsid w:val="00773EE9"/>
    <w:rsid w:val="00773F25"/>
    <w:rsid w:val="0077406C"/>
    <w:rsid w:val="0077406E"/>
    <w:rsid w:val="0077423C"/>
    <w:rsid w:val="007742D1"/>
    <w:rsid w:val="007742F7"/>
    <w:rsid w:val="0077430E"/>
    <w:rsid w:val="0077432D"/>
    <w:rsid w:val="007747BD"/>
    <w:rsid w:val="00774830"/>
    <w:rsid w:val="007749C2"/>
    <w:rsid w:val="007749CB"/>
    <w:rsid w:val="00774AF4"/>
    <w:rsid w:val="00774CF8"/>
    <w:rsid w:val="00774D18"/>
    <w:rsid w:val="00774D72"/>
    <w:rsid w:val="00774DE8"/>
    <w:rsid w:val="007750CC"/>
    <w:rsid w:val="007754D3"/>
    <w:rsid w:val="007754EE"/>
    <w:rsid w:val="00775751"/>
    <w:rsid w:val="007757E3"/>
    <w:rsid w:val="00775BEA"/>
    <w:rsid w:val="00775C40"/>
    <w:rsid w:val="00775E5B"/>
    <w:rsid w:val="00775EA5"/>
    <w:rsid w:val="007760F0"/>
    <w:rsid w:val="007762DE"/>
    <w:rsid w:val="007764B2"/>
    <w:rsid w:val="00776649"/>
    <w:rsid w:val="007767AB"/>
    <w:rsid w:val="00776944"/>
    <w:rsid w:val="00776ACB"/>
    <w:rsid w:val="00776AE1"/>
    <w:rsid w:val="00776B24"/>
    <w:rsid w:val="00776BD1"/>
    <w:rsid w:val="00776CAF"/>
    <w:rsid w:val="00776CEA"/>
    <w:rsid w:val="00776CFF"/>
    <w:rsid w:val="00776E54"/>
    <w:rsid w:val="00777003"/>
    <w:rsid w:val="0077722E"/>
    <w:rsid w:val="007772FA"/>
    <w:rsid w:val="0077730C"/>
    <w:rsid w:val="0077732A"/>
    <w:rsid w:val="00777764"/>
    <w:rsid w:val="00777AC0"/>
    <w:rsid w:val="00777AC9"/>
    <w:rsid w:val="00777D91"/>
    <w:rsid w:val="00777F1B"/>
    <w:rsid w:val="00780490"/>
    <w:rsid w:val="00780B5F"/>
    <w:rsid w:val="00780D3F"/>
    <w:rsid w:val="00781014"/>
    <w:rsid w:val="0078110E"/>
    <w:rsid w:val="0078116E"/>
    <w:rsid w:val="00781245"/>
    <w:rsid w:val="007812C1"/>
    <w:rsid w:val="00781626"/>
    <w:rsid w:val="00781E61"/>
    <w:rsid w:val="00781ECB"/>
    <w:rsid w:val="00782259"/>
    <w:rsid w:val="00782693"/>
    <w:rsid w:val="0078285E"/>
    <w:rsid w:val="007829B4"/>
    <w:rsid w:val="00782A1E"/>
    <w:rsid w:val="00782B3B"/>
    <w:rsid w:val="00782BB6"/>
    <w:rsid w:val="00783107"/>
    <w:rsid w:val="007831AA"/>
    <w:rsid w:val="007831B3"/>
    <w:rsid w:val="0078349F"/>
    <w:rsid w:val="0078354A"/>
    <w:rsid w:val="0078383A"/>
    <w:rsid w:val="00783904"/>
    <w:rsid w:val="00783CBA"/>
    <w:rsid w:val="00783D56"/>
    <w:rsid w:val="00783D90"/>
    <w:rsid w:val="00783F66"/>
    <w:rsid w:val="00784256"/>
    <w:rsid w:val="0078484B"/>
    <w:rsid w:val="00784B50"/>
    <w:rsid w:val="00784EC4"/>
    <w:rsid w:val="00785026"/>
    <w:rsid w:val="00785187"/>
    <w:rsid w:val="007851B4"/>
    <w:rsid w:val="0078542C"/>
    <w:rsid w:val="00785588"/>
    <w:rsid w:val="007855E5"/>
    <w:rsid w:val="00785614"/>
    <w:rsid w:val="007856B1"/>
    <w:rsid w:val="00785748"/>
    <w:rsid w:val="00785781"/>
    <w:rsid w:val="00785A56"/>
    <w:rsid w:val="00785CA2"/>
    <w:rsid w:val="00785CCD"/>
    <w:rsid w:val="00785CDD"/>
    <w:rsid w:val="00785DDB"/>
    <w:rsid w:val="00785F1A"/>
    <w:rsid w:val="00785F47"/>
    <w:rsid w:val="007860D1"/>
    <w:rsid w:val="007864AA"/>
    <w:rsid w:val="007868A2"/>
    <w:rsid w:val="007868B4"/>
    <w:rsid w:val="00786B91"/>
    <w:rsid w:val="00786C7D"/>
    <w:rsid w:val="00786CC7"/>
    <w:rsid w:val="00786D2D"/>
    <w:rsid w:val="00787002"/>
    <w:rsid w:val="0078716D"/>
    <w:rsid w:val="007871D8"/>
    <w:rsid w:val="0078729A"/>
    <w:rsid w:val="00787408"/>
    <w:rsid w:val="007874AA"/>
    <w:rsid w:val="007874CE"/>
    <w:rsid w:val="00787671"/>
    <w:rsid w:val="0078772F"/>
    <w:rsid w:val="007878F7"/>
    <w:rsid w:val="00787974"/>
    <w:rsid w:val="0078797A"/>
    <w:rsid w:val="00787A47"/>
    <w:rsid w:val="00787A51"/>
    <w:rsid w:val="00787A83"/>
    <w:rsid w:val="00787BCA"/>
    <w:rsid w:val="00787DD3"/>
    <w:rsid w:val="00787E38"/>
    <w:rsid w:val="00787E40"/>
    <w:rsid w:val="00790075"/>
    <w:rsid w:val="007906D8"/>
    <w:rsid w:val="00790794"/>
    <w:rsid w:val="00791034"/>
    <w:rsid w:val="007913B7"/>
    <w:rsid w:val="007915B7"/>
    <w:rsid w:val="0079164D"/>
    <w:rsid w:val="0079181F"/>
    <w:rsid w:val="00791B7D"/>
    <w:rsid w:val="00791C08"/>
    <w:rsid w:val="00791C2A"/>
    <w:rsid w:val="00791D9C"/>
    <w:rsid w:val="00791F83"/>
    <w:rsid w:val="007921B4"/>
    <w:rsid w:val="007922B7"/>
    <w:rsid w:val="00792396"/>
    <w:rsid w:val="0079250C"/>
    <w:rsid w:val="00792561"/>
    <w:rsid w:val="00792D8D"/>
    <w:rsid w:val="00793273"/>
    <w:rsid w:val="00793294"/>
    <w:rsid w:val="00793343"/>
    <w:rsid w:val="0079335D"/>
    <w:rsid w:val="007933C8"/>
    <w:rsid w:val="007933E6"/>
    <w:rsid w:val="007934A5"/>
    <w:rsid w:val="007934B4"/>
    <w:rsid w:val="00793588"/>
    <w:rsid w:val="0079382A"/>
    <w:rsid w:val="00793ECC"/>
    <w:rsid w:val="00793F24"/>
    <w:rsid w:val="00793F47"/>
    <w:rsid w:val="0079408F"/>
    <w:rsid w:val="00794311"/>
    <w:rsid w:val="00794342"/>
    <w:rsid w:val="0079449B"/>
    <w:rsid w:val="00794825"/>
    <w:rsid w:val="0079499D"/>
    <w:rsid w:val="007949DB"/>
    <w:rsid w:val="00794AC2"/>
    <w:rsid w:val="00794B04"/>
    <w:rsid w:val="00794B11"/>
    <w:rsid w:val="00794D2F"/>
    <w:rsid w:val="00794D44"/>
    <w:rsid w:val="00794FA9"/>
    <w:rsid w:val="007950AB"/>
    <w:rsid w:val="0079533F"/>
    <w:rsid w:val="00795447"/>
    <w:rsid w:val="00795710"/>
    <w:rsid w:val="00795A74"/>
    <w:rsid w:val="00795ADD"/>
    <w:rsid w:val="00795F79"/>
    <w:rsid w:val="00795FD3"/>
    <w:rsid w:val="0079626C"/>
    <w:rsid w:val="007962EC"/>
    <w:rsid w:val="00796346"/>
    <w:rsid w:val="00796595"/>
    <w:rsid w:val="007965E6"/>
    <w:rsid w:val="007967E7"/>
    <w:rsid w:val="007968CF"/>
    <w:rsid w:val="00796A72"/>
    <w:rsid w:val="00796BE7"/>
    <w:rsid w:val="00796F86"/>
    <w:rsid w:val="00796F8A"/>
    <w:rsid w:val="00796FE7"/>
    <w:rsid w:val="0079711F"/>
    <w:rsid w:val="0079726D"/>
    <w:rsid w:val="00797318"/>
    <w:rsid w:val="00797415"/>
    <w:rsid w:val="00797509"/>
    <w:rsid w:val="007976D3"/>
    <w:rsid w:val="007977CE"/>
    <w:rsid w:val="007978FB"/>
    <w:rsid w:val="007979FF"/>
    <w:rsid w:val="00797C0F"/>
    <w:rsid w:val="00797D33"/>
    <w:rsid w:val="00797E06"/>
    <w:rsid w:val="00797E4A"/>
    <w:rsid w:val="00797F1A"/>
    <w:rsid w:val="007A00B9"/>
    <w:rsid w:val="007A013E"/>
    <w:rsid w:val="007A02F8"/>
    <w:rsid w:val="007A032F"/>
    <w:rsid w:val="007A0343"/>
    <w:rsid w:val="007A04E2"/>
    <w:rsid w:val="007A05FF"/>
    <w:rsid w:val="007A062C"/>
    <w:rsid w:val="007A0713"/>
    <w:rsid w:val="007A0C85"/>
    <w:rsid w:val="007A0DA3"/>
    <w:rsid w:val="007A0EBB"/>
    <w:rsid w:val="007A1116"/>
    <w:rsid w:val="007A12C1"/>
    <w:rsid w:val="007A14A1"/>
    <w:rsid w:val="007A190D"/>
    <w:rsid w:val="007A1ABB"/>
    <w:rsid w:val="007A1B27"/>
    <w:rsid w:val="007A1EA9"/>
    <w:rsid w:val="007A1EB1"/>
    <w:rsid w:val="007A1F41"/>
    <w:rsid w:val="007A2072"/>
    <w:rsid w:val="007A2196"/>
    <w:rsid w:val="007A21BC"/>
    <w:rsid w:val="007A252C"/>
    <w:rsid w:val="007A26B0"/>
    <w:rsid w:val="007A276F"/>
    <w:rsid w:val="007A27DD"/>
    <w:rsid w:val="007A29D2"/>
    <w:rsid w:val="007A2E6F"/>
    <w:rsid w:val="007A2E85"/>
    <w:rsid w:val="007A2E8A"/>
    <w:rsid w:val="007A2FF6"/>
    <w:rsid w:val="007A34B9"/>
    <w:rsid w:val="007A359D"/>
    <w:rsid w:val="007A35CE"/>
    <w:rsid w:val="007A36AD"/>
    <w:rsid w:val="007A36B8"/>
    <w:rsid w:val="007A375E"/>
    <w:rsid w:val="007A37B1"/>
    <w:rsid w:val="007A3831"/>
    <w:rsid w:val="007A390A"/>
    <w:rsid w:val="007A3BB5"/>
    <w:rsid w:val="007A3BDD"/>
    <w:rsid w:val="007A3BDF"/>
    <w:rsid w:val="007A3C25"/>
    <w:rsid w:val="007A3D39"/>
    <w:rsid w:val="007A3DFB"/>
    <w:rsid w:val="007A3EE1"/>
    <w:rsid w:val="007A3F0A"/>
    <w:rsid w:val="007A4049"/>
    <w:rsid w:val="007A4135"/>
    <w:rsid w:val="007A43DA"/>
    <w:rsid w:val="007A43DB"/>
    <w:rsid w:val="007A4627"/>
    <w:rsid w:val="007A463B"/>
    <w:rsid w:val="007A4903"/>
    <w:rsid w:val="007A4A80"/>
    <w:rsid w:val="007A4EB5"/>
    <w:rsid w:val="007A4FD0"/>
    <w:rsid w:val="007A546C"/>
    <w:rsid w:val="007A5800"/>
    <w:rsid w:val="007A58AD"/>
    <w:rsid w:val="007A5A38"/>
    <w:rsid w:val="007A5A6F"/>
    <w:rsid w:val="007A5C1B"/>
    <w:rsid w:val="007A5D08"/>
    <w:rsid w:val="007A5F77"/>
    <w:rsid w:val="007A6001"/>
    <w:rsid w:val="007A6169"/>
    <w:rsid w:val="007A61ED"/>
    <w:rsid w:val="007A62EC"/>
    <w:rsid w:val="007A6313"/>
    <w:rsid w:val="007A6460"/>
    <w:rsid w:val="007A6A49"/>
    <w:rsid w:val="007A6B59"/>
    <w:rsid w:val="007A6B94"/>
    <w:rsid w:val="007A6D6D"/>
    <w:rsid w:val="007A6DBE"/>
    <w:rsid w:val="007A7206"/>
    <w:rsid w:val="007A72C2"/>
    <w:rsid w:val="007A739B"/>
    <w:rsid w:val="007A73A1"/>
    <w:rsid w:val="007A7458"/>
    <w:rsid w:val="007A75D5"/>
    <w:rsid w:val="007A761B"/>
    <w:rsid w:val="007A771A"/>
    <w:rsid w:val="007A78EF"/>
    <w:rsid w:val="007A7E54"/>
    <w:rsid w:val="007A7E6A"/>
    <w:rsid w:val="007B0097"/>
    <w:rsid w:val="007B032E"/>
    <w:rsid w:val="007B0657"/>
    <w:rsid w:val="007B0683"/>
    <w:rsid w:val="007B06BA"/>
    <w:rsid w:val="007B06EC"/>
    <w:rsid w:val="007B0A83"/>
    <w:rsid w:val="007B0B48"/>
    <w:rsid w:val="007B0D0B"/>
    <w:rsid w:val="007B0D2E"/>
    <w:rsid w:val="007B0D50"/>
    <w:rsid w:val="007B0D7B"/>
    <w:rsid w:val="007B0EC5"/>
    <w:rsid w:val="007B1312"/>
    <w:rsid w:val="007B1459"/>
    <w:rsid w:val="007B1616"/>
    <w:rsid w:val="007B1689"/>
    <w:rsid w:val="007B1762"/>
    <w:rsid w:val="007B1799"/>
    <w:rsid w:val="007B1992"/>
    <w:rsid w:val="007B1DBE"/>
    <w:rsid w:val="007B1EED"/>
    <w:rsid w:val="007B1FA9"/>
    <w:rsid w:val="007B20D1"/>
    <w:rsid w:val="007B23DB"/>
    <w:rsid w:val="007B2458"/>
    <w:rsid w:val="007B24E1"/>
    <w:rsid w:val="007B27F5"/>
    <w:rsid w:val="007B28E5"/>
    <w:rsid w:val="007B2F99"/>
    <w:rsid w:val="007B3092"/>
    <w:rsid w:val="007B33D1"/>
    <w:rsid w:val="007B3546"/>
    <w:rsid w:val="007B35AE"/>
    <w:rsid w:val="007B361B"/>
    <w:rsid w:val="007B3671"/>
    <w:rsid w:val="007B381E"/>
    <w:rsid w:val="007B3DFF"/>
    <w:rsid w:val="007B3EB5"/>
    <w:rsid w:val="007B4202"/>
    <w:rsid w:val="007B42C5"/>
    <w:rsid w:val="007B4430"/>
    <w:rsid w:val="007B4451"/>
    <w:rsid w:val="007B45AC"/>
    <w:rsid w:val="007B45E2"/>
    <w:rsid w:val="007B4623"/>
    <w:rsid w:val="007B4670"/>
    <w:rsid w:val="007B4A3F"/>
    <w:rsid w:val="007B4AA4"/>
    <w:rsid w:val="007B4C05"/>
    <w:rsid w:val="007B4EC7"/>
    <w:rsid w:val="007B4F8D"/>
    <w:rsid w:val="007B4F9A"/>
    <w:rsid w:val="007B5268"/>
    <w:rsid w:val="007B54B4"/>
    <w:rsid w:val="007B572B"/>
    <w:rsid w:val="007B5820"/>
    <w:rsid w:val="007B5D42"/>
    <w:rsid w:val="007B5E1A"/>
    <w:rsid w:val="007B5ECA"/>
    <w:rsid w:val="007B60D6"/>
    <w:rsid w:val="007B6208"/>
    <w:rsid w:val="007B6332"/>
    <w:rsid w:val="007B65F7"/>
    <w:rsid w:val="007B7188"/>
    <w:rsid w:val="007B7282"/>
    <w:rsid w:val="007B72D4"/>
    <w:rsid w:val="007B7441"/>
    <w:rsid w:val="007B77CC"/>
    <w:rsid w:val="007B7952"/>
    <w:rsid w:val="007B7ABB"/>
    <w:rsid w:val="007B7E02"/>
    <w:rsid w:val="007C0054"/>
    <w:rsid w:val="007C00FC"/>
    <w:rsid w:val="007C01C7"/>
    <w:rsid w:val="007C02B7"/>
    <w:rsid w:val="007C0428"/>
    <w:rsid w:val="007C04C0"/>
    <w:rsid w:val="007C04F1"/>
    <w:rsid w:val="007C0798"/>
    <w:rsid w:val="007C087B"/>
    <w:rsid w:val="007C0ABB"/>
    <w:rsid w:val="007C0C97"/>
    <w:rsid w:val="007C0C9F"/>
    <w:rsid w:val="007C0D63"/>
    <w:rsid w:val="007C0F1B"/>
    <w:rsid w:val="007C10E4"/>
    <w:rsid w:val="007C16E5"/>
    <w:rsid w:val="007C170D"/>
    <w:rsid w:val="007C17F0"/>
    <w:rsid w:val="007C1801"/>
    <w:rsid w:val="007C18D7"/>
    <w:rsid w:val="007C1BAB"/>
    <w:rsid w:val="007C1D96"/>
    <w:rsid w:val="007C1E10"/>
    <w:rsid w:val="007C1F8E"/>
    <w:rsid w:val="007C20D8"/>
    <w:rsid w:val="007C20DA"/>
    <w:rsid w:val="007C23B1"/>
    <w:rsid w:val="007C2540"/>
    <w:rsid w:val="007C259B"/>
    <w:rsid w:val="007C2794"/>
    <w:rsid w:val="007C2B9D"/>
    <w:rsid w:val="007C2C27"/>
    <w:rsid w:val="007C2D55"/>
    <w:rsid w:val="007C2E54"/>
    <w:rsid w:val="007C2F56"/>
    <w:rsid w:val="007C2F6E"/>
    <w:rsid w:val="007C304F"/>
    <w:rsid w:val="007C305A"/>
    <w:rsid w:val="007C310D"/>
    <w:rsid w:val="007C3250"/>
    <w:rsid w:val="007C34A1"/>
    <w:rsid w:val="007C3518"/>
    <w:rsid w:val="007C35CB"/>
    <w:rsid w:val="007C36D6"/>
    <w:rsid w:val="007C3907"/>
    <w:rsid w:val="007C3FEE"/>
    <w:rsid w:val="007C409B"/>
    <w:rsid w:val="007C42C9"/>
    <w:rsid w:val="007C459A"/>
    <w:rsid w:val="007C4723"/>
    <w:rsid w:val="007C4852"/>
    <w:rsid w:val="007C4856"/>
    <w:rsid w:val="007C486F"/>
    <w:rsid w:val="007C4B3F"/>
    <w:rsid w:val="007C4C2F"/>
    <w:rsid w:val="007C4E26"/>
    <w:rsid w:val="007C4E5B"/>
    <w:rsid w:val="007C4F07"/>
    <w:rsid w:val="007C5434"/>
    <w:rsid w:val="007C5452"/>
    <w:rsid w:val="007C5598"/>
    <w:rsid w:val="007C57C6"/>
    <w:rsid w:val="007C5CF8"/>
    <w:rsid w:val="007C5D32"/>
    <w:rsid w:val="007C5D87"/>
    <w:rsid w:val="007C5EEE"/>
    <w:rsid w:val="007C613C"/>
    <w:rsid w:val="007C6401"/>
    <w:rsid w:val="007C6B4C"/>
    <w:rsid w:val="007C7564"/>
    <w:rsid w:val="007C7663"/>
    <w:rsid w:val="007C78D0"/>
    <w:rsid w:val="007C7B83"/>
    <w:rsid w:val="007C7DFB"/>
    <w:rsid w:val="007C7F90"/>
    <w:rsid w:val="007C7FF8"/>
    <w:rsid w:val="007D005F"/>
    <w:rsid w:val="007D009F"/>
    <w:rsid w:val="007D037C"/>
    <w:rsid w:val="007D0402"/>
    <w:rsid w:val="007D05D4"/>
    <w:rsid w:val="007D0AA5"/>
    <w:rsid w:val="007D0B8A"/>
    <w:rsid w:val="007D0C7C"/>
    <w:rsid w:val="007D0C81"/>
    <w:rsid w:val="007D1231"/>
    <w:rsid w:val="007D1321"/>
    <w:rsid w:val="007D140E"/>
    <w:rsid w:val="007D141E"/>
    <w:rsid w:val="007D15AC"/>
    <w:rsid w:val="007D16CF"/>
    <w:rsid w:val="007D1799"/>
    <w:rsid w:val="007D1D74"/>
    <w:rsid w:val="007D1F22"/>
    <w:rsid w:val="007D1F76"/>
    <w:rsid w:val="007D1F8C"/>
    <w:rsid w:val="007D2077"/>
    <w:rsid w:val="007D22EB"/>
    <w:rsid w:val="007D23F0"/>
    <w:rsid w:val="007D2567"/>
    <w:rsid w:val="007D27E1"/>
    <w:rsid w:val="007D27F7"/>
    <w:rsid w:val="007D2DFA"/>
    <w:rsid w:val="007D2ED6"/>
    <w:rsid w:val="007D2FC2"/>
    <w:rsid w:val="007D319F"/>
    <w:rsid w:val="007D31DE"/>
    <w:rsid w:val="007D32E1"/>
    <w:rsid w:val="007D3327"/>
    <w:rsid w:val="007D348D"/>
    <w:rsid w:val="007D349C"/>
    <w:rsid w:val="007D368A"/>
    <w:rsid w:val="007D371B"/>
    <w:rsid w:val="007D378B"/>
    <w:rsid w:val="007D37FA"/>
    <w:rsid w:val="007D38DE"/>
    <w:rsid w:val="007D3A33"/>
    <w:rsid w:val="007D3C05"/>
    <w:rsid w:val="007D3CB4"/>
    <w:rsid w:val="007D3ECD"/>
    <w:rsid w:val="007D3FE4"/>
    <w:rsid w:val="007D4010"/>
    <w:rsid w:val="007D4193"/>
    <w:rsid w:val="007D4265"/>
    <w:rsid w:val="007D42AC"/>
    <w:rsid w:val="007D45F5"/>
    <w:rsid w:val="007D46AD"/>
    <w:rsid w:val="007D4933"/>
    <w:rsid w:val="007D49AB"/>
    <w:rsid w:val="007D4A7C"/>
    <w:rsid w:val="007D508C"/>
    <w:rsid w:val="007D5256"/>
    <w:rsid w:val="007D5429"/>
    <w:rsid w:val="007D556E"/>
    <w:rsid w:val="007D5786"/>
    <w:rsid w:val="007D589E"/>
    <w:rsid w:val="007D58A2"/>
    <w:rsid w:val="007D5AB9"/>
    <w:rsid w:val="007D5B69"/>
    <w:rsid w:val="007D5E27"/>
    <w:rsid w:val="007D5F1C"/>
    <w:rsid w:val="007D5F95"/>
    <w:rsid w:val="007D6007"/>
    <w:rsid w:val="007D6265"/>
    <w:rsid w:val="007D62C5"/>
    <w:rsid w:val="007D6313"/>
    <w:rsid w:val="007D63A1"/>
    <w:rsid w:val="007D63D2"/>
    <w:rsid w:val="007D6509"/>
    <w:rsid w:val="007D680A"/>
    <w:rsid w:val="007D6B8B"/>
    <w:rsid w:val="007D6D87"/>
    <w:rsid w:val="007D6FD0"/>
    <w:rsid w:val="007D7074"/>
    <w:rsid w:val="007D733A"/>
    <w:rsid w:val="007D7439"/>
    <w:rsid w:val="007D74CB"/>
    <w:rsid w:val="007D78FD"/>
    <w:rsid w:val="007D7BB0"/>
    <w:rsid w:val="007D7CDB"/>
    <w:rsid w:val="007D7D18"/>
    <w:rsid w:val="007D7D55"/>
    <w:rsid w:val="007D7DFC"/>
    <w:rsid w:val="007E026C"/>
    <w:rsid w:val="007E040F"/>
    <w:rsid w:val="007E0458"/>
    <w:rsid w:val="007E0512"/>
    <w:rsid w:val="007E0C91"/>
    <w:rsid w:val="007E10C9"/>
    <w:rsid w:val="007E11A8"/>
    <w:rsid w:val="007E11C3"/>
    <w:rsid w:val="007E121F"/>
    <w:rsid w:val="007E125E"/>
    <w:rsid w:val="007E1443"/>
    <w:rsid w:val="007E149D"/>
    <w:rsid w:val="007E15CF"/>
    <w:rsid w:val="007E1636"/>
    <w:rsid w:val="007E1940"/>
    <w:rsid w:val="007E1A8C"/>
    <w:rsid w:val="007E1F1B"/>
    <w:rsid w:val="007E1F64"/>
    <w:rsid w:val="007E205C"/>
    <w:rsid w:val="007E264C"/>
    <w:rsid w:val="007E271F"/>
    <w:rsid w:val="007E2727"/>
    <w:rsid w:val="007E28A3"/>
    <w:rsid w:val="007E29A6"/>
    <w:rsid w:val="007E2C37"/>
    <w:rsid w:val="007E2C99"/>
    <w:rsid w:val="007E2D7F"/>
    <w:rsid w:val="007E2E2B"/>
    <w:rsid w:val="007E32E4"/>
    <w:rsid w:val="007E341B"/>
    <w:rsid w:val="007E34BF"/>
    <w:rsid w:val="007E3572"/>
    <w:rsid w:val="007E35F9"/>
    <w:rsid w:val="007E37F9"/>
    <w:rsid w:val="007E38D3"/>
    <w:rsid w:val="007E3908"/>
    <w:rsid w:val="007E39B3"/>
    <w:rsid w:val="007E3BAD"/>
    <w:rsid w:val="007E3BD5"/>
    <w:rsid w:val="007E3CB0"/>
    <w:rsid w:val="007E4005"/>
    <w:rsid w:val="007E40AE"/>
    <w:rsid w:val="007E420E"/>
    <w:rsid w:val="007E4481"/>
    <w:rsid w:val="007E44A1"/>
    <w:rsid w:val="007E44CE"/>
    <w:rsid w:val="007E44EB"/>
    <w:rsid w:val="007E4585"/>
    <w:rsid w:val="007E4651"/>
    <w:rsid w:val="007E4667"/>
    <w:rsid w:val="007E4889"/>
    <w:rsid w:val="007E49A0"/>
    <w:rsid w:val="007E4C87"/>
    <w:rsid w:val="007E4D54"/>
    <w:rsid w:val="007E4DF6"/>
    <w:rsid w:val="007E4EA6"/>
    <w:rsid w:val="007E502E"/>
    <w:rsid w:val="007E53C1"/>
    <w:rsid w:val="007E5408"/>
    <w:rsid w:val="007E5456"/>
    <w:rsid w:val="007E5468"/>
    <w:rsid w:val="007E5679"/>
    <w:rsid w:val="007E58A1"/>
    <w:rsid w:val="007E5931"/>
    <w:rsid w:val="007E5AD5"/>
    <w:rsid w:val="007E5DB8"/>
    <w:rsid w:val="007E609B"/>
    <w:rsid w:val="007E6311"/>
    <w:rsid w:val="007E6378"/>
    <w:rsid w:val="007E6408"/>
    <w:rsid w:val="007E67AC"/>
    <w:rsid w:val="007E67D6"/>
    <w:rsid w:val="007E6834"/>
    <w:rsid w:val="007E69B3"/>
    <w:rsid w:val="007E6A98"/>
    <w:rsid w:val="007E6C84"/>
    <w:rsid w:val="007E6D2F"/>
    <w:rsid w:val="007E6DAB"/>
    <w:rsid w:val="007E6DC8"/>
    <w:rsid w:val="007E6E2F"/>
    <w:rsid w:val="007E7149"/>
    <w:rsid w:val="007E7458"/>
    <w:rsid w:val="007E7626"/>
    <w:rsid w:val="007E7670"/>
    <w:rsid w:val="007E768D"/>
    <w:rsid w:val="007E7796"/>
    <w:rsid w:val="007E77AB"/>
    <w:rsid w:val="007E78A4"/>
    <w:rsid w:val="007E79AF"/>
    <w:rsid w:val="007E7CD7"/>
    <w:rsid w:val="007E7D6A"/>
    <w:rsid w:val="007E7EEA"/>
    <w:rsid w:val="007F0017"/>
    <w:rsid w:val="007F00F7"/>
    <w:rsid w:val="007F03B9"/>
    <w:rsid w:val="007F0714"/>
    <w:rsid w:val="007F07BA"/>
    <w:rsid w:val="007F0BAC"/>
    <w:rsid w:val="007F0C17"/>
    <w:rsid w:val="007F0FEF"/>
    <w:rsid w:val="007F0FFB"/>
    <w:rsid w:val="007F11BA"/>
    <w:rsid w:val="007F1516"/>
    <w:rsid w:val="007F1826"/>
    <w:rsid w:val="007F1A96"/>
    <w:rsid w:val="007F1DE5"/>
    <w:rsid w:val="007F1ED5"/>
    <w:rsid w:val="007F1F33"/>
    <w:rsid w:val="007F2119"/>
    <w:rsid w:val="007F213C"/>
    <w:rsid w:val="007F2793"/>
    <w:rsid w:val="007F2980"/>
    <w:rsid w:val="007F2A37"/>
    <w:rsid w:val="007F2ADE"/>
    <w:rsid w:val="007F2B40"/>
    <w:rsid w:val="007F2CE4"/>
    <w:rsid w:val="007F2DF0"/>
    <w:rsid w:val="007F2E1A"/>
    <w:rsid w:val="007F30FF"/>
    <w:rsid w:val="007F31F9"/>
    <w:rsid w:val="007F3252"/>
    <w:rsid w:val="007F3398"/>
    <w:rsid w:val="007F3437"/>
    <w:rsid w:val="007F3661"/>
    <w:rsid w:val="007F3716"/>
    <w:rsid w:val="007F3A3B"/>
    <w:rsid w:val="007F3AD4"/>
    <w:rsid w:val="007F3B91"/>
    <w:rsid w:val="007F3C5E"/>
    <w:rsid w:val="007F3CA1"/>
    <w:rsid w:val="007F3D16"/>
    <w:rsid w:val="007F4237"/>
    <w:rsid w:val="007F43E5"/>
    <w:rsid w:val="007F4567"/>
    <w:rsid w:val="007F45A8"/>
    <w:rsid w:val="007F46D8"/>
    <w:rsid w:val="007F46EE"/>
    <w:rsid w:val="007F48EC"/>
    <w:rsid w:val="007F48F5"/>
    <w:rsid w:val="007F4991"/>
    <w:rsid w:val="007F4D15"/>
    <w:rsid w:val="007F4E52"/>
    <w:rsid w:val="007F4E78"/>
    <w:rsid w:val="007F4F3E"/>
    <w:rsid w:val="007F525D"/>
    <w:rsid w:val="007F52D0"/>
    <w:rsid w:val="007F53EC"/>
    <w:rsid w:val="007F53FC"/>
    <w:rsid w:val="007F54A7"/>
    <w:rsid w:val="007F59A6"/>
    <w:rsid w:val="007F5D58"/>
    <w:rsid w:val="007F5D66"/>
    <w:rsid w:val="007F5E38"/>
    <w:rsid w:val="007F618C"/>
    <w:rsid w:val="007F61C5"/>
    <w:rsid w:val="007F63D3"/>
    <w:rsid w:val="007F642D"/>
    <w:rsid w:val="007F65B3"/>
    <w:rsid w:val="007F6740"/>
    <w:rsid w:val="007F682E"/>
    <w:rsid w:val="007F691A"/>
    <w:rsid w:val="007F6BB9"/>
    <w:rsid w:val="007F6CC3"/>
    <w:rsid w:val="007F6DB7"/>
    <w:rsid w:val="007F73E1"/>
    <w:rsid w:val="007F7CC5"/>
    <w:rsid w:val="008000FB"/>
    <w:rsid w:val="00800591"/>
    <w:rsid w:val="008006C0"/>
    <w:rsid w:val="0080070B"/>
    <w:rsid w:val="00800974"/>
    <w:rsid w:val="00800A0D"/>
    <w:rsid w:val="00800C7D"/>
    <w:rsid w:val="00800D98"/>
    <w:rsid w:val="00800E6E"/>
    <w:rsid w:val="00800F31"/>
    <w:rsid w:val="008010C2"/>
    <w:rsid w:val="008011E1"/>
    <w:rsid w:val="0080127B"/>
    <w:rsid w:val="00801727"/>
    <w:rsid w:val="00801A1F"/>
    <w:rsid w:val="00801A4D"/>
    <w:rsid w:val="00801ADA"/>
    <w:rsid w:val="00801AFF"/>
    <w:rsid w:val="00801C9A"/>
    <w:rsid w:val="00802032"/>
    <w:rsid w:val="008020F3"/>
    <w:rsid w:val="0080221C"/>
    <w:rsid w:val="008022F6"/>
    <w:rsid w:val="0080250A"/>
    <w:rsid w:val="00802614"/>
    <w:rsid w:val="0080270B"/>
    <w:rsid w:val="008027F5"/>
    <w:rsid w:val="0080289D"/>
    <w:rsid w:val="0080299B"/>
    <w:rsid w:val="00802C18"/>
    <w:rsid w:val="0080309E"/>
    <w:rsid w:val="008031C2"/>
    <w:rsid w:val="008033D0"/>
    <w:rsid w:val="00803548"/>
    <w:rsid w:val="00803570"/>
    <w:rsid w:val="008037EF"/>
    <w:rsid w:val="00803976"/>
    <w:rsid w:val="00803BD1"/>
    <w:rsid w:val="00803F2A"/>
    <w:rsid w:val="00803F75"/>
    <w:rsid w:val="00803FE3"/>
    <w:rsid w:val="00804306"/>
    <w:rsid w:val="0080447B"/>
    <w:rsid w:val="008044BE"/>
    <w:rsid w:val="0080478E"/>
    <w:rsid w:val="00804AFE"/>
    <w:rsid w:val="00804C17"/>
    <w:rsid w:val="00804E94"/>
    <w:rsid w:val="00804EBB"/>
    <w:rsid w:val="00805037"/>
    <w:rsid w:val="00805113"/>
    <w:rsid w:val="0080519D"/>
    <w:rsid w:val="00805674"/>
    <w:rsid w:val="00805715"/>
    <w:rsid w:val="00805A81"/>
    <w:rsid w:val="00805CBD"/>
    <w:rsid w:val="00805D54"/>
    <w:rsid w:val="00805E7A"/>
    <w:rsid w:val="00805EDC"/>
    <w:rsid w:val="0080602E"/>
    <w:rsid w:val="008061C7"/>
    <w:rsid w:val="00806229"/>
    <w:rsid w:val="00806478"/>
    <w:rsid w:val="008066A4"/>
    <w:rsid w:val="0080677A"/>
    <w:rsid w:val="008067E8"/>
    <w:rsid w:val="00806DDF"/>
    <w:rsid w:val="00806E40"/>
    <w:rsid w:val="00806ED4"/>
    <w:rsid w:val="00807675"/>
    <w:rsid w:val="008079E0"/>
    <w:rsid w:val="00807A41"/>
    <w:rsid w:val="00807B80"/>
    <w:rsid w:val="00807E43"/>
    <w:rsid w:val="00807FD4"/>
    <w:rsid w:val="008101A1"/>
    <w:rsid w:val="0081031E"/>
    <w:rsid w:val="008103E6"/>
    <w:rsid w:val="00810551"/>
    <w:rsid w:val="008105C0"/>
    <w:rsid w:val="008105CD"/>
    <w:rsid w:val="0081088A"/>
    <w:rsid w:val="008108D3"/>
    <w:rsid w:val="00810903"/>
    <w:rsid w:val="00810FE3"/>
    <w:rsid w:val="008112B8"/>
    <w:rsid w:val="008114CD"/>
    <w:rsid w:val="00811577"/>
    <w:rsid w:val="00811F30"/>
    <w:rsid w:val="00811FA5"/>
    <w:rsid w:val="00812335"/>
    <w:rsid w:val="008126E5"/>
    <w:rsid w:val="00812713"/>
    <w:rsid w:val="008127D1"/>
    <w:rsid w:val="00812960"/>
    <w:rsid w:val="00812B21"/>
    <w:rsid w:val="00812BB5"/>
    <w:rsid w:val="00812C25"/>
    <w:rsid w:val="00812D5A"/>
    <w:rsid w:val="00812E06"/>
    <w:rsid w:val="00812E9C"/>
    <w:rsid w:val="00812F2B"/>
    <w:rsid w:val="0081306A"/>
    <w:rsid w:val="0081321F"/>
    <w:rsid w:val="008132E7"/>
    <w:rsid w:val="0081374C"/>
    <w:rsid w:val="008137C0"/>
    <w:rsid w:val="008138EF"/>
    <w:rsid w:val="00813B02"/>
    <w:rsid w:val="00813C11"/>
    <w:rsid w:val="00813DCA"/>
    <w:rsid w:val="00813F55"/>
    <w:rsid w:val="00813F88"/>
    <w:rsid w:val="00813FF3"/>
    <w:rsid w:val="00814197"/>
    <w:rsid w:val="00814382"/>
    <w:rsid w:val="008143FB"/>
    <w:rsid w:val="0081445F"/>
    <w:rsid w:val="00814558"/>
    <w:rsid w:val="008145A2"/>
    <w:rsid w:val="00814681"/>
    <w:rsid w:val="0081483F"/>
    <w:rsid w:val="008148A2"/>
    <w:rsid w:val="008148F6"/>
    <w:rsid w:val="00814AFD"/>
    <w:rsid w:val="00814C12"/>
    <w:rsid w:val="00814CB7"/>
    <w:rsid w:val="008152DD"/>
    <w:rsid w:val="00815318"/>
    <w:rsid w:val="008155AD"/>
    <w:rsid w:val="00815638"/>
    <w:rsid w:val="008156AC"/>
    <w:rsid w:val="008158E6"/>
    <w:rsid w:val="00815BCF"/>
    <w:rsid w:val="00815BDC"/>
    <w:rsid w:val="00815E16"/>
    <w:rsid w:val="00815FB2"/>
    <w:rsid w:val="00816072"/>
    <w:rsid w:val="008160C5"/>
    <w:rsid w:val="008161A5"/>
    <w:rsid w:val="0081631C"/>
    <w:rsid w:val="0081633E"/>
    <w:rsid w:val="0081637C"/>
    <w:rsid w:val="008163C5"/>
    <w:rsid w:val="00816792"/>
    <w:rsid w:val="008167A5"/>
    <w:rsid w:val="00816875"/>
    <w:rsid w:val="00816B8D"/>
    <w:rsid w:val="00816CC5"/>
    <w:rsid w:val="00816DBC"/>
    <w:rsid w:val="00816DE9"/>
    <w:rsid w:val="00816DFA"/>
    <w:rsid w:val="008171E9"/>
    <w:rsid w:val="00817600"/>
    <w:rsid w:val="00817AB7"/>
    <w:rsid w:val="00817CB3"/>
    <w:rsid w:val="00817DC9"/>
    <w:rsid w:val="00817E61"/>
    <w:rsid w:val="008201EB"/>
    <w:rsid w:val="00820374"/>
    <w:rsid w:val="008205D1"/>
    <w:rsid w:val="0082087F"/>
    <w:rsid w:val="00820933"/>
    <w:rsid w:val="008209A3"/>
    <w:rsid w:val="008209A7"/>
    <w:rsid w:val="00820A38"/>
    <w:rsid w:val="00820C1E"/>
    <w:rsid w:val="00820E91"/>
    <w:rsid w:val="00820F11"/>
    <w:rsid w:val="00820FFC"/>
    <w:rsid w:val="0082116C"/>
    <w:rsid w:val="0082153C"/>
    <w:rsid w:val="0082154E"/>
    <w:rsid w:val="00821A28"/>
    <w:rsid w:val="00821B44"/>
    <w:rsid w:val="00821E27"/>
    <w:rsid w:val="00821EDA"/>
    <w:rsid w:val="00821F3E"/>
    <w:rsid w:val="0082202F"/>
    <w:rsid w:val="008224C8"/>
    <w:rsid w:val="008226D4"/>
    <w:rsid w:val="00822D31"/>
    <w:rsid w:val="00822F1B"/>
    <w:rsid w:val="00822F92"/>
    <w:rsid w:val="00822FF3"/>
    <w:rsid w:val="00823B14"/>
    <w:rsid w:val="00823C0C"/>
    <w:rsid w:val="00823C5F"/>
    <w:rsid w:val="00823D12"/>
    <w:rsid w:val="00823D30"/>
    <w:rsid w:val="00823EA2"/>
    <w:rsid w:val="00823F9D"/>
    <w:rsid w:val="00824115"/>
    <w:rsid w:val="0082419B"/>
    <w:rsid w:val="00824268"/>
    <w:rsid w:val="00824670"/>
    <w:rsid w:val="008246A2"/>
    <w:rsid w:val="00824747"/>
    <w:rsid w:val="008249A4"/>
    <w:rsid w:val="00824BA3"/>
    <w:rsid w:val="00824C40"/>
    <w:rsid w:val="008253A5"/>
    <w:rsid w:val="00825640"/>
    <w:rsid w:val="0082595D"/>
    <w:rsid w:val="00825A22"/>
    <w:rsid w:val="00825A44"/>
    <w:rsid w:val="00825BB5"/>
    <w:rsid w:val="00825C25"/>
    <w:rsid w:val="00825CE6"/>
    <w:rsid w:val="00826527"/>
    <w:rsid w:val="008265DD"/>
    <w:rsid w:val="0082662E"/>
    <w:rsid w:val="0082669B"/>
    <w:rsid w:val="008266D1"/>
    <w:rsid w:val="008266F8"/>
    <w:rsid w:val="0082676C"/>
    <w:rsid w:val="00826BF2"/>
    <w:rsid w:val="00826DA8"/>
    <w:rsid w:val="00826DCB"/>
    <w:rsid w:val="00827013"/>
    <w:rsid w:val="00827097"/>
    <w:rsid w:val="00827152"/>
    <w:rsid w:val="00827167"/>
    <w:rsid w:val="008271D0"/>
    <w:rsid w:val="00827220"/>
    <w:rsid w:val="00827385"/>
    <w:rsid w:val="008273F6"/>
    <w:rsid w:val="00827432"/>
    <w:rsid w:val="0082753A"/>
    <w:rsid w:val="00827721"/>
    <w:rsid w:val="008277F5"/>
    <w:rsid w:val="0082780D"/>
    <w:rsid w:val="008279A3"/>
    <w:rsid w:val="00827A22"/>
    <w:rsid w:val="00827CA7"/>
    <w:rsid w:val="00827FAA"/>
    <w:rsid w:val="0083016B"/>
    <w:rsid w:val="0083034D"/>
    <w:rsid w:val="0083036E"/>
    <w:rsid w:val="008303AF"/>
    <w:rsid w:val="0083088F"/>
    <w:rsid w:val="0083089B"/>
    <w:rsid w:val="00830A77"/>
    <w:rsid w:val="00830A9D"/>
    <w:rsid w:val="00830E53"/>
    <w:rsid w:val="00830F4F"/>
    <w:rsid w:val="00830F6E"/>
    <w:rsid w:val="008310B2"/>
    <w:rsid w:val="008314CD"/>
    <w:rsid w:val="008317E4"/>
    <w:rsid w:val="00831C75"/>
    <w:rsid w:val="00831CD6"/>
    <w:rsid w:val="00831E6D"/>
    <w:rsid w:val="00831FF6"/>
    <w:rsid w:val="0083201B"/>
    <w:rsid w:val="00832377"/>
    <w:rsid w:val="00832567"/>
    <w:rsid w:val="0083275B"/>
    <w:rsid w:val="0083275C"/>
    <w:rsid w:val="008327BE"/>
    <w:rsid w:val="00832806"/>
    <w:rsid w:val="00832817"/>
    <w:rsid w:val="00832956"/>
    <w:rsid w:val="00832965"/>
    <w:rsid w:val="00832ADD"/>
    <w:rsid w:val="00832EEB"/>
    <w:rsid w:val="008331BC"/>
    <w:rsid w:val="00833364"/>
    <w:rsid w:val="008333C5"/>
    <w:rsid w:val="008336B4"/>
    <w:rsid w:val="008337E8"/>
    <w:rsid w:val="00833945"/>
    <w:rsid w:val="00833B8F"/>
    <w:rsid w:val="00833C57"/>
    <w:rsid w:val="00833D3A"/>
    <w:rsid w:val="00833D7E"/>
    <w:rsid w:val="00833FC9"/>
    <w:rsid w:val="008342E6"/>
    <w:rsid w:val="00834382"/>
    <w:rsid w:val="008343BF"/>
    <w:rsid w:val="008343E0"/>
    <w:rsid w:val="00834483"/>
    <w:rsid w:val="0083462A"/>
    <w:rsid w:val="00834661"/>
    <w:rsid w:val="00834745"/>
    <w:rsid w:val="008347C8"/>
    <w:rsid w:val="00834A03"/>
    <w:rsid w:val="00834B07"/>
    <w:rsid w:val="00834E53"/>
    <w:rsid w:val="00835068"/>
    <w:rsid w:val="008350EE"/>
    <w:rsid w:val="008353F4"/>
    <w:rsid w:val="0083566F"/>
    <w:rsid w:val="00835687"/>
    <w:rsid w:val="008356CD"/>
    <w:rsid w:val="00835774"/>
    <w:rsid w:val="008359C2"/>
    <w:rsid w:val="00835A1A"/>
    <w:rsid w:val="00835A70"/>
    <w:rsid w:val="00835BB3"/>
    <w:rsid w:val="0083605F"/>
    <w:rsid w:val="008363B8"/>
    <w:rsid w:val="00836586"/>
    <w:rsid w:val="0083660D"/>
    <w:rsid w:val="00836659"/>
    <w:rsid w:val="00836757"/>
    <w:rsid w:val="008367B0"/>
    <w:rsid w:val="00836912"/>
    <w:rsid w:val="0083693C"/>
    <w:rsid w:val="00836986"/>
    <w:rsid w:val="00836BFE"/>
    <w:rsid w:val="00836C05"/>
    <w:rsid w:val="00836E2D"/>
    <w:rsid w:val="00836FBC"/>
    <w:rsid w:val="00836FCB"/>
    <w:rsid w:val="00837020"/>
    <w:rsid w:val="008370DC"/>
    <w:rsid w:val="00837541"/>
    <w:rsid w:val="008376A2"/>
    <w:rsid w:val="0083787C"/>
    <w:rsid w:val="00837A88"/>
    <w:rsid w:val="00837B36"/>
    <w:rsid w:val="00837C4C"/>
    <w:rsid w:val="00837D61"/>
    <w:rsid w:val="00837EBB"/>
    <w:rsid w:val="008400D0"/>
    <w:rsid w:val="0084021C"/>
    <w:rsid w:val="00840247"/>
    <w:rsid w:val="008403F1"/>
    <w:rsid w:val="00840405"/>
    <w:rsid w:val="0084042D"/>
    <w:rsid w:val="00840767"/>
    <w:rsid w:val="008407BB"/>
    <w:rsid w:val="008408D6"/>
    <w:rsid w:val="00840A49"/>
    <w:rsid w:val="00840ABE"/>
    <w:rsid w:val="00840BCF"/>
    <w:rsid w:val="00840D5E"/>
    <w:rsid w:val="00841040"/>
    <w:rsid w:val="008412A5"/>
    <w:rsid w:val="0084147A"/>
    <w:rsid w:val="00841676"/>
    <w:rsid w:val="00841954"/>
    <w:rsid w:val="00841A63"/>
    <w:rsid w:val="00841BB7"/>
    <w:rsid w:val="00841E85"/>
    <w:rsid w:val="00841EAC"/>
    <w:rsid w:val="00841EF5"/>
    <w:rsid w:val="0084220A"/>
    <w:rsid w:val="008422AC"/>
    <w:rsid w:val="00842341"/>
    <w:rsid w:val="00842401"/>
    <w:rsid w:val="0084242E"/>
    <w:rsid w:val="00842693"/>
    <w:rsid w:val="00842760"/>
    <w:rsid w:val="0084282A"/>
    <w:rsid w:val="00842A13"/>
    <w:rsid w:val="00842AB7"/>
    <w:rsid w:val="00842D3D"/>
    <w:rsid w:val="00842DB9"/>
    <w:rsid w:val="00842FB5"/>
    <w:rsid w:val="00843051"/>
    <w:rsid w:val="00843465"/>
    <w:rsid w:val="0084348B"/>
    <w:rsid w:val="00843798"/>
    <w:rsid w:val="0084401C"/>
    <w:rsid w:val="0084411E"/>
    <w:rsid w:val="0084413A"/>
    <w:rsid w:val="008441A9"/>
    <w:rsid w:val="008443C9"/>
    <w:rsid w:val="008447DB"/>
    <w:rsid w:val="00844A6A"/>
    <w:rsid w:val="00844FB5"/>
    <w:rsid w:val="008451A0"/>
    <w:rsid w:val="008451A1"/>
    <w:rsid w:val="00845296"/>
    <w:rsid w:val="00845468"/>
    <w:rsid w:val="008455E1"/>
    <w:rsid w:val="0084587C"/>
    <w:rsid w:val="00845951"/>
    <w:rsid w:val="00845A3E"/>
    <w:rsid w:val="00845DB7"/>
    <w:rsid w:val="00845DE7"/>
    <w:rsid w:val="00845F25"/>
    <w:rsid w:val="00845F32"/>
    <w:rsid w:val="00845F78"/>
    <w:rsid w:val="00845F99"/>
    <w:rsid w:val="0084628C"/>
    <w:rsid w:val="008462EA"/>
    <w:rsid w:val="0084639E"/>
    <w:rsid w:val="0084641D"/>
    <w:rsid w:val="008464E2"/>
    <w:rsid w:val="00846915"/>
    <w:rsid w:val="0084698B"/>
    <w:rsid w:val="00846A07"/>
    <w:rsid w:val="00846CA4"/>
    <w:rsid w:val="00846D4D"/>
    <w:rsid w:val="00846E75"/>
    <w:rsid w:val="008470AF"/>
    <w:rsid w:val="00847693"/>
    <w:rsid w:val="00847807"/>
    <w:rsid w:val="00847827"/>
    <w:rsid w:val="00847950"/>
    <w:rsid w:val="008479C9"/>
    <w:rsid w:val="008479D7"/>
    <w:rsid w:val="00847A69"/>
    <w:rsid w:val="00847B88"/>
    <w:rsid w:val="00847F5F"/>
    <w:rsid w:val="00847FC7"/>
    <w:rsid w:val="00850312"/>
    <w:rsid w:val="0085043D"/>
    <w:rsid w:val="0085062B"/>
    <w:rsid w:val="008506BD"/>
    <w:rsid w:val="00850893"/>
    <w:rsid w:val="00850AD8"/>
    <w:rsid w:val="00850B1C"/>
    <w:rsid w:val="00850E2B"/>
    <w:rsid w:val="00850F1A"/>
    <w:rsid w:val="008510B8"/>
    <w:rsid w:val="00851239"/>
    <w:rsid w:val="00851259"/>
    <w:rsid w:val="00851383"/>
    <w:rsid w:val="00851704"/>
    <w:rsid w:val="008517D7"/>
    <w:rsid w:val="008518BC"/>
    <w:rsid w:val="00851FBF"/>
    <w:rsid w:val="0085208A"/>
    <w:rsid w:val="0085209D"/>
    <w:rsid w:val="008521DC"/>
    <w:rsid w:val="0085229F"/>
    <w:rsid w:val="00852576"/>
    <w:rsid w:val="0085267A"/>
    <w:rsid w:val="008527CF"/>
    <w:rsid w:val="008529BD"/>
    <w:rsid w:val="00852AE5"/>
    <w:rsid w:val="00852CB3"/>
    <w:rsid w:val="00852E31"/>
    <w:rsid w:val="00853090"/>
    <w:rsid w:val="00853394"/>
    <w:rsid w:val="00853436"/>
    <w:rsid w:val="00853526"/>
    <w:rsid w:val="008535E8"/>
    <w:rsid w:val="0085364B"/>
    <w:rsid w:val="00853AC4"/>
    <w:rsid w:val="00853C1F"/>
    <w:rsid w:val="00853EAA"/>
    <w:rsid w:val="0085484B"/>
    <w:rsid w:val="00854877"/>
    <w:rsid w:val="008549FA"/>
    <w:rsid w:val="00854A93"/>
    <w:rsid w:val="00854AD8"/>
    <w:rsid w:val="00854F6B"/>
    <w:rsid w:val="008555C0"/>
    <w:rsid w:val="00855616"/>
    <w:rsid w:val="008556E8"/>
    <w:rsid w:val="0085570F"/>
    <w:rsid w:val="0085586A"/>
    <w:rsid w:val="008558CF"/>
    <w:rsid w:val="008558F1"/>
    <w:rsid w:val="0085591A"/>
    <w:rsid w:val="008559B8"/>
    <w:rsid w:val="00855AB1"/>
    <w:rsid w:val="00855E47"/>
    <w:rsid w:val="00855E60"/>
    <w:rsid w:val="00855E7A"/>
    <w:rsid w:val="00855EE1"/>
    <w:rsid w:val="00856023"/>
    <w:rsid w:val="00856223"/>
    <w:rsid w:val="008562BB"/>
    <w:rsid w:val="00856325"/>
    <w:rsid w:val="00856533"/>
    <w:rsid w:val="008565C2"/>
    <w:rsid w:val="0085692D"/>
    <w:rsid w:val="0085697E"/>
    <w:rsid w:val="00856DB2"/>
    <w:rsid w:val="00856F03"/>
    <w:rsid w:val="00857059"/>
    <w:rsid w:val="008570F0"/>
    <w:rsid w:val="00857119"/>
    <w:rsid w:val="008571AB"/>
    <w:rsid w:val="00857259"/>
    <w:rsid w:val="00857284"/>
    <w:rsid w:val="00857503"/>
    <w:rsid w:val="0085758A"/>
    <w:rsid w:val="0085758D"/>
    <w:rsid w:val="008575B2"/>
    <w:rsid w:val="0085760E"/>
    <w:rsid w:val="008576CD"/>
    <w:rsid w:val="008576EB"/>
    <w:rsid w:val="008577A1"/>
    <w:rsid w:val="008577EE"/>
    <w:rsid w:val="00857BDF"/>
    <w:rsid w:val="00857C00"/>
    <w:rsid w:val="00857C55"/>
    <w:rsid w:val="00857F4F"/>
    <w:rsid w:val="0086011B"/>
    <w:rsid w:val="00860356"/>
    <w:rsid w:val="00860634"/>
    <w:rsid w:val="0086068B"/>
    <w:rsid w:val="008608B1"/>
    <w:rsid w:val="00860BF0"/>
    <w:rsid w:val="008614A2"/>
    <w:rsid w:val="008614AB"/>
    <w:rsid w:val="0086179B"/>
    <w:rsid w:val="00861AAC"/>
    <w:rsid w:val="00861AC6"/>
    <w:rsid w:val="00861B2A"/>
    <w:rsid w:val="00861E04"/>
    <w:rsid w:val="00862002"/>
    <w:rsid w:val="008621AC"/>
    <w:rsid w:val="0086245F"/>
    <w:rsid w:val="00862786"/>
    <w:rsid w:val="008627D7"/>
    <w:rsid w:val="008627E4"/>
    <w:rsid w:val="0086285C"/>
    <w:rsid w:val="0086298E"/>
    <w:rsid w:val="00862A46"/>
    <w:rsid w:val="00862A84"/>
    <w:rsid w:val="00862AC2"/>
    <w:rsid w:val="00862C2B"/>
    <w:rsid w:val="00862D74"/>
    <w:rsid w:val="00862E63"/>
    <w:rsid w:val="00863060"/>
    <w:rsid w:val="008630EB"/>
    <w:rsid w:val="00863194"/>
    <w:rsid w:val="0086348A"/>
    <w:rsid w:val="008634A3"/>
    <w:rsid w:val="008637F0"/>
    <w:rsid w:val="00863A36"/>
    <w:rsid w:val="00863CF5"/>
    <w:rsid w:val="00863D16"/>
    <w:rsid w:val="00863EA8"/>
    <w:rsid w:val="00863ECA"/>
    <w:rsid w:val="00863F0E"/>
    <w:rsid w:val="00863FA3"/>
    <w:rsid w:val="0086402F"/>
    <w:rsid w:val="00864439"/>
    <w:rsid w:val="008644D8"/>
    <w:rsid w:val="0086465D"/>
    <w:rsid w:val="008646CE"/>
    <w:rsid w:val="008646DD"/>
    <w:rsid w:val="0086481F"/>
    <w:rsid w:val="0086487E"/>
    <w:rsid w:val="008648B0"/>
    <w:rsid w:val="00864901"/>
    <w:rsid w:val="00864987"/>
    <w:rsid w:val="008649D7"/>
    <w:rsid w:val="008649FE"/>
    <w:rsid w:val="00864A1C"/>
    <w:rsid w:val="00864F62"/>
    <w:rsid w:val="00864FB4"/>
    <w:rsid w:val="00865113"/>
    <w:rsid w:val="00865389"/>
    <w:rsid w:val="00865721"/>
    <w:rsid w:val="008657E5"/>
    <w:rsid w:val="0086580E"/>
    <w:rsid w:val="008659DA"/>
    <w:rsid w:val="00865A82"/>
    <w:rsid w:val="00865D35"/>
    <w:rsid w:val="00865E59"/>
    <w:rsid w:val="00865E7E"/>
    <w:rsid w:val="00865FEB"/>
    <w:rsid w:val="008660CA"/>
    <w:rsid w:val="00866131"/>
    <w:rsid w:val="00866294"/>
    <w:rsid w:val="0086669E"/>
    <w:rsid w:val="00866A06"/>
    <w:rsid w:val="00866A4F"/>
    <w:rsid w:val="00866C02"/>
    <w:rsid w:val="00866D8C"/>
    <w:rsid w:val="00866F5A"/>
    <w:rsid w:val="00867382"/>
    <w:rsid w:val="008673A5"/>
    <w:rsid w:val="008673DC"/>
    <w:rsid w:val="008674CD"/>
    <w:rsid w:val="008675AF"/>
    <w:rsid w:val="008676AC"/>
    <w:rsid w:val="008678E1"/>
    <w:rsid w:val="00867958"/>
    <w:rsid w:val="00867A11"/>
    <w:rsid w:val="00867C65"/>
    <w:rsid w:val="00867CE2"/>
    <w:rsid w:val="00867D32"/>
    <w:rsid w:val="00867DCB"/>
    <w:rsid w:val="008701CF"/>
    <w:rsid w:val="008707AC"/>
    <w:rsid w:val="008708E7"/>
    <w:rsid w:val="00870DC2"/>
    <w:rsid w:val="00870E4B"/>
    <w:rsid w:val="00870F27"/>
    <w:rsid w:val="00870F3E"/>
    <w:rsid w:val="0087120D"/>
    <w:rsid w:val="00871278"/>
    <w:rsid w:val="00871293"/>
    <w:rsid w:val="008712FB"/>
    <w:rsid w:val="00871367"/>
    <w:rsid w:val="008715AD"/>
    <w:rsid w:val="008715C4"/>
    <w:rsid w:val="00871804"/>
    <w:rsid w:val="0087180B"/>
    <w:rsid w:val="008718A7"/>
    <w:rsid w:val="00871904"/>
    <w:rsid w:val="00871A8D"/>
    <w:rsid w:val="00871B22"/>
    <w:rsid w:val="00871F2D"/>
    <w:rsid w:val="00871FC5"/>
    <w:rsid w:val="00872095"/>
    <w:rsid w:val="008721EB"/>
    <w:rsid w:val="0087245F"/>
    <w:rsid w:val="008728CB"/>
    <w:rsid w:val="00872DA8"/>
    <w:rsid w:val="00872E7A"/>
    <w:rsid w:val="00872EE9"/>
    <w:rsid w:val="00872F62"/>
    <w:rsid w:val="00873066"/>
    <w:rsid w:val="0087316C"/>
    <w:rsid w:val="008732EB"/>
    <w:rsid w:val="008734C2"/>
    <w:rsid w:val="0087352F"/>
    <w:rsid w:val="00873531"/>
    <w:rsid w:val="00873693"/>
    <w:rsid w:val="008736BB"/>
    <w:rsid w:val="00873E26"/>
    <w:rsid w:val="00874201"/>
    <w:rsid w:val="00874378"/>
    <w:rsid w:val="00874390"/>
    <w:rsid w:val="00874500"/>
    <w:rsid w:val="0087472E"/>
    <w:rsid w:val="008747A6"/>
    <w:rsid w:val="00874852"/>
    <w:rsid w:val="008748C9"/>
    <w:rsid w:val="00874943"/>
    <w:rsid w:val="00874D3A"/>
    <w:rsid w:val="00874E00"/>
    <w:rsid w:val="00874FCF"/>
    <w:rsid w:val="0087515C"/>
    <w:rsid w:val="008756CD"/>
    <w:rsid w:val="00875AE7"/>
    <w:rsid w:val="00875C44"/>
    <w:rsid w:val="00875E2F"/>
    <w:rsid w:val="00875EB1"/>
    <w:rsid w:val="0087602F"/>
    <w:rsid w:val="0087628D"/>
    <w:rsid w:val="00876649"/>
    <w:rsid w:val="0087675C"/>
    <w:rsid w:val="008768DF"/>
    <w:rsid w:val="00876A14"/>
    <w:rsid w:val="00876BDE"/>
    <w:rsid w:val="00876FCD"/>
    <w:rsid w:val="0087702E"/>
    <w:rsid w:val="008771B6"/>
    <w:rsid w:val="0087722E"/>
    <w:rsid w:val="0087742B"/>
    <w:rsid w:val="0087749B"/>
    <w:rsid w:val="008775D8"/>
    <w:rsid w:val="008777D1"/>
    <w:rsid w:val="00877C61"/>
    <w:rsid w:val="00877C8F"/>
    <w:rsid w:val="00877D59"/>
    <w:rsid w:val="00877D96"/>
    <w:rsid w:val="00877F6F"/>
    <w:rsid w:val="00880009"/>
    <w:rsid w:val="0088067F"/>
    <w:rsid w:val="00880758"/>
    <w:rsid w:val="00880765"/>
    <w:rsid w:val="00880854"/>
    <w:rsid w:val="008808A6"/>
    <w:rsid w:val="00880DE7"/>
    <w:rsid w:val="00880E20"/>
    <w:rsid w:val="008811F7"/>
    <w:rsid w:val="008813DA"/>
    <w:rsid w:val="00881950"/>
    <w:rsid w:val="00881AAC"/>
    <w:rsid w:val="00881C6D"/>
    <w:rsid w:val="008820AD"/>
    <w:rsid w:val="00882146"/>
    <w:rsid w:val="0088223E"/>
    <w:rsid w:val="00882500"/>
    <w:rsid w:val="00882A7D"/>
    <w:rsid w:val="00882BEA"/>
    <w:rsid w:val="00882D41"/>
    <w:rsid w:val="00882D96"/>
    <w:rsid w:val="00882ED3"/>
    <w:rsid w:val="00883119"/>
    <w:rsid w:val="008831A0"/>
    <w:rsid w:val="008832A4"/>
    <w:rsid w:val="008832E8"/>
    <w:rsid w:val="008839B0"/>
    <w:rsid w:val="00883C0D"/>
    <w:rsid w:val="00883D04"/>
    <w:rsid w:val="00883FD2"/>
    <w:rsid w:val="0088405D"/>
    <w:rsid w:val="00884162"/>
    <w:rsid w:val="008842A6"/>
    <w:rsid w:val="008843D5"/>
    <w:rsid w:val="008844B7"/>
    <w:rsid w:val="00884866"/>
    <w:rsid w:val="008848A6"/>
    <w:rsid w:val="0088490C"/>
    <w:rsid w:val="008849B4"/>
    <w:rsid w:val="00884D06"/>
    <w:rsid w:val="00884DBA"/>
    <w:rsid w:val="00884E85"/>
    <w:rsid w:val="00884E8E"/>
    <w:rsid w:val="00884ED4"/>
    <w:rsid w:val="008853A3"/>
    <w:rsid w:val="008853DE"/>
    <w:rsid w:val="0088596C"/>
    <w:rsid w:val="008859DD"/>
    <w:rsid w:val="00885C56"/>
    <w:rsid w:val="00885D90"/>
    <w:rsid w:val="00885E1C"/>
    <w:rsid w:val="00885F13"/>
    <w:rsid w:val="00885FEB"/>
    <w:rsid w:val="0088609D"/>
    <w:rsid w:val="008863B7"/>
    <w:rsid w:val="0088644D"/>
    <w:rsid w:val="00886602"/>
    <w:rsid w:val="00886624"/>
    <w:rsid w:val="00886659"/>
    <w:rsid w:val="00886756"/>
    <w:rsid w:val="00886794"/>
    <w:rsid w:val="00886840"/>
    <w:rsid w:val="0088685D"/>
    <w:rsid w:val="00886940"/>
    <w:rsid w:val="00886D88"/>
    <w:rsid w:val="00886E52"/>
    <w:rsid w:val="00886F24"/>
    <w:rsid w:val="00886F45"/>
    <w:rsid w:val="00886F65"/>
    <w:rsid w:val="00886F6C"/>
    <w:rsid w:val="00886FC5"/>
    <w:rsid w:val="00886FF6"/>
    <w:rsid w:val="0088732C"/>
    <w:rsid w:val="008874AF"/>
    <w:rsid w:val="00887654"/>
    <w:rsid w:val="00887828"/>
    <w:rsid w:val="00887853"/>
    <w:rsid w:val="00887BAB"/>
    <w:rsid w:val="00887ED3"/>
    <w:rsid w:val="00888223"/>
    <w:rsid w:val="00890012"/>
    <w:rsid w:val="0089001F"/>
    <w:rsid w:val="008901FF"/>
    <w:rsid w:val="00890650"/>
    <w:rsid w:val="008906DE"/>
    <w:rsid w:val="00890797"/>
    <w:rsid w:val="00890978"/>
    <w:rsid w:val="008909C4"/>
    <w:rsid w:val="00890B30"/>
    <w:rsid w:val="00890CE4"/>
    <w:rsid w:val="00890D07"/>
    <w:rsid w:val="00890D20"/>
    <w:rsid w:val="00890EB4"/>
    <w:rsid w:val="008911AF"/>
    <w:rsid w:val="0089120A"/>
    <w:rsid w:val="00891484"/>
    <w:rsid w:val="00891558"/>
    <w:rsid w:val="00891650"/>
    <w:rsid w:val="00891670"/>
    <w:rsid w:val="008918A2"/>
    <w:rsid w:val="008922C2"/>
    <w:rsid w:val="008926CC"/>
    <w:rsid w:val="00892762"/>
    <w:rsid w:val="0089283C"/>
    <w:rsid w:val="00892953"/>
    <w:rsid w:val="008929C0"/>
    <w:rsid w:val="00892B0D"/>
    <w:rsid w:val="00892B23"/>
    <w:rsid w:val="00892C87"/>
    <w:rsid w:val="00892F98"/>
    <w:rsid w:val="00892FF8"/>
    <w:rsid w:val="00893128"/>
    <w:rsid w:val="00893193"/>
    <w:rsid w:val="008932C2"/>
    <w:rsid w:val="008933A5"/>
    <w:rsid w:val="0089354C"/>
    <w:rsid w:val="00893745"/>
    <w:rsid w:val="00893A0D"/>
    <w:rsid w:val="00893A44"/>
    <w:rsid w:val="00893C7E"/>
    <w:rsid w:val="00893CEF"/>
    <w:rsid w:val="00893D36"/>
    <w:rsid w:val="00893E9F"/>
    <w:rsid w:val="008940B1"/>
    <w:rsid w:val="008941C9"/>
    <w:rsid w:val="00894227"/>
    <w:rsid w:val="00894282"/>
    <w:rsid w:val="00894607"/>
    <w:rsid w:val="0089478B"/>
    <w:rsid w:val="00894845"/>
    <w:rsid w:val="008949E6"/>
    <w:rsid w:val="00894A9C"/>
    <w:rsid w:val="00894D66"/>
    <w:rsid w:val="00894FD8"/>
    <w:rsid w:val="008951A3"/>
    <w:rsid w:val="00895216"/>
    <w:rsid w:val="00895585"/>
    <w:rsid w:val="008955C2"/>
    <w:rsid w:val="008957A8"/>
    <w:rsid w:val="00895C2D"/>
    <w:rsid w:val="00895D00"/>
    <w:rsid w:val="00895D7D"/>
    <w:rsid w:val="00895EF3"/>
    <w:rsid w:val="00896026"/>
    <w:rsid w:val="00896209"/>
    <w:rsid w:val="008963F5"/>
    <w:rsid w:val="008963FF"/>
    <w:rsid w:val="00896692"/>
    <w:rsid w:val="00896987"/>
    <w:rsid w:val="00897558"/>
    <w:rsid w:val="0089781C"/>
    <w:rsid w:val="00897892"/>
    <w:rsid w:val="00897C9F"/>
    <w:rsid w:val="00897F7B"/>
    <w:rsid w:val="008A0003"/>
    <w:rsid w:val="008A00D4"/>
    <w:rsid w:val="008A0240"/>
    <w:rsid w:val="008A034A"/>
    <w:rsid w:val="008A052F"/>
    <w:rsid w:val="008A0E0B"/>
    <w:rsid w:val="008A0E5A"/>
    <w:rsid w:val="008A1030"/>
    <w:rsid w:val="008A1332"/>
    <w:rsid w:val="008A1348"/>
    <w:rsid w:val="008A156C"/>
    <w:rsid w:val="008A1689"/>
    <w:rsid w:val="008A18C0"/>
    <w:rsid w:val="008A1AB1"/>
    <w:rsid w:val="008A1BBF"/>
    <w:rsid w:val="008A1D3F"/>
    <w:rsid w:val="008A1E7C"/>
    <w:rsid w:val="008A1FE7"/>
    <w:rsid w:val="008A2009"/>
    <w:rsid w:val="008A20E3"/>
    <w:rsid w:val="008A2329"/>
    <w:rsid w:val="008A2485"/>
    <w:rsid w:val="008A24FA"/>
    <w:rsid w:val="008A254A"/>
    <w:rsid w:val="008A2D3B"/>
    <w:rsid w:val="008A2EEF"/>
    <w:rsid w:val="008A3048"/>
    <w:rsid w:val="008A3145"/>
    <w:rsid w:val="008A3205"/>
    <w:rsid w:val="008A329E"/>
    <w:rsid w:val="008A349D"/>
    <w:rsid w:val="008A3592"/>
    <w:rsid w:val="008A364C"/>
    <w:rsid w:val="008A37DD"/>
    <w:rsid w:val="008A3935"/>
    <w:rsid w:val="008A3BA1"/>
    <w:rsid w:val="008A3BD5"/>
    <w:rsid w:val="008A3E33"/>
    <w:rsid w:val="008A3EEB"/>
    <w:rsid w:val="008A41BC"/>
    <w:rsid w:val="008A42D7"/>
    <w:rsid w:val="008A4420"/>
    <w:rsid w:val="008A4CB7"/>
    <w:rsid w:val="008A4D1E"/>
    <w:rsid w:val="008A4D47"/>
    <w:rsid w:val="008A4D98"/>
    <w:rsid w:val="008A4DC4"/>
    <w:rsid w:val="008A4DF9"/>
    <w:rsid w:val="008A4E87"/>
    <w:rsid w:val="008A4F01"/>
    <w:rsid w:val="008A4F73"/>
    <w:rsid w:val="008A5075"/>
    <w:rsid w:val="008A5133"/>
    <w:rsid w:val="008A5327"/>
    <w:rsid w:val="008A5636"/>
    <w:rsid w:val="008A5941"/>
    <w:rsid w:val="008A59B8"/>
    <w:rsid w:val="008A5A2F"/>
    <w:rsid w:val="008A5DCC"/>
    <w:rsid w:val="008A5F14"/>
    <w:rsid w:val="008A5F97"/>
    <w:rsid w:val="008A601A"/>
    <w:rsid w:val="008A6041"/>
    <w:rsid w:val="008A6050"/>
    <w:rsid w:val="008A61BF"/>
    <w:rsid w:val="008A62B2"/>
    <w:rsid w:val="008A62DA"/>
    <w:rsid w:val="008A648D"/>
    <w:rsid w:val="008A64B1"/>
    <w:rsid w:val="008A6517"/>
    <w:rsid w:val="008A6880"/>
    <w:rsid w:val="008A6A3F"/>
    <w:rsid w:val="008A6B77"/>
    <w:rsid w:val="008A6D78"/>
    <w:rsid w:val="008A6D7A"/>
    <w:rsid w:val="008A6E83"/>
    <w:rsid w:val="008A70BB"/>
    <w:rsid w:val="008A71B5"/>
    <w:rsid w:val="008A71C5"/>
    <w:rsid w:val="008A72CA"/>
    <w:rsid w:val="008A7468"/>
    <w:rsid w:val="008A74A5"/>
    <w:rsid w:val="008A77C8"/>
    <w:rsid w:val="008A7A82"/>
    <w:rsid w:val="008A7F96"/>
    <w:rsid w:val="008B009A"/>
    <w:rsid w:val="008B019C"/>
    <w:rsid w:val="008B01A8"/>
    <w:rsid w:val="008B0252"/>
    <w:rsid w:val="008B0315"/>
    <w:rsid w:val="008B0492"/>
    <w:rsid w:val="008B0AD2"/>
    <w:rsid w:val="008B0CD1"/>
    <w:rsid w:val="008B0D8A"/>
    <w:rsid w:val="008B0E2B"/>
    <w:rsid w:val="008B0EAA"/>
    <w:rsid w:val="008B0F97"/>
    <w:rsid w:val="008B1187"/>
    <w:rsid w:val="008B11D7"/>
    <w:rsid w:val="008B168C"/>
    <w:rsid w:val="008B187C"/>
    <w:rsid w:val="008B1A3F"/>
    <w:rsid w:val="008B1ABA"/>
    <w:rsid w:val="008B1AFF"/>
    <w:rsid w:val="008B1E93"/>
    <w:rsid w:val="008B1FB4"/>
    <w:rsid w:val="008B250B"/>
    <w:rsid w:val="008B2643"/>
    <w:rsid w:val="008B26FA"/>
    <w:rsid w:val="008B2703"/>
    <w:rsid w:val="008B271E"/>
    <w:rsid w:val="008B28C9"/>
    <w:rsid w:val="008B2D82"/>
    <w:rsid w:val="008B2DB7"/>
    <w:rsid w:val="008B3128"/>
    <w:rsid w:val="008B31C3"/>
    <w:rsid w:val="008B3204"/>
    <w:rsid w:val="008B3262"/>
    <w:rsid w:val="008B3336"/>
    <w:rsid w:val="008B3569"/>
    <w:rsid w:val="008B3902"/>
    <w:rsid w:val="008B394B"/>
    <w:rsid w:val="008B39BA"/>
    <w:rsid w:val="008B39C1"/>
    <w:rsid w:val="008B3C55"/>
    <w:rsid w:val="008B3E0C"/>
    <w:rsid w:val="008B4135"/>
    <w:rsid w:val="008B45BD"/>
    <w:rsid w:val="008B45C3"/>
    <w:rsid w:val="008B45D6"/>
    <w:rsid w:val="008B47DC"/>
    <w:rsid w:val="008B487D"/>
    <w:rsid w:val="008B4CA7"/>
    <w:rsid w:val="008B4CCA"/>
    <w:rsid w:val="008B4D80"/>
    <w:rsid w:val="008B5032"/>
    <w:rsid w:val="008B52E9"/>
    <w:rsid w:val="008B5504"/>
    <w:rsid w:val="008B552E"/>
    <w:rsid w:val="008B5BF9"/>
    <w:rsid w:val="008B5CB4"/>
    <w:rsid w:val="008B5CC5"/>
    <w:rsid w:val="008B5FBD"/>
    <w:rsid w:val="008B6219"/>
    <w:rsid w:val="008B6499"/>
    <w:rsid w:val="008B65B9"/>
    <w:rsid w:val="008B664E"/>
    <w:rsid w:val="008B6AB1"/>
    <w:rsid w:val="008B6CAD"/>
    <w:rsid w:val="008B6E0C"/>
    <w:rsid w:val="008B7241"/>
    <w:rsid w:val="008B729E"/>
    <w:rsid w:val="008B749D"/>
    <w:rsid w:val="008B7916"/>
    <w:rsid w:val="008B7927"/>
    <w:rsid w:val="008B7B52"/>
    <w:rsid w:val="008B7C74"/>
    <w:rsid w:val="008B7C86"/>
    <w:rsid w:val="008B7CD6"/>
    <w:rsid w:val="008B7CDD"/>
    <w:rsid w:val="008B7EB0"/>
    <w:rsid w:val="008C038B"/>
    <w:rsid w:val="008C0764"/>
    <w:rsid w:val="008C0772"/>
    <w:rsid w:val="008C07C4"/>
    <w:rsid w:val="008C08CB"/>
    <w:rsid w:val="008C0B68"/>
    <w:rsid w:val="008C0B98"/>
    <w:rsid w:val="008C0D21"/>
    <w:rsid w:val="008C0E7A"/>
    <w:rsid w:val="008C0F90"/>
    <w:rsid w:val="008C104F"/>
    <w:rsid w:val="008C10F2"/>
    <w:rsid w:val="008C11F9"/>
    <w:rsid w:val="008C120D"/>
    <w:rsid w:val="008C13BC"/>
    <w:rsid w:val="008C18B7"/>
    <w:rsid w:val="008C1A5E"/>
    <w:rsid w:val="008C1CD2"/>
    <w:rsid w:val="008C1E4D"/>
    <w:rsid w:val="008C1EA0"/>
    <w:rsid w:val="008C1EEF"/>
    <w:rsid w:val="008C2526"/>
    <w:rsid w:val="008C2A10"/>
    <w:rsid w:val="008C2D17"/>
    <w:rsid w:val="008C33EE"/>
    <w:rsid w:val="008C369C"/>
    <w:rsid w:val="008C36BD"/>
    <w:rsid w:val="008C3CA4"/>
    <w:rsid w:val="008C3CCC"/>
    <w:rsid w:val="008C3D9F"/>
    <w:rsid w:val="008C3E0D"/>
    <w:rsid w:val="008C3E92"/>
    <w:rsid w:val="008C3F2B"/>
    <w:rsid w:val="008C40C9"/>
    <w:rsid w:val="008C4196"/>
    <w:rsid w:val="008C44AC"/>
    <w:rsid w:val="008C4548"/>
    <w:rsid w:val="008C4841"/>
    <w:rsid w:val="008C496C"/>
    <w:rsid w:val="008C4A4D"/>
    <w:rsid w:val="008C4E41"/>
    <w:rsid w:val="008C4F9E"/>
    <w:rsid w:val="008C5008"/>
    <w:rsid w:val="008C5389"/>
    <w:rsid w:val="008C5A22"/>
    <w:rsid w:val="008C5A2C"/>
    <w:rsid w:val="008C5D7C"/>
    <w:rsid w:val="008C5DCD"/>
    <w:rsid w:val="008C614E"/>
    <w:rsid w:val="008C6323"/>
    <w:rsid w:val="008C65AE"/>
    <w:rsid w:val="008C6824"/>
    <w:rsid w:val="008C68D7"/>
    <w:rsid w:val="008C6A97"/>
    <w:rsid w:val="008C6C8B"/>
    <w:rsid w:val="008C6CF0"/>
    <w:rsid w:val="008C6D6A"/>
    <w:rsid w:val="008C6DE8"/>
    <w:rsid w:val="008C6E37"/>
    <w:rsid w:val="008C6F1D"/>
    <w:rsid w:val="008C7135"/>
    <w:rsid w:val="008C739D"/>
    <w:rsid w:val="008C73FB"/>
    <w:rsid w:val="008C746C"/>
    <w:rsid w:val="008C7499"/>
    <w:rsid w:val="008C7573"/>
    <w:rsid w:val="008C78FB"/>
    <w:rsid w:val="008C7BD0"/>
    <w:rsid w:val="008C7C1D"/>
    <w:rsid w:val="008C7CAE"/>
    <w:rsid w:val="008D04E4"/>
    <w:rsid w:val="008D068E"/>
    <w:rsid w:val="008D09A6"/>
    <w:rsid w:val="008D0BCC"/>
    <w:rsid w:val="008D0C60"/>
    <w:rsid w:val="008D0DA4"/>
    <w:rsid w:val="008D0DB4"/>
    <w:rsid w:val="008D0F19"/>
    <w:rsid w:val="008D0FB7"/>
    <w:rsid w:val="008D1121"/>
    <w:rsid w:val="008D112F"/>
    <w:rsid w:val="008D11D2"/>
    <w:rsid w:val="008D1583"/>
    <w:rsid w:val="008D16B4"/>
    <w:rsid w:val="008D1830"/>
    <w:rsid w:val="008D1851"/>
    <w:rsid w:val="008D1862"/>
    <w:rsid w:val="008D192B"/>
    <w:rsid w:val="008D1CEB"/>
    <w:rsid w:val="008D1D71"/>
    <w:rsid w:val="008D1F30"/>
    <w:rsid w:val="008D20A9"/>
    <w:rsid w:val="008D23F2"/>
    <w:rsid w:val="008D2481"/>
    <w:rsid w:val="008D27A1"/>
    <w:rsid w:val="008D290E"/>
    <w:rsid w:val="008D2B78"/>
    <w:rsid w:val="008D2C30"/>
    <w:rsid w:val="008D3090"/>
    <w:rsid w:val="008D31E8"/>
    <w:rsid w:val="008D3217"/>
    <w:rsid w:val="008D3313"/>
    <w:rsid w:val="008D3324"/>
    <w:rsid w:val="008D349B"/>
    <w:rsid w:val="008D34E0"/>
    <w:rsid w:val="008D3A57"/>
    <w:rsid w:val="008D3DCE"/>
    <w:rsid w:val="008D3FC2"/>
    <w:rsid w:val="008D4366"/>
    <w:rsid w:val="008D4389"/>
    <w:rsid w:val="008D4481"/>
    <w:rsid w:val="008D46DF"/>
    <w:rsid w:val="008D4725"/>
    <w:rsid w:val="008D482C"/>
    <w:rsid w:val="008D483B"/>
    <w:rsid w:val="008D4841"/>
    <w:rsid w:val="008D4B26"/>
    <w:rsid w:val="008D4C52"/>
    <w:rsid w:val="008D5028"/>
    <w:rsid w:val="008D528B"/>
    <w:rsid w:val="008D5851"/>
    <w:rsid w:val="008D58EB"/>
    <w:rsid w:val="008D596E"/>
    <w:rsid w:val="008D59BE"/>
    <w:rsid w:val="008D59E2"/>
    <w:rsid w:val="008D5C81"/>
    <w:rsid w:val="008D5F36"/>
    <w:rsid w:val="008D5FCC"/>
    <w:rsid w:val="008D60CB"/>
    <w:rsid w:val="008D61FB"/>
    <w:rsid w:val="008D6696"/>
    <w:rsid w:val="008D67EA"/>
    <w:rsid w:val="008D6AEB"/>
    <w:rsid w:val="008D6CA0"/>
    <w:rsid w:val="008D6CE8"/>
    <w:rsid w:val="008D6CFE"/>
    <w:rsid w:val="008D6D56"/>
    <w:rsid w:val="008D6DDF"/>
    <w:rsid w:val="008D7126"/>
    <w:rsid w:val="008D726D"/>
    <w:rsid w:val="008D72BF"/>
    <w:rsid w:val="008D735F"/>
    <w:rsid w:val="008D7367"/>
    <w:rsid w:val="008D7574"/>
    <w:rsid w:val="008D761C"/>
    <w:rsid w:val="008D76B7"/>
    <w:rsid w:val="008D76DB"/>
    <w:rsid w:val="008D7A2E"/>
    <w:rsid w:val="008D7C5A"/>
    <w:rsid w:val="008D7F85"/>
    <w:rsid w:val="008D7FDE"/>
    <w:rsid w:val="008E01BC"/>
    <w:rsid w:val="008E0483"/>
    <w:rsid w:val="008E058D"/>
    <w:rsid w:val="008E061C"/>
    <w:rsid w:val="008E067D"/>
    <w:rsid w:val="008E0757"/>
    <w:rsid w:val="008E0987"/>
    <w:rsid w:val="008E0B5F"/>
    <w:rsid w:val="008E0D5E"/>
    <w:rsid w:val="008E1118"/>
    <w:rsid w:val="008E11DF"/>
    <w:rsid w:val="008E13B4"/>
    <w:rsid w:val="008E14A2"/>
    <w:rsid w:val="008E15B3"/>
    <w:rsid w:val="008E15FD"/>
    <w:rsid w:val="008E1805"/>
    <w:rsid w:val="008E18E4"/>
    <w:rsid w:val="008E1954"/>
    <w:rsid w:val="008E197F"/>
    <w:rsid w:val="008E1A1C"/>
    <w:rsid w:val="008E1ADA"/>
    <w:rsid w:val="008E1EB9"/>
    <w:rsid w:val="008E21A9"/>
    <w:rsid w:val="008E234D"/>
    <w:rsid w:val="008E23C8"/>
    <w:rsid w:val="008E24FE"/>
    <w:rsid w:val="008E27A2"/>
    <w:rsid w:val="008E28BE"/>
    <w:rsid w:val="008E2A07"/>
    <w:rsid w:val="008E2BA1"/>
    <w:rsid w:val="008E2C8A"/>
    <w:rsid w:val="008E3071"/>
    <w:rsid w:val="008E316C"/>
    <w:rsid w:val="008E31F4"/>
    <w:rsid w:val="008E3208"/>
    <w:rsid w:val="008E3209"/>
    <w:rsid w:val="008E335D"/>
    <w:rsid w:val="008E343E"/>
    <w:rsid w:val="008E3530"/>
    <w:rsid w:val="008E36A5"/>
    <w:rsid w:val="008E38CF"/>
    <w:rsid w:val="008E39D9"/>
    <w:rsid w:val="008E39DC"/>
    <w:rsid w:val="008E3B12"/>
    <w:rsid w:val="008E3B98"/>
    <w:rsid w:val="008E3E42"/>
    <w:rsid w:val="008E3F72"/>
    <w:rsid w:val="008E3FAD"/>
    <w:rsid w:val="008E40A8"/>
    <w:rsid w:val="008E41B0"/>
    <w:rsid w:val="008E43AC"/>
    <w:rsid w:val="008E43ED"/>
    <w:rsid w:val="008E453E"/>
    <w:rsid w:val="008E4689"/>
    <w:rsid w:val="008E47F8"/>
    <w:rsid w:val="008E47FE"/>
    <w:rsid w:val="008E49B6"/>
    <w:rsid w:val="008E4D1F"/>
    <w:rsid w:val="008E5316"/>
    <w:rsid w:val="008E53BE"/>
    <w:rsid w:val="008E54E3"/>
    <w:rsid w:val="008E586D"/>
    <w:rsid w:val="008E5A05"/>
    <w:rsid w:val="008E5AC2"/>
    <w:rsid w:val="008E5BBB"/>
    <w:rsid w:val="008E5D21"/>
    <w:rsid w:val="008E5DB9"/>
    <w:rsid w:val="008E5EF4"/>
    <w:rsid w:val="008E5EFB"/>
    <w:rsid w:val="008E5F01"/>
    <w:rsid w:val="008E60A1"/>
    <w:rsid w:val="008E6170"/>
    <w:rsid w:val="008E61CF"/>
    <w:rsid w:val="008E62D7"/>
    <w:rsid w:val="008E6727"/>
    <w:rsid w:val="008E67DC"/>
    <w:rsid w:val="008E69D4"/>
    <w:rsid w:val="008E6A04"/>
    <w:rsid w:val="008E6B79"/>
    <w:rsid w:val="008E6BCC"/>
    <w:rsid w:val="008E6EE6"/>
    <w:rsid w:val="008E7100"/>
    <w:rsid w:val="008E72B4"/>
    <w:rsid w:val="008E737A"/>
    <w:rsid w:val="008E7730"/>
    <w:rsid w:val="008E7832"/>
    <w:rsid w:val="008E7897"/>
    <w:rsid w:val="008E78A0"/>
    <w:rsid w:val="008E7C10"/>
    <w:rsid w:val="008E7C31"/>
    <w:rsid w:val="008E7F3C"/>
    <w:rsid w:val="008E7F8A"/>
    <w:rsid w:val="008E7F8D"/>
    <w:rsid w:val="008F0238"/>
    <w:rsid w:val="008F0672"/>
    <w:rsid w:val="008F093D"/>
    <w:rsid w:val="008F0B16"/>
    <w:rsid w:val="008F0D63"/>
    <w:rsid w:val="008F0D66"/>
    <w:rsid w:val="008F0F59"/>
    <w:rsid w:val="008F13BD"/>
    <w:rsid w:val="008F143B"/>
    <w:rsid w:val="008F1494"/>
    <w:rsid w:val="008F1535"/>
    <w:rsid w:val="008F1552"/>
    <w:rsid w:val="008F156B"/>
    <w:rsid w:val="008F1728"/>
    <w:rsid w:val="008F1C26"/>
    <w:rsid w:val="008F1C5C"/>
    <w:rsid w:val="008F1E33"/>
    <w:rsid w:val="008F1FA7"/>
    <w:rsid w:val="008F200A"/>
    <w:rsid w:val="008F22B8"/>
    <w:rsid w:val="008F238B"/>
    <w:rsid w:val="008F2464"/>
    <w:rsid w:val="008F247C"/>
    <w:rsid w:val="008F2640"/>
    <w:rsid w:val="008F283E"/>
    <w:rsid w:val="008F2A19"/>
    <w:rsid w:val="008F2AB7"/>
    <w:rsid w:val="008F2B95"/>
    <w:rsid w:val="008F2C52"/>
    <w:rsid w:val="008F2DDA"/>
    <w:rsid w:val="008F30A0"/>
    <w:rsid w:val="008F315E"/>
    <w:rsid w:val="008F318F"/>
    <w:rsid w:val="008F31E4"/>
    <w:rsid w:val="008F32D5"/>
    <w:rsid w:val="008F3418"/>
    <w:rsid w:val="008F371E"/>
    <w:rsid w:val="008F38FA"/>
    <w:rsid w:val="008F3AB2"/>
    <w:rsid w:val="008F3F6A"/>
    <w:rsid w:val="008F4098"/>
    <w:rsid w:val="008F43F9"/>
    <w:rsid w:val="008F4537"/>
    <w:rsid w:val="008F45A1"/>
    <w:rsid w:val="008F47F5"/>
    <w:rsid w:val="008F4D58"/>
    <w:rsid w:val="008F4E5D"/>
    <w:rsid w:val="008F5057"/>
    <w:rsid w:val="008F5415"/>
    <w:rsid w:val="008F58D7"/>
    <w:rsid w:val="008F5A8B"/>
    <w:rsid w:val="008F5C9D"/>
    <w:rsid w:val="008F5DFE"/>
    <w:rsid w:val="008F616E"/>
    <w:rsid w:val="008F6570"/>
    <w:rsid w:val="008F68AF"/>
    <w:rsid w:val="008F6ABB"/>
    <w:rsid w:val="008F6DC8"/>
    <w:rsid w:val="008F6F8A"/>
    <w:rsid w:val="008F6FEA"/>
    <w:rsid w:val="008F723A"/>
    <w:rsid w:val="008F7368"/>
    <w:rsid w:val="008F75DA"/>
    <w:rsid w:val="008F776B"/>
    <w:rsid w:val="008F7878"/>
    <w:rsid w:val="008F7975"/>
    <w:rsid w:val="008F7A4A"/>
    <w:rsid w:val="008F7A9B"/>
    <w:rsid w:val="008F7B22"/>
    <w:rsid w:val="008F7F58"/>
    <w:rsid w:val="008F7FB3"/>
    <w:rsid w:val="008F7FFE"/>
    <w:rsid w:val="0090001E"/>
    <w:rsid w:val="009002B7"/>
    <w:rsid w:val="0090035C"/>
    <w:rsid w:val="009004D7"/>
    <w:rsid w:val="0090051A"/>
    <w:rsid w:val="00900541"/>
    <w:rsid w:val="009005E8"/>
    <w:rsid w:val="009005EB"/>
    <w:rsid w:val="009006CC"/>
    <w:rsid w:val="0090087E"/>
    <w:rsid w:val="00900951"/>
    <w:rsid w:val="00900A34"/>
    <w:rsid w:val="00900ABF"/>
    <w:rsid w:val="00900B7E"/>
    <w:rsid w:val="00900E9F"/>
    <w:rsid w:val="0090129B"/>
    <w:rsid w:val="00901324"/>
    <w:rsid w:val="009013F2"/>
    <w:rsid w:val="009015C1"/>
    <w:rsid w:val="009016F0"/>
    <w:rsid w:val="00901866"/>
    <w:rsid w:val="00901942"/>
    <w:rsid w:val="00901999"/>
    <w:rsid w:val="00901BB3"/>
    <w:rsid w:val="00901EB6"/>
    <w:rsid w:val="00901F92"/>
    <w:rsid w:val="0090211B"/>
    <w:rsid w:val="009022D7"/>
    <w:rsid w:val="009024C1"/>
    <w:rsid w:val="009025D7"/>
    <w:rsid w:val="009025DF"/>
    <w:rsid w:val="00902695"/>
    <w:rsid w:val="009027F2"/>
    <w:rsid w:val="0090283C"/>
    <w:rsid w:val="009028DD"/>
    <w:rsid w:val="00902B23"/>
    <w:rsid w:val="00902C2F"/>
    <w:rsid w:val="00902EE6"/>
    <w:rsid w:val="009030BD"/>
    <w:rsid w:val="00903158"/>
    <w:rsid w:val="009031B7"/>
    <w:rsid w:val="00903207"/>
    <w:rsid w:val="009032C0"/>
    <w:rsid w:val="009032E5"/>
    <w:rsid w:val="00903367"/>
    <w:rsid w:val="009033B0"/>
    <w:rsid w:val="0090342A"/>
    <w:rsid w:val="00903549"/>
    <w:rsid w:val="0090360D"/>
    <w:rsid w:val="009038B8"/>
    <w:rsid w:val="00903D59"/>
    <w:rsid w:val="00903E02"/>
    <w:rsid w:val="0090401D"/>
    <w:rsid w:val="009041CE"/>
    <w:rsid w:val="00904259"/>
    <w:rsid w:val="009042EA"/>
    <w:rsid w:val="009043D8"/>
    <w:rsid w:val="009043E3"/>
    <w:rsid w:val="00904859"/>
    <w:rsid w:val="00904A6E"/>
    <w:rsid w:val="00904C0C"/>
    <w:rsid w:val="00904C9F"/>
    <w:rsid w:val="00904E16"/>
    <w:rsid w:val="00904E81"/>
    <w:rsid w:val="00904FB3"/>
    <w:rsid w:val="0090539C"/>
    <w:rsid w:val="00905635"/>
    <w:rsid w:val="00905820"/>
    <w:rsid w:val="0090587E"/>
    <w:rsid w:val="00905948"/>
    <w:rsid w:val="00905B55"/>
    <w:rsid w:val="00905C23"/>
    <w:rsid w:val="00905DF3"/>
    <w:rsid w:val="00905E6F"/>
    <w:rsid w:val="0090602D"/>
    <w:rsid w:val="00906085"/>
    <w:rsid w:val="00906099"/>
    <w:rsid w:val="009061C5"/>
    <w:rsid w:val="0090634C"/>
    <w:rsid w:val="009065A9"/>
    <w:rsid w:val="00906976"/>
    <w:rsid w:val="00906B94"/>
    <w:rsid w:val="00906BAA"/>
    <w:rsid w:val="009073A8"/>
    <w:rsid w:val="00907530"/>
    <w:rsid w:val="00907599"/>
    <w:rsid w:val="009075D0"/>
    <w:rsid w:val="00907773"/>
    <w:rsid w:val="00907A71"/>
    <w:rsid w:val="00907AFD"/>
    <w:rsid w:val="00907ECF"/>
    <w:rsid w:val="00907F69"/>
    <w:rsid w:val="00910393"/>
    <w:rsid w:val="00910503"/>
    <w:rsid w:val="00910561"/>
    <w:rsid w:val="009105CD"/>
    <w:rsid w:val="009105D0"/>
    <w:rsid w:val="00910F21"/>
    <w:rsid w:val="00910F22"/>
    <w:rsid w:val="0091101D"/>
    <w:rsid w:val="009113F3"/>
    <w:rsid w:val="0091140B"/>
    <w:rsid w:val="00911511"/>
    <w:rsid w:val="00911642"/>
    <w:rsid w:val="00911752"/>
    <w:rsid w:val="009119E7"/>
    <w:rsid w:val="00911A2B"/>
    <w:rsid w:val="00911B27"/>
    <w:rsid w:val="00911BCF"/>
    <w:rsid w:val="00911D2E"/>
    <w:rsid w:val="00911EDA"/>
    <w:rsid w:val="00911F87"/>
    <w:rsid w:val="009121C7"/>
    <w:rsid w:val="009123E8"/>
    <w:rsid w:val="00912793"/>
    <w:rsid w:val="00912A55"/>
    <w:rsid w:val="00912AC3"/>
    <w:rsid w:val="00912F2F"/>
    <w:rsid w:val="00913054"/>
    <w:rsid w:val="009131F8"/>
    <w:rsid w:val="0091335D"/>
    <w:rsid w:val="0091371F"/>
    <w:rsid w:val="009139BA"/>
    <w:rsid w:val="00913A8C"/>
    <w:rsid w:val="00913C9B"/>
    <w:rsid w:val="00913D07"/>
    <w:rsid w:val="00913DD1"/>
    <w:rsid w:val="00913DD5"/>
    <w:rsid w:val="00913F17"/>
    <w:rsid w:val="0091409B"/>
    <w:rsid w:val="0091413B"/>
    <w:rsid w:val="009141A1"/>
    <w:rsid w:val="009141B9"/>
    <w:rsid w:val="009144E5"/>
    <w:rsid w:val="0091459A"/>
    <w:rsid w:val="00914A34"/>
    <w:rsid w:val="00914C4F"/>
    <w:rsid w:val="00914D56"/>
    <w:rsid w:val="00914EEB"/>
    <w:rsid w:val="0091501B"/>
    <w:rsid w:val="009150B2"/>
    <w:rsid w:val="009150D9"/>
    <w:rsid w:val="00915153"/>
    <w:rsid w:val="00915304"/>
    <w:rsid w:val="00915338"/>
    <w:rsid w:val="00915434"/>
    <w:rsid w:val="00915655"/>
    <w:rsid w:val="00915897"/>
    <w:rsid w:val="00915AAA"/>
    <w:rsid w:val="00915AED"/>
    <w:rsid w:val="00915C31"/>
    <w:rsid w:val="00915CCF"/>
    <w:rsid w:val="00915DBB"/>
    <w:rsid w:val="00916203"/>
    <w:rsid w:val="0091624F"/>
    <w:rsid w:val="0091674B"/>
    <w:rsid w:val="009169DF"/>
    <w:rsid w:val="00916CC1"/>
    <w:rsid w:val="00916D3B"/>
    <w:rsid w:val="00916EB4"/>
    <w:rsid w:val="00916F16"/>
    <w:rsid w:val="009170D2"/>
    <w:rsid w:val="009170DE"/>
    <w:rsid w:val="0091712F"/>
    <w:rsid w:val="009171F3"/>
    <w:rsid w:val="00917314"/>
    <w:rsid w:val="009173FE"/>
    <w:rsid w:val="00917476"/>
    <w:rsid w:val="009174B8"/>
    <w:rsid w:val="00917708"/>
    <w:rsid w:val="00917A6A"/>
    <w:rsid w:val="00917B64"/>
    <w:rsid w:val="00917BE3"/>
    <w:rsid w:val="00917C36"/>
    <w:rsid w:val="00917F2F"/>
    <w:rsid w:val="00920205"/>
    <w:rsid w:val="00920338"/>
    <w:rsid w:val="0092054A"/>
    <w:rsid w:val="0092054B"/>
    <w:rsid w:val="009208B2"/>
    <w:rsid w:val="00920E34"/>
    <w:rsid w:val="00920E48"/>
    <w:rsid w:val="00920ECF"/>
    <w:rsid w:val="00920F44"/>
    <w:rsid w:val="00921306"/>
    <w:rsid w:val="009216B6"/>
    <w:rsid w:val="00921B12"/>
    <w:rsid w:val="00921E36"/>
    <w:rsid w:val="00921F00"/>
    <w:rsid w:val="00922083"/>
    <w:rsid w:val="009224E0"/>
    <w:rsid w:val="0092257E"/>
    <w:rsid w:val="009227F1"/>
    <w:rsid w:val="00922858"/>
    <w:rsid w:val="00922A36"/>
    <w:rsid w:val="00922CC5"/>
    <w:rsid w:val="00922CCA"/>
    <w:rsid w:val="00922DE4"/>
    <w:rsid w:val="00922F97"/>
    <w:rsid w:val="009232C5"/>
    <w:rsid w:val="00923423"/>
    <w:rsid w:val="00923687"/>
    <w:rsid w:val="00923701"/>
    <w:rsid w:val="009237B9"/>
    <w:rsid w:val="00923828"/>
    <w:rsid w:val="00923B18"/>
    <w:rsid w:val="00923B6F"/>
    <w:rsid w:val="00923E1A"/>
    <w:rsid w:val="00923E68"/>
    <w:rsid w:val="009248E7"/>
    <w:rsid w:val="00924C27"/>
    <w:rsid w:val="00924E2B"/>
    <w:rsid w:val="00924E5F"/>
    <w:rsid w:val="0092537A"/>
    <w:rsid w:val="00925381"/>
    <w:rsid w:val="009255A6"/>
    <w:rsid w:val="00925670"/>
    <w:rsid w:val="00925757"/>
    <w:rsid w:val="00925838"/>
    <w:rsid w:val="0092595C"/>
    <w:rsid w:val="00925ADC"/>
    <w:rsid w:val="00925B40"/>
    <w:rsid w:val="00925C0B"/>
    <w:rsid w:val="00925E8E"/>
    <w:rsid w:val="00925FC9"/>
    <w:rsid w:val="00925FCE"/>
    <w:rsid w:val="00926053"/>
    <w:rsid w:val="009261F5"/>
    <w:rsid w:val="009264BE"/>
    <w:rsid w:val="00926616"/>
    <w:rsid w:val="009266C6"/>
    <w:rsid w:val="009267AE"/>
    <w:rsid w:val="00926B1D"/>
    <w:rsid w:val="009270E9"/>
    <w:rsid w:val="009271E0"/>
    <w:rsid w:val="0092751B"/>
    <w:rsid w:val="00927781"/>
    <w:rsid w:val="00927826"/>
    <w:rsid w:val="009279EC"/>
    <w:rsid w:val="00927E71"/>
    <w:rsid w:val="00927EEE"/>
    <w:rsid w:val="00927EF0"/>
    <w:rsid w:val="00930040"/>
    <w:rsid w:val="009300DE"/>
    <w:rsid w:val="009300EA"/>
    <w:rsid w:val="00930266"/>
    <w:rsid w:val="009303B0"/>
    <w:rsid w:val="00930510"/>
    <w:rsid w:val="009305EC"/>
    <w:rsid w:val="009307E6"/>
    <w:rsid w:val="009308CE"/>
    <w:rsid w:val="00930983"/>
    <w:rsid w:val="009309DE"/>
    <w:rsid w:val="00930A57"/>
    <w:rsid w:val="00930B05"/>
    <w:rsid w:val="0093183E"/>
    <w:rsid w:val="00931870"/>
    <w:rsid w:val="0093187C"/>
    <w:rsid w:val="00931B3E"/>
    <w:rsid w:val="00931BE9"/>
    <w:rsid w:val="00931C31"/>
    <w:rsid w:val="00931D95"/>
    <w:rsid w:val="00931E79"/>
    <w:rsid w:val="00931F40"/>
    <w:rsid w:val="00932110"/>
    <w:rsid w:val="009321E6"/>
    <w:rsid w:val="009324A7"/>
    <w:rsid w:val="009324F1"/>
    <w:rsid w:val="0093278E"/>
    <w:rsid w:val="00932E24"/>
    <w:rsid w:val="009330B8"/>
    <w:rsid w:val="00933310"/>
    <w:rsid w:val="0093331F"/>
    <w:rsid w:val="0093368B"/>
    <w:rsid w:val="009337C8"/>
    <w:rsid w:val="0093380C"/>
    <w:rsid w:val="0093382B"/>
    <w:rsid w:val="00933917"/>
    <w:rsid w:val="00933ABC"/>
    <w:rsid w:val="00933B97"/>
    <w:rsid w:val="00933C01"/>
    <w:rsid w:val="00933C22"/>
    <w:rsid w:val="00933C6B"/>
    <w:rsid w:val="00933D3F"/>
    <w:rsid w:val="00933E2B"/>
    <w:rsid w:val="00933EF2"/>
    <w:rsid w:val="009341FE"/>
    <w:rsid w:val="009342BB"/>
    <w:rsid w:val="009343C6"/>
    <w:rsid w:val="00934471"/>
    <w:rsid w:val="0093448F"/>
    <w:rsid w:val="009344C2"/>
    <w:rsid w:val="00934608"/>
    <w:rsid w:val="009347CA"/>
    <w:rsid w:val="0093561A"/>
    <w:rsid w:val="00935BCA"/>
    <w:rsid w:val="00935C51"/>
    <w:rsid w:val="00935E60"/>
    <w:rsid w:val="00935F42"/>
    <w:rsid w:val="009360F4"/>
    <w:rsid w:val="0093612A"/>
    <w:rsid w:val="009361B5"/>
    <w:rsid w:val="0093631E"/>
    <w:rsid w:val="00936720"/>
    <w:rsid w:val="00936819"/>
    <w:rsid w:val="00936FC4"/>
    <w:rsid w:val="00937148"/>
    <w:rsid w:val="009371ED"/>
    <w:rsid w:val="00937296"/>
    <w:rsid w:val="00937325"/>
    <w:rsid w:val="009373C9"/>
    <w:rsid w:val="009373CA"/>
    <w:rsid w:val="009374CF"/>
    <w:rsid w:val="00937549"/>
    <w:rsid w:val="009377C9"/>
    <w:rsid w:val="00937BB3"/>
    <w:rsid w:val="00937BBB"/>
    <w:rsid w:val="00937BC0"/>
    <w:rsid w:val="00937D7C"/>
    <w:rsid w:val="00937E28"/>
    <w:rsid w:val="00937F28"/>
    <w:rsid w:val="0093FBF0"/>
    <w:rsid w:val="00940B0C"/>
    <w:rsid w:val="00940B8B"/>
    <w:rsid w:val="00940CF4"/>
    <w:rsid w:val="00940DC9"/>
    <w:rsid w:val="00940F88"/>
    <w:rsid w:val="00940F8C"/>
    <w:rsid w:val="009410DB"/>
    <w:rsid w:val="009412BF"/>
    <w:rsid w:val="0094138E"/>
    <w:rsid w:val="009414DA"/>
    <w:rsid w:val="0094170E"/>
    <w:rsid w:val="009417F7"/>
    <w:rsid w:val="00941925"/>
    <w:rsid w:val="00941C47"/>
    <w:rsid w:val="00941CC8"/>
    <w:rsid w:val="00942003"/>
    <w:rsid w:val="009423BF"/>
    <w:rsid w:val="00942578"/>
    <w:rsid w:val="00942580"/>
    <w:rsid w:val="009429AB"/>
    <w:rsid w:val="00943176"/>
    <w:rsid w:val="00943220"/>
    <w:rsid w:val="009432B7"/>
    <w:rsid w:val="009434C1"/>
    <w:rsid w:val="00943552"/>
    <w:rsid w:val="009436C6"/>
    <w:rsid w:val="00943769"/>
    <w:rsid w:val="00943819"/>
    <w:rsid w:val="00943B9A"/>
    <w:rsid w:val="00943E5D"/>
    <w:rsid w:val="00943E97"/>
    <w:rsid w:val="00944732"/>
    <w:rsid w:val="00944935"/>
    <w:rsid w:val="00944AF4"/>
    <w:rsid w:val="00944B02"/>
    <w:rsid w:val="00944C14"/>
    <w:rsid w:val="009454F1"/>
    <w:rsid w:val="0094587C"/>
    <w:rsid w:val="0094597A"/>
    <w:rsid w:val="00945A38"/>
    <w:rsid w:val="00945CF4"/>
    <w:rsid w:val="00945DEC"/>
    <w:rsid w:val="00945E7E"/>
    <w:rsid w:val="00945F0C"/>
    <w:rsid w:val="0094612C"/>
    <w:rsid w:val="00946168"/>
    <w:rsid w:val="009464D0"/>
    <w:rsid w:val="009467FD"/>
    <w:rsid w:val="009469E5"/>
    <w:rsid w:val="00946D1A"/>
    <w:rsid w:val="00946D76"/>
    <w:rsid w:val="00946F33"/>
    <w:rsid w:val="0094711A"/>
    <w:rsid w:val="00947263"/>
    <w:rsid w:val="009474E2"/>
    <w:rsid w:val="0094754C"/>
    <w:rsid w:val="00947609"/>
    <w:rsid w:val="00947DAE"/>
    <w:rsid w:val="00947E96"/>
    <w:rsid w:val="00947EA6"/>
    <w:rsid w:val="00947F35"/>
    <w:rsid w:val="0094A085"/>
    <w:rsid w:val="00950145"/>
    <w:rsid w:val="00950539"/>
    <w:rsid w:val="0095061C"/>
    <w:rsid w:val="00950624"/>
    <w:rsid w:val="00950772"/>
    <w:rsid w:val="00950801"/>
    <w:rsid w:val="00950A5D"/>
    <w:rsid w:val="00950B11"/>
    <w:rsid w:val="00950B6C"/>
    <w:rsid w:val="00950C4E"/>
    <w:rsid w:val="00950C4F"/>
    <w:rsid w:val="00950C80"/>
    <w:rsid w:val="00950CE7"/>
    <w:rsid w:val="00950F2B"/>
    <w:rsid w:val="0095121D"/>
    <w:rsid w:val="0095134A"/>
    <w:rsid w:val="00951449"/>
    <w:rsid w:val="00951753"/>
    <w:rsid w:val="009517AB"/>
    <w:rsid w:val="009518C6"/>
    <w:rsid w:val="00951BC6"/>
    <w:rsid w:val="00951FF7"/>
    <w:rsid w:val="009520AB"/>
    <w:rsid w:val="009521A1"/>
    <w:rsid w:val="00952251"/>
    <w:rsid w:val="00952379"/>
    <w:rsid w:val="00952559"/>
    <w:rsid w:val="0095278D"/>
    <w:rsid w:val="009527C0"/>
    <w:rsid w:val="00952897"/>
    <w:rsid w:val="00952906"/>
    <w:rsid w:val="009529AC"/>
    <w:rsid w:val="00952C1D"/>
    <w:rsid w:val="00952CA0"/>
    <w:rsid w:val="009533FB"/>
    <w:rsid w:val="00953461"/>
    <w:rsid w:val="00953506"/>
    <w:rsid w:val="00953580"/>
    <w:rsid w:val="00953692"/>
    <w:rsid w:val="009539A4"/>
    <w:rsid w:val="00954407"/>
    <w:rsid w:val="00954428"/>
    <w:rsid w:val="009544CD"/>
    <w:rsid w:val="009549A0"/>
    <w:rsid w:val="00954A76"/>
    <w:rsid w:val="00954D07"/>
    <w:rsid w:val="00954E1C"/>
    <w:rsid w:val="00955078"/>
    <w:rsid w:val="009551E3"/>
    <w:rsid w:val="009554E8"/>
    <w:rsid w:val="009555B6"/>
    <w:rsid w:val="0095569E"/>
    <w:rsid w:val="00955CA5"/>
    <w:rsid w:val="00955DB1"/>
    <w:rsid w:val="00955E00"/>
    <w:rsid w:val="00955E95"/>
    <w:rsid w:val="00955ECA"/>
    <w:rsid w:val="00955F59"/>
    <w:rsid w:val="00956061"/>
    <w:rsid w:val="0095609B"/>
    <w:rsid w:val="00956166"/>
    <w:rsid w:val="00956254"/>
    <w:rsid w:val="00956910"/>
    <w:rsid w:val="00956A35"/>
    <w:rsid w:val="00956B26"/>
    <w:rsid w:val="00956CD1"/>
    <w:rsid w:val="00956CD9"/>
    <w:rsid w:val="00956FBC"/>
    <w:rsid w:val="00957314"/>
    <w:rsid w:val="0095748B"/>
    <w:rsid w:val="00957493"/>
    <w:rsid w:val="009574A2"/>
    <w:rsid w:val="00957708"/>
    <w:rsid w:val="009577D4"/>
    <w:rsid w:val="0095787E"/>
    <w:rsid w:val="00958539"/>
    <w:rsid w:val="0096019F"/>
    <w:rsid w:val="009608B9"/>
    <w:rsid w:val="0096093C"/>
    <w:rsid w:val="00960A01"/>
    <w:rsid w:val="00960BA6"/>
    <w:rsid w:val="00960C58"/>
    <w:rsid w:val="00960C7E"/>
    <w:rsid w:val="00960D9B"/>
    <w:rsid w:val="00960DBE"/>
    <w:rsid w:val="00961558"/>
    <w:rsid w:val="0096160A"/>
    <w:rsid w:val="009616FE"/>
    <w:rsid w:val="0096188F"/>
    <w:rsid w:val="00961FED"/>
    <w:rsid w:val="009622AD"/>
    <w:rsid w:val="0096252D"/>
    <w:rsid w:val="009626BC"/>
    <w:rsid w:val="009627AE"/>
    <w:rsid w:val="00962BF1"/>
    <w:rsid w:val="00962C8E"/>
    <w:rsid w:val="00962D85"/>
    <w:rsid w:val="00962F00"/>
    <w:rsid w:val="0096312C"/>
    <w:rsid w:val="009631CB"/>
    <w:rsid w:val="0096321A"/>
    <w:rsid w:val="00963265"/>
    <w:rsid w:val="00963402"/>
    <w:rsid w:val="0096342B"/>
    <w:rsid w:val="00963535"/>
    <w:rsid w:val="009637C6"/>
    <w:rsid w:val="009639B9"/>
    <w:rsid w:val="00963B80"/>
    <w:rsid w:val="00963E46"/>
    <w:rsid w:val="00963EA1"/>
    <w:rsid w:val="00963F6E"/>
    <w:rsid w:val="0096414B"/>
    <w:rsid w:val="0096418E"/>
    <w:rsid w:val="00964A51"/>
    <w:rsid w:val="00964ABD"/>
    <w:rsid w:val="00964B85"/>
    <w:rsid w:val="00964D20"/>
    <w:rsid w:val="00964E25"/>
    <w:rsid w:val="00964FB6"/>
    <w:rsid w:val="009651BD"/>
    <w:rsid w:val="009652A0"/>
    <w:rsid w:val="00965455"/>
    <w:rsid w:val="00965ACE"/>
    <w:rsid w:val="00965BE9"/>
    <w:rsid w:val="00965C5A"/>
    <w:rsid w:val="00965D74"/>
    <w:rsid w:val="00966080"/>
    <w:rsid w:val="00966265"/>
    <w:rsid w:val="009662E4"/>
    <w:rsid w:val="009663BF"/>
    <w:rsid w:val="009664DB"/>
    <w:rsid w:val="00966516"/>
    <w:rsid w:val="009665C4"/>
    <w:rsid w:val="00966CBE"/>
    <w:rsid w:val="00966E04"/>
    <w:rsid w:val="00966ED1"/>
    <w:rsid w:val="00967042"/>
    <w:rsid w:val="00967095"/>
    <w:rsid w:val="009672DA"/>
    <w:rsid w:val="009673BC"/>
    <w:rsid w:val="009676CD"/>
    <w:rsid w:val="00967773"/>
    <w:rsid w:val="00967802"/>
    <w:rsid w:val="0096780E"/>
    <w:rsid w:val="00967860"/>
    <w:rsid w:val="00967AB2"/>
    <w:rsid w:val="00967BE7"/>
    <w:rsid w:val="00967C20"/>
    <w:rsid w:val="00967C4A"/>
    <w:rsid w:val="009700DC"/>
    <w:rsid w:val="009701F3"/>
    <w:rsid w:val="009701FB"/>
    <w:rsid w:val="00970415"/>
    <w:rsid w:val="009704DA"/>
    <w:rsid w:val="009706A7"/>
    <w:rsid w:val="0097093C"/>
    <w:rsid w:val="009709E5"/>
    <w:rsid w:val="00970C05"/>
    <w:rsid w:val="00970D62"/>
    <w:rsid w:val="00970F2D"/>
    <w:rsid w:val="00970F4F"/>
    <w:rsid w:val="009710CF"/>
    <w:rsid w:val="0097111C"/>
    <w:rsid w:val="00971332"/>
    <w:rsid w:val="00971792"/>
    <w:rsid w:val="00971A5D"/>
    <w:rsid w:val="00971D5E"/>
    <w:rsid w:val="00972556"/>
    <w:rsid w:val="00972A71"/>
    <w:rsid w:val="00972BF2"/>
    <w:rsid w:val="00972C06"/>
    <w:rsid w:val="00973555"/>
    <w:rsid w:val="009738A2"/>
    <w:rsid w:val="00973AC4"/>
    <w:rsid w:val="00973BEA"/>
    <w:rsid w:val="00973C1B"/>
    <w:rsid w:val="00974246"/>
    <w:rsid w:val="0097429D"/>
    <w:rsid w:val="00974362"/>
    <w:rsid w:val="00974B0C"/>
    <w:rsid w:val="00974E93"/>
    <w:rsid w:val="0097503F"/>
    <w:rsid w:val="0097543D"/>
    <w:rsid w:val="00975605"/>
    <w:rsid w:val="0097574F"/>
    <w:rsid w:val="00975764"/>
    <w:rsid w:val="00975A47"/>
    <w:rsid w:val="00975B84"/>
    <w:rsid w:val="00975C80"/>
    <w:rsid w:val="00976044"/>
    <w:rsid w:val="0097604F"/>
    <w:rsid w:val="009761D2"/>
    <w:rsid w:val="00976572"/>
    <w:rsid w:val="0097675B"/>
    <w:rsid w:val="00976810"/>
    <w:rsid w:val="0097684C"/>
    <w:rsid w:val="00976A36"/>
    <w:rsid w:val="00976B38"/>
    <w:rsid w:val="00976BA8"/>
    <w:rsid w:val="0097700A"/>
    <w:rsid w:val="00977039"/>
    <w:rsid w:val="00977104"/>
    <w:rsid w:val="00977113"/>
    <w:rsid w:val="009771A9"/>
    <w:rsid w:val="00977222"/>
    <w:rsid w:val="009775FC"/>
    <w:rsid w:val="00977BB4"/>
    <w:rsid w:val="00977BD1"/>
    <w:rsid w:val="00977CFA"/>
    <w:rsid w:val="00977D73"/>
    <w:rsid w:val="0098018B"/>
    <w:rsid w:val="0098044F"/>
    <w:rsid w:val="009804F6"/>
    <w:rsid w:val="0098080F"/>
    <w:rsid w:val="0098084A"/>
    <w:rsid w:val="0098088A"/>
    <w:rsid w:val="00980DE1"/>
    <w:rsid w:val="00980EEA"/>
    <w:rsid w:val="00980FB8"/>
    <w:rsid w:val="0098104E"/>
    <w:rsid w:val="0098134F"/>
    <w:rsid w:val="009816D9"/>
    <w:rsid w:val="00981A57"/>
    <w:rsid w:val="00981E75"/>
    <w:rsid w:val="00981E93"/>
    <w:rsid w:val="00981F87"/>
    <w:rsid w:val="00982009"/>
    <w:rsid w:val="009821A3"/>
    <w:rsid w:val="00982419"/>
    <w:rsid w:val="0098254E"/>
    <w:rsid w:val="00982550"/>
    <w:rsid w:val="009825AB"/>
    <w:rsid w:val="00982702"/>
    <w:rsid w:val="009827E8"/>
    <w:rsid w:val="009827FC"/>
    <w:rsid w:val="0098289F"/>
    <w:rsid w:val="00982970"/>
    <w:rsid w:val="00982B52"/>
    <w:rsid w:val="00982CF8"/>
    <w:rsid w:val="00982D86"/>
    <w:rsid w:val="009830F3"/>
    <w:rsid w:val="009831EF"/>
    <w:rsid w:val="0098357C"/>
    <w:rsid w:val="0098379D"/>
    <w:rsid w:val="00983AD6"/>
    <w:rsid w:val="00983AFD"/>
    <w:rsid w:val="00983CD1"/>
    <w:rsid w:val="00983D67"/>
    <w:rsid w:val="00984047"/>
    <w:rsid w:val="009840C2"/>
    <w:rsid w:val="0098410A"/>
    <w:rsid w:val="00984518"/>
    <w:rsid w:val="009845CF"/>
    <w:rsid w:val="0098470C"/>
    <w:rsid w:val="00984A59"/>
    <w:rsid w:val="00984A64"/>
    <w:rsid w:val="00984B1C"/>
    <w:rsid w:val="00984BE8"/>
    <w:rsid w:val="00985542"/>
    <w:rsid w:val="00985748"/>
    <w:rsid w:val="00985A44"/>
    <w:rsid w:val="00985B9E"/>
    <w:rsid w:val="00985F1E"/>
    <w:rsid w:val="00985F9B"/>
    <w:rsid w:val="0098609F"/>
    <w:rsid w:val="0098618A"/>
    <w:rsid w:val="009865B3"/>
    <w:rsid w:val="009866D8"/>
    <w:rsid w:val="00986755"/>
    <w:rsid w:val="00986767"/>
    <w:rsid w:val="00986A94"/>
    <w:rsid w:val="00986A9F"/>
    <w:rsid w:val="00986B53"/>
    <w:rsid w:val="00986D6B"/>
    <w:rsid w:val="00986F15"/>
    <w:rsid w:val="00986FAB"/>
    <w:rsid w:val="00987152"/>
    <w:rsid w:val="009874BC"/>
    <w:rsid w:val="009876C1"/>
    <w:rsid w:val="009876EB"/>
    <w:rsid w:val="009878C2"/>
    <w:rsid w:val="00987AD4"/>
    <w:rsid w:val="00987B6F"/>
    <w:rsid w:val="00987C00"/>
    <w:rsid w:val="00987CF9"/>
    <w:rsid w:val="00987EFA"/>
    <w:rsid w:val="00990018"/>
    <w:rsid w:val="00990065"/>
    <w:rsid w:val="009901FF"/>
    <w:rsid w:val="009906AD"/>
    <w:rsid w:val="0099074E"/>
    <w:rsid w:val="00990A22"/>
    <w:rsid w:val="00990E88"/>
    <w:rsid w:val="00991125"/>
    <w:rsid w:val="00991168"/>
    <w:rsid w:val="009913E8"/>
    <w:rsid w:val="00991815"/>
    <w:rsid w:val="00991820"/>
    <w:rsid w:val="0099246E"/>
    <w:rsid w:val="009924A5"/>
    <w:rsid w:val="0099254B"/>
    <w:rsid w:val="00992CA5"/>
    <w:rsid w:val="00992CF5"/>
    <w:rsid w:val="00992D92"/>
    <w:rsid w:val="00992F23"/>
    <w:rsid w:val="00992F68"/>
    <w:rsid w:val="00993178"/>
    <w:rsid w:val="009932DB"/>
    <w:rsid w:val="00993ABA"/>
    <w:rsid w:val="00993B3D"/>
    <w:rsid w:val="00993D10"/>
    <w:rsid w:val="00993D23"/>
    <w:rsid w:val="00993DCA"/>
    <w:rsid w:val="00993F64"/>
    <w:rsid w:val="009944C8"/>
    <w:rsid w:val="0099466C"/>
    <w:rsid w:val="0099474E"/>
    <w:rsid w:val="00994AE9"/>
    <w:rsid w:val="00994B00"/>
    <w:rsid w:val="00994D8B"/>
    <w:rsid w:val="00994E98"/>
    <w:rsid w:val="00995034"/>
    <w:rsid w:val="009950D1"/>
    <w:rsid w:val="0099522B"/>
    <w:rsid w:val="00995282"/>
    <w:rsid w:val="009952F9"/>
    <w:rsid w:val="0099568F"/>
    <w:rsid w:val="00995824"/>
    <w:rsid w:val="00995963"/>
    <w:rsid w:val="009959BA"/>
    <w:rsid w:val="00995A2C"/>
    <w:rsid w:val="00995B1A"/>
    <w:rsid w:val="00995B34"/>
    <w:rsid w:val="00995F2F"/>
    <w:rsid w:val="00995F52"/>
    <w:rsid w:val="00995FD9"/>
    <w:rsid w:val="009960D1"/>
    <w:rsid w:val="0099619B"/>
    <w:rsid w:val="009961E4"/>
    <w:rsid w:val="009961F0"/>
    <w:rsid w:val="0099641B"/>
    <w:rsid w:val="00996570"/>
    <w:rsid w:val="009967BE"/>
    <w:rsid w:val="0099685E"/>
    <w:rsid w:val="00996883"/>
    <w:rsid w:val="0099688B"/>
    <w:rsid w:val="009969DA"/>
    <w:rsid w:val="00996B35"/>
    <w:rsid w:val="00996D4A"/>
    <w:rsid w:val="00996D73"/>
    <w:rsid w:val="00996DFE"/>
    <w:rsid w:val="00996F5D"/>
    <w:rsid w:val="0099736A"/>
    <w:rsid w:val="00997413"/>
    <w:rsid w:val="00997569"/>
    <w:rsid w:val="0099781F"/>
    <w:rsid w:val="00997845"/>
    <w:rsid w:val="009979D1"/>
    <w:rsid w:val="009A01B9"/>
    <w:rsid w:val="009A02BD"/>
    <w:rsid w:val="009A0386"/>
    <w:rsid w:val="009A067E"/>
    <w:rsid w:val="009A06B4"/>
    <w:rsid w:val="009A0871"/>
    <w:rsid w:val="009A0A0F"/>
    <w:rsid w:val="009A0C4B"/>
    <w:rsid w:val="009A0C56"/>
    <w:rsid w:val="009A0E65"/>
    <w:rsid w:val="009A0FCF"/>
    <w:rsid w:val="009A1117"/>
    <w:rsid w:val="009A125D"/>
    <w:rsid w:val="009A1563"/>
    <w:rsid w:val="009A1569"/>
    <w:rsid w:val="009A17FD"/>
    <w:rsid w:val="009A18FF"/>
    <w:rsid w:val="009A19AC"/>
    <w:rsid w:val="009A1A25"/>
    <w:rsid w:val="009A1A85"/>
    <w:rsid w:val="009A1ABC"/>
    <w:rsid w:val="009A1B10"/>
    <w:rsid w:val="009A1B88"/>
    <w:rsid w:val="009A1F0A"/>
    <w:rsid w:val="009A2020"/>
    <w:rsid w:val="009A213B"/>
    <w:rsid w:val="009A22F2"/>
    <w:rsid w:val="009A23D1"/>
    <w:rsid w:val="009A24B8"/>
    <w:rsid w:val="009A24EF"/>
    <w:rsid w:val="009A2694"/>
    <w:rsid w:val="009A27DB"/>
    <w:rsid w:val="009A27F9"/>
    <w:rsid w:val="009A2B51"/>
    <w:rsid w:val="009A2D10"/>
    <w:rsid w:val="009A2E51"/>
    <w:rsid w:val="009A30EB"/>
    <w:rsid w:val="009A3534"/>
    <w:rsid w:val="009A361A"/>
    <w:rsid w:val="009A3701"/>
    <w:rsid w:val="009A3719"/>
    <w:rsid w:val="009A3B18"/>
    <w:rsid w:val="009A3B60"/>
    <w:rsid w:val="009A3D84"/>
    <w:rsid w:val="009A3E77"/>
    <w:rsid w:val="009A4176"/>
    <w:rsid w:val="009A41D3"/>
    <w:rsid w:val="009A433A"/>
    <w:rsid w:val="009A4662"/>
    <w:rsid w:val="009A479E"/>
    <w:rsid w:val="009A47FC"/>
    <w:rsid w:val="009A492C"/>
    <w:rsid w:val="009A496C"/>
    <w:rsid w:val="009A4C01"/>
    <w:rsid w:val="009A4DE5"/>
    <w:rsid w:val="009A504B"/>
    <w:rsid w:val="009A509E"/>
    <w:rsid w:val="009A50E4"/>
    <w:rsid w:val="009A52B2"/>
    <w:rsid w:val="009A567E"/>
    <w:rsid w:val="009A57C0"/>
    <w:rsid w:val="009A594F"/>
    <w:rsid w:val="009A59A2"/>
    <w:rsid w:val="009A5B64"/>
    <w:rsid w:val="009A5D3F"/>
    <w:rsid w:val="009A6246"/>
    <w:rsid w:val="009A64EA"/>
    <w:rsid w:val="009A64EF"/>
    <w:rsid w:val="009A675A"/>
    <w:rsid w:val="009A6A82"/>
    <w:rsid w:val="009A6AA6"/>
    <w:rsid w:val="009A6D4B"/>
    <w:rsid w:val="009A733D"/>
    <w:rsid w:val="009A740B"/>
    <w:rsid w:val="009A742B"/>
    <w:rsid w:val="009A74EC"/>
    <w:rsid w:val="009A7646"/>
    <w:rsid w:val="009A7D04"/>
    <w:rsid w:val="009A7E9E"/>
    <w:rsid w:val="009A7ED1"/>
    <w:rsid w:val="009A7F2F"/>
    <w:rsid w:val="009A7F5F"/>
    <w:rsid w:val="009A7FA1"/>
    <w:rsid w:val="009B0028"/>
    <w:rsid w:val="009B0090"/>
    <w:rsid w:val="009B020A"/>
    <w:rsid w:val="009B0287"/>
    <w:rsid w:val="009B055D"/>
    <w:rsid w:val="009B0615"/>
    <w:rsid w:val="009B06B3"/>
    <w:rsid w:val="009B070B"/>
    <w:rsid w:val="009B08D3"/>
    <w:rsid w:val="009B0C60"/>
    <w:rsid w:val="009B0F22"/>
    <w:rsid w:val="009B1102"/>
    <w:rsid w:val="009B1273"/>
    <w:rsid w:val="009B1458"/>
    <w:rsid w:val="009B14C6"/>
    <w:rsid w:val="009B1548"/>
    <w:rsid w:val="009B15A3"/>
    <w:rsid w:val="009B173A"/>
    <w:rsid w:val="009B1837"/>
    <w:rsid w:val="009B1906"/>
    <w:rsid w:val="009B1A45"/>
    <w:rsid w:val="009B1A98"/>
    <w:rsid w:val="009B1E09"/>
    <w:rsid w:val="009B1E16"/>
    <w:rsid w:val="009B1F8E"/>
    <w:rsid w:val="009B2153"/>
    <w:rsid w:val="009B216E"/>
    <w:rsid w:val="009B217A"/>
    <w:rsid w:val="009B2358"/>
    <w:rsid w:val="009B2385"/>
    <w:rsid w:val="009B24A8"/>
    <w:rsid w:val="009B25F0"/>
    <w:rsid w:val="009B26AB"/>
    <w:rsid w:val="009B26DA"/>
    <w:rsid w:val="009B2709"/>
    <w:rsid w:val="009B2712"/>
    <w:rsid w:val="009B2743"/>
    <w:rsid w:val="009B2827"/>
    <w:rsid w:val="009B28B9"/>
    <w:rsid w:val="009B2911"/>
    <w:rsid w:val="009B2938"/>
    <w:rsid w:val="009B2999"/>
    <w:rsid w:val="009B2C5B"/>
    <w:rsid w:val="009B2DB8"/>
    <w:rsid w:val="009B2E0C"/>
    <w:rsid w:val="009B2E98"/>
    <w:rsid w:val="009B2EB3"/>
    <w:rsid w:val="009B32CF"/>
    <w:rsid w:val="009B3380"/>
    <w:rsid w:val="009B3434"/>
    <w:rsid w:val="009B3533"/>
    <w:rsid w:val="009B3719"/>
    <w:rsid w:val="009B37CF"/>
    <w:rsid w:val="009B3B2C"/>
    <w:rsid w:val="009B3CF8"/>
    <w:rsid w:val="009B402A"/>
    <w:rsid w:val="009B42F7"/>
    <w:rsid w:val="009B4354"/>
    <w:rsid w:val="009B435F"/>
    <w:rsid w:val="009B4538"/>
    <w:rsid w:val="009B4573"/>
    <w:rsid w:val="009B46AD"/>
    <w:rsid w:val="009B47FE"/>
    <w:rsid w:val="009B4A3C"/>
    <w:rsid w:val="009B4BD0"/>
    <w:rsid w:val="009B4BD4"/>
    <w:rsid w:val="009B4C95"/>
    <w:rsid w:val="009B4D27"/>
    <w:rsid w:val="009B4D30"/>
    <w:rsid w:val="009B4F63"/>
    <w:rsid w:val="009B505A"/>
    <w:rsid w:val="009B5111"/>
    <w:rsid w:val="009B54FD"/>
    <w:rsid w:val="009B5572"/>
    <w:rsid w:val="009B5729"/>
    <w:rsid w:val="009B57A9"/>
    <w:rsid w:val="009B5A8A"/>
    <w:rsid w:val="009B5AB0"/>
    <w:rsid w:val="009B5B9E"/>
    <w:rsid w:val="009B6417"/>
    <w:rsid w:val="009B68FF"/>
    <w:rsid w:val="009B69F1"/>
    <w:rsid w:val="009B6AE9"/>
    <w:rsid w:val="009B6B2F"/>
    <w:rsid w:val="009B6BC8"/>
    <w:rsid w:val="009B6BEE"/>
    <w:rsid w:val="009B6CBD"/>
    <w:rsid w:val="009B6D65"/>
    <w:rsid w:val="009B6D8C"/>
    <w:rsid w:val="009B6E53"/>
    <w:rsid w:val="009B7151"/>
    <w:rsid w:val="009B7201"/>
    <w:rsid w:val="009B7258"/>
    <w:rsid w:val="009B72E6"/>
    <w:rsid w:val="009B76A6"/>
    <w:rsid w:val="009B76B3"/>
    <w:rsid w:val="009B76D1"/>
    <w:rsid w:val="009B787E"/>
    <w:rsid w:val="009B789F"/>
    <w:rsid w:val="009B7B7C"/>
    <w:rsid w:val="009B7F7E"/>
    <w:rsid w:val="009C01BF"/>
    <w:rsid w:val="009C03F2"/>
    <w:rsid w:val="009C0636"/>
    <w:rsid w:val="009C06F8"/>
    <w:rsid w:val="009C0731"/>
    <w:rsid w:val="009C0A36"/>
    <w:rsid w:val="009C0A90"/>
    <w:rsid w:val="009C0B87"/>
    <w:rsid w:val="009C0D63"/>
    <w:rsid w:val="009C0DD0"/>
    <w:rsid w:val="009C0DE1"/>
    <w:rsid w:val="009C0E6E"/>
    <w:rsid w:val="009C1059"/>
    <w:rsid w:val="009C1065"/>
    <w:rsid w:val="009C11F8"/>
    <w:rsid w:val="009C1335"/>
    <w:rsid w:val="009C13D3"/>
    <w:rsid w:val="009C1721"/>
    <w:rsid w:val="009C17B8"/>
    <w:rsid w:val="009C1F8A"/>
    <w:rsid w:val="009C1FAE"/>
    <w:rsid w:val="009C2316"/>
    <w:rsid w:val="009C24F0"/>
    <w:rsid w:val="009C265B"/>
    <w:rsid w:val="009C2E1B"/>
    <w:rsid w:val="009C311A"/>
    <w:rsid w:val="009C3141"/>
    <w:rsid w:val="009C31D0"/>
    <w:rsid w:val="009C33DA"/>
    <w:rsid w:val="009C3646"/>
    <w:rsid w:val="009C3672"/>
    <w:rsid w:val="009C36D3"/>
    <w:rsid w:val="009C37DE"/>
    <w:rsid w:val="009C3922"/>
    <w:rsid w:val="009C393A"/>
    <w:rsid w:val="009C3FAC"/>
    <w:rsid w:val="009C3FAF"/>
    <w:rsid w:val="009C4179"/>
    <w:rsid w:val="009C4330"/>
    <w:rsid w:val="009C4A57"/>
    <w:rsid w:val="009C4B32"/>
    <w:rsid w:val="009C4B5C"/>
    <w:rsid w:val="009C4CAA"/>
    <w:rsid w:val="009C4DAB"/>
    <w:rsid w:val="009C4F7E"/>
    <w:rsid w:val="009C51C6"/>
    <w:rsid w:val="009C53F4"/>
    <w:rsid w:val="009C546C"/>
    <w:rsid w:val="009C56CE"/>
    <w:rsid w:val="009C59D3"/>
    <w:rsid w:val="009C5CD5"/>
    <w:rsid w:val="009C5F6E"/>
    <w:rsid w:val="009C6240"/>
    <w:rsid w:val="009C631B"/>
    <w:rsid w:val="009C641B"/>
    <w:rsid w:val="009C6503"/>
    <w:rsid w:val="009C65FD"/>
    <w:rsid w:val="009C66D6"/>
    <w:rsid w:val="009C6972"/>
    <w:rsid w:val="009C6C94"/>
    <w:rsid w:val="009C6CFF"/>
    <w:rsid w:val="009C7879"/>
    <w:rsid w:val="009C7A6B"/>
    <w:rsid w:val="009C7AD4"/>
    <w:rsid w:val="009C7B3B"/>
    <w:rsid w:val="009C7D36"/>
    <w:rsid w:val="009C7DB1"/>
    <w:rsid w:val="009C7EC6"/>
    <w:rsid w:val="009C7EF8"/>
    <w:rsid w:val="009C7F0D"/>
    <w:rsid w:val="009C7F2E"/>
    <w:rsid w:val="009D018C"/>
    <w:rsid w:val="009D0402"/>
    <w:rsid w:val="009D04A2"/>
    <w:rsid w:val="009D0618"/>
    <w:rsid w:val="009D0646"/>
    <w:rsid w:val="009D0669"/>
    <w:rsid w:val="009D0897"/>
    <w:rsid w:val="009D08D5"/>
    <w:rsid w:val="009D0F7C"/>
    <w:rsid w:val="009D0FBC"/>
    <w:rsid w:val="009D1010"/>
    <w:rsid w:val="009D129C"/>
    <w:rsid w:val="009D1384"/>
    <w:rsid w:val="009D151E"/>
    <w:rsid w:val="009D163B"/>
    <w:rsid w:val="009D164E"/>
    <w:rsid w:val="009D1893"/>
    <w:rsid w:val="009D18FD"/>
    <w:rsid w:val="009D1C56"/>
    <w:rsid w:val="009D1EC0"/>
    <w:rsid w:val="009D2036"/>
    <w:rsid w:val="009D213B"/>
    <w:rsid w:val="009D25A0"/>
    <w:rsid w:val="009D25A4"/>
    <w:rsid w:val="009D264A"/>
    <w:rsid w:val="009D29A5"/>
    <w:rsid w:val="009D2AD8"/>
    <w:rsid w:val="009D2BDD"/>
    <w:rsid w:val="009D2CCC"/>
    <w:rsid w:val="009D2E0B"/>
    <w:rsid w:val="009D2E52"/>
    <w:rsid w:val="009D308E"/>
    <w:rsid w:val="009D315E"/>
    <w:rsid w:val="009D36BB"/>
    <w:rsid w:val="009D38DA"/>
    <w:rsid w:val="009D3DCC"/>
    <w:rsid w:val="009D3ECF"/>
    <w:rsid w:val="009D40BC"/>
    <w:rsid w:val="009D40FD"/>
    <w:rsid w:val="009D423F"/>
    <w:rsid w:val="009D497A"/>
    <w:rsid w:val="009D4BC9"/>
    <w:rsid w:val="009D4E3A"/>
    <w:rsid w:val="009D4E58"/>
    <w:rsid w:val="009D4E6D"/>
    <w:rsid w:val="009D4E81"/>
    <w:rsid w:val="009D4F41"/>
    <w:rsid w:val="009D5180"/>
    <w:rsid w:val="009D521C"/>
    <w:rsid w:val="009D5710"/>
    <w:rsid w:val="009D57E2"/>
    <w:rsid w:val="009D58CC"/>
    <w:rsid w:val="009D5C1B"/>
    <w:rsid w:val="009D5CF6"/>
    <w:rsid w:val="009D5D91"/>
    <w:rsid w:val="009D6026"/>
    <w:rsid w:val="009D622B"/>
    <w:rsid w:val="009D6518"/>
    <w:rsid w:val="009D684C"/>
    <w:rsid w:val="009D6AB3"/>
    <w:rsid w:val="009D6BC2"/>
    <w:rsid w:val="009D6D17"/>
    <w:rsid w:val="009D73D9"/>
    <w:rsid w:val="009D75E0"/>
    <w:rsid w:val="009D78DE"/>
    <w:rsid w:val="009D7940"/>
    <w:rsid w:val="009D7A51"/>
    <w:rsid w:val="009D7BC8"/>
    <w:rsid w:val="009D7F1E"/>
    <w:rsid w:val="009D7F20"/>
    <w:rsid w:val="009D7FAD"/>
    <w:rsid w:val="009D7FE1"/>
    <w:rsid w:val="009E0001"/>
    <w:rsid w:val="009E022F"/>
    <w:rsid w:val="009E026E"/>
    <w:rsid w:val="009E0419"/>
    <w:rsid w:val="009E0583"/>
    <w:rsid w:val="009E09FC"/>
    <w:rsid w:val="009E0A07"/>
    <w:rsid w:val="009E0AA0"/>
    <w:rsid w:val="009E0CBD"/>
    <w:rsid w:val="009E0D14"/>
    <w:rsid w:val="009E0D43"/>
    <w:rsid w:val="009E0F04"/>
    <w:rsid w:val="009E0FA6"/>
    <w:rsid w:val="009E0FC1"/>
    <w:rsid w:val="009E0FE1"/>
    <w:rsid w:val="009E10B4"/>
    <w:rsid w:val="009E1101"/>
    <w:rsid w:val="009E1149"/>
    <w:rsid w:val="009E13CE"/>
    <w:rsid w:val="009E14C2"/>
    <w:rsid w:val="009E19FF"/>
    <w:rsid w:val="009E1F01"/>
    <w:rsid w:val="009E1FC7"/>
    <w:rsid w:val="009E20BD"/>
    <w:rsid w:val="009E228F"/>
    <w:rsid w:val="009E2318"/>
    <w:rsid w:val="009E2646"/>
    <w:rsid w:val="009E266F"/>
    <w:rsid w:val="009E278D"/>
    <w:rsid w:val="009E2959"/>
    <w:rsid w:val="009E2BC3"/>
    <w:rsid w:val="009E2C21"/>
    <w:rsid w:val="009E2DB8"/>
    <w:rsid w:val="009E2E02"/>
    <w:rsid w:val="009E2E43"/>
    <w:rsid w:val="009E2EDE"/>
    <w:rsid w:val="009E32E0"/>
    <w:rsid w:val="009E351F"/>
    <w:rsid w:val="009E37C2"/>
    <w:rsid w:val="009E3A82"/>
    <w:rsid w:val="009E3A9A"/>
    <w:rsid w:val="009E3E1E"/>
    <w:rsid w:val="009E3EC3"/>
    <w:rsid w:val="009E4163"/>
    <w:rsid w:val="009E41C2"/>
    <w:rsid w:val="009E4210"/>
    <w:rsid w:val="009E434B"/>
    <w:rsid w:val="009E4405"/>
    <w:rsid w:val="009E44D7"/>
    <w:rsid w:val="009E474B"/>
    <w:rsid w:val="009E4885"/>
    <w:rsid w:val="009E4A36"/>
    <w:rsid w:val="009E4C6C"/>
    <w:rsid w:val="009E4DDB"/>
    <w:rsid w:val="009E4FAC"/>
    <w:rsid w:val="009E507D"/>
    <w:rsid w:val="009E526C"/>
    <w:rsid w:val="009E526E"/>
    <w:rsid w:val="009E5690"/>
    <w:rsid w:val="009E595A"/>
    <w:rsid w:val="009E5985"/>
    <w:rsid w:val="009E5BB5"/>
    <w:rsid w:val="009E5CD2"/>
    <w:rsid w:val="009E5D1B"/>
    <w:rsid w:val="009E5E2F"/>
    <w:rsid w:val="009E5E91"/>
    <w:rsid w:val="009E6031"/>
    <w:rsid w:val="009E630A"/>
    <w:rsid w:val="009E6607"/>
    <w:rsid w:val="009E6724"/>
    <w:rsid w:val="009E69F2"/>
    <w:rsid w:val="009E6A44"/>
    <w:rsid w:val="009E6B51"/>
    <w:rsid w:val="009E6DC4"/>
    <w:rsid w:val="009E731C"/>
    <w:rsid w:val="009E7384"/>
    <w:rsid w:val="009E7505"/>
    <w:rsid w:val="009E7C40"/>
    <w:rsid w:val="009E7FEA"/>
    <w:rsid w:val="009F0077"/>
    <w:rsid w:val="009F00C2"/>
    <w:rsid w:val="009F011B"/>
    <w:rsid w:val="009F0179"/>
    <w:rsid w:val="009F0228"/>
    <w:rsid w:val="009F03E1"/>
    <w:rsid w:val="009F044A"/>
    <w:rsid w:val="009F0462"/>
    <w:rsid w:val="009F0499"/>
    <w:rsid w:val="009F078A"/>
    <w:rsid w:val="009F07C6"/>
    <w:rsid w:val="009F0A97"/>
    <w:rsid w:val="009F0CB8"/>
    <w:rsid w:val="009F0CDF"/>
    <w:rsid w:val="009F0DC2"/>
    <w:rsid w:val="009F0E3D"/>
    <w:rsid w:val="009F0FFA"/>
    <w:rsid w:val="009F10FF"/>
    <w:rsid w:val="009F131C"/>
    <w:rsid w:val="009F14D7"/>
    <w:rsid w:val="009F1660"/>
    <w:rsid w:val="009F1698"/>
    <w:rsid w:val="009F17D6"/>
    <w:rsid w:val="009F19A2"/>
    <w:rsid w:val="009F1AE1"/>
    <w:rsid w:val="009F1C53"/>
    <w:rsid w:val="009F1CD7"/>
    <w:rsid w:val="009F1E12"/>
    <w:rsid w:val="009F1EBE"/>
    <w:rsid w:val="009F2092"/>
    <w:rsid w:val="009F21B4"/>
    <w:rsid w:val="009F2639"/>
    <w:rsid w:val="009F2728"/>
    <w:rsid w:val="009F2840"/>
    <w:rsid w:val="009F2AD6"/>
    <w:rsid w:val="009F2C15"/>
    <w:rsid w:val="009F2C3E"/>
    <w:rsid w:val="009F2EB1"/>
    <w:rsid w:val="009F3069"/>
    <w:rsid w:val="009F3184"/>
    <w:rsid w:val="009F343E"/>
    <w:rsid w:val="009F349E"/>
    <w:rsid w:val="009F34F8"/>
    <w:rsid w:val="009F35D0"/>
    <w:rsid w:val="009F3649"/>
    <w:rsid w:val="009F3B0D"/>
    <w:rsid w:val="009F3D4D"/>
    <w:rsid w:val="009F4440"/>
    <w:rsid w:val="009F449D"/>
    <w:rsid w:val="009F45D1"/>
    <w:rsid w:val="009F4630"/>
    <w:rsid w:val="009F4667"/>
    <w:rsid w:val="009F4711"/>
    <w:rsid w:val="009F4A23"/>
    <w:rsid w:val="009F4EA5"/>
    <w:rsid w:val="009F4EBE"/>
    <w:rsid w:val="009F5015"/>
    <w:rsid w:val="009F521B"/>
    <w:rsid w:val="009F5486"/>
    <w:rsid w:val="009F574F"/>
    <w:rsid w:val="009F5AC8"/>
    <w:rsid w:val="009F5CD4"/>
    <w:rsid w:val="009F5DD2"/>
    <w:rsid w:val="009F5ED8"/>
    <w:rsid w:val="009F6155"/>
    <w:rsid w:val="009F642F"/>
    <w:rsid w:val="009F645B"/>
    <w:rsid w:val="009F668B"/>
    <w:rsid w:val="009F6D36"/>
    <w:rsid w:val="009F6FE1"/>
    <w:rsid w:val="009F705D"/>
    <w:rsid w:val="009F7068"/>
    <w:rsid w:val="009F7348"/>
    <w:rsid w:val="009F767E"/>
    <w:rsid w:val="009F7C0D"/>
    <w:rsid w:val="009F7C16"/>
    <w:rsid w:val="009F7F5F"/>
    <w:rsid w:val="00A000C3"/>
    <w:rsid w:val="00A001BC"/>
    <w:rsid w:val="00A0026E"/>
    <w:rsid w:val="00A00442"/>
    <w:rsid w:val="00A004A7"/>
    <w:rsid w:val="00A006FB"/>
    <w:rsid w:val="00A00A27"/>
    <w:rsid w:val="00A00A7A"/>
    <w:rsid w:val="00A00ACA"/>
    <w:rsid w:val="00A00E50"/>
    <w:rsid w:val="00A01089"/>
    <w:rsid w:val="00A01130"/>
    <w:rsid w:val="00A01411"/>
    <w:rsid w:val="00A01755"/>
    <w:rsid w:val="00A01883"/>
    <w:rsid w:val="00A018A4"/>
    <w:rsid w:val="00A01E33"/>
    <w:rsid w:val="00A01E6D"/>
    <w:rsid w:val="00A01EE4"/>
    <w:rsid w:val="00A02532"/>
    <w:rsid w:val="00A0254A"/>
    <w:rsid w:val="00A02572"/>
    <w:rsid w:val="00A0263D"/>
    <w:rsid w:val="00A0264F"/>
    <w:rsid w:val="00A0312F"/>
    <w:rsid w:val="00A0316B"/>
    <w:rsid w:val="00A03253"/>
    <w:rsid w:val="00A033BB"/>
    <w:rsid w:val="00A0346C"/>
    <w:rsid w:val="00A034A4"/>
    <w:rsid w:val="00A03506"/>
    <w:rsid w:val="00A0381E"/>
    <w:rsid w:val="00A0390E"/>
    <w:rsid w:val="00A03943"/>
    <w:rsid w:val="00A03A83"/>
    <w:rsid w:val="00A03BD9"/>
    <w:rsid w:val="00A03CC1"/>
    <w:rsid w:val="00A03CFD"/>
    <w:rsid w:val="00A03F6D"/>
    <w:rsid w:val="00A041E3"/>
    <w:rsid w:val="00A043DD"/>
    <w:rsid w:val="00A04687"/>
    <w:rsid w:val="00A04794"/>
    <w:rsid w:val="00A04835"/>
    <w:rsid w:val="00A0483D"/>
    <w:rsid w:val="00A048C9"/>
    <w:rsid w:val="00A049F0"/>
    <w:rsid w:val="00A04AB4"/>
    <w:rsid w:val="00A04C43"/>
    <w:rsid w:val="00A04D5A"/>
    <w:rsid w:val="00A05383"/>
    <w:rsid w:val="00A056E2"/>
    <w:rsid w:val="00A05710"/>
    <w:rsid w:val="00A05B24"/>
    <w:rsid w:val="00A05C1C"/>
    <w:rsid w:val="00A05DC7"/>
    <w:rsid w:val="00A05E8E"/>
    <w:rsid w:val="00A05EB5"/>
    <w:rsid w:val="00A05F22"/>
    <w:rsid w:val="00A05FF0"/>
    <w:rsid w:val="00A06083"/>
    <w:rsid w:val="00A060DA"/>
    <w:rsid w:val="00A060DF"/>
    <w:rsid w:val="00A061C5"/>
    <w:rsid w:val="00A06244"/>
    <w:rsid w:val="00A0670C"/>
    <w:rsid w:val="00A067F7"/>
    <w:rsid w:val="00A06C45"/>
    <w:rsid w:val="00A06E61"/>
    <w:rsid w:val="00A07076"/>
    <w:rsid w:val="00A0711F"/>
    <w:rsid w:val="00A0722C"/>
    <w:rsid w:val="00A0725B"/>
    <w:rsid w:val="00A074B5"/>
    <w:rsid w:val="00A0764C"/>
    <w:rsid w:val="00A07671"/>
    <w:rsid w:val="00A07704"/>
    <w:rsid w:val="00A077CD"/>
    <w:rsid w:val="00A07ACE"/>
    <w:rsid w:val="00A07CFF"/>
    <w:rsid w:val="00A07D5C"/>
    <w:rsid w:val="00A07F28"/>
    <w:rsid w:val="00A07F91"/>
    <w:rsid w:val="00A10053"/>
    <w:rsid w:val="00A10176"/>
    <w:rsid w:val="00A103F8"/>
    <w:rsid w:val="00A10455"/>
    <w:rsid w:val="00A10779"/>
    <w:rsid w:val="00A1084F"/>
    <w:rsid w:val="00A10AF0"/>
    <w:rsid w:val="00A10B6F"/>
    <w:rsid w:val="00A10BDF"/>
    <w:rsid w:val="00A11214"/>
    <w:rsid w:val="00A11551"/>
    <w:rsid w:val="00A11557"/>
    <w:rsid w:val="00A11B2F"/>
    <w:rsid w:val="00A11B81"/>
    <w:rsid w:val="00A11C4D"/>
    <w:rsid w:val="00A12116"/>
    <w:rsid w:val="00A1228C"/>
    <w:rsid w:val="00A125A8"/>
    <w:rsid w:val="00A12667"/>
    <w:rsid w:val="00A127A8"/>
    <w:rsid w:val="00A127F3"/>
    <w:rsid w:val="00A12891"/>
    <w:rsid w:val="00A129E9"/>
    <w:rsid w:val="00A12A56"/>
    <w:rsid w:val="00A12A75"/>
    <w:rsid w:val="00A12A93"/>
    <w:rsid w:val="00A12B3C"/>
    <w:rsid w:val="00A12BD6"/>
    <w:rsid w:val="00A12C78"/>
    <w:rsid w:val="00A12E20"/>
    <w:rsid w:val="00A12FD5"/>
    <w:rsid w:val="00A13070"/>
    <w:rsid w:val="00A130CC"/>
    <w:rsid w:val="00A13116"/>
    <w:rsid w:val="00A13175"/>
    <w:rsid w:val="00A131F0"/>
    <w:rsid w:val="00A1325A"/>
    <w:rsid w:val="00A13335"/>
    <w:rsid w:val="00A13387"/>
    <w:rsid w:val="00A13476"/>
    <w:rsid w:val="00A136ED"/>
    <w:rsid w:val="00A1377B"/>
    <w:rsid w:val="00A13803"/>
    <w:rsid w:val="00A139EE"/>
    <w:rsid w:val="00A13D2F"/>
    <w:rsid w:val="00A13D59"/>
    <w:rsid w:val="00A13E76"/>
    <w:rsid w:val="00A13F14"/>
    <w:rsid w:val="00A140FB"/>
    <w:rsid w:val="00A14352"/>
    <w:rsid w:val="00A14510"/>
    <w:rsid w:val="00A1486B"/>
    <w:rsid w:val="00A149AE"/>
    <w:rsid w:val="00A149B2"/>
    <w:rsid w:val="00A14A43"/>
    <w:rsid w:val="00A14A4E"/>
    <w:rsid w:val="00A14A5E"/>
    <w:rsid w:val="00A14B7B"/>
    <w:rsid w:val="00A14F01"/>
    <w:rsid w:val="00A14F3F"/>
    <w:rsid w:val="00A150E3"/>
    <w:rsid w:val="00A1524B"/>
    <w:rsid w:val="00A15257"/>
    <w:rsid w:val="00A1537E"/>
    <w:rsid w:val="00A154E9"/>
    <w:rsid w:val="00A15784"/>
    <w:rsid w:val="00A1578B"/>
    <w:rsid w:val="00A15797"/>
    <w:rsid w:val="00A15824"/>
    <w:rsid w:val="00A15949"/>
    <w:rsid w:val="00A1597F"/>
    <w:rsid w:val="00A159B9"/>
    <w:rsid w:val="00A15ACD"/>
    <w:rsid w:val="00A15EBC"/>
    <w:rsid w:val="00A15F69"/>
    <w:rsid w:val="00A1600B"/>
    <w:rsid w:val="00A162F7"/>
    <w:rsid w:val="00A16553"/>
    <w:rsid w:val="00A16658"/>
    <w:rsid w:val="00A16A45"/>
    <w:rsid w:val="00A16A9A"/>
    <w:rsid w:val="00A16C83"/>
    <w:rsid w:val="00A16D20"/>
    <w:rsid w:val="00A16D4E"/>
    <w:rsid w:val="00A16DC7"/>
    <w:rsid w:val="00A16E16"/>
    <w:rsid w:val="00A17116"/>
    <w:rsid w:val="00A17181"/>
    <w:rsid w:val="00A1732F"/>
    <w:rsid w:val="00A1736A"/>
    <w:rsid w:val="00A176A7"/>
    <w:rsid w:val="00A1784A"/>
    <w:rsid w:val="00A17949"/>
    <w:rsid w:val="00A17B8A"/>
    <w:rsid w:val="00A17D6F"/>
    <w:rsid w:val="00A17E17"/>
    <w:rsid w:val="00A201EA"/>
    <w:rsid w:val="00A202E5"/>
    <w:rsid w:val="00A20333"/>
    <w:rsid w:val="00A203FB"/>
    <w:rsid w:val="00A204A8"/>
    <w:rsid w:val="00A2060B"/>
    <w:rsid w:val="00A206CE"/>
    <w:rsid w:val="00A20702"/>
    <w:rsid w:val="00A20713"/>
    <w:rsid w:val="00A20779"/>
    <w:rsid w:val="00A208B8"/>
    <w:rsid w:val="00A20BBD"/>
    <w:rsid w:val="00A20C33"/>
    <w:rsid w:val="00A20C3A"/>
    <w:rsid w:val="00A20D95"/>
    <w:rsid w:val="00A20E8B"/>
    <w:rsid w:val="00A21058"/>
    <w:rsid w:val="00A210D8"/>
    <w:rsid w:val="00A210E5"/>
    <w:rsid w:val="00A2134F"/>
    <w:rsid w:val="00A21605"/>
    <w:rsid w:val="00A2161A"/>
    <w:rsid w:val="00A216A1"/>
    <w:rsid w:val="00A21703"/>
    <w:rsid w:val="00A21B95"/>
    <w:rsid w:val="00A21EFA"/>
    <w:rsid w:val="00A21FB4"/>
    <w:rsid w:val="00A2200E"/>
    <w:rsid w:val="00A22079"/>
    <w:rsid w:val="00A2224D"/>
    <w:rsid w:val="00A22314"/>
    <w:rsid w:val="00A223C0"/>
    <w:rsid w:val="00A22438"/>
    <w:rsid w:val="00A224D8"/>
    <w:rsid w:val="00A22591"/>
    <w:rsid w:val="00A225BC"/>
    <w:rsid w:val="00A228B8"/>
    <w:rsid w:val="00A22BA2"/>
    <w:rsid w:val="00A22CD0"/>
    <w:rsid w:val="00A22D54"/>
    <w:rsid w:val="00A22DD9"/>
    <w:rsid w:val="00A22F07"/>
    <w:rsid w:val="00A22FA4"/>
    <w:rsid w:val="00A23027"/>
    <w:rsid w:val="00A23128"/>
    <w:rsid w:val="00A231F8"/>
    <w:rsid w:val="00A2328C"/>
    <w:rsid w:val="00A234EF"/>
    <w:rsid w:val="00A236C6"/>
    <w:rsid w:val="00A23BF8"/>
    <w:rsid w:val="00A23D77"/>
    <w:rsid w:val="00A23DB6"/>
    <w:rsid w:val="00A23F50"/>
    <w:rsid w:val="00A24000"/>
    <w:rsid w:val="00A242D7"/>
    <w:rsid w:val="00A24339"/>
    <w:rsid w:val="00A245EC"/>
    <w:rsid w:val="00A246C2"/>
    <w:rsid w:val="00A24800"/>
    <w:rsid w:val="00A24837"/>
    <w:rsid w:val="00A2485B"/>
    <w:rsid w:val="00A249C7"/>
    <w:rsid w:val="00A24B35"/>
    <w:rsid w:val="00A24C96"/>
    <w:rsid w:val="00A24FCD"/>
    <w:rsid w:val="00A2531A"/>
    <w:rsid w:val="00A25638"/>
    <w:rsid w:val="00A2574B"/>
    <w:rsid w:val="00A257CA"/>
    <w:rsid w:val="00A258A0"/>
    <w:rsid w:val="00A25B05"/>
    <w:rsid w:val="00A25C6E"/>
    <w:rsid w:val="00A25DF1"/>
    <w:rsid w:val="00A25F87"/>
    <w:rsid w:val="00A25FB8"/>
    <w:rsid w:val="00A2612C"/>
    <w:rsid w:val="00A26600"/>
    <w:rsid w:val="00A26AD7"/>
    <w:rsid w:val="00A26D0B"/>
    <w:rsid w:val="00A26D87"/>
    <w:rsid w:val="00A26F1B"/>
    <w:rsid w:val="00A27108"/>
    <w:rsid w:val="00A2724D"/>
    <w:rsid w:val="00A2741B"/>
    <w:rsid w:val="00A275F6"/>
    <w:rsid w:val="00A27ED0"/>
    <w:rsid w:val="00A30045"/>
    <w:rsid w:val="00A300A4"/>
    <w:rsid w:val="00A3011C"/>
    <w:rsid w:val="00A301AD"/>
    <w:rsid w:val="00A30234"/>
    <w:rsid w:val="00A30344"/>
    <w:rsid w:val="00A30470"/>
    <w:rsid w:val="00A304BE"/>
    <w:rsid w:val="00A30685"/>
    <w:rsid w:val="00A306BA"/>
    <w:rsid w:val="00A30809"/>
    <w:rsid w:val="00A3086C"/>
    <w:rsid w:val="00A30A62"/>
    <w:rsid w:val="00A30ADC"/>
    <w:rsid w:val="00A30D03"/>
    <w:rsid w:val="00A30EB6"/>
    <w:rsid w:val="00A310F7"/>
    <w:rsid w:val="00A31183"/>
    <w:rsid w:val="00A3159D"/>
    <w:rsid w:val="00A316CE"/>
    <w:rsid w:val="00A318D1"/>
    <w:rsid w:val="00A31A19"/>
    <w:rsid w:val="00A31EA7"/>
    <w:rsid w:val="00A32080"/>
    <w:rsid w:val="00A320A3"/>
    <w:rsid w:val="00A3251B"/>
    <w:rsid w:val="00A325ED"/>
    <w:rsid w:val="00A32632"/>
    <w:rsid w:val="00A328D5"/>
    <w:rsid w:val="00A328E5"/>
    <w:rsid w:val="00A32927"/>
    <w:rsid w:val="00A3299F"/>
    <w:rsid w:val="00A329E0"/>
    <w:rsid w:val="00A32F12"/>
    <w:rsid w:val="00A33211"/>
    <w:rsid w:val="00A33341"/>
    <w:rsid w:val="00A334F5"/>
    <w:rsid w:val="00A33AD1"/>
    <w:rsid w:val="00A33C4E"/>
    <w:rsid w:val="00A33D74"/>
    <w:rsid w:val="00A3411A"/>
    <w:rsid w:val="00A342A5"/>
    <w:rsid w:val="00A34520"/>
    <w:rsid w:val="00A348CB"/>
    <w:rsid w:val="00A34BF8"/>
    <w:rsid w:val="00A34C7C"/>
    <w:rsid w:val="00A34CA3"/>
    <w:rsid w:val="00A34DF8"/>
    <w:rsid w:val="00A34EC1"/>
    <w:rsid w:val="00A34F54"/>
    <w:rsid w:val="00A350E7"/>
    <w:rsid w:val="00A351F1"/>
    <w:rsid w:val="00A35225"/>
    <w:rsid w:val="00A3538B"/>
    <w:rsid w:val="00A35624"/>
    <w:rsid w:val="00A356F2"/>
    <w:rsid w:val="00A3583F"/>
    <w:rsid w:val="00A35853"/>
    <w:rsid w:val="00A35856"/>
    <w:rsid w:val="00A35B95"/>
    <w:rsid w:val="00A35C66"/>
    <w:rsid w:val="00A35C78"/>
    <w:rsid w:val="00A3601D"/>
    <w:rsid w:val="00A3607B"/>
    <w:rsid w:val="00A3622F"/>
    <w:rsid w:val="00A362B8"/>
    <w:rsid w:val="00A3661E"/>
    <w:rsid w:val="00A367E1"/>
    <w:rsid w:val="00A36948"/>
    <w:rsid w:val="00A36C38"/>
    <w:rsid w:val="00A36D76"/>
    <w:rsid w:val="00A36F78"/>
    <w:rsid w:val="00A37044"/>
    <w:rsid w:val="00A37170"/>
    <w:rsid w:val="00A37266"/>
    <w:rsid w:val="00A372AF"/>
    <w:rsid w:val="00A3776C"/>
    <w:rsid w:val="00A377B2"/>
    <w:rsid w:val="00A378FC"/>
    <w:rsid w:val="00A37A66"/>
    <w:rsid w:val="00A37AF5"/>
    <w:rsid w:val="00A37CE3"/>
    <w:rsid w:val="00A37DE4"/>
    <w:rsid w:val="00A404C0"/>
    <w:rsid w:val="00A4058D"/>
    <w:rsid w:val="00A40781"/>
    <w:rsid w:val="00A40884"/>
    <w:rsid w:val="00A409EB"/>
    <w:rsid w:val="00A40DAA"/>
    <w:rsid w:val="00A40E42"/>
    <w:rsid w:val="00A4105E"/>
    <w:rsid w:val="00A41149"/>
    <w:rsid w:val="00A412F8"/>
    <w:rsid w:val="00A41343"/>
    <w:rsid w:val="00A416E2"/>
    <w:rsid w:val="00A41960"/>
    <w:rsid w:val="00A41D2E"/>
    <w:rsid w:val="00A41DB5"/>
    <w:rsid w:val="00A41E16"/>
    <w:rsid w:val="00A41FAA"/>
    <w:rsid w:val="00A42074"/>
    <w:rsid w:val="00A4211B"/>
    <w:rsid w:val="00A42195"/>
    <w:rsid w:val="00A42294"/>
    <w:rsid w:val="00A425A1"/>
    <w:rsid w:val="00A427BD"/>
    <w:rsid w:val="00A4299A"/>
    <w:rsid w:val="00A42B01"/>
    <w:rsid w:val="00A42B21"/>
    <w:rsid w:val="00A42D4B"/>
    <w:rsid w:val="00A42E53"/>
    <w:rsid w:val="00A43485"/>
    <w:rsid w:val="00A43635"/>
    <w:rsid w:val="00A43865"/>
    <w:rsid w:val="00A438AC"/>
    <w:rsid w:val="00A43E3A"/>
    <w:rsid w:val="00A4407C"/>
    <w:rsid w:val="00A440EE"/>
    <w:rsid w:val="00A441C4"/>
    <w:rsid w:val="00A443FE"/>
    <w:rsid w:val="00A446D4"/>
    <w:rsid w:val="00A448A9"/>
    <w:rsid w:val="00A44AED"/>
    <w:rsid w:val="00A44E32"/>
    <w:rsid w:val="00A44EAC"/>
    <w:rsid w:val="00A45387"/>
    <w:rsid w:val="00A455DC"/>
    <w:rsid w:val="00A4599A"/>
    <w:rsid w:val="00A45BA4"/>
    <w:rsid w:val="00A45F27"/>
    <w:rsid w:val="00A46048"/>
    <w:rsid w:val="00A46094"/>
    <w:rsid w:val="00A4610C"/>
    <w:rsid w:val="00A461F3"/>
    <w:rsid w:val="00A466E5"/>
    <w:rsid w:val="00A4671A"/>
    <w:rsid w:val="00A46D7B"/>
    <w:rsid w:val="00A46E87"/>
    <w:rsid w:val="00A46EB7"/>
    <w:rsid w:val="00A46F1F"/>
    <w:rsid w:val="00A46F40"/>
    <w:rsid w:val="00A47186"/>
    <w:rsid w:val="00A47191"/>
    <w:rsid w:val="00A4724A"/>
    <w:rsid w:val="00A472BB"/>
    <w:rsid w:val="00A474B7"/>
    <w:rsid w:val="00A476A4"/>
    <w:rsid w:val="00A4790B"/>
    <w:rsid w:val="00A47A05"/>
    <w:rsid w:val="00A47BC7"/>
    <w:rsid w:val="00A47C4E"/>
    <w:rsid w:val="00A502CB"/>
    <w:rsid w:val="00A504A7"/>
    <w:rsid w:val="00A50625"/>
    <w:rsid w:val="00A5078F"/>
    <w:rsid w:val="00A508E6"/>
    <w:rsid w:val="00A509B8"/>
    <w:rsid w:val="00A50CC7"/>
    <w:rsid w:val="00A50D6C"/>
    <w:rsid w:val="00A50ED1"/>
    <w:rsid w:val="00A512F4"/>
    <w:rsid w:val="00A51344"/>
    <w:rsid w:val="00A516DF"/>
    <w:rsid w:val="00A51DCC"/>
    <w:rsid w:val="00A51EB1"/>
    <w:rsid w:val="00A51F86"/>
    <w:rsid w:val="00A52019"/>
    <w:rsid w:val="00A5205A"/>
    <w:rsid w:val="00A521F7"/>
    <w:rsid w:val="00A5231C"/>
    <w:rsid w:val="00A523DE"/>
    <w:rsid w:val="00A524F3"/>
    <w:rsid w:val="00A52504"/>
    <w:rsid w:val="00A52549"/>
    <w:rsid w:val="00A528F8"/>
    <w:rsid w:val="00A528FA"/>
    <w:rsid w:val="00A52BE3"/>
    <w:rsid w:val="00A52BF4"/>
    <w:rsid w:val="00A52D2A"/>
    <w:rsid w:val="00A53467"/>
    <w:rsid w:val="00A534C6"/>
    <w:rsid w:val="00A535E7"/>
    <w:rsid w:val="00A536C4"/>
    <w:rsid w:val="00A53744"/>
    <w:rsid w:val="00A5381A"/>
    <w:rsid w:val="00A53C3E"/>
    <w:rsid w:val="00A53CB9"/>
    <w:rsid w:val="00A53D16"/>
    <w:rsid w:val="00A53E24"/>
    <w:rsid w:val="00A53E71"/>
    <w:rsid w:val="00A53FCA"/>
    <w:rsid w:val="00A5411C"/>
    <w:rsid w:val="00A542B1"/>
    <w:rsid w:val="00A543E1"/>
    <w:rsid w:val="00A543E9"/>
    <w:rsid w:val="00A54430"/>
    <w:rsid w:val="00A544DD"/>
    <w:rsid w:val="00A54650"/>
    <w:rsid w:val="00A548B2"/>
    <w:rsid w:val="00A54A77"/>
    <w:rsid w:val="00A54EA8"/>
    <w:rsid w:val="00A55157"/>
    <w:rsid w:val="00A55369"/>
    <w:rsid w:val="00A554B9"/>
    <w:rsid w:val="00A55571"/>
    <w:rsid w:val="00A55742"/>
    <w:rsid w:val="00A55886"/>
    <w:rsid w:val="00A55CF5"/>
    <w:rsid w:val="00A55E06"/>
    <w:rsid w:val="00A55EA6"/>
    <w:rsid w:val="00A55FE2"/>
    <w:rsid w:val="00A561E9"/>
    <w:rsid w:val="00A562B2"/>
    <w:rsid w:val="00A56365"/>
    <w:rsid w:val="00A563C8"/>
    <w:rsid w:val="00A563F6"/>
    <w:rsid w:val="00A56450"/>
    <w:rsid w:val="00A5653F"/>
    <w:rsid w:val="00A56561"/>
    <w:rsid w:val="00A56754"/>
    <w:rsid w:val="00A56864"/>
    <w:rsid w:val="00A56C65"/>
    <w:rsid w:val="00A570BE"/>
    <w:rsid w:val="00A573AB"/>
    <w:rsid w:val="00A574E3"/>
    <w:rsid w:val="00A578D4"/>
    <w:rsid w:val="00A57908"/>
    <w:rsid w:val="00A579DB"/>
    <w:rsid w:val="00A57A00"/>
    <w:rsid w:val="00A57A69"/>
    <w:rsid w:val="00A57BEF"/>
    <w:rsid w:val="00A57CEC"/>
    <w:rsid w:val="00A57F4A"/>
    <w:rsid w:val="00A57F6B"/>
    <w:rsid w:val="00A605DE"/>
    <w:rsid w:val="00A607D9"/>
    <w:rsid w:val="00A609EE"/>
    <w:rsid w:val="00A60A61"/>
    <w:rsid w:val="00A60C62"/>
    <w:rsid w:val="00A6106C"/>
    <w:rsid w:val="00A610A7"/>
    <w:rsid w:val="00A61201"/>
    <w:rsid w:val="00A613DC"/>
    <w:rsid w:val="00A61459"/>
    <w:rsid w:val="00A6160A"/>
    <w:rsid w:val="00A61664"/>
    <w:rsid w:val="00A61B1E"/>
    <w:rsid w:val="00A61FA7"/>
    <w:rsid w:val="00A61FD8"/>
    <w:rsid w:val="00A6202F"/>
    <w:rsid w:val="00A62423"/>
    <w:rsid w:val="00A62598"/>
    <w:rsid w:val="00A62641"/>
    <w:rsid w:val="00A628CF"/>
    <w:rsid w:val="00A62967"/>
    <w:rsid w:val="00A62CC0"/>
    <w:rsid w:val="00A62FB9"/>
    <w:rsid w:val="00A6338C"/>
    <w:rsid w:val="00A63443"/>
    <w:rsid w:val="00A63607"/>
    <w:rsid w:val="00A63840"/>
    <w:rsid w:val="00A63877"/>
    <w:rsid w:val="00A63A86"/>
    <w:rsid w:val="00A63FC5"/>
    <w:rsid w:val="00A641D0"/>
    <w:rsid w:val="00A64294"/>
    <w:rsid w:val="00A6429C"/>
    <w:rsid w:val="00A6434E"/>
    <w:rsid w:val="00A645BC"/>
    <w:rsid w:val="00A64860"/>
    <w:rsid w:val="00A64959"/>
    <w:rsid w:val="00A6497F"/>
    <w:rsid w:val="00A64B49"/>
    <w:rsid w:val="00A64B85"/>
    <w:rsid w:val="00A64C3A"/>
    <w:rsid w:val="00A651D9"/>
    <w:rsid w:val="00A653E5"/>
    <w:rsid w:val="00A656C8"/>
    <w:rsid w:val="00A65CDF"/>
    <w:rsid w:val="00A663C2"/>
    <w:rsid w:val="00A6657E"/>
    <w:rsid w:val="00A665E9"/>
    <w:rsid w:val="00A66797"/>
    <w:rsid w:val="00A6687B"/>
    <w:rsid w:val="00A66D26"/>
    <w:rsid w:val="00A66DEE"/>
    <w:rsid w:val="00A670A2"/>
    <w:rsid w:val="00A67167"/>
    <w:rsid w:val="00A67219"/>
    <w:rsid w:val="00A6739A"/>
    <w:rsid w:val="00A6739F"/>
    <w:rsid w:val="00A675E2"/>
    <w:rsid w:val="00A67622"/>
    <w:rsid w:val="00A6787F"/>
    <w:rsid w:val="00A67B62"/>
    <w:rsid w:val="00A67DDB"/>
    <w:rsid w:val="00A67E65"/>
    <w:rsid w:val="00A67FB5"/>
    <w:rsid w:val="00A70289"/>
    <w:rsid w:val="00A703CE"/>
    <w:rsid w:val="00A70442"/>
    <w:rsid w:val="00A70459"/>
    <w:rsid w:val="00A706F1"/>
    <w:rsid w:val="00A70799"/>
    <w:rsid w:val="00A7090C"/>
    <w:rsid w:val="00A70A08"/>
    <w:rsid w:val="00A70B5B"/>
    <w:rsid w:val="00A70E21"/>
    <w:rsid w:val="00A70FB1"/>
    <w:rsid w:val="00A712FA"/>
    <w:rsid w:val="00A7142B"/>
    <w:rsid w:val="00A71506"/>
    <w:rsid w:val="00A71953"/>
    <w:rsid w:val="00A71B64"/>
    <w:rsid w:val="00A71B92"/>
    <w:rsid w:val="00A71C2B"/>
    <w:rsid w:val="00A71CFF"/>
    <w:rsid w:val="00A72005"/>
    <w:rsid w:val="00A7200B"/>
    <w:rsid w:val="00A72025"/>
    <w:rsid w:val="00A72169"/>
    <w:rsid w:val="00A72212"/>
    <w:rsid w:val="00A722DD"/>
    <w:rsid w:val="00A727C5"/>
    <w:rsid w:val="00A72B4D"/>
    <w:rsid w:val="00A72D17"/>
    <w:rsid w:val="00A7300C"/>
    <w:rsid w:val="00A73189"/>
    <w:rsid w:val="00A73260"/>
    <w:rsid w:val="00A73735"/>
    <w:rsid w:val="00A739AC"/>
    <w:rsid w:val="00A73D2C"/>
    <w:rsid w:val="00A73EF7"/>
    <w:rsid w:val="00A73F27"/>
    <w:rsid w:val="00A74088"/>
    <w:rsid w:val="00A741DA"/>
    <w:rsid w:val="00A7427D"/>
    <w:rsid w:val="00A74344"/>
    <w:rsid w:val="00A7439B"/>
    <w:rsid w:val="00A7483C"/>
    <w:rsid w:val="00A74854"/>
    <w:rsid w:val="00A74A04"/>
    <w:rsid w:val="00A74A3B"/>
    <w:rsid w:val="00A74B62"/>
    <w:rsid w:val="00A74CA5"/>
    <w:rsid w:val="00A74DC5"/>
    <w:rsid w:val="00A74E52"/>
    <w:rsid w:val="00A74EC9"/>
    <w:rsid w:val="00A74F59"/>
    <w:rsid w:val="00A7516B"/>
    <w:rsid w:val="00A75448"/>
    <w:rsid w:val="00A754E4"/>
    <w:rsid w:val="00A7561B"/>
    <w:rsid w:val="00A75664"/>
    <w:rsid w:val="00A7579C"/>
    <w:rsid w:val="00A7596C"/>
    <w:rsid w:val="00A75AA5"/>
    <w:rsid w:val="00A75BA5"/>
    <w:rsid w:val="00A75D0F"/>
    <w:rsid w:val="00A75D58"/>
    <w:rsid w:val="00A75F68"/>
    <w:rsid w:val="00A760FE"/>
    <w:rsid w:val="00A76196"/>
    <w:rsid w:val="00A762DB"/>
    <w:rsid w:val="00A7632F"/>
    <w:rsid w:val="00A76655"/>
    <w:rsid w:val="00A76975"/>
    <w:rsid w:val="00A76A18"/>
    <w:rsid w:val="00A76A41"/>
    <w:rsid w:val="00A76A96"/>
    <w:rsid w:val="00A76DC4"/>
    <w:rsid w:val="00A76EF7"/>
    <w:rsid w:val="00A76F7E"/>
    <w:rsid w:val="00A770C8"/>
    <w:rsid w:val="00A772D3"/>
    <w:rsid w:val="00A7755A"/>
    <w:rsid w:val="00A776B3"/>
    <w:rsid w:val="00A77771"/>
    <w:rsid w:val="00A77C4B"/>
    <w:rsid w:val="00A77E62"/>
    <w:rsid w:val="00A80241"/>
    <w:rsid w:val="00A80250"/>
    <w:rsid w:val="00A80481"/>
    <w:rsid w:val="00A80871"/>
    <w:rsid w:val="00A808AF"/>
    <w:rsid w:val="00A80A22"/>
    <w:rsid w:val="00A80C94"/>
    <w:rsid w:val="00A80EE4"/>
    <w:rsid w:val="00A8128D"/>
    <w:rsid w:val="00A812AA"/>
    <w:rsid w:val="00A812B4"/>
    <w:rsid w:val="00A813D5"/>
    <w:rsid w:val="00A8145A"/>
    <w:rsid w:val="00A8152B"/>
    <w:rsid w:val="00A817F4"/>
    <w:rsid w:val="00A81854"/>
    <w:rsid w:val="00A818BD"/>
    <w:rsid w:val="00A81934"/>
    <w:rsid w:val="00A81ABB"/>
    <w:rsid w:val="00A81AD4"/>
    <w:rsid w:val="00A81B3E"/>
    <w:rsid w:val="00A81B40"/>
    <w:rsid w:val="00A81B6D"/>
    <w:rsid w:val="00A81D2D"/>
    <w:rsid w:val="00A81D65"/>
    <w:rsid w:val="00A81D8D"/>
    <w:rsid w:val="00A81ED3"/>
    <w:rsid w:val="00A82116"/>
    <w:rsid w:val="00A824B1"/>
    <w:rsid w:val="00A82B36"/>
    <w:rsid w:val="00A82BB5"/>
    <w:rsid w:val="00A82C29"/>
    <w:rsid w:val="00A82CEC"/>
    <w:rsid w:val="00A82FE1"/>
    <w:rsid w:val="00A830EA"/>
    <w:rsid w:val="00A83373"/>
    <w:rsid w:val="00A83695"/>
    <w:rsid w:val="00A83826"/>
    <w:rsid w:val="00A83829"/>
    <w:rsid w:val="00A838C2"/>
    <w:rsid w:val="00A838E0"/>
    <w:rsid w:val="00A83D07"/>
    <w:rsid w:val="00A83DCD"/>
    <w:rsid w:val="00A83F50"/>
    <w:rsid w:val="00A84158"/>
    <w:rsid w:val="00A84319"/>
    <w:rsid w:val="00A8432F"/>
    <w:rsid w:val="00A84525"/>
    <w:rsid w:val="00A846A7"/>
    <w:rsid w:val="00A8479B"/>
    <w:rsid w:val="00A847EC"/>
    <w:rsid w:val="00A8499E"/>
    <w:rsid w:val="00A84B45"/>
    <w:rsid w:val="00A84B8A"/>
    <w:rsid w:val="00A84CBD"/>
    <w:rsid w:val="00A84CF3"/>
    <w:rsid w:val="00A84D5C"/>
    <w:rsid w:val="00A84EDD"/>
    <w:rsid w:val="00A85014"/>
    <w:rsid w:val="00A853A9"/>
    <w:rsid w:val="00A854F1"/>
    <w:rsid w:val="00A856C0"/>
    <w:rsid w:val="00A856F5"/>
    <w:rsid w:val="00A8575F"/>
    <w:rsid w:val="00A85989"/>
    <w:rsid w:val="00A85A76"/>
    <w:rsid w:val="00A85B88"/>
    <w:rsid w:val="00A85D5D"/>
    <w:rsid w:val="00A85DA8"/>
    <w:rsid w:val="00A85DE0"/>
    <w:rsid w:val="00A860BB"/>
    <w:rsid w:val="00A86170"/>
    <w:rsid w:val="00A864C8"/>
    <w:rsid w:val="00A865E3"/>
    <w:rsid w:val="00A86714"/>
    <w:rsid w:val="00A867C4"/>
    <w:rsid w:val="00A86CAA"/>
    <w:rsid w:val="00A8741C"/>
    <w:rsid w:val="00A876CC"/>
    <w:rsid w:val="00A877A1"/>
    <w:rsid w:val="00A878EC"/>
    <w:rsid w:val="00A87C37"/>
    <w:rsid w:val="00A901FB"/>
    <w:rsid w:val="00A9032F"/>
    <w:rsid w:val="00A904CE"/>
    <w:rsid w:val="00A904F8"/>
    <w:rsid w:val="00A9071D"/>
    <w:rsid w:val="00A90FF9"/>
    <w:rsid w:val="00A910BC"/>
    <w:rsid w:val="00A91281"/>
    <w:rsid w:val="00A913EF"/>
    <w:rsid w:val="00A916B6"/>
    <w:rsid w:val="00A918F2"/>
    <w:rsid w:val="00A91D30"/>
    <w:rsid w:val="00A91F73"/>
    <w:rsid w:val="00A92046"/>
    <w:rsid w:val="00A9204E"/>
    <w:rsid w:val="00A920DE"/>
    <w:rsid w:val="00A9214E"/>
    <w:rsid w:val="00A922DB"/>
    <w:rsid w:val="00A925A2"/>
    <w:rsid w:val="00A92628"/>
    <w:rsid w:val="00A92667"/>
    <w:rsid w:val="00A92796"/>
    <w:rsid w:val="00A92C8F"/>
    <w:rsid w:val="00A92F77"/>
    <w:rsid w:val="00A92FCF"/>
    <w:rsid w:val="00A92FDC"/>
    <w:rsid w:val="00A930BB"/>
    <w:rsid w:val="00A933E8"/>
    <w:rsid w:val="00A934F5"/>
    <w:rsid w:val="00A93539"/>
    <w:rsid w:val="00A9390D"/>
    <w:rsid w:val="00A93A1A"/>
    <w:rsid w:val="00A93B48"/>
    <w:rsid w:val="00A93CCF"/>
    <w:rsid w:val="00A941AC"/>
    <w:rsid w:val="00A9445B"/>
    <w:rsid w:val="00A945D7"/>
    <w:rsid w:val="00A9461A"/>
    <w:rsid w:val="00A94728"/>
    <w:rsid w:val="00A949A5"/>
    <w:rsid w:val="00A94D38"/>
    <w:rsid w:val="00A94D40"/>
    <w:rsid w:val="00A94DC9"/>
    <w:rsid w:val="00A95534"/>
    <w:rsid w:val="00A9559D"/>
    <w:rsid w:val="00A956B4"/>
    <w:rsid w:val="00A957B2"/>
    <w:rsid w:val="00A957F3"/>
    <w:rsid w:val="00A958EE"/>
    <w:rsid w:val="00A959CD"/>
    <w:rsid w:val="00A95B70"/>
    <w:rsid w:val="00A95C58"/>
    <w:rsid w:val="00A95EAF"/>
    <w:rsid w:val="00A95F0F"/>
    <w:rsid w:val="00A96014"/>
    <w:rsid w:val="00A9601C"/>
    <w:rsid w:val="00A96096"/>
    <w:rsid w:val="00A96103"/>
    <w:rsid w:val="00A96327"/>
    <w:rsid w:val="00A96450"/>
    <w:rsid w:val="00A965ED"/>
    <w:rsid w:val="00A96703"/>
    <w:rsid w:val="00A9688B"/>
    <w:rsid w:val="00A9692E"/>
    <w:rsid w:val="00A969A5"/>
    <w:rsid w:val="00A969FD"/>
    <w:rsid w:val="00A96A82"/>
    <w:rsid w:val="00A96D43"/>
    <w:rsid w:val="00A96DA7"/>
    <w:rsid w:val="00A9711B"/>
    <w:rsid w:val="00A97220"/>
    <w:rsid w:val="00A977C6"/>
    <w:rsid w:val="00A97969"/>
    <w:rsid w:val="00A97A52"/>
    <w:rsid w:val="00A97A7E"/>
    <w:rsid w:val="00A97BF1"/>
    <w:rsid w:val="00A97DA1"/>
    <w:rsid w:val="00A97F08"/>
    <w:rsid w:val="00AA0161"/>
    <w:rsid w:val="00AA022F"/>
    <w:rsid w:val="00AA0546"/>
    <w:rsid w:val="00AA08F3"/>
    <w:rsid w:val="00AA0B60"/>
    <w:rsid w:val="00AA0DCA"/>
    <w:rsid w:val="00AA1372"/>
    <w:rsid w:val="00AA13CC"/>
    <w:rsid w:val="00AA19A5"/>
    <w:rsid w:val="00AA1C69"/>
    <w:rsid w:val="00AA1F83"/>
    <w:rsid w:val="00AA2010"/>
    <w:rsid w:val="00AA2037"/>
    <w:rsid w:val="00AA2071"/>
    <w:rsid w:val="00AA2204"/>
    <w:rsid w:val="00AA2385"/>
    <w:rsid w:val="00AA2675"/>
    <w:rsid w:val="00AA2736"/>
    <w:rsid w:val="00AA2869"/>
    <w:rsid w:val="00AA29AA"/>
    <w:rsid w:val="00AA2B38"/>
    <w:rsid w:val="00AA2D6B"/>
    <w:rsid w:val="00AA2EFA"/>
    <w:rsid w:val="00AA3044"/>
    <w:rsid w:val="00AA30FC"/>
    <w:rsid w:val="00AA3201"/>
    <w:rsid w:val="00AA3764"/>
    <w:rsid w:val="00AA3945"/>
    <w:rsid w:val="00AA3A49"/>
    <w:rsid w:val="00AA3C1C"/>
    <w:rsid w:val="00AA3E71"/>
    <w:rsid w:val="00AA401F"/>
    <w:rsid w:val="00AA4093"/>
    <w:rsid w:val="00AA4123"/>
    <w:rsid w:val="00AA4671"/>
    <w:rsid w:val="00AA4BE8"/>
    <w:rsid w:val="00AA5297"/>
    <w:rsid w:val="00AA54FE"/>
    <w:rsid w:val="00AA55F3"/>
    <w:rsid w:val="00AA56A4"/>
    <w:rsid w:val="00AA5A72"/>
    <w:rsid w:val="00AA5E12"/>
    <w:rsid w:val="00AA6075"/>
    <w:rsid w:val="00AA64FA"/>
    <w:rsid w:val="00AA676F"/>
    <w:rsid w:val="00AA6792"/>
    <w:rsid w:val="00AA6925"/>
    <w:rsid w:val="00AA7136"/>
    <w:rsid w:val="00AA71C3"/>
    <w:rsid w:val="00AA72F1"/>
    <w:rsid w:val="00AA76DB"/>
    <w:rsid w:val="00AA77BD"/>
    <w:rsid w:val="00AA7933"/>
    <w:rsid w:val="00AA7CDD"/>
    <w:rsid w:val="00AA7F78"/>
    <w:rsid w:val="00AAAE4B"/>
    <w:rsid w:val="00AB022F"/>
    <w:rsid w:val="00AB02D2"/>
    <w:rsid w:val="00AB05E4"/>
    <w:rsid w:val="00AB088F"/>
    <w:rsid w:val="00AB08D5"/>
    <w:rsid w:val="00AB1032"/>
    <w:rsid w:val="00AB145B"/>
    <w:rsid w:val="00AB14C1"/>
    <w:rsid w:val="00AB1588"/>
    <w:rsid w:val="00AB1BC2"/>
    <w:rsid w:val="00AB1EB7"/>
    <w:rsid w:val="00AB1EC9"/>
    <w:rsid w:val="00AB20CB"/>
    <w:rsid w:val="00AB210D"/>
    <w:rsid w:val="00AB2124"/>
    <w:rsid w:val="00AB2247"/>
    <w:rsid w:val="00AB2336"/>
    <w:rsid w:val="00AB262E"/>
    <w:rsid w:val="00AB271A"/>
    <w:rsid w:val="00AB2729"/>
    <w:rsid w:val="00AB28DE"/>
    <w:rsid w:val="00AB297B"/>
    <w:rsid w:val="00AB29D2"/>
    <w:rsid w:val="00AB2A8C"/>
    <w:rsid w:val="00AB2E08"/>
    <w:rsid w:val="00AB3186"/>
    <w:rsid w:val="00AB32F7"/>
    <w:rsid w:val="00AB3308"/>
    <w:rsid w:val="00AB3597"/>
    <w:rsid w:val="00AB3642"/>
    <w:rsid w:val="00AB37F3"/>
    <w:rsid w:val="00AB3833"/>
    <w:rsid w:val="00AB3D03"/>
    <w:rsid w:val="00AB3EBF"/>
    <w:rsid w:val="00AB3FC1"/>
    <w:rsid w:val="00AB4339"/>
    <w:rsid w:val="00AB4480"/>
    <w:rsid w:val="00AB4888"/>
    <w:rsid w:val="00AB4A58"/>
    <w:rsid w:val="00AB4B9D"/>
    <w:rsid w:val="00AB4E45"/>
    <w:rsid w:val="00AB4EE3"/>
    <w:rsid w:val="00AB4F6C"/>
    <w:rsid w:val="00AB5220"/>
    <w:rsid w:val="00AB53F6"/>
    <w:rsid w:val="00AB5534"/>
    <w:rsid w:val="00AB569F"/>
    <w:rsid w:val="00AB56D5"/>
    <w:rsid w:val="00AB58E0"/>
    <w:rsid w:val="00AB5D57"/>
    <w:rsid w:val="00AB5E42"/>
    <w:rsid w:val="00AB5E4D"/>
    <w:rsid w:val="00AB5EF3"/>
    <w:rsid w:val="00AB6034"/>
    <w:rsid w:val="00AB60CD"/>
    <w:rsid w:val="00AB6122"/>
    <w:rsid w:val="00AB657A"/>
    <w:rsid w:val="00AB6766"/>
    <w:rsid w:val="00AB67E7"/>
    <w:rsid w:val="00AB6888"/>
    <w:rsid w:val="00AB68AC"/>
    <w:rsid w:val="00AB68D8"/>
    <w:rsid w:val="00AB6A58"/>
    <w:rsid w:val="00AB6C2D"/>
    <w:rsid w:val="00AB6CDA"/>
    <w:rsid w:val="00AB6D8E"/>
    <w:rsid w:val="00AB6E0F"/>
    <w:rsid w:val="00AB6F03"/>
    <w:rsid w:val="00AB7275"/>
    <w:rsid w:val="00AB76ED"/>
    <w:rsid w:val="00AB7871"/>
    <w:rsid w:val="00AB795B"/>
    <w:rsid w:val="00AB7ABD"/>
    <w:rsid w:val="00AB7BC2"/>
    <w:rsid w:val="00AB7DF4"/>
    <w:rsid w:val="00AC0035"/>
    <w:rsid w:val="00AC0182"/>
    <w:rsid w:val="00AC024A"/>
    <w:rsid w:val="00AC0471"/>
    <w:rsid w:val="00AC04AD"/>
    <w:rsid w:val="00AC070F"/>
    <w:rsid w:val="00AC0B7C"/>
    <w:rsid w:val="00AC0C32"/>
    <w:rsid w:val="00AC0EA9"/>
    <w:rsid w:val="00AC0F10"/>
    <w:rsid w:val="00AC1071"/>
    <w:rsid w:val="00AC124A"/>
    <w:rsid w:val="00AC1273"/>
    <w:rsid w:val="00AC1291"/>
    <w:rsid w:val="00AC14A3"/>
    <w:rsid w:val="00AC1ABD"/>
    <w:rsid w:val="00AC1C15"/>
    <w:rsid w:val="00AC1E21"/>
    <w:rsid w:val="00AC1F57"/>
    <w:rsid w:val="00AC226E"/>
    <w:rsid w:val="00AC23FD"/>
    <w:rsid w:val="00AC25A2"/>
    <w:rsid w:val="00AC2842"/>
    <w:rsid w:val="00AC287B"/>
    <w:rsid w:val="00AC2950"/>
    <w:rsid w:val="00AC2CD6"/>
    <w:rsid w:val="00AC2D23"/>
    <w:rsid w:val="00AC30BE"/>
    <w:rsid w:val="00AC336B"/>
    <w:rsid w:val="00AC368A"/>
    <w:rsid w:val="00AC369B"/>
    <w:rsid w:val="00AC42BD"/>
    <w:rsid w:val="00AC42EC"/>
    <w:rsid w:val="00AC4365"/>
    <w:rsid w:val="00AC455C"/>
    <w:rsid w:val="00AC4752"/>
    <w:rsid w:val="00AC4763"/>
    <w:rsid w:val="00AC48BA"/>
    <w:rsid w:val="00AC4904"/>
    <w:rsid w:val="00AC4A36"/>
    <w:rsid w:val="00AC4B1A"/>
    <w:rsid w:val="00AC4B95"/>
    <w:rsid w:val="00AC4C0F"/>
    <w:rsid w:val="00AC4E60"/>
    <w:rsid w:val="00AC4E95"/>
    <w:rsid w:val="00AC4E9F"/>
    <w:rsid w:val="00AC4F2A"/>
    <w:rsid w:val="00AC52D8"/>
    <w:rsid w:val="00AC56FB"/>
    <w:rsid w:val="00AC5F59"/>
    <w:rsid w:val="00AC61C3"/>
    <w:rsid w:val="00AC61E1"/>
    <w:rsid w:val="00AC62C7"/>
    <w:rsid w:val="00AC6368"/>
    <w:rsid w:val="00AC6425"/>
    <w:rsid w:val="00AC64E9"/>
    <w:rsid w:val="00AC650D"/>
    <w:rsid w:val="00AC661F"/>
    <w:rsid w:val="00AC675C"/>
    <w:rsid w:val="00AC683B"/>
    <w:rsid w:val="00AC6977"/>
    <w:rsid w:val="00AC6DC3"/>
    <w:rsid w:val="00AC6E58"/>
    <w:rsid w:val="00AC72C2"/>
    <w:rsid w:val="00AC76FB"/>
    <w:rsid w:val="00AC7C1A"/>
    <w:rsid w:val="00AC7C1C"/>
    <w:rsid w:val="00AC7C34"/>
    <w:rsid w:val="00AC7D8E"/>
    <w:rsid w:val="00AC7DF1"/>
    <w:rsid w:val="00AC7FF1"/>
    <w:rsid w:val="00AD042E"/>
    <w:rsid w:val="00AD0511"/>
    <w:rsid w:val="00AD0535"/>
    <w:rsid w:val="00AD0719"/>
    <w:rsid w:val="00AD07AF"/>
    <w:rsid w:val="00AD0937"/>
    <w:rsid w:val="00AD0BA6"/>
    <w:rsid w:val="00AD0DD6"/>
    <w:rsid w:val="00AD0FEA"/>
    <w:rsid w:val="00AD10E8"/>
    <w:rsid w:val="00AD1112"/>
    <w:rsid w:val="00AD1248"/>
    <w:rsid w:val="00AD135D"/>
    <w:rsid w:val="00AD171E"/>
    <w:rsid w:val="00AD1A8C"/>
    <w:rsid w:val="00AD1A8D"/>
    <w:rsid w:val="00AD1B3A"/>
    <w:rsid w:val="00AD1D58"/>
    <w:rsid w:val="00AD1ECD"/>
    <w:rsid w:val="00AD21E1"/>
    <w:rsid w:val="00AD22A7"/>
    <w:rsid w:val="00AD2473"/>
    <w:rsid w:val="00AD24A1"/>
    <w:rsid w:val="00AD2A5E"/>
    <w:rsid w:val="00AD2AE6"/>
    <w:rsid w:val="00AD2B51"/>
    <w:rsid w:val="00AD2BA9"/>
    <w:rsid w:val="00AD2BD5"/>
    <w:rsid w:val="00AD2C5D"/>
    <w:rsid w:val="00AD2D51"/>
    <w:rsid w:val="00AD2FA9"/>
    <w:rsid w:val="00AD322A"/>
    <w:rsid w:val="00AD3489"/>
    <w:rsid w:val="00AD368E"/>
    <w:rsid w:val="00AD3D20"/>
    <w:rsid w:val="00AD3E0E"/>
    <w:rsid w:val="00AD3F4A"/>
    <w:rsid w:val="00AD3F97"/>
    <w:rsid w:val="00AD40AE"/>
    <w:rsid w:val="00AD40E9"/>
    <w:rsid w:val="00AD41B9"/>
    <w:rsid w:val="00AD42FB"/>
    <w:rsid w:val="00AD47D5"/>
    <w:rsid w:val="00AD49C4"/>
    <w:rsid w:val="00AD49E3"/>
    <w:rsid w:val="00AD4AAE"/>
    <w:rsid w:val="00AD4C45"/>
    <w:rsid w:val="00AD4F89"/>
    <w:rsid w:val="00AD5170"/>
    <w:rsid w:val="00AD536E"/>
    <w:rsid w:val="00AD538E"/>
    <w:rsid w:val="00AD5586"/>
    <w:rsid w:val="00AD55BD"/>
    <w:rsid w:val="00AD5755"/>
    <w:rsid w:val="00AD5759"/>
    <w:rsid w:val="00AD57E5"/>
    <w:rsid w:val="00AD581E"/>
    <w:rsid w:val="00AD5C7E"/>
    <w:rsid w:val="00AD5D25"/>
    <w:rsid w:val="00AD631A"/>
    <w:rsid w:val="00AD638C"/>
    <w:rsid w:val="00AD65B3"/>
    <w:rsid w:val="00AD67C9"/>
    <w:rsid w:val="00AD67E2"/>
    <w:rsid w:val="00AD6893"/>
    <w:rsid w:val="00AD6B8A"/>
    <w:rsid w:val="00AD6D49"/>
    <w:rsid w:val="00AD6DF2"/>
    <w:rsid w:val="00AD6E75"/>
    <w:rsid w:val="00AD6EA7"/>
    <w:rsid w:val="00AD7127"/>
    <w:rsid w:val="00AD7294"/>
    <w:rsid w:val="00AD751D"/>
    <w:rsid w:val="00AD7549"/>
    <w:rsid w:val="00AD758B"/>
    <w:rsid w:val="00AD7A96"/>
    <w:rsid w:val="00AD7B33"/>
    <w:rsid w:val="00AE0021"/>
    <w:rsid w:val="00AE00D0"/>
    <w:rsid w:val="00AE062C"/>
    <w:rsid w:val="00AE0B7B"/>
    <w:rsid w:val="00AE0C31"/>
    <w:rsid w:val="00AE10BC"/>
    <w:rsid w:val="00AE10D1"/>
    <w:rsid w:val="00AE1114"/>
    <w:rsid w:val="00AE1358"/>
    <w:rsid w:val="00AE13F7"/>
    <w:rsid w:val="00AE17F2"/>
    <w:rsid w:val="00AE185E"/>
    <w:rsid w:val="00AE1975"/>
    <w:rsid w:val="00AE1BDD"/>
    <w:rsid w:val="00AE1CCE"/>
    <w:rsid w:val="00AE1E95"/>
    <w:rsid w:val="00AE1F65"/>
    <w:rsid w:val="00AE22E2"/>
    <w:rsid w:val="00AE26F3"/>
    <w:rsid w:val="00AE2849"/>
    <w:rsid w:val="00AE2887"/>
    <w:rsid w:val="00AE292B"/>
    <w:rsid w:val="00AE2989"/>
    <w:rsid w:val="00AE2BBB"/>
    <w:rsid w:val="00AE2BF4"/>
    <w:rsid w:val="00AE2CF9"/>
    <w:rsid w:val="00AE2D72"/>
    <w:rsid w:val="00AE2EBB"/>
    <w:rsid w:val="00AE3100"/>
    <w:rsid w:val="00AE3274"/>
    <w:rsid w:val="00AE3562"/>
    <w:rsid w:val="00AE37E9"/>
    <w:rsid w:val="00AE38B6"/>
    <w:rsid w:val="00AE3B00"/>
    <w:rsid w:val="00AE3CAF"/>
    <w:rsid w:val="00AE3D77"/>
    <w:rsid w:val="00AE3FA7"/>
    <w:rsid w:val="00AE4208"/>
    <w:rsid w:val="00AE4301"/>
    <w:rsid w:val="00AE43FA"/>
    <w:rsid w:val="00AE4725"/>
    <w:rsid w:val="00AE4740"/>
    <w:rsid w:val="00AE47D0"/>
    <w:rsid w:val="00AE4AF4"/>
    <w:rsid w:val="00AE4CAB"/>
    <w:rsid w:val="00AE4E14"/>
    <w:rsid w:val="00AE514C"/>
    <w:rsid w:val="00AE51D0"/>
    <w:rsid w:val="00AE5475"/>
    <w:rsid w:val="00AE54CC"/>
    <w:rsid w:val="00AE54D5"/>
    <w:rsid w:val="00AE5530"/>
    <w:rsid w:val="00AE572E"/>
    <w:rsid w:val="00AE5E48"/>
    <w:rsid w:val="00AE603B"/>
    <w:rsid w:val="00AE6734"/>
    <w:rsid w:val="00AE677D"/>
    <w:rsid w:val="00AE68CD"/>
    <w:rsid w:val="00AE698F"/>
    <w:rsid w:val="00AE6ACE"/>
    <w:rsid w:val="00AE713F"/>
    <w:rsid w:val="00AE71CF"/>
    <w:rsid w:val="00AE73DC"/>
    <w:rsid w:val="00AE7787"/>
    <w:rsid w:val="00AE79DC"/>
    <w:rsid w:val="00AE7C3B"/>
    <w:rsid w:val="00AE7CFA"/>
    <w:rsid w:val="00AF0514"/>
    <w:rsid w:val="00AF06E1"/>
    <w:rsid w:val="00AF081E"/>
    <w:rsid w:val="00AF0B84"/>
    <w:rsid w:val="00AF1158"/>
    <w:rsid w:val="00AF1185"/>
    <w:rsid w:val="00AF14D5"/>
    <w:rsid w:val="00AF1555"/>
    <w:rsid w:val="00AF157B"/>
    <w:rsid w:val="00AF16BE"/>
    <w:rsid w:val="00AF1705"/>
    <w:rsid w:val="00AF19B1"/>
    <w:rsid w:val="00AF1BD9"/>
    <w:rsid w:val="00AF1D6D"/>
    <w:rsid w:val="00AF1DD9"/>
    <w:rsid w:val="00AF1DFE"/>
    <w:rsid w:val="00AF1E80"/>
    <w:rsid w:val="00AF1F3B"/>
    <w:rsid w:val="00AF1F66"/>
    <w:rsid w:val="00AF20F2"/>
    <w:rsid w:val="00AF2296"/>
    <w:rsid w:val="00AF2297"/>
    <w:rsid w:val="00AF29A2"/>
    <w:rsid w:val="00AF2A65"/>
    <w:rsid w:val="00AF2DAF"/>
    <w:rsid w:val="00AF2F72"/>
    <w:rsid w:val="00AF30B1"/>
    <w:rsid w:val="00AF30C1"/>
    <w:rsid w:val="00AF315E"/>
    <w:rsid w:val="00AF3244"/>
    <w:rsid w:val="00AF3247"/>
    <w:rsid w:val="00AF3569"/>
    <w:rsid w:val="00AF3599"/>
    <w:rsid w:val="00AF35A5"/>
    <w:rsid w:val="00AF369B"/>
    <w:rsid w:val="00AF37D6"/>
    <w:rsid w:val="00AF38DF"/>
    <w:rsid w:val="00AF3A3C"/>
    <w:rsid w:val="00AF3B77"/>
    <w:rsid w:val="00AF3E25"/>
    <w:rsid w:val="00AF3F48"/>
    <w:rsid w:val="00AF3F6D"/>
    <w:rsid w:val="00AF40AF"/>
    <w:rsid w:val="00AF444B"/>
    <w:rsid w:val="00AF44AC"/>
    <w:rsid w:val="00AF46A0"/>
    <w:rsid w:val="00AF4776"/>
    <w:rsid w:val="00AF4891"/>
    <w:rsid w:val="00AF48B7"/>
    <w:rsid w:val="00AF48D9"/>
    <w:rsid w:val="00AF4B9D"/>
    <w:rsid w:val="00AF4C61"/>
    <w:rsid w:val="00AF4DB8"/>
    <w:rsid w:val="00AF4F25"/>
    <w:rsid w:val="00AF4FA1"/>
    <w:rsid w:val="00AF5001"/>
    <w:rsid w:val="00AF5503"/>
    <w:rsid w:val="00AF561F"/>
    <w:rsid w:val="00AF5634"/>
    <w:rsid w:val="00AF56B4"/>
    <w:rsid w:val="00AF5780"/>
    <w:rsid w:val="00AF5934"/>
    <w:rsid w:val="00AF59E7"/>
    <w:rsid w:val="00AF5C53"/>
    <w:rsid w:val="00AF5C88"/>
    <w:rsid w:val="00AF5CB7"/>
    <w:rsid w:val="00AF5E57"/>
    <w:rsid w:val="00AF6005"/>
    <w:rsid w:val="00AF6050"/>
    <w:rsid w:val="00AF61F0"/>
    <w:rsid w:val="00AF63C5"/>
    <w:rsid w:val="00AF677C"/>
    <w:rsid w:val="00AF6979"/>
    <w:rsid w:val="00AF69CD"/>
    <w:rsid w:val="00AF6AB6"/>
    <w:rsid w:val="00AF6C8A"/>
    <w:rsid w:val="00AF6CC8"/>
    <w:rsid w:val="00AF6CDC"/>
    <w:rsid w:val="00AF6E7C"/>
    <w:rsid w:val="00AF6EDD"/>
    <w:rsid w:val="00AF7167"/>
    <w:rsid w:val="00AF7180"/>
    <w:rsid w:val="00AF7183"/>
    <w:rsid w:val="00AF7477"/>
    <w:rsid w:val="00AF7674"/>
    <w:rsid w:val="00AF7BB5"/>
    <w:rsid w:val="00AF7CCF"/>
    <w:rsid w:val="00AFD2DD"/>
    <w:rsid w:val="00B00006"/>
    <w:rsid w:val="00B003E4"/>
    <w:rsid w:val="00B00650"/>
    <w:rsid w:val="00B0083C"/>
    <w:rsid w:val="00B0088F"/>
    <w:rsid w:val="00B00A91"/>
    <w:rsid w:val="00B00B97"/>
    <w:rsid w:val="00B00BA1"/>
    <w:rsid w:val="00B00EA0"/>
    <w:rsid w:val="00B00FC9"/>
    <w:rsid w:val="00B0101A"/>
    <w:rsid w:val="00B01340"/>
    <w:rsid w:val="00B013AD"/>
    <w:rsid w:val="00B0144B"/>
    <w:rsid w:val="00B015AA"/>
    <w:rsid w:val="00B01693"/>
    <w:rsid w:val="00B01825"/>
    <w:rsid w:val="00B0183E"/>
    <w:rsid w:val="00B01C6F"/>
    <w:rsid w:val="00B02029"/>
    <w:rsid w:val="00B0213E"/>
    <w:rsid w:val="00B021AB"/>
    <w:rsid w:val="00B026C3"/>
    <w:rsid w:val="00B0292F"/>
    <w:rsid w:val="00B033C1"/>
    <w:rsid w:val="00B03712"/>
    <w:rsid w:val="00B0375F"/>
    <w:rsid w:val="00B03794"/>
    <w:rsid w:val="00B037E7"/>
    <w:rsid w:val="00B03924"/>
    <w:rsid w:val="00B03B4E"/>
    <w:rsid w:val="00B03BB8"/>
    <w:rsid w:val="00B03C12"/>
    <w:rsid w:val="00B03C9E"/>
    <w:rsid w:val="00B03DFB"/>
    <w:rsid w:val="00B0405F"/>
    <w:rsid w:val="00B04144"/>
    <w:rsid w:val="00B04404"/>
    <w:rsid w:val="00B049CF"/>
    <w:rsid w:val="00B04A81"/>
    <w:rsid w:val="00B04AB5"/>
    <w:rsid w:val="00B04AC7"/>
    <w:rsid w:val="00B04D91"/>
    <w:rsid w:val="00B04F10"/>
    <w:rsid w:val="00B05060"/>
    <w:rsid w:val="00B05075"/>
    <w:rsid w:val="00B05488"/>
    <w:rsid w:val="00B055F0"/>
    <w:rsid w:val="00B05606"/>
    <w:rsid w:val="00B0565C"/>
    <w:rsid w:val="00B057EA"/>
    <w:rsid w:val="00B0588E"/>
    <w:rsid w:val="00B05A18"/>
    <w:rsid w:val="00B05AF2"/>
    <w:rsid w:val="00B05B64"/>
    <w:rsid w:val="00B05BF4"/>
    <w:rsid w:val="00B05C57"/>
    <w:rsid w:val="00B05D6D"/>
    <w:rsid w:val="00B05E64"/>
    <w:rsid w:val="00B05EE5"/>
    <w:rsid w:val="00B05F3F"/>
    <w:rsid w:val="00B060D3"/>
    <w:rsid w:val="00B0623D"/>
    <w:rsid w:val="00B0637B"/>
    <w:rsid w:val="00B063D3"/>
    <w:rsid w:val="00B06576"/>
    <w:rsid w:val="00B0660D"/>
    <w:rsid w:val="00B06646"/>
    <w:rsid w:val="00B06898"/>
    <w:rsid w:val="00B06953"/>
    <w:rsid w:val="00B06A27"/>
    <w:rsid w:val="00B06C39"/>
    <w:rsid w:val="00B06DA2"/>
    <w:rsid w:val="00B06DCF"/>
    <w:rsid w:val="00B06E00"/>
    <w:rsid w:val="00B06F8A"/>
    <w:rsid w:val="00B06FA5"/>
    <w:rsid w:val="00B06FBB"/>
    <w:rsid w:val="00B071E3"/>
    <w:rsid w:val="00B07206"/>
    <w:rsid w:val="00B0742E"/>
    <w:rsid w:val="00B07488"/>
    <w:rsid w:val="00B076D1"/>
    <w:rsid w:val="00B07719"/>
    <w:rsid w:val="00B07DC0"/>
    <w:rsid w:val="00B07E5A"/>
    <w:rsid w:val="00B10207"/>
    <w:rsid w:val="00B10262"/>
    <w:rsid w:val="00B10294"/>
    <w:rsid w:val="00B104AF"/>
    <w:rsid w:val="00B1050C"/>
    <w:rsid w:val="00B10681"/>
    <w:rsid w:val="00B10685"/>
    <w:rsid w:val="00B1073A"/>
    <w:rsid w:val="00B107DE"/>
    <w:rsid w:val="00B10821"/>
    <w:rsid w:val="00B10855"/>
    <w:rsid w:val="00B1098E"/>
    <w:rsid w:val="00B10C2D"/>
    <w:rsid w:val="00B10C79"/>
    <w:rsid w:val="00B10C94"/>
    <w:rsid w:val="00B112A6"/>
    <w:rsid w:val="00B1139E"/>
    <w:rsid w:val="00B115DE"/>
    <w:rsid w:val="00B11761"/>
    <w:rsid w:val="00B1190D"/>
    <w:rsid w:val="00B11ACD"/>
    <w:rsid w:val="00B11AF3"/>
    <w:rsid w:val="00B11D83"/>
    <w:rsid w:val="00B12293"/>
    <w:rsid w:val="00B1233B"/>
    <w:rsid w:val="00B123F8"/>
    <w:rsid w:val="00B12422"/>
    <w:rsid w:val="00B125F0"/>
    <w:rsid w:val="00B12982"/>
    <w:rsid w:val="00B12B63"/>
    <w:rsid w:val="00B12CF5"/>
    <w:rsid w:val="00B12D39"/>
    <w:rsid w:val="00B1319C"/>
    <w:rsid w:val="00B1323A"/>
    <w:rsid w:val="00B13290"/>
    <w:rsid w:val="00B132DB"/>
    <w:rsid w:val="00B138FA"/>
    <w:rsid w:val="00B1390A"/>
    <w:rsid w:val="00B13D1A"/>
    <w:rsid w:val="00B13E75"/>
    <w:rsid w:val="00B14247"/>
    <w:rsid w:val="00B142C0"/>
    <w:rsid w:val="00B144F8"/>
    <w:rsid w:val="00B145DF"/>
    <w:rsid w:val="00B146A6"/>
    <w:rsid w:val="00B1488F"/>
    <w:rsid w:val="00B14A28"/>
    <w:rsid w:val="00B14AC5"/>
    <w:rsid w:val="00B14AF1"/>
    <w:rsid w:val="00B14C94"/>
    <w:rsid w:val="00B14DA4"/>
    <w:rsid w:val="00B14DC7"/>
    <w:rsid w:val="00B14DEC"/>
    <w:rsid w:val="00B15320"/>
    <w:rsid w:val="00B15472"/>
    <w:rsid w:val="00B1549A"/>
    <w:rsid w:val="00B15785"/>
    <w:rsid w:val="00B158F7"/>
    <w:rsid w:val="00B15E96"/>
    <w:rsid w:val="00B15EBE"/>
    <w:rsid w:val="00B160A1"/>
    <w:rsid w:val="00B16359"/>
    <w:rsid w:val="00B164B3"/>
    <w:rsid w:val="00B16595"/>
    <w:rsid w:val="00B165B8"/>
    <w:rsid w:val="00B1660E"/>
    <w:rsid w:val="00B1697C"/>
    <w:rsid w:val="00B16C0A"/>
    <w:rsid w:val="00B16CB7"/>
    <w:rsid w:val="00B16FA1"/>
    <w:rsid w:val="00B172EE"/>
    <w:rsid w:val="00B17761"/>
    <w:rsid w:val="00B17BD8"/>
    <w:rsid w:val="00B17E25"/>
    <w:rsid w:val="00B2009C"/>
    <w:rsid w:val="00B200B4"/>
    <w:rsid w:val="00B200CE"/>
    <w:rsid w:val="00B2032A"/>
    <w:rsid w:val="00B203E2"/>
    <w:rsid w:val="00B20461"/>
    <w:rsid w:val="00B20F4F"/>
    <w:rsid w:val="00B2118C"/>
    <w:rsid w:val="00B2120B"/>
    <w:rsid w:val="00B212F4"/>
    <w:rsid w:val="00B215C6"/>
    <w:rsid w:val="00B2181D"/>
    <w:rsid w:val="00B2186D"/>
    <w:rsid w:val="00B219B3"/>
    <w:rsid w:val="00B21C87"/>
    <w:rsid w:val="00B21D82"/>
    <w:rsid w:val="00B21E74"/>
    <w:rsid w:val="00B22128"/>
    <w:rsid w:val="00B22152"/>
    <w:rsid w:val="00B223C9"/>
    <w:rsid w:val="00B22496"/>
    <w:rsid w:val="00B225B9"/>
    <w:rsid w:val="00B2261D"/>
    <w:rsid w:val="00B227C9"/>
    <w:rsid w:val="00B229DA"/>
    <w:rsid w:val="00B22A77"/>
    <w:rsid w:val="00B22ABB"/>
    <w:rsid w:val="00B22CB5"/>
    <w:rsid w:val="00B22EAB"/>
    <w:rsid w:val="00B22F09"/>
    <w:rsid w:val="00B22FFC"/>
    <w:rsid w:val="00B230AE"/>
    <w:rsid w:val="00B23165"/>
    <w:rsid w:val="00B231FA"/>
    <w:rsid w:val="00B232CB"/>
    <w:rsid w:val="00B2358F"/>
    <w:rsid w:val="00B2368E"/>
    <w:rsid w:val="00B236F0"/>
    <w:rsid w:val="00B2383A"/>
    <w:rsid w:val="00B2385F"/>
    <w:rsid w:val="00B23990"/>
    <w:rsid w:val="00B239DD"/>
    <w:rsid w:val="00B23C7C"/>
    <w:rsid w:val="00B23C81"/>
    <w:rsid w:val="00B23E8F"/>
    <w:rsid w:val="00B23FBC"/>
    <w:rsid w:val="00B2438C"/>
    <w:rsid w:val="00B2466C"/>
    <w:rsid w:val="00B246A3"/>
    <w:rsid w:val="00B246F6"/>
    <w:rsid w:val="00B2478E"/>
    <w:rsid w:val="00B24A75"/>
    <w:rsid w:val="00B24A96"/>
    <w:rsid w:val="00B24AC3"/>
    <w:rsid w:val="00B24EA9"/>
    <w:rsid w:val="00B24FA4"/>
    <w:rsid w:val="00B25113"/>
    <w:rsid w:val="00B2527D"/>
    <w:rsid w:val="00B2542E"/>
    <w:rsid w:val="00B2557F"/>
    <w:rsid w:val="00B256BD"/>
    <w:rsid w:val="00B25928"/>
    <w:rsid w:val="00B25CD7"/>
    <w:rsid w:val="00B25DDD"/>
    <w:rsid w:val="00B25FBD"/>
    <w:rsid w:val="00B262F9"/>
    <w:rsid w:val="00B26387"/>
    <w:rsid w:val="00B2658C"/>
    <w:rsid w:val="00B265A4"/>
    <w:rsid w:val="00B2662D"/>
    <w:rsid w:val="00B26AA5"/>
    <w:rsid w:val="00B26C8E"/>
    <w:rsid w:val="00B26E28"/>
    <w:rsid w:val="00B26EAF"/>
    <w:rsid w:val="00B27010"/>
    <w:rsid w:val="00B2705D"/>
    <w:rsid w:val="00B2706F"/>
    <w:rsid w:val="00B27075"/>
    <w:rsid w:val="00B27095"/>
    <w:rsid w:val="00B270B5"/>
    <w:rsid w:val="00B270B6"/>
    <w:rsid w:val="00B271A1"/>
    <w:rsid w:val="00B27347"/>
    <w:rsid w:val="00B27460"/>
    <w:rsid w:val="00B2747F"/>
    <w:rsid w:val="00B27619"/>
    <w:rsid w:val="00B27D7E"/>
    <w:rsid w:val="00B27E60"/>
    <w:rsid w:val="00B27F8A"/>
    <w:rsid w:val="00B30175"/>
    <w:rsid w:val="00B3022C"/>
    <w:rsid w:val="00B30285"/>
    <w:rsid w:val="00B30300"/>
    <w:rsid w:val="00B307B9"/>
    <w:rsid w:val="00B3082F"/>
    <w:rsid w:val="00B30904"/>
    <w:rsid w:val="00B30A84"/>
    <w:rsid w:val="00B30ADB"/>
    <w:rsid w:val="00B30D21"/>
    <w:rsid w:val="00B30DA7"/>
    <w:rsid w:val="00B30F12"/>
    <w:rsid w:val="00B311A0"/>
    <w:rsid w:val="00B31572"/>
    <w:rsid w:val="00B3175B"/>
    <w:rsid w:val="00B31AC9"/>
    <w:rsid w:val="00B31DAF"/>
    <w:rsid w:val="00B32219"/>
    <w:rsid w:val="00B324A6"/>
    <w:rsid w:val="00B325AB"/>
    <w:rsid w:val="00B3263B"/>
    <w:rsid w:val="00B3269C"/>
    <w:rsid w:val="00B32994"/>
    <w:rsid w:val="00B32B53"/>
    <w:rsid w:val="00B33054"/>
    <w:rsid w:val="00B331B2"/>
    <w:rsid w:val="00B33531"/>
    <w:rsid w:val="00B33626"/>
    <w:rsid w:val="00B338BD"/>
    <w:rsid w:val="00B3391B"/>
    <w:rsid w:val="00B339A8"/>
    <w:rsid w:val="00B33B14"/>
    <w:rsid w:val="00B33B45"/>
    <w:rsid w:val="00B33D04"/>
    <w:rsid w:val="00B33E26"/>
    <w:rsid w:val="00B33F6F"/>
    <w:rsid w:val="00B33FB2"/>
    <w:rsid w:val="00B3402A"/>
    <w:rsid w:val="00B343E4"/>
    <w:rsid w:val="00B3448A"/>
    <w:rsid w:val="00B3456E"/>
    <w:rsid w:val="00B3494A"/>
    <w:rsid w:val="00B34C36"/>
    <w:rsid w:val="00B34CDD"/>
    <w:rsid w:val="00B34CDE"/>
    <w:rsid w:val="00B34F0D"/>
    <w:rsid w:val="00B351E2"/>
    <w:rsid w:val="00B3562A"/>
    <w:rsid w:val="00B35B5D"/>
    <w:rsid w:val="00B3627D"/>
    <w:rsid w:val="00B3632B"/>
    <w:rsid w:val="00B36449"/>
    <w:rsid w:val="00B3695E"/>
    <w:rsid w:val="00B36E91"/>
    <w:rsid w:val="00B37035"/>
    <w:rsid w:val="00B37094"/>
    <w:rsid w:val="00B3712E"/>
    <w:rsid w:val="00B37382"/>
    <w:rsid w:val="00B37B29"/>
    <w:rsid w:val="00B37B7E"/>
    <w:rsid w:val="00B37E4B"/>
    <w:rsid w:val="00B3F39D"/>
    <w:rsid w:val="00B401B2"/>
    <w:rsid w:val="00B4049D"/>
    <w:rsid w:val="00B40CCD"/>
    <w:rsid w:val="00B40CF0"/>
    <w:rsid w:val="00B4108F"/>
    <w:rsid w:val="00B4113E"/>
    <w:rsid w:val="00B41561"/>
    <w:rsid w:val="00B415B8"/>
    <w:rsid w:val="00B41733"/>
    <w:rsid w:val="00B419D9"/>
    <w:rsid w:val="00B41B64"/>
    <w:rsid w:val="00B42128"/>
    <w:rsid w:val="00B424CD"/>
    <w:rsid w:val="00B42539"/>
    <w:rsid w:val="00B425A3"/>
    <w:rsid w:val="00B426D6"/>
    <w:rsid w:val="00B42768"/>
    <w:rsid w:val="00B42900"/>
    <w:rsid w:val="00B42AFF"/>
    <w:rsid w:val="00B42B9C"/>
    <w:rsid w:val="00B42B9E"/>
    <w:rsid w:val="00B42CE7"/>
    <w:rsid w:val="00B42E67"/>
    <w:rsid w:val="00B431D5"/>
    <w:rsid w:val="00B432D3"/>
    <w:rsid w:val="00B434E5"/>
    <w:rsid w:val="00B43581"/>
    <w:rsid w:val="00B4393C"/>
    <w:rsid w:val="00B43B28"/>
    <w:rsid w:val="00B43B85"/>
    <w:rsid w:val="00B43C95"/>
    <w:rsid w:val="00B43DF3"/>
    <w:rsid w:val="00B43F7A"/>
    <w:rsid w:val="00B44017"/>
    <w:rsid w:val="00B44097"/>
    <w:rsid w:val="00B44427"/>
    <w:rsid w:val="00B44763"/>
    <w:rsid w:val="00B449A5"/>
    <w:rsid w:val="00B44A70"/>
    <w:rsid w:val="00B44A75"/>
    <w:rsid w:val="00B44BDE"/>
    <w:rsid w:val="00B44C02"/>
    <w:rsid w:val="00B44E5A"/>
    <w:rsid w:val="00B44FEA"/>
    <w:rsid w:val="00B4514F"/>
    <w:rsid w:val="00B45218"/>
    <w:rsid w:val="00B452A1"/>
    <w:rsid w:val="00B45346"/>
    <w:rsid w:val="00B453BE"/>
    <w:rsid w:val="00B45484"/>
    <w:rsid w:val="00B4564A"/>
    <w:rsid w:val="00B457BF"/>
    <w:rsid w:val="00B457EC"/>
    <w:rsid w:val="00B458BB"/>
    <w:rsid w:val="00B45A87"/>
    <w:rsid w:val="00B45B7C"/>
    <w:rsid w:val="00B45BE9"/>
    <w:rsid w:val="00B45C10"/>
    <w:rsid w:val="00B45C55"/>
    <w:rsid w:val="00B45ED6"/>
    <w:rsid w:val="00B45EF5"/>
    <w:rsid w:val="00B45F4B"/>
    <w:rsid w:val="00B4630A"/>
    <w:rsid w:val="00B465AC"/>
    <w:rsid w:val="00B46668"/>
    <w:rsid w:val="00B467C4"/>
    <w:rsid w:val="00B46A6F"/>
    <w:rsid w:val="00B46EA8"/>
    <w:rsid w:val="00B46F0D"/>
    <w:rsid w:val="00B46F42"/>
    <w:rsid w:val="00B47017"/>
    <w:rsid w:val="00B470A0"/>
    <w:rsid w:val="00B473D8"/>
    <w:rsid w:val="00B473E9"/>
    <w:rsid w:val="00B474CF"/>
    <w:rsid w:val="00B47541"/>
    <w:rsid w:val="00B4757D"/>
    <w:rsid w:val="00B47584"/>
    <w:rsid w:val="00B4765F"/>
    <w:rsid w:val="00B47897"/>
    <w:rsid w:val="00B47931"/>
    <w:rsid w:val="00B47E3E"/>
    <w:rsid w:val="00B47E47"/>
    <w:rsid w:val="00B47FEE"/>
    <w:rsid w:val="00B5012C"/>
    <w:rsid w:val="00B501D5"/>
    <w:rsid w:val="00B501F2"/>
    <w:rsid w:val="00B502E5"/>
    <w:rsid w:val="00B50490"/>
    <w:rsid w:val="00B504C9"/>
    <w:rsid w:val="00B505DA"/>
    <w:rsid w:val="00B50A9F"/>
    <w:rsid w:val="00B50AEC"/>
    <w:rsid w:val="00B5110B"/>
    <w:rsid w:val="00B5147A"/>
    <w:rsid w:val="00B517AC"/>
    <w:rsid w:val="00B51DD9"/>
    <w:rsid w:val="00B520A4"/>
    <w:rsid w:val="00B52163"/>
    <w:rsid w:val="00B5220A"/>
    <w:rsid w:val="00B5235B"/>
    <w:rsid w:val="00B5236A"/>
    <w:rsid w:val="00B52378"/>
    <w:rsid w:val="00B52548"/>
    <w:rsid w:val="00B52770"/>
    <w:rsid w:val="00B52913"/>
    <w:rsid w:val="00B52994"/>
    <w:rsid w:val="00B52B7F"/>
    <w:rsid w:val="00B52C52"/>
    <w:rsid w:val="00B52E07"/>
    <w:rsid w:val="00B52F66"/>
    <w:rsid w:val="00B53402"/>
    <w:rsid w:val="00B53C08"/>
    <w:rsid w:val="00B53C1D"/>
    <w:rsid w:val="00B540EC"/>
    <w:rsid w:val="00B54410"/>
    <w:rsid w:val="00B5441D"/>
    <w:rsid w:val="00B54884"/>
    <w:rsid w:val="00B5495D"/>
    <w:rsid w:val="00B54983"/>
    <w:rsid w:val="00B54B12"/>
    <w:rsid w:val="00B54C04"/>
    <w:rsid w:val="00B54C42"/>
    <w:rsid w:val="00B54C4F"/>
    <w:rsid w:val="00B54C59"/>
    <w:rsid w:val="00B54D4F"/>
    <w:rsid w:val="00B54DF6"/>
    <w:rsid w:val="00B54E85"/>
    <w:rsid w:val="00B5507D"/>
    <w:rsid w:val="00B55515"/>
    <w:rsid w:val="00B55537"/>
    <w:rsid w:val="00B55648"/>
    <w:rsid w:val="00B558CF"/>
    <w:rsid w:val="00B559DE"/>
    <w:rsid w:val="00B55BCE"/>
    <w:rsid w:val="00B55BD5"/>
    <w:rsid w:val="00B55DA0"/>
    <w:rsid w:val="00B5614B"/>
    <w:rsid w:val="00B56443"/>
    <w:rsid w:val="00B56459"/>
    <w:rsid w:val="00B56843"/>
    <w:rsid w:val="00B57498"/>
    <w:rsid w:val="00B577D0"/>
    <w:rsid w:val="00B577E3"/>
    <w:rsid w:val="00B57814"/>
    <w:rsid w:val="00B57950"/>
    <w:rsid w:val="00B5795F"/>
    <w:rsid w:val="00B57B18"/>
    <w:rsid w:val="00B57CDC"/>
    <w:rsid w:val="00B57DC2"/>
    <w:rsid w:val="00B57E62"/>
    <w:rsid w:val="00B5A35C"/>
    <w:rsid w:val="00B60105"/>
    <w:rsid w:val="00B60122"/>
    <w:rsid w:val="00B60163"/>
    <w:rsid w:val="00B602BD"/>
    <w:rsid w:val="00B60456"/>
    <w:rsid w:val="00B6058F"/>
    <w:rsid w:val="00B60844"/>
    <w:rsid w:val="00B6098E"/>
    <w:rsid w:val="00B60ACF"/>
    <w:rsid w:val="00B60BD1"/>
    <w:rsid w:val="00B60E2F"/>
    <w:rsid w:val="00B60E36"/>
    <w:rsid w:val="00B61437"/>
    <w:rsid w:val="00B617C3"/>
    <w:rsid w:val="00B6194C"/>
    <w:rsid w:val="00B61A3B"/>
    <w:rsid w:val="00B61AB8"/>
    <w:rsid w:val="00B61CAA"/>
    <w:rsid w:val="00B61DCA"/>
    <w:rsid w:val="00B62598"/>
    <w:rsid w:val="00B62654"/>
    <w:rsid w:val="00B629C6"/>
    <w:rsid w:val="00B62B54"/>
    <w:rsid w:val="00B62B8C"/>
    <w:rsid w:val="00B62DB5"/>
    <w:rsid w:val="00B62E9F"/>
    <w:rsid w:val="00B62FD7"/>
    <w:rsid w:val="00B631E0"/>
    <w:rsid w:val="00B631F4"/>
    <w:rsid w:val="00B632BD"/>
    <w:rsid w:val="00B63372"/>
    <w:rsid w:val="00B63449"/>
    <w:rsid w:val="00B6347C"/>
    <w:rsid w:val="00B63548"/>
    <w:rsid w:val="00B6370D"/>
    <w:rsid w:val="00B63961"/>
    <w:rsid w:val="00B63D2A"/>
    <w:rsid w:val="00B63D81"/>
    <w:rsid w:val="00B63F14"/>
    <w:rsid w:val="00B6418C"/>
    <w:rsid w:val="00B643D6"/>
    <w:rsid w:val="00B6460E"/>
    <w:rsid w:val="00B6491D"/>
    <w:rsid w:val="00B64988"/>
    <w:rsid w:val="00B64A55"/>
    <w:rsid w:val="00B64E7C"/>
    <w:rsid w:val="00B65216"/>
    <w:rsid w:val="00B65610"/>
    <w:rsid w:val="00B65916"/>
    <w:rsid w:val="00B65BBC"/>
    <w:rsid w:val="00B6609E"/>
    <w:rsid w:val="00B664C1"/>
    <w:rsid w:val="00B66583"/>
    <w:rsid w:val="00B6660A"/>
    <w:rsid w:val="00B667AC"/>
    <w:rsid w:val="00B66894"/>
    <w:rsid w:val="00B66CBA"/>
    <w:rsid w:val="00B66F7D"/>
    <w:rsid w:val="00B67064"/>
    <w:rsid w:val="00B6711F"/>
    <w:rsid w:val="00B67124"/>
    <w:rsid w:val="00B67205"/>
    <w:rsid w:val="00B672FB"/>
    <w:rsid w:val="00B67594"/>
    <w:rsid w:val="00B67808"/>
    <w:rsid w:val="00B67942"/>
    <w:rsid w:val="00B67C63"/>
    <w:rsid w:val="00B67C99"/>
    <w:rsid w:val="00B67D67"/>
    <w:rsid w:val="00B70053"/>
    <w:rsid w:val="00B7026E"/>
    <w:rsid w:val="00B702C9"/>
    <w:rsid w:val="00B702EC"/>
    <w:rsid w:val="00B705CE"/>
    <w:rsid w:val="00B70684"/>
    <w:rsid w:val="00B706D9"/>
    <w:rsid w:val="00B70892"/>
    <w:rsid w:val="00B70AD2"/>
    <w:rsid w:val="00B70AD5"/>
    <w:rsid w:val="00B70B78"/>
    <w:rsid w:val="00B70B81"/>
    <w:rsid w:val="00B70E83"/>
    <w:rsid w:val="00B70FE0"/>
    <w:rsid w:val="00B71011"/>
    <w:rsid w:val="00B71417"/>
    <w:rsid w:val="00B71475"/>
    <w:rsid w:val="00B714D3"/>
    <w:rsid w:val="00B715EF"/>
    <w:rsid w:val="00B71C1A"/>
    <w:rsid w:val="00B71C71"/>
    <w:rsid w:val="00B71D3F"/>
    <w:rsid w:val="00B71F2D"/>
    <w:rsid w:val="00B722E0"/>
    <w:rsid w:val="00B72530"/>
    <w:rsid w:val="00B7269A"/>
    <w:rsid w:val="00B7285F"/>
    <w:rsid w:val="00B72866"/>
    <w:rsid w:val="00B729EA"/>
    <w:rsid w:val="00B72E32"/>
    <w:rsid w:val="00B731B3"/>
    <w:rsid w:val="00B7336A"/>
    <w:rsid w:val="00B7373D"/>
    <w:rsid w:val="00B73740"/>
    <w:rsid w:val="00B73ADE"/>
    <w:rsid w:val="00B73CF1"/>
    <w:rsid w:val="00B73D22"/>
    <w:rsid w:val="00B73E1A"/>
    <w:rsid w:val="00B73EE6"/>
    <w:rsid w:val="00B73F6F"/>
    <w:rsid w:val="00B74153"/>
    <w:rsid w:val="00B742F4"/>
    <w:rsid w:val="00B74502"/>
    <w:rsid w:val="00B745BB"/>
    <w:rsid w:val="00B746E2"/>
    <w:rsid w:val="00B746FA"/>
    <w:rsid w:val="00B7473A"/>
    <w:rsid w:val="00B7482E"/>
    <w:rsid w:val="00B74A20"/>
    <w:rsid w:val="00B74CCB"/>
    <w:rsid w:val="00B74D9F"/>
    <w:rsid w:val="00B74F59"/>
    <w:rsid w:val="00B75438"/>
    <w:rsid w:val="00B7550F"/>
    <w:rsid w:val="00B759E5"/>
    <w:rsid w:val="00B75BCF"/>
    <w:rsid w:val="00B76036"/>
    <w:rsid w:val="00B76193"/>
    <w:rsid w:val="00B761B5"/>
    <w:rsid w:val="00B76665"/>
    <w:rsid w:val="00B7684D"/>
    <w:rsid w:val="00B7691C"/>
    <w:rsid w:val="00B769CE"/>
    <w:rsid w:val="00B76AB5"/>
    <w:rsid w:val="00B76F71"/>
    <w:rsid w:val="00B7707B"/>
    <w:rsid w:val="00B77215"/>
    <w:rsid w:val="00B772FC"/>
    <w:rsid w:val="00B77413"/>
    <w:rsid w:val="00B774F2"/>
    <w:rsid w:val="00B77631"/>
    <w:rsid w:val="00B776A6"/>
    <w:rsid w:val="00B778B3"/>
    <w:rsid w:val="00B7799B"/>
    <w:rsid w:val="00B77B65"/>
    <w:rsid w:val="00B77BD1"/>
    <w:rsid w:val="00B77C06"/>
    <w:rsid w:val="00B77C65"/>
    <w:rsid w:val="00B77D13"/>
    <w:rsid w:val="00B77F29"/>
    <w:rsid w:val="00B79AD7"/>
    <w:rsid w:val="00B7E8F6"/>
    <w:rsid w:val="00B80493"/>
    <w:rsid w:val="00B8063F"/>
    <w:rsid w:val="00B8099A"/>
    <w:rsid w:val="00B80A14"/>
    <w:rsid w:val="00B80A20"/>
    <w:rsid w:val="00B80CF0"/>
    <w:rsid w:val="00B80EF1"/>
    <w:rsid w:val="00B80FC2"/>
    <w:rsid w:val="00B80FE7"/>
    <w:rsid w:val="00B814C3"/>
    <w:rsid w:val="00B81564"/>
    <w:rsid w:val="00B81769"/>
    <w:rsid w:val="00B81796"/>
    <w:rsid w:val="00B8185F"/>
    <w:rsid w:val="00B81905"/>
    <w:rsid w:val="00B81B78"/>
    <w:rsid w:val="00B82169"/>
    <w:rsid w:val="00B8223C"/>
    <w:rsid w:val="00B824D9"/>
    <w:rsid w:val="00B82674"/>
    <w:rsid w:val="00B82679"/>
    <w:rsid w:val="00B82987"/>
    <w:rsid w:val="00B829E5"/>
    <w:rsid w:val="00B82A41"/>
    <w:rsid w:val="00B82A96"/>
    <w:rsid w:val="00B82AAF"/>
    <w:rsid w:val="00B82AE4"/>
    <w:rsid w:val="00B82B28"/>
    <w:rsid w:val="00B82C7E"/>
    <w:rsid w:val="00B82CDD"/>
    <w:rsid w:val="00B82CE0"/>
    <w:rsid w:val="00B82E2E"/>
    <w:rsid w:val="00B82F25"/>
    <w:rsid w:val="00B8303C"/>
    <w:rsid w:val="00B8310D"/>
    <w:rsid w:val="00B836D3"/>
    <w:rsid w:val="00B8374B"/>
    <w:rsid w:val="00B83B24"/>
    <w:rsid w:val="00B83CF2"/>
    <w:rsid w:val="00B83E31"/>
    <w:rsid w:val="00B83E88"/>
    <w:rsid w:val="00B83FF5"/>
    <w:rsid w:val="00B84145"/>
    <w:rsid w:val="00B84641"/>
    <w:rsid w:val="00B84A7B"/>
    <w:rsid w:val="00B84E52"/>
    <w:rsid w:val="00B84F28"/>
    <w:rsid w:val="00B85027"/>
    <w:rsid w:val="00B8512B"/>
    <w:rsid w:val="00B85390"/>
    <w:rsid w:val="00B8545D"/>
    <w:rsid w:val="00B855C9"/>
    <w:rsid w:val="00B858CB"/>
    <w:rsid w:val="00B85959"/>
    <w:rsid w:val="00B859BB"/>
    <w:rsid w:val="00B85CB6"/>
    <w:rsid w:val="00B85CFD"/>
    <w:rsid w:val="00B8622B"/>
    <w:rsid w:val="00B8630C"/>
    <w:rsid w:val="00B865BD"/>
    <w:rsid w:val="00B866AC"/>
    <w:rsid w:val="00B86A67"/>
    <w:rsid w:val="00B86B92"/>
    <w:rsid w:val="00B86BE9"/>
    <w:rsid w:val="00B86EAB"/>
    <w:rsid w:val="00B8716E"/>
    <w:rsid w:val="00B872B1"/>
    <w:rsid w:val="00B872E8"/>
    <w:rsid w:val="00B8730E"/>
    <w:rsid w:val="00B87AB2"/>
    <w:rsid w:val="00B87BD6"/>
    <w:rsid w:val="00B87D74"/>
    <w:rsid w:val="00B87F1B"/>
    <w:rsid w:val="00B87F5C"/>
    <w:rsid w:val="00B87F6F"/>
    <w:rsid w:val="00B90132"/>
    <w:rsid w:val="00B9037A"/>
    <w:rsid w:val="00B90414"/>
    <w:rsid w:val="00B90690"/>
    <w:rsid w:val="00B90A2C"/>
    <w:rsid w:val="00B90AF8"/>
    <w:rsid w:val="00B90B73"/>
    <w:rsid w:val="00B90C67"/>
    <w:rsid w:val="00B90ED9"/>
    <w:rsid w:val="00B90F52"/>
    <w:rsid w:val="00B911B9"/>
    <w:rsid w:val="00B914EA"/>
    <w:rsid w:val="00B9150F"/>
    <w:rsid w:val="00B91722"/>
    <w:rsid w:val="00B91744"/>
    <w:rsid w:val="00B91758"/>
    <w:rsid w:val="00B91AB3"/>
    <w:rsid w:val="00B91EBD"/>
    <w:rsid w:val="00B91EEA"/>
    <w:rsid w:val="00B92105"/>
    <w:rsid w:val="00B9212A"/>
    <w:rsid w:val="00B9212D"/>
    <w:rsid w:val="00B92143"/>
    <w:rsid w:val="00B924EF"/>
    <w:rsid w:val="00B927BD"/>
    <w:rsid w:val="00B92B76"/>
    <w:rsid w:val="00B92D49"/>
    <w:rsid w:val="00B92DF5"/>
    <w:rsid w:val="00B93248"/>
    <w:rsid w:val="00B9330B"/>
    <w:rsid w:val="00B93480"/>
    <w:rsid w:val="00B93646"/>
    <w:rsid w:val="00B938C6"/>
    <w:rsid w:val="00B93D8C"/>
    <w:rsid w:val="00B93ED8"/>
    <w:rsid w:val="00B940B5"/>
    <w:rsid w:val="00B941FD"/>
    <w:rsid w:val="00B942C3"/>
    <w:rsid w:val="00B94322"/>
    <w:rsid w:val="00B9465E"/>
    <w:rsid w:val="00B94B71"/>
    <w:rsid w:val="00B9509B"/>
    <w:rsid w:val="00B950D6"/>
    <w:rsid w:val="00B95175"/>
    <w:rsid w:val="00B95386"/>
    <w:rsid w:val="00B957BB"/>
    <w:rsid w:val="00B95C35"/>
    <w:rsid w:val="00B95DD7"/>
    <w:rsid w:val="00B96027"/>
    <w:rsid w:val="00B963BA"/>
    <w:rsid w:val="00B9642B"/>
    <w:rsid w:val="00B96879"/>
    <w:rsid w:val="00B96D85"/>
    <w:rsid w:val="00B96F5C"/>
    <w:rsid w:val="00B96FD7"/>
    <w:rsid w:val="00B973FC"/>
    <w:rsid w:val="00B977ED"/>
    <w:rsid w:val="00B979C7"/>
    <w:rsid w:val="00B97A52"/>
    <w:rsid w:val="00B97B43"/>
    <w:rsid w:val="00B97BC6"/>
    <w:rsid w:val="00B97DB7"/>
    <w:rsid w:val="00B97E04"/>
    <w:rsid w:val="00BA0174"/>
    <w:rsid w:val="00BA0232"/>
    <w:rsid w:val="00BA0248"/>
    <w:rsid w:val="00BA0266"/>
    <w:rsid w:val="00BA058A"/>
    <w:rsid w:val="00BA08F6"/>
    <w:rsid w:val="00BA0B13"/>
    <w:rsid w:val="00BA0BBC"/>
    <w:rsid w:val="00BA0C8B"/>
    <w:rsid w:val="00BA0D41"/>
    <w:rsid w:val="00BA0ED6"/>
    <w:rsid w:val="00BA0EE2"/>
    <w:rsid w:val="00BA0F06"/>
    <w:rsid w:val="00BA0F16"/>
    <w:rsid w:val="00BA12F9"/>
    <w:rsid w:val="00BA1440"/>
    <w:rsid w:val="00BA1598"/>
    <w:rsid w:val="00BA1644"/>
    <w:rsid w:val="00BA16ED"/>
    <w:rsid w:val="00BA1789"/>
    <w:rsid w:val="00BA19A6"/>
    <w:rsid w:val="00BA1B43"/>
    <w:rsid w:val="00BA1B89"/>
    <w:rsid w:val="00BA1E65"/>
    <w:rsid w:val="00BA1F45"/>
    <w:rsid w:val="00BA2241"/>
    <w:rsid w:val="00BA2376"/>
    <w:rsid w:val="00BA2503"/>
    <w:rsid w:val="00BA262B"/>
    <w:rsid w:val="00BA2AC0"/>
    <w:rsid w:val="00BA2E33"/>
    <w:rsid w:val="00BA338D"/>
    <w:rsid w:val="00BA347E"/>
    <w:rsid w:val="00BA3551"/>
    <w:rsid w:val="00BA4444"/>
    <w:rsid w:val="00BA4C55"/>
    <w:rsid w:val="00BA4E24"/>
    <w:rsid w:val="00BA4F38"/>
    <w:rsid w:val="00BA4F84"/>
    <w:rsid w:val="00BA4FEC"/>
    <w:rsid w:val="00BA5093"/>
    <w:rsid w:val="00BA5104"/>
    <w:rsid w:val="00BA5118"/>
    <w:rsid w:val="00BA513C"/>
    <w:rsid w:val="00BA525F"/>
    <w:rsid w:val="00BA540C"/>
    <w:rsid w:val="00BA5606"/>
    <w:rsid w:val="00BA572E"/>
    <w:rsid w:val="00BA59D5"/>
    <w:rsid w:val="00BA5AA6"/>
    <w:rsid w:val="00BA5B5B"/>
    <w:rsid w:val="00BA5CCA"/>
    <w:rsid w:val="00BA5E00"/>
    <w:rsid w:val="00BA5F5B"/>
    <w:rsid w:val="00BA62C7"/>
    <w:rsid w:val="00BA664D"/>
    <w:rsid w:val="00BA67E0"/>
    <w:rsid w:val="00BA6B08"/>
    <w:rsid w:val="00BA6B27"/>
    <w:rsid w:val="00BA6C0E"/>
    <w:rsid w:val="00BA6C8C"/>
    <w:rsid w:val="00BA6C8E"/>
    <w:rsid w:val="00BA6CA9"/>
    <w:rsid w:val="00BA6CCD"/>
    <w:rsid w:val="00BA6EC9"/>
    <w:rsid w:val="00BA6FD2"/>
    <w:rsid w:val="00BA7184"/>
    <w:rsid w:val="00BA7284"/>
    <w:rsid w:val="00BA728E"/>
    <w:rsid w:val="00BA73CE"/>
    <w:rsid w:val="00BA74E7"/>
    <w:rsid w:val="00BA75BA"/>
    <w:rsid w:val="00BA76B3"/>
    <w:rsid w:val="00BA78DF"/>
    <w:rsid w:val="00BA7C4D"/>
    <w:rsid w:val="00BA7C80"/>
    <w:rsid w:val="00BA7DD0"/>
    <w:rsid w:val="00BA7E77"/>
    <w:rsid w:val="00BA7FDD"/>
    <w:rsid w:val="00BA7FDF"/>
    <w:rsid w:val="00BB0172"/>
    <w:rsid w:val="00BB0222"/>
    <w:rsid w:val="00BB06EC"/>
    <w:rsid w:val="00BB08EE"/>
    <w:rsid w:val="00BB0A43"/>
    <w:rsid w:val="00BB0AF2"/>
    <w:rsid w:val="00BB0FAB"/>
    <w:rsid w:val="00BB1133"/>
    <w:rsid w:val="00BB1143"/>
    <w:rsid w:val="00BB117C"/>
    <w:rsid w:val="00BB11CA"/>
    <w:rsid w:val="00BB11E1"/>
    <w:rsid w:val="00BB13F3"/>
    <w:rsid w:val="00BB15D9"/>
    <w:rsid w:val="00BB16C3"/>
    <w:rsid w:val="00BB17E7"/>
    <w:rsid w:val="00BB183A"/>
    <w:rsid w:val="00BB197A"/>
    <w:rsid w:val="00BB19AA"/>
    <w:rsid w:val="00BB1A4A"/>
    <w:rsid w:val="00BB1BD9"/>
    <w:rsid w:val="00BB1C25"/>
    <w:rsid w:val="00BB1E91"/>
    <w:rsid w:val="00BB22BD"/>
    <w:rsid w:val="00BB230F"/>
    <w:rsid w:val="00BB2350"/>
    <w:rsid w:val="00BB28E8"/>
    <w:rsid w:val="00BB2B76"/>
    <w:rsid w:val="00BB3018"/>
    <w:rsid w:val="00BB340C"/>
    <w:rsid w:val="00BB3476"/>
    <w:rsid w:val="00BB34C3"/>
    <w:rsid w:val="00BB3661"/>
    <w:rsid w:val="00BB37D3"/>
    <w:rsid w:val="00BB3846"/>
    <w:rsid w:val="00BB3B34"/>
    <w:rsid w:val="00BB3BE5"/>
    <w:rsid w:val="00BB3CD2"/>
    <w:rsid w:val="00BB3DCC"/>
    <w:rsid w:val="00BB404B"/>
    <w:rsid w:val="00BB41A6"/>
    <w:rsid w:val="00BB421F"/>
    <w:rsid w:val="00BB4253"/>
    <w:rsid w:val="00BB4317"/>
    <w:rsid w:val="00BB43F3"/>
    <w:rsid w:val="00BB4686"/>
    <w:rsid w:val="00BB484C"/>
    <w:rsid w:val="00BB4990"/>
    <w:rsid w:val="00BB4D9B"/>
    <w:rsid w:val="00BB502B"/>
    <w:rsid w:val="00BB5278"/>
    <w:rsid w:val="00BB5292"/>
    <w:rsid w:val="00BB529D"/>
    <w:rsid w:val="00BB52D5"/>
    <w:rsid w:val="00BB54C1"/>
    <w:rsid w:val="00BB57C7"/>
    <w:rsid w:val="00BB589D"/>
    <w:rsid w:val="00BB5B1B"/>
    <w:rsid w:val="00BB5BCC"/>
    <w:rsid w:val="00BB5E43"/>
    <w:rsid w:val="00BB5EBC"/>
    <w:rsid w:val="00BB5EE0"/>
    <w:rsid w:val="00BB608B"/>
    <w:rsid w:val="00BB650A"/>
    <w:rsid w:val="00BB696E"/>
    <w:rsid w:val="00BB6A69"/>
    <w:rsid w:val="00BB6CA4"/>
    <w:rsid w:val="00BB6E58"/>
    <w:rsid w:val="00BB6F07"/>
    <w:rsid w:val="00BB70FA"/>
    <w:rsid w:val="00BB7403"/>
    <w:rsid w:val="00BB740B"/>
    <w:rsid w:val="00BB745A"/>
    <w:rsid w:val="00BB75C3"/>
    <w:rsid w:val="00BB75CB"/>
    <w:rsid w:val="00BB782B"/>
    <w:rsid w:val="00BB7A4F"/>
    <w:rsid w:val="00BB7B4F"/>
    <w:rsid w:val="00BB7BAB"/>
    <w:rsid w:val="00BB7C1C"/>
    <w:rsid w:val="00BB7C4E"/>
    <w:rsid w:val="00BB7E04"/>
    <w:rsid w:val="00BB7E13"/>
    <w:rsid w:val="00BB7F1B"/>
    <w:rsid w:val="00BB7FF2"/>
    <w:rsid w:val="00BC0216"/>
    <w:rsid w:val="00BC06E9"/>
    <w:rsid w:val="00BC0AA6"/>
    <w:rsid w:val="00BC0AD8"/>
    <w:rsid w:val="00BC107B"/>
    <w:rsid w:val="00BC113A"/>
    <w:rsid w:val="00BC11DE"/>
    <w:rsid w:val="00BC1362"/>
    <w:rsid w:val="00BC139D"/>
    <w:rsid w:val="00BC14DE"/>
    <w:rsid w:val="00BC1542"/>
    <w:rsid w:val="00BC1700"/>
    <w:rsid w:val="00BC1A0B"/>
    <w:rsid w:val="00BC1B2C"/>
    <w:rsid w:val="00BC1B30"/>
    <w:rsid w:val="00BC1CA1"/>
    <w:rsid w:val="00BC1FE7"/>
    <w:rsid w:val="00BC2427"/>
    <w:rsid w:val="00BC248E"/>
    <w:rsid w:val="00BC2AD5"/>
    <w:rsid w:val="00BC2D76"/>
    <w:rsid w:val="00BC302A"/>
    <w:rsid w:val="00BC3187"/>
    <w:rsid w:val="00BC32E9"/>
    <w:rsid w:val="00BC3327"/>
    <w:rsid w:val="00BC3603"/>
    <w:rsid w:val="00BC362E"/>
    <w:rsid w:val="00BC3914"/>
    <w:rsid w:val="00BC3C15"/>
    <w:rsid w:val="00BC3FF3"/>
    <w:rsid w:val="00BC44E5"/>
    <w:rsid w:val="00BC4648"/>
    <w:rsid w:val="00BC4766"/>
    <w:rsid w:val="00BC48BD"/>
    <w:rsid w:val="00BC4C47"/>
    <w:rsid w:val="00BC4CCC"/>
    <w:rsid w:val="00BC4D7F"/>
    <w:rsid w:val="00BC50DD"/>
    <w:rsid w:val="00BC5113"/>
    <w:rsid w:val="00BC518C"/>
    <w:rsid w:val="00BC5278"/>
    <w:rsid w:val="00BC5383"/>
    <w:rsid w:val="00BC54D3"/>
    <w:rsid w:val="00BC570A"/>
    <w:rsid w:val="00BC5998"/>
    <w:rsid w:val="00BC599F"/>
    <w:rsid w:val="00BC5ABC"/>
    <w:rsid w:val="00BC5B23"/>
    <w:rsid w:val="00BC5C77"/>
    <w:rsid w:val="00BC601D"/>
    <w:rsid w:val="00BC6260"/>
    <w:rsid w:val="00BC6296"/>
    <w:rsid w:val="00BC6435"/>
    <w:rsid w:val="00BC6C5C"/>
    <w:rsid w:val="00BC6D3E"/>
    <w:rsid w:val="00BC6D97"/>
    <w:rsid w:val="00BC74C3"/>
    <w:rsid w:val="00BC751C"/>
    <w:rsid w:val="00BC7547"/>
    <w:rsid w:val="00BC7638"/>
    <w:rsid w:val="00BC7677"/>
    <w:rsid w:val="00BC769A"/>
    <w:rsid w:val="00BC7898"/>
    <w:rsid w:val="00BC78FF"/>
    <w:rsid w:val="00BC7C53"/>
    <w:rsid w:val="00BC7D85"/>
    <w:rsid w:val="00BC7FB1"/>
    <w:rsid w:val="00BD0054"/>
    <w:rsid w:val="00BD0063"/>
    <w:rsid w:val="00BD01DC"/>
    <w:rsid w:val="00BD035F"/>
    <w:rsid w:val="00BD0512"/>
    <w:rsid w:val="00BD06EE"/>
    <w:rsid w:val="00BD092C"/>
    <w:rsid w:val="00BD0C5C"/>
    <w:rsid w:val="00BD0FB1"/>
    <w:rsid w:val="00BD10B3"/>
    <w:rsid w:val="00BD13E5"/>
    <w:rsid w:val="00BD14A5"/>
    <w:rsid w:val="00BD14DC"/>
    <w:rsid w:val="00BD153D"/>
    <w:rsid w:val="00BD16A5"/>
    <w:rsid w:val="00BD1838"/>
    <w:rsid w:val="00BD18E3"/>
    <w:rsid w:val="00BD1C3C"/>
    <w:rsid w:val="00BD1E46"/>
    <w:rsid w:val="00BD1F94"/>
    <w:rsid w:val="00BD2151"/>
    <w:rsid w:val="00BD24BB"/>
    <w:rsid w:val="00BD24CB"/>
    <w:rsid w:val="00BD2569"/>
    <w:rsid w:val="00BD25D0"/>
    <w:rsid w:val="00BD27AE"/>
    <w:rsid w:val="00BD29BD"/>
    <w:rsid w:val="00BD2A3D"/>
    <w:rsid w:val="00BD2A9D"/>
    <w:rsid w:val="00BD2BFD"/>
    <w:rsid w:val="00BD2EF2"/>
    <w:rsid w:val="00BD2F74"/>
    <w:rsid w:val="00BD310D"/>
    <w:rsid w:val="00BD3236"/>
    <w:rsid w:val="00BD3765"/>
    <w:rsid w:val="00BD383D"/>
    <w:rsid w:val="00BD383E"/>
    <w:rsid w:val="00BD3BCD"/>
    <w:rsid w:val="00BD3D3C"/>
    <w:rsid w:val="00BD3E3A"/>
    <w:rsid w:val="00BD405B"/>
    <w:rsid w:val="00BD40A2"/>
    <w:rsid w:val="00BD46D3"/>
    <w:rsid w:val="00BD4B79"/>
    <w:rsid w:val="00BD4C63"/>
    <w:rsid w:val="00BD4CF9"/>
    <w:rsid w:val="00BD516D"/>
    <w:rsid w:val="00BD51EB"/>
    <w:rsid w:val="00BD52AC"/>
    <w:rsid w:val="00BD54EB"/>
    <w:rsid w:val="00BD577F"/>
    <w:rsid w:val="00BD57A8"/>
    <w:rsid w:val="00BD5937"/>
    <w:rsid w:val="00BD597A"/>
    <w:rsid w:val="00BD5B7B"/>
    <w:rsid w:val="00BD5CEF"/>
    <w:rsid w:val="00BD5DFE"/>
    <w:rsid w:val="00BD6020"/>
    <w:rsid w:val="00BD6055"/>
    <w:rsid w:val="00BD6189"/>
    <w:rsid w:val="00BD6233"/>
    <w:rsid w:val="00BD630F"/>
    <w:rsid w:val="00BD6448"/>
    <w:rsid w:val="00BD68AD"/>
    <w:rsid w:val="00BD6AA4"/>
    <w:rsid w:val="00BD6B17"/>
    <w:rsid w:val="00BD6C8F"/>
    <w:rsid w:val="00BD6D2F"/>
    <w:rsid w:val="00BD6D6E"/>
    <w:rsid w:val="00BD6FBE"/>
    <w:rsid w:val="00BD744C"/>
    <w:rsid w:val="00BD74B8"/>
    <w:rsid w:val="00BD76AC"/>
    <w:rsid w:val="00BD7CFD"/>
    <w:rsid w:val="00BD7D10"/>
    <w:rsid w:val="00BD7D7A"/>
    <w:rsid w:val="00BD7EB5"/>
    <w:rsid w:val="00BE013D"/>
    <w:rsid w:val="00BE013E"/>
    <w:rsid w:val="00BE0170"/>
    <w:rsid w:val="00BE0241"/>
    <w:rsid w:val="00BE02D8"/>
    <w:rsid w:val="00BE0420"/>
    <w:rsid w:val="00BE0429"/>
    <w:rsid w:val="00BE07B0"/>
    <w:rsid w:val="00BE086B"/>
    <w:rsid w:val="00BE08DD"/>
    <w:rsid w:val="00BE0BDB"/>
    <w:rsid w:val="00BE0BE6"/>
    <w:rsid w:val="00BE0DBB"/>
    <w:rsid w:val="00BE0E0C"/>
    <w:rsid w:val="00BE0ED7"/>
    <w:rsid w:val="00BE10B4"/>
    <w:rsid w:val="00BE1382"/>
    <w:rsid w:val="00BE14D7"/>
    <w:rsid w:val="00BE14FA"/>
    <w:rsid w:val="00BE1908"/>
    <w:rsid w:val="00BE1AA6"/>
    <w:rsid w:val="00BE1D4B"/>
    <w:rsid w:val="00BE1F52"/>
    <w:rsid w:val="00BE21F3"/>
    <w:rsid w:val="00BE239B"/>
    <w:rsid w:val="00BE23A4"/>
    <w:rsid w:val="00BE23D0"/>
    <w:rsid w:val="00BE2447"/>
    <w:rsid w:val="00BE2486"/>
    <w:rsid w:val="00BE2598"/>
    <w:rsid w:val="00BE2B36"/>
    <w:rsid w:val="00BE2E8F"/>
    <w:rsid w:val="00BE310B"/>
    <w:rsid w:val="00BE3297"/>
    <w:rsid w:val="00BE337E"/>
    <w:rsid w:val="00BE33C0"/>
    <w:rsid w:val="00BE35B1"/>
    <w:rsid w:val="00BE366D"/>
    <w:rsid w:val="00BE374A"/>
    <w:rsid w:val="00BE389C"/>
    <w:rsid w:val="00BE38A7"/>
    <w:rsid w:val="00BE396F"/>
    <w:rsid w:val="00BE3B34"/>
    <w:rsid w:val="00BE3B46"/>
    <w:rsid w:val="00BE3CB1"/>
    <w:rsid w:val="00BE4074"/>
    <w:rsid w:val="00BE41EC"/>
    <w:rsid w:val="00BE45FD"/>
    <w:rsid w:val="00BE47B6"/>
    <w:rsid w:val="00BE47E2"/>
    <w:rsid w:val="00BE494F"/>
    <w:rsid w:val="00BE4B26"/>
    <w:rsid w:val="00BE4B41"/>
    <w:rsid w:val="00BE4BDF"/>
    <w:rsid w:val="00BE4DE8"/>
    <w:rsid w:val="00BE4E5F"/>
    <w:rsid w:val="00BE4E8E"/>
    <w:rsid w:val="00BE4F54"/>
    <w:rsid w:val="00BE4F75"/>
    <w:rsid w:val="00BE51B6"/>
    <w:rsid w:val="00BE5213"/>
    <w:rsid w:val="00BE5228"/>
    <w:rsid w:val="00BE529F"/>
    <w:rsid w:val="00BE52A6"/>
    <w:rsid w:val="00BE532E"/>
    <w:rsid w:val="00BE5735"/>
    <w:rsid w:val="00BE5A68"/>
    <w:rsid w:val="00BE5E89"/>
    <w:rsid w:val="00BE5F76"/>
    <w:rsid w:val="00BE6267"/>
    <w:rsid w:val="00BE63F5"/>
    <w:rsid w:val="00BE6681"/>
    <w:rsid w:val="00BE66A0"/>
    <w:rsid w:val="00BE69BE"/>
    <w:rsid w:val="00BE6B38"/>
    <w:rsid w:val="00BE6C0C"/>
    <w:rsid w:val="00BE6CFA"/>
    <w:rsid w:val="00BE6E00"/>
    <w:rsid w:val="00BE6E01"/>
    <w:rsid w:val="00BE6EF4"/>
    <w:rsid w:val="00BE71BB"/>
    <w:rsid w:val="00BE7239"/>
    <w:rsid w:val="00BE76EC"/>
    <w:rsid w:val="00BE7954"/>
    <w:rsid w:val="00BE7972"/>
    <w:rsid w:val="00BE7A74"/>
    <w:rsid w:val="00BF013F"/>
    <w:rsid w:val="00BF0252"/>
    <w:rsid w:val="00BF0523"/>
    <w:rsid w:val="00BF056C"/>
    <w:rsid w:val="00BF0580"/>
    <w:rsid w:val="00BF08B3"/>
    <w:rsid w:val="00BF0985"/>
    <w:rsid w:val="00BF1235"/>
    <w:rsid w:val="00BF12E4"/>
    <w:rsid w:val="00BF15E3"/>
    <w:rsid w:val="00BF1714"/>
    <w:rsid w:val="00BF1B7D"/>
    <w:rsid w:val="00BF1D53"/>
    <w:rsid w:val="00BF1EB5"/>
    <w:rsid w:val="00BF20A9"/>
    <w:rsid w:val="00BF228D"/>
    <w:rsid w:val="00BF22A9"/>
    <w:rsid w:val="00BF26F1"/>
    <w:rsid w:val="00BF2978"/>
    <w:rsid w:val="00BF2E71"/>
    <w:rsid w:val="00BF30AA"/>
    <w:rsid w:val="00BF33B1"/>
    <w:rsid w:val="00BF363D"/>
    <w:rsid w:val="00BF36F6"/>
    <w:rsid w:val="00BF3855"/>
    <w:rsid w:val="00BF389E"/>
    <w:rsid w:val="00BF3ADD"/>
    <w:rsid w:val="00BF3C1C"/>
    <w:rsid w:val="00BF3E38"/>
    <w:rsid w:val="00BF41DC"/>
    <w:rsid w:val="00BF433C"/>
    <w:rsid w:val="00BF435F"/>
    <w:rsid w:val="00BF43EA"/>
    <w:rsid w:val="00BF44B5"/>
    <w:rsid w:val="00BF4611"/>
    <w:rsid w:val="00BF46A2"/>
    <w:rsid w:val="00BF48B0"/>
    <w:rsid w:val="00BF4D01"/>
    <w:rsid w:val="00BF5022"/>
    <w:rsid w:val="00BF505E"/>
    <w:rsid w:val="00BF5383"/>
    <w:rsid w:val="00BF539B"/>
    <w:rsid w:val="00BF56A8"/>
    <w:rsid w:val="00BF585D"/>
    <w:rsid w:val="00BF5E70"/>
    <w:rsid w:val="00BF5ED6"/>
    <w:rsid w:val="00BF6005"/>
    <w:rsid w:val="00BF636D"/>
    <w:rsid w:val="00BF6488"/>
    <w:rsid w:val="00BF67C8"/>
    <w:rsid w:val="00BF68F7"/>
    <w:rsid w:val="00BF6C9D"/>
    <w:rsid w:val="00BF6DBC"/>
    <w:rsid w:val="00BF6ED7"/>
    <w:rsid w:val="00BF703B"/>
    <w:rsid w:val="00BF7117"/>
    <w:rsid w:val="00BF74B7"/>
    <w:rsid w:val="00BF75B2"/>
    <w:rsid w:val="00BF7655"/>
    <w:rsid w:val="00BF7C24"/>
    <w:rsid w:val="00BF7EC8"/>
    <w:rsid w:val="00BF7F49"/>
    <w:rsid w:val="00C00130"/>
    <w:rsid w:val="00C001EB"/>
    <w:rsid w:val="00C002EC"/>
    <w:rsid w:val="00C00473"/>
    <w:rsid w:val="00C00761"/>
    <w:rsid w:val="00C00892"/>
    <w:rsid w:val="00C00AFB"/>
    <w:rsid w:val="00C012D4"/>
    <w:rsid w:val="00C01531"/>
    <w:rsid w:val="00C019D7"/>
    <w:rsid w:val="00C019F0"/>
    <w:rsid w:val="00C01B1E"/>
    <w:rsid w:val="00C01C80"/>
    <w:rsid w:val="00C01D8C"/>
    <w:rsid w:val="00C01DAF"/>
    <w:rsid w:val="00C01DFF"/>
    <w:rsid w:val="00C01FB5"/>
    <w:rsid w:val="00C02765"/>
    <w:rsid w:val="00C02782"/>
    <w:rsid w:val="00C02A55"/>
    <w:rsid w:val="00C02D6C"/>
    <w:rsid w:val="00C02E14"/>
    <w:rsid w:val="00C03242"/>
    <w:rsid w:val="00C034F1"/>
    <w:rsid w:val="00C0356A"/>
    <w:rsid w:val="00C0358B"/>
    <w:rsid w:val="00C0396D"/>
    <w:rsid w:val="00C039B7"/>
    <w:rsid w:val="00C03B93"/>
    <w:rsid w:val="00C03BC9"/>
    <w:rsid w:val="00C03DA4"/>
    <w:rsid w:val="00C03F19"/>
    <w:rsid w:val="00C03F57"/>
    <w:rsid w:val="00C04185"/>
    <w:rsid w:val="00C041D9"/>
    <w:rsid w:val="00C043D4"/>
    <w:rsid w:val="00C04444"/>
    <w:rsid w:val="00C0447C"/>
    <w:rsid w:val="00C044CF"/>
    <w:rsid w:val="00C044E3"/>
    <w:rsid w:val="00C044EC"/>
    <w:rsid w:val="00C04524"/>
    <w:rsid w:val="00C04668"/>
    <w:rsid w:val="00C04815"/>
    <w:rsid w:val="00C04B8E"/>
    <w:rsid w:val="00C04BB2"/>
    <w:rsid w:val="00C04F3F"/>
    <w:rsid w:val="00C05234"/>
    <w:rsid w:val="00C05357"/>
    <w:rsid w:val="00C05479"/>
    <w:rsid w:val="00C054FA"/>
    <w:rsid w:val="00C05622"/>
    <w:rsid w:val="00C0563D"/>
    <w:rsid w:val="00C056AE"/>
    <w:rsid w:val="00C057C2"/>
    <w:rsid w:val="00C057C9"/>
    <w:rsid w:val="00C05A9A"/>
    <w:rsid w:val="00C05C8E"/>
    <w:rsid w:val="00C05CD4"/>
    <w:rsid w:val="00C06009"/>
    <w:rsid w:val="00C0620F"/>
    <w:rsid w:val="00C0653E"/>
    <w:rsid w:val="00C065B3"/>
    <w:rsid w:val="00C065C1"/>
    <w:rsid w:val="00C0696A"/>
    <w:rsid w:val="00C06B99"/>
    <w:rsid w:val="00C06D76"/>
    <w:rsid w:val="00C071D9"/>
    <w:rsid w:val="00C071F2"/>
    <w:rsid w:val="00C0721C"/>
    <w:rsid w:val="00C072BB"/>
    <w:rsid w:val="00C076C6"/>
    <w:rsid w:val="00C07971"/>
    <w:rsid w:val="00C07B7A"/>
    <w:rsid w:val="00C07D73"/>
    <w:rsid w:val="00C07E19"/>
    <w:rsid w:val="00C07F6D"/>
    <w:rsid w:val="00C0D6B8"/>
    <w:rsid w:val="00C10020"/>
    <w:rsid w:val="00C101A0"/>
    <w:rsid w:val="00C101ED"/>
    <w:rsid w:val="00C10225"/>
    <w:rsid w:val="00C106F5"/>
    <w:rsid w:val="00C107EC"/>
    <w:rsid w:val="00C108E5"/>
    <w:rsid w:val="00C10956"/>
    <w:rsid w:val="00C10A0F"/>
    <w:rsid w:val="00C10AE2"/>
    <w:rsid w:val="00C10B4B"/>
    <w:rsid w:val="00C10C66"/>
    <w:rsid w:val="00C10FAF"/>
    <w:rsid w:val="00C110D6"/>
    <w:rsid w:val="00C11391"/>
    <w:rsid w:val="00C113C2"/>
    <w:rsid w:val="00C115BF"/>
    <w:rsid w:val="00C1165B"/>
    <w:rsid w:val="00C11800"/>
    <w:rsid w:val="00C11876"/>
    <w:rsid w:val="00C11878"/>
    <w:rsid w:val="00C11969"/>
    <w:rsid w:val="00C11B97"/>
    <w:rsid w:val="00C11BDE"/>
    <w:rsid w:val="00C11CD7"/>
    <w:rsid w:val="00C11DDA"/>
    <w:rsid w:val="00C1206B"/>
    <w:rsid w:val="00C122C4"/>
    <w:rsid w:val="00C125DF"/>
    <w:rsid w:val="00C1288D"/>
    <w:rsid w:val="00C12A4C"/>
    <w:rsid w:val="00C12B1E"/>
    <w:rsid w:val="00C13165"/>
    <w:rsid w:val="00C13670"/>
    <w:rsid w:val="00C137BD"/>
    <w:rsid w:val="00C13807"/>
    <w:rsid w:val="00C138AA"/>
    <w:rsid w:val="00C13F38"/>
    <w:rsid w:val="00C14327"/>
    <w:rsid w:val="00C14498"/>
    <w:rsid w:val="00C1449D"/>
    <w:rsid w:val="00C149EB"/>
    <w:rsid w:val="00C14A85"/>
    <w:rsid w:val="00C14A88"/>
    <w:rsid w:val="00C14C85"/>
    <w:rsid w:val="00C1501C"/>
    <w:rsid w:val="00C1575A"/>
    <w:rsid w:val="00C158EB"/>
    <w:rsid w:val="00C158FC"/>
    <w:rsid w:val="00C15A4B"/>
    <w:rsid w:val="00C15C49"/>
    <w:rsid w:val="00C160C2"/>
    <w:rsid w:val="00C1636E"/>
    <w:rsid w:val="00C16787"/>
    <w:rsid w:val="00C16789"/>
    <w:rsid w:val="00C16895"/>
    <w:rsid w:val="00C169F1"/>
    <w:rsid w:val="00C16ACE"/>
    <w:rsid w:val="00C16B61"/>
    <w:rsid w:val="00C17668"/>
    <w:rsid w:val="00C17A96"/>
    <w:rsid w:val="00C17AA4"/>
    <w:rsid w:val="00C17BD4"/>
    <w:rsid w:val="00C2023A"/>
    <w:rsid w:val="00C2028E"/>
    <w:rsid w:val="00C203EA"/>
    <w:rsid w:val="00C2061F"/>
    <w:rsid w:val="00C20764"/>
    <w:rsid w:val="00C20B5D"/>
    <w:rsid w:val="00C20C47"/>
    <w:rsid w:val="00C20CB1"/>
    <w:rsid w:val="00C20FFC"/>
    <w:rsid w:val="00C21171"/>
    <w:rsid w:val="00C21193"/>
    <w:rsid w:val="00C2119D"/>
    <w:rsid w:val="00C21336"/>
    <w:rsid w:val="00C21797"/>
    <w:rsid w:val="00C217D4"/>
    <w:rsid w:val="00C21B9A"/>
    <w:rsid w:val="00C21CA9"/>
    <w:rsid w:val="00C21E1F"/>
    <w:rsid w:val="00C21F88"/>
    <w:rsid w:val="00C221F1"/>
    <w:rsid w:val="00C224F5"/>
    <w:rsid w:val="00C2279D"/>
    <w:rsid w:val="00C227C2"/>
    <w:rsid w:val="00C2288B"/>
    <w:rsid w:val="00C229AE"/>
    <w:rsid w:val="00C229B9"/>
    <w:rsid w:val="00C22DAC"/>
    <w:rsid w:val="00C22F73"/>
    <w:rsid w:val="00C2320F"/>
    <w:rsid w:val="00C2328C"/>
    <w:rsid w:val="00C2343E"/>
    <w:rsid w:val="00C23599"/>
    <w:rsid w:val="00C23632"/>
    <w:rsid w:val="00C236FE"/>
    <w:rsid w:val="00C238B6"/>
    <w:rsid w:val="00C23A1E"/>
    <w:rsid w:val="00C23A74"/>
    <w:rsid w:val="00C23AA5"/>
    <w:rsid w:val="00C23D74"/>
    <w:rsid w:val="00C23F93"/>
    <w:rsid w:val="00C23FAC"/>
    <w:rsid w:val="00C24099"/>
    <w:rsid w:val="00C24198"/>
    <w:rsid w:val="00C241C0"/>
    <w:rsid w:val="00C2432C"/>
    <w:rsid w:val="00C243A2"/>
    <w:rsid w:val="00C244F1"/>
    <w:rsid w:val="00C2459E"/>
    <w:rsid w:val="00C245CB"/>
    <w:rsid w:val="00C24637"/>
    <w:rsid w:val="00C246A6"/>
    <w:rsid w:val="00C248E1"/>
    <w:rsid w:val="00C24CE0"/>
    <w:rsid w:val="00C24DCB"/>
    <w:rsid w:val="00C24EE3"/>
    <w:rsid w:val="00C2543F"/>
    <w:rsid w:val="00C25639"/>
    <w:rsid w:val="00C25648"/>
    <w:rsid w:val="00C25688"/>
    <w:rsid w:val="00C25C9B"/>
    <w:rsid w:val="00C25DD4"/>
    <w:rsid w:val="00C25F95"/>
    <w:rsid w:val="00C2611A"/>
    <w:rsid w:val="00C26254"/>
    <w:rsid w:val="00C26428"/>
    <w:rsid w:val="00C26504"/>
    <w:rsid w:val="00C2671D"/>
    <w:rsid w:val="00C26775"/>
    <w:rsid w:val="00C2684C"/>
    <w:rsid w:val="00C26B45"/>
    <w:rsid w:val="00C26C33"/>
    <w:rsid w:val="00C26CC2"/>
    <w:rsid w:val="00C26D81"/>
    <w:rsid w:val="00C26E96"/>
    <w:rsid w:val="00C27040"/>
    <w:rsid w:val="00C27062"/>
    <w:rsid w:val="00C273A6"/>
    <w:rsid w:val="00C274A9"/>
    <w:rsid w:val="00C27672"/>
    <w:rsid w:val="00C276A1"/>
    <w:rsid w:val="00C278B3"/>
    <w:rsid w:val="00C278CE"/>
    <w:rsid w:val="00C278D0"/>
    <w:rsid w:val="00C27908"/>
    <w:rsid w:val="00C279CB"/>
    <w:rsid w:val="00C27A31"/>
    <w:rsid w:val="00C27B1C"/>
    <w:rsid w:val="00C27FFC"/>
    <w:rsid w:val="00C300C3"/>
    <w:rsid w:val="00C3016B"/>
    <w:rsid w:val="00C302B7"/>
    <w:rsid w:val="00C30313"/>
    <w:rsid w:val="00C3040E"/>
    <w:rsid w:val="00C30430"/>
    <w:rsid w:val="00C30544"/>
    <w:rsid w:val="00C30CF3"/>
    <w:rsid w:val="00C31058"/>
    <w:rsid w:val="00C314DA"/>
    <w:rsid w:val="00C3167D"/>
    <w:rsid w:val="00C3182B"/>
    <w:rsid w:val="00C319BE"/>
    <w:rsid w:val="00C31B18"/>
    <w:rsid w:val="00C31B69"/>
    <w:rsid w:val="00C31C54"/>
    <w:rsid w:val="00C31D01"/>
    <w:rsid w:val="00C31D09"/>
    <w:rsid w:val="00C31DDB"/>
    <w:rsid w:val="00C31E5D"/>
    <w:rsid w:val="00C31E68"/>
    <w:rsid w:val="00C31F1A"/>
    <w:rsid w:val="00C31F85"/>
    <w:rsid w:val="00C31FAD"/>
    <w:rsid w:val="00C32073"/>
    <w:rsid w:val="00C320A8"/>
    <w:rsid w:val="00C32208"/>
    <w:rsid w:val="00C32519"/>
    <w:rsid w:val="00C32598"/>
    <w:rsid w:val="00C326DE"/>
    <w:rsid w:val="00C327F0"/>
    <w:rsid w:val="00C328BB"/>
    <w:rsid w:val="00C3291E"/>
    <w:rsid w:val="00C32A24"/>
    <w:rsid w:val="00C32CFE"/>
    <w:rsid w:val="00C32DA9"/>
    <w:rsid w:val="00C32F6A"/>
    <w:rsid w:val="00C32FC7"/>
    <w:rsid w:val="00C331F4"/>
    <w:rsid w:val="00C3335A"/>
    <w:rsid w:val="00C333AF"/>
    <w:rsid w:val="00C33548"/>
    <w:rsid w:val="00C33657"/>
    <w:rsid w:val="00C336F0"/>
    <w:rsid w:val="00C33A37"/>
    <w:rsid w:val="00C33E1C"/>
    <w:rsid w:val="00C33E8B"/>
    <w:rsid w:val="00C33F25"/>
    <w:rsid w:val="00C33FD9"/>
    <w:rsid w:val="00C3444B"/>
    <w:rsid w:val="00C344C1"/>
    <w:rsid w:val="00C34532"/>
    <w:rsid w:val="00C345B6"/>
    <w:rsid w:val="00C34603"/>
    <w:rsid w:val="00C34711"/>
    <w:rsid w:val="00C349A9"/>
    <w:rsid w:val="00C34C35"/>
    <w:rsid w:val="00C34D4A"/>
    <w:rsid w:val="00C34E9B"/>
    <w:rsid w:val="00C351BF"/>
    <w:rsid w:val="00C351F0"/>
    <w:rsid w:val="00C355E0"/>
    <w:rsid w:val="00C35742"/>
    <w:rsid w:val="00C359D3"/>
    <w:rsid w:val="00C35A08"/>
    <w:rsid w:val="00C35B43"/>
    <w:rsid w:val="00C35B76"/>
    <w:rsid w:val="00C35D94"/>
    <w:rsid w:val="00C361E0"/>
    <w:rsid w:val="00C363EE"/>
    <w:rsid w:val="00C3645E"/>
    <w:rsid w:val="00C36600"/>
    <w:rsid w:val="00C36928"/>
    <w:rsid w:val="00C3697A"/>
    <w:rsid w:val="00C3698F"/>
    <w:rsid w:val="00C36BF4"/>
    <w:rsid w:val="00C36C2B"/>
    <w:rsid w:val="00C36FAE"/>
    <w:rsid w:val="00C37294"/>
    <w:rsid w:val="00C372CD"/>
    <w:rsid w:val="00C375C3"/>
    <w:rsid w:val="00C377A2"/>
    <w:rsid w:val="00C378EB"/>
    <w:rsid w:val="00C37994"/>
    <w:rsid w:val="00C379A1"/>
    <w:rsid w:val="00C37AEC"/>
    <w:rsid w:val="00C37C8F"/>
    <w:rsid w:val="00C37D1C"/>
    <w:rsid w:val="00C37FE3"/>
    <w:rsid w:val="00C4036F"/>
    <w:rsid w:val="00C40440"/>
    <w:rsid w:val="00C407C1"/>
    <w:rsid w:val="00C40811"/>
    <w:rsid w:val="00C40A38"/>
    <w:rsid w:val="00C40B16"/>
    <w:rsid w:val="00C40CA6"/>
    <w:rsid w:val="00C40EEB"/>
    <w:rsid w:val="00C41031"/>
    <w:rsid w:val="00C413AF"/>
    <w:rsid w:val="00C41619"/>
    <w:rsid w:val="00C41A0F"/>
    <w:rsid w:val="00C41D77"/>
    <w:rsid w:val="00C41ED5"/>
    <w:rsid w:val="00C41F2C"/>
    <w:rsid w:val="00C42041"/>
    <w:rsid w:val="00C420EF"/>
    <w:rsid w:val="00C42118"/>
    <w:rsid w:val="00C423E4"/>
    <w:rsid w:val="00C42427"/>
    <w:rsid w:val="00C42851"/>
    <w:rsid w:val="00C42968"/>
    <w:rsid w:val="00C42A90"/>
    <w:rsid w:val="00C42DD9"/>
    <w:rsid w:val="00C430BD"/>
    <w:rsid w:val="00C4374B"/>
    <w:rsid w:val="00C43905"/>
    <w:rsid w:val="00C439B2"/>
    <w:rsid w:val="00C43B14"/>
    <w:rsid w:val="00C43B6F"/>
    <w:rsid w:val="00C43C59"/>
    <w:rsid w:val="00C43CAD"/>
    <w:rsid w:val="00C43D30"/>
    <w:rsid w:val="00C43E26"/>
    <w:rsid w:val="00C43EAA"/>
    <w:rsid w:val="00C44072"/>
    <w:rsid w:val="00C440F9"/>
    <w:rsid w:val="00C44566"/>
    <w:rsid w:val="00C44883"/>
    <w:rsid w:val="00C44987"/>
    <w:rsid w:val="00C44A17"/>
    <w:rsid w:val="00C44BF6"/>
    <w:rsid w:val="00C44D29"/>
    <w:rsid w:val="00C44F0B"/>
    <w:rsid w:val="00C44F3F"/>
    <w:rsid w:val="00C452C6"/>
    <w:rsid w:val="00C4541C"/>
    <w:rsid w:val="00C454CC"/>
    <w:rsid w:val="00C45627"/>
    <w:rsid w:val="00C45A15"/>
    <w:rsid w:val="00C45B9F"/>
    <w:rsid w:val="00C45F5D"/>
    <w:rsid w:val="00C45F7B"/>
    <w:rsid w:val="00C46055"/>
    <w:rsid w:val="00C463DE"/>
    <w:rsid w:val="00C46503"/>
    <w:rsid w:val="00C46553"/>
    <w:rsid w:val="00C46616"/>
    <w:rsid w:val="00C46733"/>
    <w:rsid w:val="00C46852"/>
    <w:rsid w:val="00C46885"/>
    <w:rsid w:val="00C4691C"/>
    <w:rsid w:val="00C46BEA"/>
    <w:rsid w:val="00C46D0D"/>
    <w:rsid w:val="00C46D88"/>
    <w:rsid w:val="00C46DF7"/>
    <w:rsid w:val="00C46EC3"/>
    <w:rsid w:val="00C46FCF"/>
    <w:rsid w:val="00C4703D"/>
    <w:rsid w:val="00C47201"/>
    <w:rsid w:val="00C47232"/>
    <w:rsid w:val="00C4730D"/>
    <w:rsid w:val="00C473CB"/>
    <w:rsid w:val="00C47776"/>
    <w:rsid w:val="00C477C1"/>
    <w:rsid w:val="00C477CE"/>
    <w:rsid w:val="00C47866"/>
    <w:rsid w:val="00C479CC"/>
    <w:rsid w:val="00C47B4C"/>
    <w:rsid w:val="00C47CDF"/>
    <w:rsid w:val="00C502DC"/>
    <w:rsid w:val="00C502E3"/>
    <w:rsid w:val="00C504A1"/>
    <w:rsid w:val="00C5056E"/>
    <w:rsid w:val="00C5066A"/>
    <w:rsid w:val="00C50950"/>
    <w:rsid w:val="00C50B12"/>
    <w:rsid w:val="00C50C88"/>
    <w:rsid w:val="00C50CE7"/>
    <w:rsid w:val="00C51003"/>
    <w:rsid w:val="00C510B2"/>
    <w:rsid w:val="00C51174"/>
    <w:rsid w:val="00C51268"/>
    <w:rsid w:val="00C512CD"/>
    <w:rsid w:val="00C5162D"/>
    <w:rsid w:val="00C51808"/>
    <w:rsid w:val="00C5198A"/>
    <w:rsid w:val="00C51B4C"/>
    <w:rsid w:val="00C51C54"/>
    <w:rsid w:val="00C51D24"/>
    <w:rsid w:val="00C51E2E"/>
    <w:rsid w:val="00C51FD1"/>
    <w:rsid w:val="00C52191"/>
    <w:rsid w:val="00C5236E"/>
    <w:rsid w:val="00C525B5"/>
    <w:rsid w:val="00C52A16"/>
    <w:rsid w:val="00C52B4E"/>
    <w:rsid w:val="00C52FBF"/>
    <w:rsid w:val="00C53123"/>
    <w:rsid w:val="00C5326E"/>
    <w:rsid w:val="00C534CB"/>
    <w:rsid w:val="00C535B7"/>
    <w:rsid w:val="00C5370B"/>
    <w:rsid w:val="00C537C0"/>
    <w:rsid w:val="00C53A9B"/>
    <w:rsid w:val="00C53B2D"/>
    <w:rsid w:val="00C53BE1"/>
    <w:rsid w:val="00C53DA9"/>
    <w:rsid w:val="00C53F1A"/>
    <w:rsid w:val="00C543D1"/>
    <w:rsid w:val="00C54611"/>
    <w:rsid w:val="00C54849"/>
    <w:rsid w:val="00C548CB"/>
    <w:rsid w:val="00C54990"/>
    <w:rsid w:val="00C54B4E"/>
    <w:rsid w:val="00C54D65"/>
    <w:rsid w:val="00C55046"/>
    <w:rsid w:val="00C550D4"/>
    <w:rsid w:val="00C55198"/>
    <w:rsid w:val="00C5527E"/>
    <w:rsid w:val="00C55286"/>
    <w:rsid w:val="00C5537D"/>
    <w:rsid w:val="00C553CA"/>
    <w:rsid w:val="00C55478"/>
    <w:rsid w:val="00C555D1"/>
    <w:rsid w:val="00C55754"/>
    <w:rsid w:val="00C55829"/>
    <w:rsid w:val="00C55D4D"/>
    <w:rsid w:val="00C55F16"/>
    <w:rsid w:val="00C56172"/>
    <w:rsid w:val="00C562D7"/>
    <w:rsid w:val="00C5638B"/>
    <w:rsid w:val="00C565A0"/>
    <w:rsid w:val="00C565A8"/>
    <w:rsid w:val="00C56C65"/>
    <w:rsid w:val="00C573F6"/>
    <w:rsid w:val="00C57415"/>
    <w:rsid w:val="00C57588"/>
    <w:rsid w:val="00C5763B"/>
    <w:rsid w:val="00C57AAC"/>
    <w:rsid w:val="00C57B35"/>
    <w:rsid w:val="00C600DA"/>
    <w:rsid w:val="00C6015F"/>
    <w:rsid w:val="00C60166"/>
    <w:rsid w:val="00C6021C"/>
    <w:rsid w:val="00C603FE"/>
    <w:rsid w:val="00C604BB"/>
    <w:rsid w:val="00C60701"/>
    <w:rsid w:val="00C608A2"/>
    <w:rsid w:val="00C609A5"/>
    <w:rsid w:val="00C60A0D"/>
    <w:rsid w:val="00C60B82"/>
    <w:rsid w:val="00C60C58"/>
    <w:rsid w:val="00C60DC8"/>
    <w:rsid w:val="00C60F48"/>
    <w:rsid w:val="00C60F5B"/>
    <w:rsid w:val="00C610BF"/>
    <w:rsid w:val="00C61199"/>
    <w:rsid w:val="00C61241"/>
    <w:rsid w:val="00C61470"/>
    <w:rsid w:val="00C61678"/>
    <w:rsid w:val="00C61946"/>
    <w:rsid w:val="00C61A89"/>
    <w:rsid w:val="00C61AD3"/>
    <w:rsid w:val="00C61B36"/>
    <w:rsid w:val="00C61CCF"/>
    <w:rsid w:val="00C61D6F"/>
    <w:rsid w:val="00C6294B"/>
    <w:rsid w:val="00C62CC7"/>
    <w:rsid w:val="00C62F95"/>
    <w:rsid w:val="00C6317A"/>
    <w:rsid w:val="00C63291"/>
    <w:rsid w:val="00C634AB"/>
    <w:rsid w:val="00C634AF"/>
    <w:rsid w:val="00C6385A"/>
    <w:rsid w:val="00C63896"/>
    <w:rsid w:val="00C638FB"/>
    <w:rsid w:val="00C63A70"/>
    <w:rsid w:val="00C63F52"/>
    <w:rsid w:val="00C64179"/>
    <w:rsid w:val="00C642F7"/>
    <w:rsid w:val="00C6446D"/>
    <w:rsid w:val="00C64479"/>
    <w:rsid w:val="00C645AE"/>
    <w:rsid w:val="00C64835"/>
    <w:rsid w:val="00C64858"/>
    <w:rsid w:val="00C64AD4"/>
    <w:rsid w:val="00C64AFA"/>
    <w:rsid w:val="00C64D3E"/>
    <w:rsid w:val="00C64FFE"/>
    <w:rsid w:val="00C650EA"/>
    <w:rsid w:val="00C65193"/>
    <w:rsid w:val="00C65208"/>
    <w:rsid w:val="00C6528B"/>
    <w:rsid w:val="00C652A8"/>
    <w:rsid w:val="00C653BE"/>
    <w:rsid w:val="00C65452"/>
    <w:rsid w:val="00C65525"/>
    <w:rsid w:val="00C6597C"/>
    <w:rsid w:val="00C659A0"/>
    <w:rsid w:val="00C65B10"/>
    <w:rsid w:val="00C65CB8"/>
    <w:rsid w:val="00C65F18"/>
    <w:rsid w:val="00C660F3"/>
    <w:rsid w:val="00C6641A"/>
    <w:rsid w:val="00C66889"/>
    <w:rsid w:val="00C668EF"/>
    <w:rsid w:val="00C668FA"/>
    <w:rsid w:val="00C66BF7"/>
    <w:rsid w:val="00C66C38"/>
    <w:rsid w:val="00C66CD3"/>
    <w:rsid w:val="00C6729E"/>
    <w:rsid w:val="00C672B6"/>
    <w:rsid w:val="00C67393"/>
    <w:rsid w:val="00C67609"/>
    <w:rsid w:val="00C67627"/>
    <w:rsid w:val="00C6769F"/>
    <w:rsid w:val="00C6784A"/>
    <w:rsid w:val="00C67D0E"/>
    <w:rsid w:val="00C67E79"/>
    <w:rsid w:val="00C67EF5"/>
    <w:rsid w:val="00C70033"/>
    <w:rsid w:val="00C7003F"/>
    <w:rsid w:val="00C70322"/>
    <w:rsid w:val="00C703F0"/>
    <w:rsid w:val="00C70428"/>
    <w:rsid w:val="00C70A96"/>
    <w:rsid w:val="00C70C20"/>
    <w:rsid w:val="00C70C25"/>
    <w:rsid w:val="00C70D97"/>
    <w:rsid w:val="00C713F1"/>
    <w:rsid w:val="00C7140E"/>
    <w:rsid w:val="00C714EF"/>
    <w:rsid w:val="00C71679"/>
    <w:rsid w:val="00C71702"/>
    <w:rsid w:val="00C71814"/>
    <w:rsid w:val="00C71863"/>
    <w:rsid w:val="00C719F2"/>
    <w:rsid w:val="00C7269F"/>
    <w:rsid w:val="00C72904"/>
    <w:rsid w:val="00C729D3"/>
    <w:rsid w:val="00C72BEE"/>
    <w:rsid w:val="00C72E26"/>
    <w:rsid w:val="00C7321F"/>
    <w:rsid w:val="00C732D8"/>
    <w:rsid w:val="00C73315"/>
    <w:rsid w:val="00C73417"/>
    <w:rsid w:val="00C73800"/>
    <w:rsid w:val="00C738C9"/>
    <w:rsid w:val="00C73A06"/>
    <w:rsid w:val="00C73B6B"/>
    <w:rsid w:val="00C73D4E"/>
    <w:rsid w:val="00C73DAE"/>
    <w:rsid w:val="00C741A7"/>
    <w:rsid w:val="00C7431C"/>
    <w:rsid w:val="00C7437A"/>
    <w:rsid w:val="00C743D1"/>
    <w:rsid w:val="00C744DB"/>
    <w:rsid w:val="00C7485B"/>
    <w:rsid w:val="00C7495C"/>
    <w:rsid w:val="00C74B84"/>
    <w:rsid w:val="00C74C30"/>
    <w:rsid w:val="00C74D62"/>
    <w:rsid w:val="00C74E75"/>
    <w:rsid w:val="00C75025"/>
    <w:rsid w:val="00C7530C"/>
    <w:rsid w:val="00C75447"/>
    <w:rsid w:val="00C75490"/>
    <w:rsid w:val="00C754E5"/>
    <w:rsid w:val="00C7570F"/>
    <w:rsid w:val="00C7597C"/>
    <w:rsid w:val="00C75A44"/>
    <w:rsid w:val="00C75A99"/>
    <w:rsid w:val="00C75C0C"/>
    <w:rsid w:val="00C75CE0"/>
    <w:rsid w:val="00C75D7C"/>
    <w:rsid w:val="00C75F60"/>
    <w:rsid w:val="00C7610E"/>
    <w:rsid w:val="00C76134"/>
    <w:rsid w:val="00C762D7"/>
    <w:rsid w:val="00C762F0"/>
    <w:rsid w:val="00C76556"/>
    <w:rsid w:val="00C765D0"/>
    <w:rsid w:val="00C765FD"/>
    <w:rsid w:val="00C76738"/>
    <w:rsid w:val="00C7674E"/>
    <w:rsid w:val="00C769E5"/>
    <w:rsid w:val="00C769F6"/>
    <w:rsid w:val="00C76C39"/>
    <w:rsid w:val="00C76E9A"/>
    <w:rsid w:val="00C77358"/>
    <w:rsid w:val="00C7746F"/>
    <w:rsid w:val="00C77612"/>
    <w:rsid w:val="00C77635"/>
    <w:rsid w:val="00C77658"/>
    <w:rsid w:val="00C7779B"/>
    <w:rsid w:val="00C777E8"/>
    <w:rsid w:val="00C77803"/>
    <w:rsid w:val="00C77847"/>
    <w:rsid w:val="00C7791D"/>
    <w:rsid w:val="00C779B7"/>
    <w:rsid w:val="00C77C07"/>
    <w:rsid w:val="00C77C9C"/>
    <w:rsid w:val="00C77D4B"/>
    <w:rsid w:val="00C77D92"/>
    <w:rsid w:val="00C77EC3"/>
    <w:rsid w:val="00C77F50"/>
    <w:rsid w:val="00C8005F"/>
    <w:rsid w:val="00C804C3"/>
    <w:rsid w:val="00C804C9"/>
    <w:rsid w:val="00C804D3"/>
    <w:rsid w:val="00C8051C"/>
    <w:rsid w:val="00C806D3"/>
    <w:rsid w:val="00C808E0"/>
    <w:rsid w:val="00C80A9A"/>
    <w:rsid w:val="00C80EA8"/>
    <w:rsid w:val="00C80ED4"/>
    <w:rsid w:val="00C810D1"/>
    <w:rsid w:val="00C81167"/>
    <w:rsid w:val="00C8121D"/>
    <w:rsid w:val="00C812FE"/>
    <w:rsid w:val="00C8133F"/>
    <w:rsid w:val="00C81411"/>
    <w:rsid w:val="00C81570"/>
    <w:rsid w:val="00C815F2"/>
    <w:rsid w:val="00C81771"/>
    <w:rsid w:val="00C817DD"/>
    <w:rsid w:val="00C81B72"/>
    <w:rsid w:val="00C81C88"/>
    <w:rsid w:val="00C82149"/>
    <w:rsid w:val="00C8231C"/>
    <w:rsid w:val="00C824D0"/>
    <w:rsid w:val="00C824FE"/>
    <w:rsid w:val="00C82744"/>
    <w:rsid w:val="00C82986"/>
    <w:rsid w:val="00C82A7B"/>
    <w:rsid w:val="00C82E07"/>
    <w:rsid w:val="00C8314F"/>
    <w:rsid w:val="00C83393"/>
    <w:rsid w:val="00C83410"/>
    <w:rsid w:val="00C837F1"/>
    <w:rsid w:val="00C83918"/>
    <w:rsid w:val="00C83986"/>
    <w:rsid w:val="00C83A9B"/>
    <w:rsid w:val="00C83EE3"/>
    <w:rsid w:val="00C840AC"/>
    <w:rsid w:val="00C840DE"/>
    <w:rsid w:val="00C8415C"/>
    <w:rsid w:val="00C846D0"/>
    <w:rsid w:val="00C847DD"/>
    <w:rsid w:val="00C84986"/>
    <w:rsid w:val="00C84B31"/>
    <w:rsid w:val="00C84C63"/>
    <w:rsid w:val="00C84DB5"/>
    <w:rsid w:val="00C84E90"/>
    <w:rsid w:val="00C84E97"/>
    <w:rsid w:val="00C84F74"/>
    <w:rsid w:val="00C850BA"/>
    <w:rsid w:val="00C8525C"/>
    <w:rsid w:val="00C8549E"/>
    <w:rsid w:val="00C854EF"/>
    <w:rsid w:val="00C85528"/>
    <w:rsid w:val="00C8574E"/>
    <w:rsid w:val="00C85820"/>
    <w:rsid w:val="00C859CD"/>
    <w:rsid w:val="00C85AFA"/>
    <w:rsid w:val="00C85D78"/>
    <w:rsid w:val="00C85D7C"/>
    <w:rsid w:val="00C8616F"/>
    <w:rsid w:val="00C862E5"/>
    <w:rsid w:val="00C866B2"/>
    <w:rsid w:val="00C86904"/>
    <w:rsid w:val="00C86B1A"/>
    <w:rsid w:val="00C86BF4"/>
    <w:rsid w:val="00C86C9C"/>
    <w:rsid w:val="00C86FFE"/>
    <w:rsid w:val="00C87230"/>
    <w:rsid w:val="00C873B2"/>
    <w:rsid w:val="00C876AD"/>
    <w:rsid w:val="00C87A78"/>
    <w:rsid w:val="00C87B18"/>
    <w:rsid w:val="00C87BC0"/>
    <w:rsid w:val="00C87C9A"/>
    <w:rsid w:val="00C87EC7"/>
    <w:rsid w:val="00C87EFD"/>
    <w:rsid w:val="00C90156"/>
    <w:rsid w:val="00C9017F"/>
    <w:rsid w:val="00C90322"/>
    <w:rsid w:val="00C90335"/>
    <w:rsid w:val="00C9034F"/>
    <w:rsid w:val="00C9041A"/>
    <w:rsid w:val="00C90568"/>
    <w:rsid w:val="00C90591"/>
    <w:rsid w:val="00C90722"/>
    <w:rsid w:val="00C90813"/>
    <w:rsid w:val="00C9088D"/>
    <w:rsid w:val="00C90A49"/>
    <w:rsid w:val="00C90B4F"/>
    <w:rsid w:val="00C90BE1"/>
    <w:rsid w:val="00C90C03"/>
    <w:rsid w:val="00C90C90"/>
    <w:rsid w:val="00C90FDC"/>
    <w:rsid w:val="00C9101A"/>
    <w:rsid w:val="00C912EF"/>
    <w:rsid w:val="00C9132E"/>
    <w:rsid w:val="00C91358"/>
    <w:rsid w:val="00C913C4"/>
    <w:rsid w:val="00C91541"/>
    <w:rsid w:val="00C91619"/>
    <w:rsid w:val="00C917D5"/>
    <w:rsid w:val="00C9197B"/>
    <w:rsid w:val="00C91A7A"/>
    <w:rsid w:val="00C91AA2"/>
    <w:rsid w:val="00C91ACB"/>
    <w:rsid w:val="00C91BE2"/>
    <w:rsid w:val="00C91C24"/>
    <w:rsid w:val="00C91CC9"/>
    <w:rsid w:val="00C91D89"/>
    <w:rsid w:val="00C920CC"/>
    <w:rsid w:val="00C921A3"/>
    <w:rsid w:val="00C922DC"/>
    <w:rsid w:val="00C92302"/>
    <w:rsid w:val="00C923E6"/>
    <w:rsid w:val="00C923FD"/>
    <w:rsid w:val="00C927FE"/>
    <w:rsid w:val="00C92800"/>
    <w:rsid w:val="00C9283E"/>
    <w:rsid w:val="00C92A3F"/>
    <w:rsid w:val="00C92B16"/>
    <w:rsid w:val="00C92BEE"/>
    <w:rsid w:val="00C92FCB"/>
    <w:rsid w:val="00C93049"/>
    <w:rsid w:val="00C930A4"/>
    <w:rsid w:val="00C930D0"/>
    <w:rsid w:val="00C9328F"/>
    <w:rsid w:val="00C932D4"/>
    <w:rsid w:val="00C9350D"/>
    <w:rsid w:val="00C937D2"/>
    <w:rsid w:val="00C93918"/>
    <w:rsid w:val="00C939A3"/>
    <w:rsid w:val="00C93A87"/>
    <w:rsid w:val="00C93C63"/>
    <w:rsid w:val="00C93E5B"/>
    <w:rsid w:val="00C93EAF"/>
    <w:rsid w:val="00C9442C"/>
    <w:rsid w:val="00C94875"/>
    <w:rsid w:val="00C94946"/>
    <w:rsid w:val="00C94985"/>
    <w:rsid w:val="00C94A05"/>
    <w:rsid w:val="00C94A1C"/>
    <w:rsid w:val="00C94C18"/>
    <w:rsid w:val="00C94D6F"/>
    <w:rsid w:val="00C94F27"/>
    <w:rsid w:val="00C94F5D"/>
    <w:rsid w:val="00C95178"/>
    <w:rsid w:val="00C95226"/>
    <w:rsid w:val="00C95263"/>
    <w:rsid w:val="00C95298"/>
    <w:rsid w:val="00C95840"/>
    <w:rsid w:val="00C95FDD"/>
    <w:rsid w:val="00C96122"/>
    <w:rsid w:val="00C96246"/>
    <w:rsid w:val="00C9641E"/>
    <w:rsid w:val="00C9672A"/>
    <w:rsid w:val="00C968A5"/>
    <w:rsid w:val="00C96F29"/>
    <w:rsid w:val="00C9734D"/>
    <w:rsid w:val="00C973B0"/>
    <w:rsid w:val="00C9759D"/>
    <w:rsid w:val="00C97772"/>
    <w:rsid w:val="00C97929"/>
    <w:rsid w:val="00C97930"/>
    <w:rsid w:val="00C97DF9"/>
    <w:rsid w:val="00C97FA8"/>
    <w:rsid w:val="00C97FF2"/>
    <w:rsid w:val="00CA02A8"/>
    <w:rsid w:val="00CA0497"/>
    <w:rsid w:val="00CA04FC"/>
    <w:rsid w:val="00CA0586"/>
    <w:rsid w:val="00CA071C"/>
    <w:rsid w:val="00CA0750"/>
    <w:rsid w:val="00CA0A2D"/>
    <w:rsid w:val="00CA0A4B"/>
    <w:rsid w:val="00CA0B27"/>
    <w:rsid w:val="00CA0F23"/>
    <w:rsid w:val="00CA0F30"/>
    <w:rsid w:val="00CA0F8F"/>
    <w:rsid w:val="00CA0FA3"/>
    <w:rsid w:val="00CA0FD5"/>
    <w:rsid w:val="00CA136A"/>
    <w:rsid w:val="00CA15F4"/>
    <w:rsid w:val="00CA1824"/>
    <w:rsid w:val="00CA19FB"/>
    <w:rsid w:val="00CA1A22"/>
    <w:rsid w:val="00CA1AD9"/>
    <w:rsid w:val="00CA1B67"/>
    <w:rsid w:val="00CA1D15"/>
    <w:rsid w:val="00CA1F61"/>
    <w:rsid w:val="00CA1FFA"/>
    <w:rsid w:val="00CA20F5"/>
    <w:rsid w:val="00CA217F"/>
    <w:rsid w:val="00CA2257"/>
    <w:rsid w:val="00CA248E"/>
    <w:rsid w:val="00CA26D8"/>
    <w:rsid w:val="00CA28A7"/>
    <w:rsid w:val="00CA2B37"/>
    <w:rsid w:val="00CA2CE1"/>
    <w:rsid w:val="00CA2DF1"/>
    <w:rsid w:val="00CA30BE"/>
    <w:rsid w:val="00CA315F"/>
    <w:rsid w:val="00CA31CF"/>
    <w:rsid w:val="00CA3325"/>
    <w:rsid w:val="00CA3654"/>
    <w:rsid w:val="00CA3A73"/>
    <w:rsid w:val="00CA3CF9"/>
    <w:rsid w:val="00CA3D82"/>
    <w:rsid w:val="00CA3EA5"/>
    <w:rsid w:val="00CA3FCE"/>
    <w:rsid w:val="00CA454B"/>
    <w:rsid w:val="00CA469D"/>
    <w:rsid w:val="00CA4CE3"/>
    <w:rsid w:val="00CA4ED2"/>
    <w:rsid w:val="00CA4EDF"/>
    <w:rsid w:val="00CA4F38"/>
    <w:rsid w:val="00CA4F98"/>
    <w:rsid w:val="00CA507E"/>
    <w:rsid w:val="00CA50FB"/>
    <w:rsid w:val="00CA515F"/>
    <w:rsid w:val="00CA53D2"/>
    <w:rsid w:val="00CA54D3"/>
    <w:rsid w:val="00CA5509"/>
    <w:rsid w:val="00CA55E6"/>
    <w:rsid w:val="00CA5738"/>
    <w:rsid w:val="00CA588D"/>
    <w:rsid w:val="00CA58FF"/>
    <w:rsid w:val="00CA5902"/>
    <w:rsid w:val="00CA5B70"/>
    <w:rsid w:val="00CA5DA3"/>
    <w:rsid w:val="00CA60D2"/>
    <w:rsid w:val="00CA6149"/>
    <w:rsid w:val="00CA61B9"/>
    <w:rsid w:val="00CA6492"/>
    <w:rsid w:val="00CA64D4"/>
    <w:rsid w:val="00CA652A"/>
    <w:rsid w:val="00CA65BA"/>
    <w:rsid w:val="00CA6721"/>
    <w:rsid w:val="00CA68BF"/>
    <w:rsid w:val="00CA6C8C"/>
    <w:rsid w:val="00CA6C9E"/>
    <w:rsid w:val="00CA6CB9"/>
    <w:rsid w:val="00CA6F0E"/>
    <w:rsid w:val="00CA6F57"/>
    <w:rsid w:val="00CA6F97"/>
    <w:rsid w:val="00CA71EB"/>
    <w:rsid w:val="00CA7295"/>
    <w:rsid w:val="00CA7317"/>
    <w:rsid w:val="00CA73F0"/>
    <w:rsid w:val="00CA73FA"/>
    <w:rsid w:val="00CA7460"/>
    <w:rsid w:val="00CA7466"/>
    <w:rsid w:val="00CA7626"/>
    <w:rsid w:val="00CA771F"/>
    <w:rsid w:val="00CA7825"/>
    <w:rsid w:val="00CA78F3"/>
    <w:rsid w:val="00CA7B55"/>
    <w:rsid w:val="00CA7D87"/>
    <w:rsid w:val="00CA7DC1"/>
    <w:rsid w:val="00CA7EC0"/>
    <w:rsid w:val="00CA7EFC"/>
    <w:rsid w:val="00CA7F1D"/>
    <w:rsid w:val="00CB0166"/>
    <w:rsid w:val="00CB01B7"/>
    <w:rsid w:val="00CB01ED"/>
    <w:rsid w:val="00CB022E"/>
    <w:rsid w:val="00CB050C"/>
    <w:rsid w:val="00CB0540"/>
    <w:rsid w:val="00CB07AD"/>
    <w:rsid w:val="00CB0A7C"/>
    <w:rsid w:val="00CB0B2C"/>
    <w:rsid w:val="00CB0E73"/>
    <w:rsid w:val="00CB1268"/>
    <w:rsid w:val="00CB1269"/>
    <w:rsid w:val="00CB166A"/>
    <w:rsid w:val="00CB1681"/>
    <w:rsid w:val="00CB1B0B"/>
    <w:rsid w:val="00CB1CAD"/>
    <w:rsid w:val="00CB1F8E"/>
    <w:rsid w:val="00CB2038"/>
    <w:rsid w:val="00CB24E1"/>
    <w:rsid w:val="00CB25C0"/>
    <w:rsid w:val="00CB25C3"/>
    <w:rsid w:val="00CB29B1"/>
    <w:rsid w:val="00CB2C1F"/>
    <w:rsid w:val="00CB2CC1"/>
    <w:rsid w:val="00CB2EE0"/>
    <w:rsid w:val="00CB2F2C"/>
    <w:rsid w:val="00CB306D"/>
    <w:rsid w:val="00CB3074"/>
    <w:rsid w:val="00CB317A"/>
    <w:rsid w:val="00CB3219"/>
    <w:rsid w:val="00CB3397"/>
    <w:rsid w:val="00CB33DB"/>
    <w:rsid w:val="00CB3598"/>
    <w:rsid w:val="00CB36EB"/>
    <w:rsid w:val="00CB37E4"/>
    <w:rsid w:val="00CB3A46"/>
    <w:rsid w:val="00CB3A59"/>
    <w:rsid w:val="00CB3AB6"/>
    <w:rsid w:val="00CB3ACD"/>
    <w:rsid w:val="00CB3B4D"/>
    <w:rsid w:val="00CB3B94"/>
    <w:rsid w:val="00CB3C2F"/>
    <w:rsid w:val="00CB3E18"/>
    <w:rsid w:val="00CB3FE3"/>
    <w:rsid w:val="00CB447B"/>
    <w:rsid w:val="00CB4789"/>
    <w:rsid w:val="00CB48DA"/>
    <w:rsid w:val="00CB48F1"/>
    <w:rsid w:val="00CB494F"/>
    <w:rsid w:val="00CB4B92"/>
    <w:rsid w:val="00CB4BAA"/>
    <w:rsid w:val="00CB4E9A"/>
    <w:rsid w:val="00CB4EEB"/>
    <w:rsid w:val="00CB50E3"/>
    <w:rsid w:val="00CB51BD"/>
    <w:rsid w:val="00CB5310"/>
    <w:rsid w:val="00CB550D"/>
    <w:rsid w:val="00CB554D"/>
    <w:rsid w:val="00CB5C1C"/>
    <w:rsid w:val="00CB5F9F"/>
    <w:rsid w:val="00CB6000"/>
    <w:rsid w:val="00CB6192"/>
    <w:rsid w:val="00CB6240"/>
    <w:rsid w:val="00CB62E6"/>
    <w:rsid w:val="00CB64CF"/>
    <w:rsid w:val="00CB65AA"/>
    <w:rsid w:val="00CB65C2"/>
    <w:rsid w:val="00CB6617"/>
    <w:rsid w:val="00CB6699"/>
    <w:rsid w:val="00CB6786"/>
    <w:rsid w:val="00CB68B5"/>
    <w:rsid w:val="00CB6DBE"/>
    <w:rsid w:val="00CB6E1D"/>
    <w:rsid w:val="00CB6E78"/>
    <w:rsid w:val="00CB6E9B"/>
    <w:rsid w:val="00CB6EB5"/>
    <w:rsid w:val="00CB6ECA"/>
    <w:rsid w:val="00CB6F8C"/>
    <w:rsid w:val="00CB70F3"/>
    <w:rsid w:val="00CB72B3"/>
    <w:rsid w:val="00CB735A"/>
    <w:rsid w:val="00CB7374"/>
    <w:rsid w:val="00CB73AC"/>
    <w:rsid w:val="00CB7464"/>
    <w:rsid w:val="00CB7539"/>
    <w:rsid w:val="00CB76E4"/>
    <w:rsid w:val="00CB7A18"/>
    <w:rsid w:val="00CB7A3A"/>
    <w:rsid w:val="00CB7BB9"/>
    <w:rsid w:val="00CB8197"/>
    <w:rsid w:val="00CC0263"/>
    <w:rsid w:val="00CC0315"/>
    <w:rsid w:val="00CC0525"/>
    <w:rsid w:val="00CC065F"/>
    <w:rsid w:val="00CC08F2"/>
    <w:rsid w:val="00CC0C36"/>
    <w:rsid w:val="00CC0DAD"/>
    <w:rsid w:val="00CC107C"/>
    <w:rsid w:val="00CC1143"/>
    <w:rsid w:val="00CC11E1"/>
    <w:rsid w:val="00CC12D1"/>
    <w:rsid w:val="00CC15F3"/>
    <w:rsid w:val="00CC16A1"/>
    <w:rsid w:val="00CC17AC"/>
    <w:rsid w:val="00CC1E2F"/>
    <w:rsid w:val="00CC2047"/>
    <w:rsid w:val="00CC2070"/>
    <w:rsid w:val="00CC2079"/>
    <w:rsid w:val="00CC227B"/>
    <w:rsid w:val="00CC259E"/>
    <w:rsid w:val="00CC2610"/>
    <w:rsid w:val="00CC2B37"/>
    <w:rsid w:val="00CC2BBE"/>
    <w:rsid w:val="00CC2F28"/>
    <w:rsid w:val="00CC307D"/>
    <w:rsid w:val="00CC32DA"/>
    <w:rsid w:val="00CC35B9"/>
    <w:rsid w:val="00CC35C0"/>
    <w:rsid w:val="00CC3656"/>
    <w:rsid w:val="00CC36D2"/>
    <w:rsid w:val="00CC4037"/>
    <w:rsid w:val="00CC4287"/>
    <w:rsid w:val="00CC4750"/>
    <w:rsid w:val="00CC484D"/>
    <w:rsid w:val="00CC48CF"/>
    <w:rsid w:val="00CC4D7D"/>
    <w:rsid w:val="00CC4EF8"/>
    <w:rsid w:val="00CC5066"/>
    <w:rsid w:val="00CC5173"/>
    <w:rsid w:val="00CC52AD"/>
    <w:rsid w:val="00CC5593"/>
    <w:rsid w:val="00CC562C"/>
    <w:rsid w:val="00CC56A8"/>
    <w:rsid w:val="00CC5B40"/>
    <w:rsid w:val="00CC5B48"/>
    <w:rsid w:val="00CC5D2E"/>
    <w:rsid w:val="00CC608F"/>
    <w:rsid w:val="00CC65E4"/>
    <w:rsid w:val="00CC6875"/>
    <w:rsid w:val="00CC6931"/>
    <w:rsid w:val="00CC6EDE"/>
    <w:rsid w:val="00CC707E"/>
    <w:rsid w:val="00CC73BB"/>
    <w:rsid w:val="00CC7547"/>
    <w:rsid w:val="00CC7626"/>
    <w:rsid w:val="00CC7795"/>
    <w:rsid w:val="00CC7F13"/>
    <w:rsid w:val="00CD0131"/>
    <w:rsid w:val="00CD02E1"/>
    <w:rsid w:val="00CD03C0"/>
    <w:rsid w:val="00CD0482"/>
    <w:rsid w:val="00CD07DD"/>
    <w:rsid w:val="00CD0823"/>
    <w:rsid w:val="00CD0843"/>
    <w:rsid w:val="00CD0AAF"/>
    <w:rsid w:val="00CD0EF3"/>
    <w:rsid w:val="00CD0FAF"/>
    <w:rsid w:val="00CD11DB"/>
    <w:rsid w:val="00CD1383"/>
    <w:rsid w:val="00CD1449"/>
    <w:rsid w:val="00CD145F"/>
    <w:rsid w:val="00CD1712"/>
    <w:rsid w:val="00CD1870"/>
    <w:rsid w:val="00CD1931"/>
    <w:rsid w:val="00CD19CB"/>
    <w:rsid w:val="00CD1A5F"/>
    <w:rsid w:val="00CD1B56"/>
    <w:rsid w:val="00CD1CDE"/>
    <w:rsid w:val="00CD1F87"/>
    <w:rsid w:val="00CD20CD"/>
    <w:rsid w:val="00CD210E"/>
    <w:rsid w:val="00CD22C2"/>
    <w:rsid w:val="00CD2465"/>
    <w:rsid w:val="00CD278B"/>
    <w:rsid w:val="00CD27B4"/>
    <w:rsid w:val="00CD28C9"/>
    <w:rsid w:val="00CD2A48"/>
    <w:rsid w:val="00CD2B0C"/>
    <w:rsid w:val="00CD2C0D"/>
    <w:rsid w:val="00CD2C98"/>
    <w:rsid w:val="00CD2D0A"/>
    <w:rsid w:val="00CD2D3F"/>
    <w:rsid w:val="00CD2D51"/>
    <w:rsid w:val="00CD2E22"/>
    <w:rsid w:val="00CD2E8E"/>
    <w:rsid w:val="00CD2F54"/>
    <w:rsid w:val="00CD2F7B"/>
    <w:rsid w:val="00CD3155"/>
    <w:rsid w:val="00CD31E7"/>
    <w:rsid w:val="00CD3217"/>
    <w:rsid w:val="00CD3296"/>
    <w:rsid w:val="00CD3610"/>
    <w:rsid w:val="00CD3671"/>
    <w:rsid w:val="00CD37B7"/>
    <w:rsid w:val="00CD3DB9"/>
    <w:rsid w:val="00CD420F"/>
    <w:rsid w:val="00CD44DF"/>
    <w:rsid w:val="00CD45A3"/>
    <w:rsid w:val="00CD4877"/>
    <w:rsid w:val="00CD48F7"/>
    <w:rsid w:val="00CD4A49"/>
    <w:rsid w:val="00CD4AAD"/>
    <w:rsid w:val="00CD4DD8"/>
    <w:rsid w:val="00CD4ECC"/>
    <w:rsid w:val="00CD5006"/>
    <w:rsid w:val="00CD5116"/>
    <w:rsid w:val="00CD512B"/>
    <w:rsid w:val="00CD5320"/>
    <w:rsid w:val="00CD5A03"/>
    <w:rsid w:val="00CD5AAC"/>
    <w:rsid w:val="00CD5B5B"/>
    <w:rsid w:val="00CD5B83"/>
    <w:rsid w:val="00CD5D21"/>
    <w:rsid w:val="00CD5F27"/>
    <w:rsid w:val="00CD61D4"/>
    <w:rsid w:val="00CD639D"/>
    <w:rsid w:val="00CD64F6"/>
    <w:rsid w:val="00CD64FD"/>
    <w:rsid w:val="00CD6555"/>
    <w:rsid w:val="00CD672B"/>
    <w:rsid w:val="00CD69C0"/>
    <w:rsid w:val="00CD69DC"/>
    <w:rsid w:val="00CD6C00"/>
    <w:rsid w:val="00CD6C52"/>
    <w:rsid w:val="00CD6CA8"/>
    <w:rsid w:val="00CD6CAF"/>
    <w:rsid w:val="00CD6D0E"/>
    <w:rsid w:val="00CD7149"/>
    <w:rsid w:val="00CD7205"/>
    <w:rsid w:val="00CD7211"/>
    <w:rsid w:val="00CD7298"/>
    <w:rsid w:val="00CD72CA"/>
    <w:rsid w:val="00CD72FA"/>
    <w:rsid w:val="00CD735F"/>
    <w:rsid w:val="00CD7447"/>
    <w:rsid w:val="00CD78CC"/>
    <w:rsid w:val="00CD796D"/>
    <w:rsid w:val="00CD7BF6"/>
    <w:rsid w:val="00CD7D68"/>
    <w:rsid w:val="00CD7E3D"/>
    <w:rsid w:val="00CD7E8E"/>
    <w:rsid w:val="00CE00DB"/>
    <w:rsid w:val="00CE0295"/>
    <w:rsid w:val="00CE02CF"/>
    <w:rsid w:val="00CE0351"/>
    <w:rsid w:val="00CE05E5"/>
    <w:rsid w:val="00CE0858"/>
    <w:rsid w:val="00CE09E3"/>
    <w:rsid w:val="00CE0DCA"/>
    <w:rsid w:val="00CE0FE9"/>
    <w:rsid w:val="00CE1138"/>
    <w:rsid w:val="00CE11D2"/>
    <w:rsid w:val="00CE11F7"/>
    <w:rsid w:val="00CE1506"/>
    <w:rsid w:val="00CE1743"/>
    <w:rsid w:val="00CE1A81"/>
    <w:rsid w:val="00CE1C57"/>
    <w:rsid w:val="00CE1D32"/>
    <w:rsid w:val="00CE1F72"/>
    <w:rsid w:val="00CE2193"/>
    <w:rsid w:val="00CE22B7"/>
    <w:rsid w:val="00CE2486"/>
    <w:rsid w:val="00CE2603"/>
    <w:rsid w:val="00CE2658"/>
    <w:rsid w:val="00CE270C"/>
    <w:rsid w:val="00CE276F"/>
    <w:rsid w:val="00CE286D"/>
    <w:rsid w:val="00CE2A68"/>
    <w:rsid w:val="00CE2A81"/>
    <w:rsid w:val="00CE2BB6"/>
    <w:rsid w:val="00CE2CFE"/>
    <w:rsid w:val="00CE2E6A"/>
    <w:rsid w:val="00CE2EC2"/>
    <w:rsid w:val="00CE312D"/>
    <w:rsid w:val="00CE3193"/>
    <w:rsid w:val="00CE3313"/>
    <w:rsid w:val="00CE3341"/>
    <w:rsid w:val="00CE3520"/>
    <w:rsid w:val="00CE37F0"/>
    <w:rsid w:val="00CE3990"/>
    <w:rsid w:val="00CE3B25"/>
    <w:rsid w:val="00CE3B83"/>
    <w:rsid w:val="00CE3B8F"/>
    <w:rsid w:val="00CE3D82"/>
    <w:rsid w:val="00CE3F95"/>
    <w:rsid w:val="00CE3FD5"/>
    <w:rsid w:val="00CE4058"/>
    <w:rsid w:val="00CE453E"/>
    <w:rsid w:val="00CE4609"/>
    <w:rsid w:val="00CE4B6E"/>
    <w:rsid w:val="00CE551C"/>
    <w:rsid w:val="00CE5880"/>
    <w:rsid w:val="00CE5D35"/>
    <w:rsid w:val="00CE5E60"/>
    <w:rsid w:val="00CE6064"/>
    <w:rsid w:val="00CE6137"/>
    <w:rsid w:val="00CE63DE"/>
    <w:rsid w:val="00CE663A"/>
    <w:rsid w:val="00CE6644"/>
    <w:rsid w:val="00CE6A5D"/>
    <w:rsid w:val="00CE6A7A"/>
    <w:rsid w:val="00CE6D01"/>
    <w:rsid w:val="00CE6E78"/>
    <w:rsid w:val="00CE750F"/>
    <w:rsid w:val="00CE752F"/>
    <w:rsid w:val="00CE7609"/>
    <w:rsid w:val="00CE78D3"/>
    <w:rsid w:val="00CE7A6A"/>
    <w:rsid w:val="00CE7FFC"/>
    <w:rsid w:val="00CF0228"/>
    <w:rsid w:val="00CF0505"/>
    <w:rsid w:val="00CF0893"/>
    <w:rsid w:val="00CF0A48"/>
    <w:rsid w:val="00CF0AB8"/>
    <w:rsid w:val="00CF0C1F"/>
    <w:rsid w:val="00CF101D"/>
    <w:rsid w:val="00CF12BB"/>
    <w:rsid w:val="00CF150E"/>
    <w:rsid w:val="00CF15B0"/>
    <w:rsid w:val="00CF15D0"/>
    <w:rsid w:val="00CF165D"/>
    <w:rsid w:val="00CF186C"/>
    <w:rsid w:val="00CF19A9"/>
    <w:rsid w:val="00CF1A3F"/>
    <w:rsid w:val="00CF1A74"/>
    <w:rsid w:val="00CF1AAA"/>
    <w:rsid w:val="00CF1ACC"/>
    <w:rsid w:val="00CF1C5E"/>
    <w:rsid w:val="00CF1CFC"/>
    <w:rsid w:val="00CF2033"/>
    <w:rsid w:val="00CF215A"/>
    <w:rsid w:val="00CF219C"/>
    <w:rsid w:val="00CF2350"/>
    <w:rsid w:val="00CF23E4"/>
    <w:rsid w:val="00CF278B"/>
    <w:rsid w:val="00CF29D4"/>
    <w:rsid w:val="00CF2A57"/>
    <w:rsid w:val="00CF2ADC"/>
    <w:rsid w:val="00CF2ADE"/>
    <w:rsid w:val="00CF2C23"/>
    <w:rsid w:val="00CF2DBD"/>
    <w:rsid w:val="00CF2E70"/>
    <w:rsid w:val="00CF2E8C"/>
    <w:rsid w:val="00CF312C"/>
    <w:rsid w:val="00CF3262"/>
    <w:rsid w:val="00CF37A5"/>
    <w:rsid w:val="00CF39AD"/>
    <w:rsid w:val="00CF3A10"/>
    <w:rsid w:val="00CF3E58"/>
    <w:rsid w:val="00CF3EFE"/>
    <w:rsid w:val="00CF3FCF"/>
    <w:rsid w:val="00CF4104"/>
    <w:rsid w:val="00CF4585"/>
    <w:rsid w:val="00CF46A6"/>
    <w:rsid w:val="00CF47C8"/>
    <w:rsid w:val="00CF488C"/>
    <w:rsid w:val="00CF496C"/>
    <w:rsid w:val="00CF4AC7"/>
    <w:rsid w:val="00CF4C67"/>
    <w:rsid w:val="00CF4D4B"/>
    <w:rsid w:val="00CF507D"/>
    <w:rsid w:val="00CF5132"/>
    <w:rsid w:val="00CF51FC"/>
    <w:rsid w:val="00CF5237"/>
    <w:rsid w:val="00CF53F9"/>
    <w:rsid w:val="00CF55D0"/>
    <w:rsid w:val="00CF569D"/>
    <w:rsid w:val="00CF56F3"/>
    <w:rsid w:val="00CF572F"/>
    <w:rsid w:val="00CF5E10"/>
    <w:rsid w:val="00CF5E76"/>
    <w:rsid w:val="00CF614E"/>
    <w:rsid w:val="00CF626E"/>
    <w:rsid w:val="00CF6754"/>
    <w:rsid w:val="00CF6ACE"/>
    <w:rsid w:val="00CF6D3F"/>
    <w:rsid w:val="00CF6F37"/>
    <w:rsid w:val="00CF6F9F"/>
    <w:rsid w:val="00CF7045"/>
    <w:rsid w:val="00CF73E9"/>
    <w:rsid w:val="00CF75B5"/>
    <w:rsid w:val="00CF76C2"/>
    <w:rsid w:val="00CF76D1"/>
    <w:rsid w:val="00CF7B52"/>
    <w:rsid w:val="00CF7E7F"/>
    <w:rsid w:val="00D000A7"/>
    <w:rsid w:val="00D0085F"/>
    <w:rsid w:val="00D0087D"/>
    <w:rsid w:val="00D00D3B"/>
    <w:rsid w:val="00D00E57"/>
    <w:rsid w:val="00D00E61"/>
    <w:rsid w:val="00D00EAB"/>
    <w:rsid w:val="00D010F2"/>
    <w:rsid w:val="00D012AD"/>
    <w:rsid w:val="00D01641"/>
    <w:rsid w:val="00D01644"/>
    <w:rsid w:val="00D018DF"/>
    <w:rsid w:val="00D01989"/>
    <w:rsid w:val="00D01A05"/>
    <w:rsid w:val="00D01AB4"/>
    <w:rsid w:val="00D01BF7"/>
    <w:rsid w:val="00D01F31"/>
    <w:rsid w:val="00D02016"/>
    <w:rsid w:val="00D02030"/>
    <w:rsid w:val="00D0210C"/>
    <w:rsid w:val="00D0234B"/>
    <w:rsid w:val="00D02535"/>
    <w:rsid w:val="00D026A5"/>
    <w:rsid w:val="00D027EE"/>
    <w:rsid w:val="00D02B73"/>
    <w:rsid w:val="00D02C12"/>
    <w:rsid w:val="00D02D5B"/>
    <w:rsid w:val="00D03087"/>
    <w:rsid w:val="00D03101"/>
    <w:rsid w:val="00D03105"/>
    <w:rsid w:val="00D03397"/>
    <w:rsid w:val="00D03444"/>
    <w:rsid w:val="00D0357A"/>
    <w:rsid w:val="00D036DB"/>
    <w:rsid w:val="00D03927"/>
    <w:rsid w:val="00D042F7"/>
    <w:rsid w:val="00D04351"/>
    <w:rsid w:val="00D0466D"/>
    <w:rsid w:val="00D047A5"/>
    <w:rsid w:val="00D0488A"/>
    <w:rsid w:val="00D04A77"/>
    <w:rsid w:val="00D04B5F"/>
    <w:rsid w:val="00D04C62"/>
    <w:rsid w:val="00D04D79"/>
    <w:rsid w:val="00D04DA8"/>
    <w:rsid w:val="00D04F07"/>
    <w:rsid w:val="00D05063"/>
    <w:rsid w:val="00D05171"/>
    <w:rsid w:val="00D0550F"/>
    <w:rsid w:val="00D05616"/>
    <w:rsid w:val="00D05633"/>
    <w:rsid w:val="00D056EA"/>
    <w:rsid w:val="00D05AEC"/>
    <w:rsid w:val="00D05B5C"/>
    <w:rsid w:val="00D05C0D"/>
    <w:rsid w:val="00D05C61"/>
    <w:rsid w:val="00D05CB3"/>
    <w:rsid w:val="00D05DD3"/>
    <w:rsid w:val="00D05E01"/>
    <w:rsid w:val="00D062C2"/>
    <w:rsid w:val="00D06463"/>
    <w:rsid w:val="00D064DC"/>
    <w:rsid w:val="00D0667D"/>
    <w:rsid w:val="00D0670F"/>
    <w:rsid w:val="00D067B2"/>
    <w:rsid w:val="00D06821"/>
    <w:rsid w:val="00D06876"/>
    <w:rsid w:val="00D06943"/>
    <w:rsid w:val="00D069F0"/>
    <w:rsid w:val="00D06C48"/>
    <w:rsid w:val="00D06F4D"/>
    <w:rsid w:val="00D07062"/>
    <w:rsid w:val="00D070F6"/>
    <w:rsid w:val="00D072DD"/>
    <w:rsid w:val="00D076B1"/>
    <w:rsid w:val="00D076B7"/>
    <w:rsid w:val="00D07749"/>
    <w:rsid w:val="00D078FB"/>
    <w:rsid w:val="00D07A22"/>
    <w:rsid w:val="00D07BDB"/>
    <w:rsid w:val="00D07CE8"/>
    <w:rsid w:val="00D07E6A"/>
    <w:rsid w:val="00D07FE0"/>
    <w:rsid w:val="00D10102"/>
    <w:rsid w:val="00D10600"/>
    <w:rsid w:val="00D10AC1"/>
    <w:rsid w:val="00D10C33"/>
    <w:rsid w:val="00D10E0E"/>
    <w:rsid w:val="00D10E2C"/>
    <w:rsid w:val="00D10E8B"/>
    <w:rsid w:val="00D112C7"/>
    <w:rsid w:val="00D1153E"/>
    <w:rsid w:val="00D1154C"/>
    <w:rsid w:val="00D11555"/>
    <w:rsid w:val="00D115FC"/>
    <w:rsid w:val="00D11820"/>
    <w:rsid w:val="00D11DD0"/>
    <w:rsid w:val="00D11E9D"/>
    <w:rsid w:val="00D121BE"/>
    <w:rsid w:val="00D12A33"/>
    <w:rsid w:val="00D12B4A"/>
    <w:rsid w:val="00D12D2D"/>
    <w:rsid w:val="00D12E0D"/>
    <w:rsid w:val="00D12FF4"/>
    <w:rsid w:val="00D132E0"/>
    <w:rsid w:val="00D13603"/>
    <w:rsid w:val="00D13CEC"/>
    <w:rsid w:val="00D13D66"/>
    <w:rsid w:val="00D14152"/>
    <w:rsid w:val="00D1425B"/>
    <w:rsid w:val="00D14404"/>
    <w:rsid w:val="00D144E7"/>
    <w:rsid w:val="00D149C7"/>
    <w:rsid w:val="00D14AAB"/>
    <w:rsid w:val="00D14B1C"/>
    <w:rsid w:val="00D14B8F"/>
    <w:rsid w:val="00D14BC0"/>
    <w:rsid w:val="00D14F8A"/>
    <w:rsid w:val="00D15118"/>
    <w:rsid w:val="00D15219"/>
    <w:rsid w:val="00D1531E"/>
    <w:rsid w:val="00D1544D"/>
    <w:rsid w:val="00D15485"/>
    <w:rsid w:val="00D15680"/>
    <w:rsid w:val="00D158C5"/>
    <w:rsid w:val="00D15B9E"/>
    <w:rsid w:val="00D15BD0"/>
    <w:rsid w:val="00D15C83"/>
    <w:rsid w:val="00D15CDD"/>
    <w:rsid w:val="00D16105"/>
    <w:rsid w:val="00D16475"/>
    <w:rsid w:val="00D166BF"/>
    <w:rsid w:val="00D167ED"/>
    <w:rsid w:val="00D168AE"/>
    <w:rsid w:val="00D16DC6"/>
    <w:rsid w:val="00D16EF2"/>
    <w:rsid w:val="00D172A3"/>
    <w:rsid w:val="00D17410"/>
    <w:rsid w:val="00D17411"/>
    <w:rsid w:val="00D1742F"/>
    <w:rsid w:val="00D1773B"/>
    <w:rsid w:val="00D17862"/>
    <w:rsid w:val="00D17A8C"/>
    <w:rsid w:val="00D17F7F"/>
    <w:rsid w:val="00D17FED"/>
    <w:rsid w:val="00D200C8"/>
    <w:rsid w:val="00D201DB"/>
    <w:rsid w:val="00D20235"/>
    <w:rsid w:val="00D20237"/>
    <w:rsid w:val="00D20415"/>
    <w:rsid w:val="00D2042A"/>
    <w:rsid w:val="00D2051E"/>
    <w:rsid w:val="00D207E1"/>
    <w:rsid w:val="00D2082B"/>
    <w:rsid w:val="00D208F1"/>
    <w:rsid w:val="00D20AAC"/>
    <w:rsid w:val="00D20FE6"/>
    <w:rsid w:val="00D2108E"/>
    <w:rsid w:val="00D2109A"/>
    <w:rsid w:val="00D21120"/>
    <w:rsid w:val="00D21451"/>
    <w:rsid w:val="00D21617"/>
    <w:rsid w:val="00D216F9"/>
    <w:rsid w:val="00D21758"/>
    <w:rsid w:val="00D21B14"/>
    <w:rsid w:val="00D21F8A"/>
    <w:rsid w:val="00D21FA7"/>
    <w:rsid w:val="00D22119"/>
    <w:rsid w:val="00D22399"/>
    <w:rsid w:val="00D22410"/>
    <w:rsid w:val="00D22508"/>
    <w:rsid w:val="00D225FE"/>
    <w:rsid w:val="00D227D7"/>
    <w:rsid w:val="00D227E6"/>
    <w:rsid w:val="00D228FA"/>
    <w:rsid w:val="00D228FB"/>
    <w:rsid w:val="00D22D7D"/>
    <w:rsid w:val="00D22FD8"/>
    <w:rsid w:val="00D230F4"/>
    <w:rsid w:val="00D23272"/>
    <w:rsid w:val="00D2331D"/>
    <w:rsid w:val="00D2348C"/>
    <w:rsid w:val="00D23674"/>
    <w:rsid w:val="00D238AD"/>
    <w:rsid w:val="00D23CF5"/>
    <w:rsid w:val="00D23D82"/>
    <w:rsid w:val="00D23F2C"/>
    <w:rsid w:val="00D2405B"/>
    <w:rsid w:val="00D241DA"/>
    <w:rsid w:val="00D242CB"/>
    <w:rsid w:val="00D24324"/>
    <w:rsid w:val="00D243C6"/>
    <w:rsid w:val="00D2479B"/>
    <w:rsid w:val="00D24804"/>
    <w:rsid w:val="00D24ABB"/>
    <w:rsid w:val="00D24D29"/>
    <w:rsid w:val="00D24E58"/>
    <w:rsid w:val="00D24EDF"/>
    <w:rsid w:val="00D25446"/>
    <w:rsid w:val="00D25666"/>
    <w:rsid w:val="00D258F0"/>
    <w:rsid w:val="00D25957"/>
    <w:rsid w:val="00D259F6"/>
    <w:rsid w:val="00D25AC4"/>
    <w:rsid w:val="00D25D09"/>
    <w:rsid w:val="00D25E87"/>
    <w:rsid w:val="00D260C7"/>
    <w:rsid w:val="00D26167"/>
    <w:rsid w:val="00D26320"/>
    <w:rsid w:val="00D26434"/>
    <w:rsid w:val="00D26782"/>
    <w:rsid w:val="00D26958"/>
    <w:rsid w:val="00D26A1B"/>
    <w:rsid w:val="00D26AA0"/>
    <w:rsid w:val="00D26BA5"/>
    <w:rsid w:val="00D26BDD"/>
    <w:rsid w:val="00D26C18"/>
    <w:rsid w:val="00D26C20"/>
    <w:rsid w:val="00D26DB7"/>
    <w:rsid w:val="00D26DF1"/>
    <w:rsid w:val="00D27192"/>
    <w:rsid w:val="00D274E4"/>
    <w:rsid w:val="00D27587"/>
    <w:rsid w:val="00D27599"/>
    <w:rsid w:val="00D27677"/>
    <w:rsid w:val="00D27958"/>
    <w:rsid w:val="00D27968"/>
    <w:rsid w:val="00D279A6"/>
    <w:rsid w:val="00D27D66"/>
    <w:rsid w:val="00D27DFD"/>
    <w:rsid w:val="00D27F5F"/>
    <w:rsid w:val="00D30024"/>
    <w:rsid w:val="00D3015E"/>
    <w:rsid w:val="00D301B6"/>
    <w:rsid w:val="00D30237"/>
    <w:rsid w:val="00D302A4"/>
    <w:rsid w:val="00D30483"/>
    <w:rsid w:val="00D30586"/>
    <w:rsid w:val="00D306E4"/>
    <w:rsid w:val="00D30711"/>
    <w:rsid w:val="00D3082A"/>
    <w:rsid w:val="00D309AA"/>
    <w:rsid w:val="00D30ED8"/>
    <w:rsid w:val="00D30F25"/>
    <w:rsid w:val="00D31206"/>
    <w:rsid w:val="00D312B3"/>
    <w:rsid w:val="00D316C7"/>
    <w:rsid w:val="00D318AC"/>
    <w:rsid w:val="00D31B70"/>
    <w:rsid w:val="00D31C0B"/>
    <w:rsid w:val="00D31ED9"/>
    <w:rsid w:val="00D32074"/>
    <w:rsid w:val="00D321D3"/>
    <w:rsid w:val="00D3239A"/>
    <w:rsid w:val="00D3254F"/>
    <w:rsid w:val="00D32661"/>
    <w:rsid w:val="00D328B4"/>
    <w:rsid w:val="00D3295F"/>
    <w:rsid w:val="00D329A2"/>
    <w:rsid w:val="00D32A0D"/>
    <w:rsid w:val="00D32B28"/>
    <w:rsid w:val="00D32C91"/>
    <w:rsid w:val="00D32CF3"/>
    <w:rsid w:val="00D32D36"/>
    <w:rsid w:val="00D33207"/>
    <w:rsid w:val="00D3348F"/>
    <w:rsid w:val="00D33863"/>
    <w:rsid w:val="00D33A01"/>
    <w:rsid w:val="00D33BA0"/>
    <w:rsid w:val="00D33BA4"/>
    <w:rsid w:val="00D33C33"/>
    <w:rsid w:val="00D33E06"/>
    <w:rsid w:val="00D33E27"/>
    <w:rsid w:val="00D33EFA"/>
    <w:rsid w:val="00D340E8"/>
    <w:rsid w:val="00D340EC"/>
    <w:rsid w:val="00D34233"/>
    <w:rsid w:val="00D3432A"/>
    <w:rsid w:val="00D34458"/>
    <w:rsid w:val="00D345CC"/>
    <w:rsid w:val="00D34797"/>
    <w:rsid w:val="00D347E4"/>
    <w:rsid w:val="00D34BC9"/>
    <w:rsid w:val="00D34C27"/>
    <w:rsid w:val="00D34C4A"/>
    <w:rsid w:val="00D34C6A"/>
    <w:rsid w:val="00D34DF2"/>
    <w:rsid w:val="00D3524C"/>
    <w:rsid w:val="00D352E4"/>
    <w:rsid w:val="00D35376"/>
    <w:rsid w:val="00D3561B"/>
    <w:rsid w:val="00D35702"/>
    <w:rsid w:val="00D35763"/>
    <w:rsid w:val="00D35858"/>
    <w:rsid w:val="00D35A8E"/>
    <w:rsid w:val="00D35B07"/>
    <w:rsid w:val="00D35BF2"/>
    <w:rsid w:val="00D35C92"/>
    <w:rsid w:val="00D35DC5"/>
    <w:rsid w:val="00D35EFF"/>
    <w:rsid w:val="00D35F1D"/>
    <w:rsid w:val="00D364A6"/>
    <w:rsid w:val="00D36BA8"/>
    <w:rsid w:val="00D36E0E"/>
    <w:rsid w:val="00D37121"/>
    <w:rsid w:val="00D3713F"/>
    <w:rsid w:val="00D3728A"/>
    <w:rsid w:val="00D37392"/>
    <w:rsid w:val="00D37425"/>
    <w:rsid w:val="00D37597"/>
    <w:rsid w:val="00D375CE"/>
    <w:rsid w:val="00D37907"/>
    <w:rsid w:val="00D37939"/>
    <w:rsid w:val="00D379E4"/>
    <w:rsid w:val="00D37AA8"/>
    <w:rsid w:val="00D37AEC"/>
    <w:rsid w:val="00D37B44"/>
    <w:rsid w:val="00D37CB9"/>
    <w:rsid w:val="00D37F70"/>
    <w:rsid w:val="00D37F85"/>
    <w:rsid w:val="00D37FD2"/>
    <w:rsid w:val="00D3EAA8"/>
    <w:rsid w:val="00D4024C"/>
    <w:rsid w:val="00D40257"/>
    <w:rsid w:val="00D4038E"/>
    <w:rsid w:val="00D403D3"/>
    <w:rsid w:val="00D4046D"/>
    <w:rsid w:val="00D404E2"/>
    <w:rsid w:val="00D406BF"/>
    <w:rsid w:val="00D408A4"/>
    <w:rsid w:val="00D40EA5"/>
    <w:rsid w:val="00D40F54"/>
    <w:rsid w:val="00D41054"/>
    <w:rsid w:val="00D4105E"/>
    <w:rsid w:val="00D411B4"/>
    <w:rsid w:val="00D41389"/>
    <w:rsid w:val="00D41686"/>
    <w:rsid w:val="00D41747"/>
    <w:rsid w:val="00D419A6"/>
    <w:rsid w:val="00D41AC7"/>
    <w:rsid w:val="00D41AC8"/>
    <w:rsid w:val="00D41C09"/>
    <w:rsid w:val="00D41DC0"/>
    <w:rsid w:val="00D41F6D"/>
    <w:rsid w:val="00D42157"/>
    <w:rsid w:val="00D422C5"/>
    <w:rsid w:val="00D42642"/>
    <w:rsid w:val="00D428CB"/>
    <w:rsid w:val="00D42961"/>
    <w:rsid w:val="00D42B91"/>
    <w:rsid w:val="00D42C55"/>
    <w:rsid w:val="00D42DF8"/>
    <w:rsid w:val="00D4318C"/>
    <w:rsid w:val="00D43342"/>
    <w:rsid w:val="00D433EF"/>
    <w:rsid w:val="00D43533"/>
    <w:rsid w:val="00D435CA"/>
    <w:rsid w:val="00D437ED"/>
    <w:rsid w:val="00D4383B"/>
    <w:rsid w:val="00D4389F"/>
    <w:rsid w:val="00D43AF6"/>
    <w:rsid w:val="00D43BC3"/>
    <w:rsid w:val="00D43EFE"/>
    <w:rsid w:val="00D4413F"/>
    <w:rsid w:val="00D44167"/>
    <w:rsid w:val="00D44459"/>
    <w:rsid w:val="00D44919"/>
    <w:rsid w:val="00D44CC3"/>
    <w:rsid w:val="00D44CD8"/>
    <w:rsid w:val="00D44FFB"/>
    <w:rsid w:val="00D4504A"/>
    <w:rsid w:val="00D450C7"/>
    <w:rsid w:val="00D4518D"/>
    <w:rsid w:val="00D451AC"/>
    <w:rsid w:val="00D4521B"/>
    <w:rsid w:val="00D45365"/>
    <w:rsid w:val="00D45555"/>
    <w:rsid w:val="00D4586C"/>
    <w:rsid w:val="00D45DB3"/>
    <w:rsid w:val="00D45F6E"/>
    <w:rsid w:val="00D45F80"/>
    <w:rsid w:val="00D461B0"/>
    <w:rsid w:val="00D46212"/>
    <w:rsid w:val="00D462A0"/>
    <w:rsid w:val="00D46414"/>
    <w:rsid w:val="00D46846"/>
    <w:rsid w:val="00D46D94"/>
    <w:rsid w:val="00D46E07"/>
    <w:rsid w:val="00D46E2B"/>
    <w:rsid w:val="00D46FFA"/>
    <w:rsid w:val="00D47032"/>
    <w:rsid w:val="00D472A7"/>
    <w:rsid w:val="00D47334"/>
    <w:rsid w:val="00D47A21"/>
    <w:rsid w:val="00D47C07"/>
    <w:rsid w:val="00D47C0C"/>
    <w:rsid w:val="00D47DB9"/>
    <w:rsid w:val="00D47F77"/>
    <w:rsid w:val="00D50123"/>
    <w:rsid w:val="00D501F6"/>
    <w:rsid w:val="00D50308"/>
    <w:rsid w:val="00D50648"/>
    <w:rsid w:val="00D506B9"/>
    <w:rsid w:val="00D50743"/>
    <w:rsid w:val="00D507E1"/>
    <w:rsid w:val="00D50883"/>
    <w:rsid w:val="00D50932"/>
    <w:rsid w:val="00D509FF"/>
    <w:rsid w:val="00D50B1B"/>
    <w:rsid w:val="00D50BA7"/>
    <w:rsid w:val="00D50D67"/>
    <w:rsid w:val="00D50EF2"/>
    <w:rsid w:val="00D50F0F"/>
    <w:rsid w:val="00D51213"/>
    <w:rsid w:val="00D513A0"/>
    <w:rsid w:val="00D51412"/>
    <w:rsid w:val="00D51563"/>
    <w:rsid w:val="00D51859"/>
    <w:rsid w:val="00D51BFD"/>
    <w:rsid w:val="00D51E01"/>
    <w:rsid w:val="00D51FB0"/>
    <w:rsid w:val="00D52075"/>
    <w:rsid w:val="00D521A6"/>
    <w:rsid w:val="00D521AA"/>
    <w:rsid w:val="00D521C8"/>
    <w:rsid w:val="00D522A8"/>
    <w:rsid w:val="00D523E2"/>
    <w:rsid w:val="00D5245C"/>
    <w:rsid w:val="00D5246D"/>
    <w:rsid w:val="00D52473"/>
    <w:rsid w:val="00D52921"/>
    <w:rsid w:val="00D52956"/>
    <w:rsid w:val="00D5297C"/>
    <w:rsid w:val="00D52AFC"/>
    <w:rsid w:val="00D52D3B"/>
    <w:rsid w:val="00D52F45"/>
    <w:rsid w:val="00D53097"/>
    <w:rsid w:val="00D531C8"/>
    <w:rsid w:val="00D5357F"/>
    <w:rsid w:val="00D535B4"/>
    <w:rsid w:val="00D536D8"/>
    <w:rsid w:val="00D53786"/>
    <w:rsid w:val="00D537B4"/>
    <w:rsid w:val="00D537F9"/>
    <w:rsid w:val="00D5389D"/>
    <w:rsid w:val="00D53B18"/>
    <w:rsid w:val="00D53BE4"/>
    <w:rsid w:val="00D53E43"/>
    <w:rsid w:val="00D54169"/>
    <w:rsid w:val="00D5424B"/>
    <w:rsid w:val="00D545B9"/>
    <w:rsid w:val="00D547B8"/>
    <w:rsid w:val="00D549A5"/>
    <w:rsid w:val="00D54ACC"/>
    <w:rsid w:val="00D54C55"/>
    <w:rsid w:val="00D54F27"/>
    <w:rsid w:val="00D550A3"/>
    <w:rsid w:val="00D552D2"/>
    <w:rsid w:val="00D558C5"/>
    <w:rsid w:val="00D55A76"/>
    <w:rsid w:val="00D55AF0"/>
    <w:rsid w:val="00D55BE1"/>
    <w:rsid w:val="00D56239"/>
    <w:rsid w:val="00D56584"/>
    <w:rsid w:val="00D5662C"/>
    <w:rsid w:val="00D566C9"/>
    <w:rsid w:val="00D567A8"/>
    <w:rsid w:val="00D56C2C"/>
    <w:rsid w:val="00D56C7A"/>
    <w:rsid w:val="00D56D53"/>
    <w:rsid w:val="00D56E45"/>
    <w:rsid w:val="00D56F93"/>
    <w:rsid w:val="00D570E9"/>
    <w:rsid w:val="00D57298"/>
    <w:rsid w:val="00D57387"/>
    <w:rsid w:val="00D573B9"/>
    <w:rsid w:val="00D57467"/>
    <w:rsid w:val="00D5746A"/>
    <w:rsid w:val="00D57561"/>
    <w:rsid w:val="00D578D0"/>
    <w:rsid w:val="00D57A9B"/>
    <w:rsid w:val="00D57AB6"/>
    <w:rsid w:val="00D57C7C"/>
    <w:rsid w:val="00D57D65"/>
    <w:rsid w:val="00D57ECA"/>
    <w:rsid w:val="00D57ED7"/>
    <w:rsid w:val="00D57F1C"/>
    <w:rsid w:val="00D60095"/>
    <w:rsid w:val="00D6012B"/>
    <w:rsid w:val="00D605AC"/>
    <w:rsid w:val="00D606C8"/>
    <w:rsid w:val="00D607F7"/>
    <w:rsid w:val="00D6087D"/>
    <w:rsid w:val="00D609BE"/>
    <w:rsid w:val="00D609D7"/>
    <w:rsid w:val="00D60B2B"/>
    <w:rsid w:val="00D60E1A"/>
    <w:rsid w:val="00D60ECB"/>
    <w:rsid w:val="00D60ECD"/>
    <w:rsid w:val="00D60F7D"/>
    <w:rsid w:val="00D61161"/>
    <w:rsid w:val="00D611E9"/>
    <w:rsid w:val="00D612F7"/>
    <w:rsid w:val="00D61557"/>
    <w:rsid w:val="00D615C5"/>
    <w:rsid w:val="00D6178C"/>
    <w:rsid w:val="00D617B1"/>
    <w:rsid w:val="00D61A56"/>
    <w:rsid w:val="00D61FB1"/>
    <w:rsid w:val="00D62071"/>
    <w:rsid w:val="00D62244"/>
    <w:rsid w:val="00D6239D"/>
    <w:rsid w:val="00D624A4"/>
    <w:rsid w:val="00D62737"/>
    <w:rsid w:val="00D627A1"/>
    <w:rsid w:val="00D62955"/>
    <w:rsid w:val="00D62A60"/>
    <w:rsid w:val="00D62B35"/>
    <w:rsid w:val="00D62BEF"/>
    <w:rsid w:val="00D62C33"/>
    <w:rsid w:val="00D62D36"/>
    <w:rsid w:val="00D62E1F"/>
    <w:rsid w:val="00D62E76"/>
    <w:rsid w:val="00D63564"/>
    <w:rsid w:val="00D63614"/>
    <w:rsid w:val="00D63771"/>
    <w:rsid w:val="00D637A4"/>
    <w:rsid w:val="00D638C6"/>
    <w:rsid w:val="00D63A25"/>
    <w:rsid w:val="00D63AF7"/>
    <w:rsid w:val="00D63BF1"/>
    <w:rsid w:val="00D63C81"/>
    <w:rsid w:val="00D64205"/>
    <w:rsid w:val="00D6433B"/>
    <w:rsid w:val="00D64614"/>
    <w:rsid w:val="00D64A1C"/>
    <w:rsid w:val="00D64C4A"/>
    <w:rsid w:val="00D64F88"/>
    <w:rsid w:val="00D64FCC"/>
    <w:rsid w:val="00D64FF4"/>
    <w:rsid w:val="00D65243"/>
    <w:rsid w:val="00D652A5"/>
    <w:rsid w:val="00D6532E"/>
    <w:rsid w:val="00D65560"/>
    <w:rsid w:val="00D6563B"/>
    <w:rsid w:val="00D6566A"/>
    <w:rsid w:val="00D6583F"/>
    <w:rsid w:val="00D659DF"/>
    <w:rsid w:val="00D65B6A"/>
    <w:rsid w:val="00D65C64"/>
    <w:rsid w:val="00D65CFD"/>
    <w:rsid w:val="00D65EA1"/>
    <w:rsid w:val="00D65F06"/>
    <w:rsid w:val="00D65FA9"/>
    <w:rsid w:val="00D660A1"/>
    <w:rsid w:val="00D662BB"/>
    <w:rsid w:val="00D66380"/>
    <w:rsid w:val="00D669E4"/>
    <w:rsid w:val="00D66DFC"/>
    <w:rsid w:val="00D66E0E"/>
    <w:rsid w:val="00D67418"/>
    <w:rsid w:val="00D67515"/>
    <w:rsid w:val="00D67712"/>
    <w:rsid w:val="00D677C7"/>
    <w:rsid w:val="00D6787B"/>
    <w:rsid w:val="00D67A43"/>
    <w:rsid w:val="00D67A92"/>
    <w:rsid w:val="00D67B20"/>
    <w:rsid w:val="00D67D66"/>
    <w:rsid w:val="00D67E92"/>
    <w:rsid w:val="00D67EC2"/>
    <w:rsid w:val="00D7022E"/>
    <w:rsid w:val="00D70401"/>
    <w:rsid w:val="00D70457"/>
    <w:rsid w:val="00D70462"/>
    <w:rsid w:val="00D70A71"/>
    <w:rsid w:val="00D70D65"/>
    <w:rsid w:val="00D70D6B"/>
    <w:rsid w:val="00D70E96"/>
    <w:rsid w:val="00D70EBF"/>
    <w:rsid w:val="00D70F44"/>
    <w:rsid w:val="00D70F79"/>
    <w:rsid w:val="00D70FAB"/>
    <w:rsid w:val="00D718B8"/>
    <w:rsid w:val="00D718BF"/>
    <w:rsid w:val="00D71906"/>
    <w:rsid w:val="00D719BC"/>
    <w:rsid w:val="00D71AB8"/>
    <w:rsid w:val="00D71BC1"/>
    <w:rsid w:val="00D71DDD"/>
    <w:rsid w:val="00D71FFE"/>
    <w:rsid w:val="00D7203D"/>
    <w:rsid w:val="00D72050"/>
    <w:rsid w:val="00D72134"/>
    <w:rsid w:val="00D72339"/>
    <w:rsid w:val="00D72470"/>
    <w:rsid w:val="00D72559"/>
    <w:rsid w:val="00D725CB"/>
    <w:rsid w:val="00D72604"/>
    <w:rsid w:val="00D728F4"/>
    <w:rsid w:val="00D72BF6"/>
    <w:rsid w:val="00D72C7A"/>
    <w:rsid w:val="00D73016"/>
    <w:rsid w:val="00D732D5"/>
    <w:rsid w:val="00D73351"/>
    <w:rsid w:val="00D7375F"/>
    <w:rsid w:val="00D737C7"/>
    <w:rsid w:val="00D73A2C"/>
    <w:rsid w:val="00D73D89"/>
    <w:rsid w:val="00D740D5"/>
    <w:rsid w:val="00D741CC"/>
    <w:rsid w:val="00D74528"/>
    <w:rsid w:val="00D7471D"/>
    <w:rsid w:val="00D7477C"/>
    <w:rsid w:val="00D74BC4"/>
    <w:rsid w:val="00D74CD0"/>
    <w:rsid w:val="00D74D60"/>
    <w:rsid w:val="00D752AA"/>
    <w:rsid w:val="00D752CE"/>
    <w:rsid w:val="00D75486"/>
    <w:rsid w:val="00D7576B"/>
    <w:rsid w:val="00D75B6A"/>
    <w:rsid w:val="00D75C12"/>
    <w:rsid w:val="00D75CF8"/>
    <w:rsid w:val="00D75ECD"/>
    <w:rsid w:val="00D761A0"/>
    <w:rsid w:val="00D761F7"/>
    <w:rsid w:val="00D763BF"/>
    <w:rsid w:val="00D765FB"/>
    <w:rsid w:val="00D76678"/>
    <w:rsid w:val="00D76942"/>
    <w:rsid w:val="00D76A18"/>
    <w:rsid w:val="00D76AE4"/>
    <w:rsid w:val="00D76CF4"/>
    <w:rsid w:val="00D76E08"/>
    <w:rsid w:val="00D7749C"/>
    <w:rsid w:val="00D77567"/>
    <w:rsid w:val="00D7775B"/>
    <w:rsid w:val="00D778BE"/>
    <w:rsid w:val="00D778F9"/>
    <w:rsid w:val="00D77B9C"/>
    <w:rsid w:val="00D80232"/>
    <w:rsid w:val="00D80256"/>
    <w:rsid w:val="00D8026C"/>
    <w:rsid w:val="00D80672"/>
    <w:rsid w:val="00D8067A"/>
    <w:rsid w:val="00D80887"/>
    <w:rsid w:val="00D80903"/>
    <w:rsid w:val="00D80ABA"/>
    <w:rsid w:val="00D80B13"/>
    <w:rsid w:val="00D80E53"/>
    <w:rsid w:val="00D80FEA"/>
    <w:rsid w:val="00D81206"/>
    <w:rsid w:val="00D8121A"/>
    <w:rsid w:val="00D81AB2"/>
    <w:rsid w:val="00D81AF3"/>
    <w:rsid w:val="00D81C17"/>
    <w:rsid w:val="00D81C2F"/>
    <w:rsid w:val="00D81F7F"/>
    <w:rsid w:val="00D8207C"/>
    <w:rsid w:val="00D8231E"/>
    <w:rsid w:val="00D8277E"/>
    <w:rsid w:val="00D82B3F"/>
    <w:rsid w:val="00D82BC2"/>
    <w:rsid w:val="00D82C55"/>
    <w:rsid w:val="00D82FC0"/>
    <w:rsid w:val="00D8354A"/>
    <w:rsid w:val="00D838CF"/>
    <w:rsid w:val="00D83C78"/>
    <w:rsid w:val="00D84146"/>
    <w:rsid w:val="00D841B5"/>
    <w:rsid w:val="00D842E8"/>
    <w:rsid w:val="00D8461F"/>
    <w:rsid w:val="00D8497F"/>
    <w:rsid w:val="00D84B8D"/>
    <w:rsid w:val="00D84D40"/>
    <w:rsid w:val="00D84E0D"/>
    <w:rsid w:val="00D852E1"/>
    <w:rsid w:val="00D853EA"/>
    <w:rsid w:val="00D85473"/>
    <w:rsid w:val="00D85554"/>
    <w:rsid w:val="00D85596"/>
    <w:rsid w:val="00D855BB"/>
    <w:rsid w:val="00D85622"/>
    <w:rsid w:val="00D859E5"/>
    <w:rsid w:val="00D85CEF"/>
    <w:rsid w:val="00D85D2C"/>
    <w:rsid w:val="00D860E3"/>
    <w:rsid w:val="00D860E5"/>
    <w:rsid w:val="00D860FA"/>
    <w:rsid w:val="00D863AF"/>
    <w:rsid w:val="00D863B5"/>
    <w:rsid w:val="00D868DD"/>
    <w:rsid w:val="00D8699C"/>
    <w:rsid w:val="00D86AF4"/>
    <w:rsid w:val="00D86E4D"/>
    <w:rsid w:val="00D86F88"/>
    <w:rsid w:val="00D871FD"/>
    <w:rsid w:val="00D87276"/>
    <w:rsid w:val="00D87326"/>
    <w:rsid w:val="00D8732B"/>
    <w:rsid w:val="00D87363"/>
    <w:rsid w:val="00D873C4"/>
    <w:rsid w:val="00D87445"/>
    <w:rsid w:val="00D87763"/>
    <w:rsid w:val="00D878DF"/>
    <w:rsid w:val="00D87C10"/>
    <w:rsid w:val="00D87C92"/>
    <w:rsid w:val="00D87D99"/>
    <w:rsid w:val="00D901D5"/>
    <w:rsid w:val="00D9099E"/>
    <w:rsid w:val="00D90AF5"/>
    <w:rsid w:val="00D90B44"/>
    <w:rsid w:val="00D90C5E"/>
    <w:rsid w:val="00D90C69"/>
    <w:rsid w:val="00D91347"/>
    <w:rsid w:val="00D917C1"/>
    <w:rsid w:val="00D918D8"/>
    <w:rsid w:val="00D919AF"/>
    <w:rsid w:val="00D919D7"/>
    <w:rsid w:val="00D91C64"/>
    <w:rsid w:val="00D91DE4"/>
    <w:rsid w:val="00D9204F"/>
    <w:rsid w:val="00D9243C"/>
    <w:rsid w:val="00D92603"/>
    <w:rsid w:val="00D92629"/>
    <w:rsid w:val="00D92990"/>
    <w:rsid w:val="00D92C79"/>
    <w:rsid w:val="00D92CB9"/>
    <w:rsid w:val="00D92D35"/>
    <w:rsid w:val="00D93400"/>
    <w:rsid w:val="00D93610"/>
    <w:rsid w:val="00D93885"/>
    <w:rsid w:val="00D93902"/>
    <w:rsid w:val="00D93A51"/>
    <w:rsid w:val="00D93A82"/>
    <w:rsid w:val="00D93DA9"/>
    <w:rsid w:val="00D943B1"/>
    <w:rsid w:val="00D94587"/>
    <w:rsid w:val="00D9458F"/>
    <w:rsid w:val="00D94907"/>
    <w:rsid w:val="00D94A7F"/>
    <w:rsid w:val="00D94B4A"/>
    <w:rsid w:val="00D94B70"/>
    <w:rsid w:val="00D94D2A"/>
    <w:rsid w:val="00D94EE9"/>
    <w:rsid w:val="00D94F6E"/>
    <w:rsid w:val="00D9555A"/>
    <w:rsid w:val="00D95944"/>
    <w:rsid w:val="00D95B56"/>
    <w:rsid w:val="00D95D82"/>
    <w:rsid w:val="00D95F24"/>
    <w:rsid w:val="00D9602C"/>
    <w:rsid w:val="00D961DF"/>
    <w:rsid w:val="00D964AC"/>
    <w:rsid w:val="00D968AB"/>
    <w:rsid w:val="00D968C0"/>
    <w:rsid w:val="00D96C52"/>
    <w:rsid w:val="00D96F66"/>
    <w:rsid w:val="00D9715F"/>
    <w:rsid w:val="00D97614"/>
    <w:rsid w:val="00D976C0"/>
    <w:rsid w:val="00D97743"/>
    <w:rsid w:val="00D97809"/>
    <w:rsid w:val="00D9789A"/>
    <w:rsid w:val="00D97C9E"/>
    <w:rsid w:val="00D97D6B"/>
    <w:rsid w:val="00D97E87"/>
    <w:rsid w:val="00D97F44"/>
    <w:rsid w:val="00D97FE0"/>
    <w:rsid w:val="00DA0079"/>
    <w:rsid w:val="00DA011E"/>
    <w:rsid w:val="00DA02A6"/>
    <w:rsid w:val="00DA030C"/>
    <w:rsid w:val="00DA031A"/>
    <w:rsid w:val="00DA0357"/>
    <w:rsid w:val="00DA0374"/>
    <w:rsid w:val="00DA049E"/>
    <w:rsid w:val="00DA0524"/>
    <w:rsid w:val="00DA0720"/>
    <w:rsid w:val="00DA0748"/>
    <w:rsid w:val="00DA0762"/>
    <w:rsid w:val="00DA0853"/>
    <w:rsid w:val="00DA0BEE"/>
    <w:rsid w:val="00DA0C05"/>
    <w:rsid w:val="00DA0C5D"/>
    <w:rsid w:val="00DA0D67"/>
    <w:rsid w:val="00DA0F78"/>
    <w:rsid w:val="00DA109D"/>
    <w:rsid w:val="00DA12F3"/>
    <w:rsid w:val="00DA13C8"/>
    <w:rsid w:val="00DA1406"/>
    <w:rsid w:val="00DA143D"/>
    <w:rsid w:val="00DA18B1"/>
    <w:rsid w:val="00DA1A4E"/>
    <w:rsid w:val="00DA1F6A"/>
    <w:rsid w:val="00DA209E"/>
    <w:rsid w:val="00DA22A6"/>
    <w:rsid w:val="00DA22EC"/>
    <w:rsid w:val="00DA25A7"/>
    <w:rsid w:val="00DA2626"/>
    <w:rsid w:val="00DA2893"/>
    <w:rsid w:val="00DA2A17"/>
    <w:rsid w:val="00DA2B7B"/>
    <w:rsid w:val="00DA2BDA"/>
    <w:rsid w:val="00DA2CA5"/>
    <w:rsid w:val="00DA2DAD"/>
    <w:rsid w:val="00DA2EAC"/>
    <w:rsid w:val="00DA2EB6"/>
    <w:rsid w:val="00DA2FDA"/>
    <w:rsid w:val="00DA3310"/>
    <w:rsid w:val="00DA3880"/>
    <w:rsid w:val="00DA3B83"/>
    <w:rsid w:val="00DA3BA9"/>
    <w:rsid w:val="00DA3BEF"/>
    <w:rsid w:val="00DA3C29"/>
    <w:rsid w:val="00DA3C49"/>
    <w:rsid w:val="00DA3C74"/>
    <w:rsid w:val="00DA3CD8"/>
    <w:rsid w:val="00DA405C"/>
    <w:rsid w:val="00DA408B"/>
    <w:rsid w:val="00DA4556"/>
    <w:rsid w:val="00DA4AF6"/>
    <w:rsid w:val="00DA4BB6"/>
    <w:rsid w:val="00DA4C81"/>
    <w:rsid w:val="00DA4E39"/>
    <w:rsid w:val="00DA50D3"/>
    <w:rsid w:val="00DA52F0"/>
    <w:rsid w:val="00DA53FC"/>
    <w:rsid w:val="00DA5505"/>
    <w:rsid w:val="00DA5661"/>
    <w:rsid w:val="00DA5672"/>
    <w:rsid w:val="00DA595E"/>
    <w:rsid w:val="00DA5A99"/>
    <w:rsid w:val="00DA5B24"/>
    <w:rsid w:val="00DA5B2B"/>
    <w:rsid w:val="00DA5BAF"/>
    <w:rsid w:val="00DA5D5B"/>
    <w:rsid w:val="00DA5DE9"/>
    <w:rsid w:val="00DA5EB6"/>
    <w:rsid w:val="00DA61F2"/>
    <w:rsid w:val="00DA6614"/>
    <w:rsid w:val="00DA6652"/>
    <w:rsid w:val="00DA675C"/>
    <w:rsid w:val="00DA6AE3"/>
    <w:rsid w:val="00DA6B27"/>
    <w:rsid w:val="00DA6B9C"/>
    <w:rsid w:val="00DA6DEB"/>
    <w:rsid w:val="00DA6EA1"/>
    <w:rsid w:val="00DA6FC6"/>
    <w:rsid w:val="00DA7104"/>
    <w:rsid w:val="00DA732F"/>
    <w:rsid w:val="00DA74B6"/>
    <w:rsid w:val="00DA7732"/>
    <w:rsid w:val="00DA77E3"/>
    <w:rsid w:val="00DA786E"/>
    <w:rsid w:val="00DA79B5"/>
    <w:rsid w:val="00DA7BE1"/>
    <w:rsid w:val="00DA7F5D"/>
    <w:rsid w:val="00DAD60C"/>
    <w:rsid w:val="00DB016D"/>
    <w:rsid w:val="00DB01B7"/>
    <w:rsid w:val="00DB01E1"/>
    <w:rsid w:val="00DB044B"/>
    <w:rsid w:val="00DB0489"/>
    <w:rsid w:val="00DB050A"/>
    <w:rsid w:val="00DB05A7"/>
    <w:rsid w:val="00DB077A"/>
    <w:rsid w:val="00DB07A1"/>
    <w:rsid w:val="00DB080F"/>
    <w:rsid w:val="00DB0896"/>
    <w:rsid w:val="00DB08E8"/>
    <w:rsid w:val="00DB0B54"/>
    <w:rsid w:val="00DB0D72"/>
    <w:rsid w:val="00DB10DC"/>
    <w:rsid w:val="00DB1837"/>
    <w:rsid w:val="00DB18A6"/>
    <w:rsid w:val="00DB1929"/>
    <w:rsid w:val="00DB1971"/>
    <w:rsid w:val="00DB1B06"/>
    <w:rsid w:val="00DB1DF6"/>
    <w:rsid w:val="00DB1EE6"/>
    <w:rsid w:val="00DB22E4"/>
    <w:rsid w:val="00DB26A1"/>
    <w:rsid w:val="00DB2702"/>
    <w:rsid w:val="00DB2787"/>
    <w:rsid w:val="00DB27AA"/>
    <w:rsid w:val="00DB2856"/>
    <w:rsid w:val="00DB2950"/>
    <w:rsid w:val="00DB2A08"/>
    <w:rsid w:val="00DB30AC"/>
    <w:rsid w:val="00DB319B"/>
    <w:rsid w:val="00DB33F8"/>
    <w:rsid w:val="00DB3504"/>
    <w:rsid w:val="00DB3576"/>
    <w:rsid w:val="00DB36F0"/>
    <w:rsid w:val="00DB37A8"/>
    <w:rsid w:val="00DB38D4"/>
    <w:rsid w:val="00DB3964"/>
    <w:rsid w:val="00DB3988"/>
    <w:rsid w:val="00DB3C52"/>
    <w:rsid w:val="00DB3C7A"/>
    <w:rsid w:val="00DB3E08"/>
    <w:rsid w:val="00DB400B"/>
    <w:rsid w:val="00DB432C"/>
    <w:rsid w:val="00DB4800"/>
    <w:rsid w:val="00DB4865"/>
    <w:rsid w:val="00DB5141"/>
    <w:rsid w:val="00DB51DE"/>
    <w:rsid w:val="00DB52AC"/>
    <w:rsid w:val="00DB531B"/>
    <w:rsid w:val="00DB55C7"/>
    <w:rsid w:val="00DB5988"/>
    <w:rsid w:val="00DB59C3"/>
    <w:rsid w:val="00DB5A4B"/>
    <w:rsid w:val="00DB5B80"/>
    <w:rsid w:val="00DB5C68"/>
    <w:rsid w:val="00DB5CAF"/>
    <w:rsid w:val="00DB5F60"/>
    <w:rsid w:val="00DB5F9F"/>
    <w:rsid w:val="00DB61B0"/>
    <w:rsid w:val="00DB61D7"/>
    <w:rsid w:val="00DB648C"/>
    <w:rsid w:val="00DB6815"/>
    <w:rsid w:val="00DB69E9"/>
    <w:rsid w:val="00DB7293"/>
    <w:rsid w:val="00DB7451"/>
    <w:rsid w:val="00DB75A9"/>
    <w:rsid w:val="00DB770D"/>
    <w:rsid w:val="00DB78DC"/>
    <w:rsid w:val="00DB79A7"/>
    <w:rsid w:val="00DB7C1B"/>
    <w:rsid w:val="00DB7C84"/>
    <w:rsid w:val="00DB7F97"/>
    <w:rsid w:val="00DC0035"/>
    <w:rsid w:val="00DC0346"/>
    <w:rsid w:val="00DC06F4"/>
    <w:rsid w:val="00DC083C"/>
    <w:rsid w:val="00DC08A6"/>
    <w:rsid w:val="00DC0AE5"/>
    <w:rsid w:val="00DC0BE8"/>
    <w:rsid w:val="00DC0D4B"/>
    <w:rsid w:val="00DC111B"/>
    <w:rsid w:val="00DC1153"/>
    <w:rsid w:val="00DC12EB"/>
    <w:rsid w:val="00DC1324"/>
    <w:rsid w:val="00DC1337"/>
    <w:rsid w:val="00DC174C"/>
    <w:rsid w:val="00DC17EC"/>
    <w:rsid w:val="00DC19A1"/>
    <w:rsid w:val="00DC1C9F"/>
    <w:rsid w:val="00DC1E3F"/>
    <w:rsid w:val="00DC1E64"/>
    <w:rsid w:val="00DC1EE6"/>
    <w:rsid w:val="00DC1EFB"/>
    <w:rsid w:val="00DC2130"/>
    <w:rsid w:val="00DC21B7"/>
    <w:rsid w:val="00DC22E5"/>
    <w:rsid w:val="00DC22E7"/>
    <w:rsid w:val="00DC25E4"/>
    <w:rsid w:val="00DC27CB"/>
    <w:rsid w:val="00DC2874"/>
    <w:rsid w:val="00DC2D05"/>
    <w:rsid w:val="00DC3329"/>
    <w:rsid w:val="00DC33F9"/>
    <w:rsid w:val="00DC34EF"/>
    <w:rsid w:val="00DC3911"/>
    <w:rsid w:val="00DC3918"/>
    <w:rsid w:val="00DC3D2F"/>
    <w:rsid w:val="00DC3DA0"/>
    <w:rsid w:val="00DC3E9B"/>
    <w:rsid w:val="00DC3FE0"/>
    <w:rsid w:val="00DC418A"/>
    <w:rsid w:val="00DC43CB"/>
    <w:rsid w:val="00DC471E"/>
    <w:rsid w:val="00DC4818"/>
    <w:rsid w:val="00DC498F"/>
    <w:rsid w:val="00DC49B7"/>
    <w:rsid w:val="00DC4AD5"/>
    <w:rsid w:val="00DC4AFF"/>
    <w:rsid w:val="00DC4BAD"/>
    <w:rsid w:val="00DC4BDA"/>
    <w:rsid w:val="00DC4E90"/>
    <w:rsid w:val="00DC4F80"/>
    <w:rsid w:val="00DC51F2"/>
    <w:rsid w:val="00DC58F9"/>
    <w:rsid w:val="00DC5C36"/>
    <w:rsid w:val="00DC5D6C"/>
    <w:rsid w:val="00DC5D91"/>
    <w:rsid w:val="00DC5F0A"/>
    <w:rsid w:val="00DC5F66"/>
    <w:rsid w:val="00DC61FA"/>
    <w:rsid w:val="00DC6360"/>
    <w:rsid w:val="00DC6523"/>
    <w:rsid w:val="00DC65A4"/>
    <w:rsid w:val="00DC65E9"/>
    <w:rsid w:val="00DC666C"/>
    <w:rsid w:val="00DC66E7"/>
    <w:rsid w:val="00DC6735"/>
    <w:rsid w:val="00DC67A4"/>
    <w:rsid w:val="00DC759C"/>
    <w:rsid w:val="00DC76E1"/>
    <w:rsid w:val="00DC77E7"/>
    <w:rsid w:val="00DC7A6A"/>
    <w:rsid w:val="00DC7D0B"/>
    <w:rsid w:val="00DD0133"/>
    <w:rsid w:val="00DD01B7"/>
    <w:rsid w:val="00DD02EE"/>
    <w:rsid w:val="00DD03CD"/>
    <w:rsid w:val="00DD073C"/>
    <w:rsid w:val="00DD09EA"/>
    <w:rsid w:val="00DD0B66"/>
    <w:rsid w:val="00DD0B88"/>
    <w:rsid w:val="00DD0C10"/>
    <w:rsid w:val="00DD0C4A"/>
    <w:rsid w:val="00DD0D09"/>
    <w:rsid w:val="00DD0E7F"/>
    <w:rsid w:val="00DD0EF9"/>
    <w:rsid w:val="00DD142E"/>
    <w:rsid w:val="00DD173D"/>
    <w:rsid w:val="00DD1B3A"/>
    <w:rsid w:val="00DD1FD4"/>
    <w:rsid w:val="00DD2070"/>
    <w:rsid w:val="00DD20F2"/>
    <w:rsid w:val="00DD212F"/>
    <w:rsid w:val="00DD21D6"/>
    <w:rsid w:val="00DD222E"/>
    <w:rsid w:val="00DD2414"/>
    <w:rsid w:val="00DD2488"/>
    <w:rsid w:val="00DD269F"/>
    <w:rsid w:val="00DD27F9"/>
    <w:rsid w:val="00DD2854"/>
    <w:rsid w:val="00DD2A83"/>
    <w:rsid w:val="00DD2C77"/>
    <w:rsid w:val="00DD2E46"/>
    <w:rsid w:val="00DD30CC"/>
    <w:rsid w:val="00DD312B"/>
    <w:rsid w:val="00DD322D"/>
    <w:rsid w:val="00DD3342"/>
    <w:rsid w:val="00DD3357"/>
    <w:rsid w:val="00DD3A60"/>
    <w:rsid w:val="00DD3B40"/>
    <w:rsid w:val="00DD3C0C"/>
    <w:rsid w:val="00DD3CE8"/>
    <w:rsid w:val="00DD3DE8"/>
    <w:rsid w:val="00DD40E7"/>
    <w:rsid w:val="00DD4178"/>
    <w:rsid w:val="00DD4199"/>
    <w:rsid w:val="00DD454B"/>
    <w:rsid w:val="00DD47CB"/>
    <w:rsid w:val="00DD47E2"/>
    <w:rsid w:val="00DD4920"/>
    <w:rsid w:val="00DD4A56"/>
    <w:rsid w:val="00DD4D0E"/>
    <w:rsid w:val="00DD4E80"/>
    <w:rsid w:val="00DD512C"/>
    <w:rsid w:val="00DD5155"/>
    <w:rsid w:val="00DD526E"/>
    <w:rsid w:val="00DD5550"/>
    <w:rsid w:val="00DD55BA"/>
    <w:rsid w:val="00DD57B3"/>
    <w:rsid w:val="00DD5BC8"/>
    <w:rsid w:val="00DD5CB5"/>
    <w:rsid w:val="00DD5D1A"/>
    <w:rsid w:val="00DD5DD6"/>
    <w:rsid w:val="00DD624D"/>
    <w:rsid w:val="00DD6343"/>
    <w:rsid w:val="00DD6796"/>
    <w:rsid w:val="00DD6AB8"/>
    <w:rsid w:val="00DD6D28"/>
    <w:rsid w:val="00DD6D95"/>
    <w:rsid w:val="00DD6E0F"/>
    <w:rsid w:val="00DD7889"/>
    <w:rsid w:val="00DD7929"/>
    <w:rsid w:val="00DD7B58"/>
    <w:rsid w:val="00DD7E15"/>
    <w:rsid w:val="00DD7E3B"/>
    <w:rsid w:val="00DE01AF"/>
    <w:rsid w:val="00DE0232"/>
    <w:rsid w:val="00DE0768"/>
    <w:rsid w:val="00DE0C46"/>
    <w:rsid w:val="00DE0C77"/>
    <w:rsid w:val="00DE0CFF"/>
    <w:rsid w:val="00DE0D5B"/>
    <w:rsid w:val="00DE0E1E"/>
    <w:rsid w:val="00DE1003"/>
    <w:rsid w:val="00DE10C1"/>
    <w:rsid w:val="00DE1135"/>
    <w:rsid w:val="00DE1178"/>
    <w:rsid w:val="00DE127D"/>
    <w:rsid w:val="00DE1280"/>
    <w:rsid w:val="00DE1559"/>
    <w:rsid w:val="00DE161C"/>
    <w:rsid w:val="00DE169C"/>
    <w:rsid w:val="00DE1741"/>
    <w:rsid w:val="00DE17C2"/>
    <w:rsid w:val="00DE17FD"/>
    <w:rsid w:val="00DE1984"/>
    <w:rsid w:val="00DE1D68"/>
    <w:rsid w:val="00DE1DD7"/>
    <w:rsid w:val="00DE1E08"/>
    <w:rsid w:val="00DE1E46"/>
    <w:rsid w:val="00DE1ED7"/>
    <w:rsid w:val="00DE1F45"/>
    <w:rsid w:val="00DE1F6C"/>
    <w:rsid w:val="00DE1FAA"/>
    <w:rsid w:val="00DE22D0"/>
    <w:rsid w:val="00DE241D"/>
    <w:rsid w:val="00DE243C"/>
    <w:rsid w:val="00DE2450"/>
    <w:rsid w:val="00DE24D1"/>
    <w:rsid w:val="00DE27FD"/>
    <w:rsid w:val="00DE296D"/>
    <w:rsid w:val="00DE298D"/>
    <w:rsid w:val="00DE2AD8"/>
    <w:rsid w:val="00DE2B0E"/>
    <w:rsid w:val="00DE2CE4"/>
    <w:rsid w:val="00DE2F2E"/>
    <w:rsid w:val="00DE30DC"/>
    <w:rsid w:val="00DE332A"/>
    <w:rsid w:val="00DE363A"/>
    <w:rsid w:val="00DE37EF"/>
    <w:rsid w:val="00DE38CA"/>
    <w:rsid w:val="00DE3CD6"/>
    <w:rsid w:val="00DE3CEE"/>
    <w:rsid w:val="00DE3FCF"/>
    <w:rsid w:val="00DE417E"/>
    <w:rsid w:val="00DE46DD"/>
    <w:rsid w:val="00DE477B"/>
    <w:rsid w:val="00DE47FB"/>
    <w:rsid w:val="00DE4905"/>
    <w:rsid w:val="00DE49FE"/>
    <w:rsid w:val="00DE4A6C"/>
    <w:rsid w:val="00DE4A6E"/>
    <w:rsid w:val="00DE4B5F"/>
    <w:rsid w:val="00DE4CDF"/>
    <w:rsid w:val="00DE4E6D"/>
    <w:rsid w:val="00DE4F2E"/>
    <w:rsid w:val="00DE4F3C"/>
    <w:rsid w:val="00DE5280"/>
    <w:rsid w:val="00DE54F8"/>
    <w:rsid w:val="00DE5684"/>
    <w:rsid w:val="00DE5817"/>
    <w:rsid w:val="00DE5A90"/>
    <w:rsid w:val="00DE5ABB"/>
    <w:rsid w:val="00DE5C27"/>
    <w:rsid w:val="00DE5DE8"/>
    <w:rsid w:val="00DE5FB2"/>
    <w:rsid w:val="00DE6052"/>
    <w:rsid w:val="00DE6068"/>
    <w:rsid w:val="00DE635B"/>
    <w:rsid w:val="00DE6362"/>
    <w:rsid w:val="00DE6A99"/>
    <w:rsid w:val="00DE6F34"/>
    <w:rsid w:val="00DE7539"/>
    <w:rsid w:val="00DE76B3"/>
    <w:rsid w:val="00DE76ED"/>
    <w:rsid w:val="00DE76F4"/>
    <w:rsid w:val="00DE7910"/>
    <w:rsid w:val="00DE7DE9"/>
    <w:rsid w:val="00DE7EFC"/>
    <w:rsid w:val="00DF000D"/>
    <w:rsid w:val="00DF0558"/>
    <w:rsid w:val="00DF0825"/>
    <w:rsid w:val="00DF0B00"/>
    <w:rsid w:val="00DF0E1E"/>
    <w:rsid w:val="00DF1044"/>
    <w:rsid w:val="00DF122E"/>
    <w:rsid w:val="00DF1344"/>
    <w:rsid w:val="00DF1593"/>
    <w:rsid w:val="00DF16C3"/>
    <w:rsid w:val="00DF17D2"/>
    <w:rsid w:val="00DF1A12"/>
    <w:rsid w:val="00DF1B51"/>
    <w:rsid w:val="00DF1B88"/>
    <w:rsid w:val="00DF1C31"/>
    <w:rsid w:val="00DF1C52"/>
    <w:rsid w:val="00DF1E23"/>
    <w:rsid w:val="00DF1ECD"/>
    <w:rsid w:val="00DF1F1D"/>
    <w:rsid w:val="00DF2174"/>
    <w:rsid w:val="00DF228C"/>
    <w:rsid w:val="00DF2297"/>
    <w:rsid w:val="00DF233F"/>
    <w:rsid w:val="00DF236C"/>
    <w:rsid w:val="00DF2638"/>
    <w:rsid w:val="00DF2719"/>
    <w:rsid w:val="00DF2913"/>
    <w:rsid w:val="00DF29F3"/>
    <w:rsid w:val="00DF2C51"/>
    <w:rsid w:val="00DF2D46"/>
    <w:rsid w:val="00DF2F39"/>
    <w:rsid w:val="00DF300E"/>
    <w:rsid w:val="00DF30A6"/>
    <w:rsid w:val="00DF34E3"/>
    <w:rsid w:val="00DF352B"/>
    <w:rsid w:val="00DF370C"/>
    <w:rsid w:val="00DF370D"/>
    <w:rsid w:val="00DF3D37"/>
    <w:rsid w:val="00DF3DCC"/>
    <w:rsid w:val="00DF3F19"/>
    <w:rsid w:val="00DF3FE3"/>
    <w:rsid w:val="00DF40A3"/>
    <w:rsid w:val="00DF4137"/>
    <w:rsid w:val="00DF417F"/>
    <w:rsid w:val="00DF4582"/>
    <w:rsid w:val="00DF46E9"/>
    <w:rsid w:val="00DF47D3"/>
    <w:rsid w:val="00DF48D8"/>
    <w:rsid w:val="00DF49A9"/>
    <w:rsid w:val="00DF4A25"/>
    <w:rsid w:val="00DF4B33"/>
    <w:rsid w:val="00DF4CC9"/>
    <w:rsid w:val="00DF4D13"/>
    <w:rsid w:val="00DF4E6A"/>
    <w:rsid w:val="00DF4E76"/>
    <w:rsid w:val="00DF4E82"/>
    <w:rsid w:val="00DF4F5A"/>
    <w:rsid w:val="00DF4F5C"/>
    <w:rsid w:val="00DF4F82"/>
    <w:rsid w:val="00DF4FAC"/>
    <w:rsid w:val="00DF5012"/>
    <w:rsid w:val="00DF5197"/>
    <w:rsid w:val="00DF5211"/>
    <w:rsid w:val="00DF5217"/>
    <w:rsid w:val="00DF5413"/>
    <w:rsid w:val="00DF5502"/>
    <w:rsid w:val="00DF55F8"/>
    <w:rsid w:val="00DF5635"/>
    <w:rsid w:val="00DF57D5"/>
    <w:rsid w:val="00DF58DA"/>
    <w:rsid w:val="00DF591D"/>
    <w:rsid w:val="00DF5C98"/>
    <w:rsid w:val="00DF5E3C"/>
    <w:rsid w:val="00DF5E67"/>
    <w:rsid w:val="00DF61CC"/>
    <w:rsid w:val="00DF61EE"/>
    <w:rsid w:val="00DF6450"/>
    <w:rsid w:val="00DF64A1"/>
    <w:rsid w:val="00DF6541"/>
    <w:rsid w:val="00DF65C6"/>
    <w:rsid w:val="00DF66F5"/>
    <w:rsid w:val="00DF67A7"/>
    <w:rsid w:val="00DF68E8"/>
    <w:rsid w:val="00DF6C4C"/>
    <w:rsid w:val="00DF6E48"/>
    <w:rsid w:val="00DF6F79"/>
    <w:rsid w:val="00DF7019"/>
    <w:rsid w:val="00DF70F1"/>
    <w:rsid w:val="00DF70FC"/>
    <w:rsid w:val="00DF7102"/>
    <w:rsid w:val="00DF7131"/>
    <w:rsid w:val="00DF7266"/>
    <w:rsid w:val="00DF776E"/>
    <w:rsid w:val="00DF7857"/>
    <w:rsid w:val="00DF793C"/>
    <w:rsid w:val="00DF79F0"/>
    <w:rsid w:val="00DF7C6E"/>
    <w:rsid w:val="00DF7FD2"/>
    <w:rsid w:val="00E00266"/>
    <w:rsid w:val="00E00515"/>
    <w:rsid w:val="00E006FB"/>
    <w:rsid w:val="00E0084D"/>
    <w:rsid w:val="00E008CE"/>
    <w:rsid w:val="00E00AD2"/>
    <w:rsid w:val="00E00B2A"/>
    <w:rsid w:val="00E00CA8"/>
    <w:rsid w:val="00E0102E"/>
    <w:rsid w:val="00E010EF"/>
    <w:rsid w:val="00E013D7"/>
    <w:rsid w:val="00E015DC"/>
    <w:rsid w:val="00E016C4"/>
    <w:rsid w:val="00E0178B"/>
    <w:rsid w:val="00E01B20"/>
    <w:rsid w:val="00E01E1F"/>
    <w:rsid w:val="00E0228C"/>
    <w:rsid w:val="00E022CC"/>
    <w:rsid w:val="00E023DC"/>
    <w:rsid w:val="00E0244B"/>
    <w:rsid w:val="00E02596"/>
    <w:rsid w:val="00E0261A"/>
    <w:rsid w:val="00E026A1"/>
    <w:rsid w:val="00E028BB"/>
    <w:rsid w:val="00E02A00"/>
    <w:rsid w:val="00E02D0E"/>
    <w:rsid w:val="00E02F94"/>
    <w:rsid w:val="00E0304F"/>
    <w:rsid w:val="00E032BF"/>
    <w:rsid w:val="00E03423"/>
    <w:rsid w:val="00E03942"/>
    <w:rsid w:val="00E039F2"/>
    <w:rsid w:val="00E039FB"/>
    <w:rsid w:val="00E03D84"/>
    <w:rsid w:val="00E03E2E"/>
    <w:rsid w:val="00E03F46"/>
    <w:rsid w:val="00E03F86"/>
    <w:rsid w:val="00E040F0"/>
    <w:rsid w:val="00E04364"/>
    <w:rsid w:val="00E045E6"/>
    <w:rsid w:val="00E0469A"/>
    <w:rsid w:val="00E04788"/>
    <w:rsid w:val="00E04807"/>
    <w:rsid w:val="00E0495A"/>
    <w:rsid w:val="00E04BBC"/>
    <w:rsid w:val="00E0549D"/>
    <w:rsid w:val="00E05722"/>
    <w:rsid w:val="00E057DA"/>
    <w:rsid w:val="00E05870"/>
    <w:rsid w:val="00E05AB4"/>
    <w:rsid w:val="00E05B89"/>
    <w:rsid w:val="00E05C0D"/>
    <w:rsid w:val="00E05C43"/>
    <w:rsid w:val="00E05DD2"/>
    <w:rsid w:val="00E05F26"/>
    <w:rsid w:val="00E0601B"/>
    <w:rsid w:val="00E06029"/>
    <w:rsid w:val="00E0608A"/>
    <w:rsid w:val="00E06184"/>
    <w:rsid w:val="00E061C3"/>
    <w:rsid w:val="00E0634E"/>
    <w:rsid w:val="00E06597"/>
    <w:rsid w:val="00E069E8"/>
    <w:rsid w:val="00E06DDE"/>
    <w:rsid w:val="00E070B9"/>
    <w:rsid w:val="00E07344"/>
    <w:rsid w:val="00E07438"/>
    <w:rsid w:val="00E07506"/>
    <w:rsid w:val="00E07560"/>
    <w:rsid w:val="00E0764E"/>
    <w:rsid w:val="00E076FC"/>
    <w:rsid w:val="00E078A0"/>
    <w:rsid w:val="00E078ED"/>
    <w:rsid w:val="00E07E15"/>
    <w:rsid w:val="00E1026F"/>
    <w:rsid w:val="00E10790"/>
    <w:rsid w:val="00E1087E"/>
    <w:rsid w:val="00E10ADD"/>
    <w:rsid w:val="00E10C4E"/>
    <w:rsid w:val="00E10D7C"/>
    <w:rsid w:val="00E10EAF"/>
    <w:rsid w:val="00E10EDB"/>
    <w:rsid w:val="00E1109D"/>
    <w:rsid w:val="00E11241"/>
    <w:rsid w:val="00E11616"/>
    <w:rsid w:val="00E11617"/>
    <w:rsid w:val="00E116B1"/>
    <w:rsid w:val="00E11758"/>
    <w:rsid w:val="00E11954"/>
    <w:rsid w:val="00E11C3E"/>
    <w:rsid w:val="00E11FA9"/>
    <w:rsid w:val="00E11FD7"/>
    <w:rsid w:val="00E121BC"/>
    <w:rsid w:val="00E12247"/>
    <w:rsid w:val="00E123EE"/>
    <w:rsid w:val="00E1244B"/>
    <w:rsid w:val="00E12594"/>
    <w:rsid w:val="00E126D6"/>
    <w:rsid w:val="00E12814"/>
    <w:rsid w:val="00E12854"/>
    <w:rsid w:val="00E12987"/>
    <w:rsid w:val="00E12BF9"/>
    <w:rsid w:val="00E12C7F"/>
    <w:rsid w:val="00E12F5D"/>
    <w:rsid w:val="00E12F70"/>
    <w:rsid w:val="00E13337"/>
    <w:rsid w:val="00E13401"/>
    <w:rsid w:val="00E1343E"/>
    <w:rsid w:val="00E134E0"/>
    <w:rsid w:val="00E13A83"/>
    <w:rsid w:val="00E13A92"/>
    <w:rsid w:val="00E13C1D"/>
    <w:rsid w:val="00E13CD9"/>
    <w:rsid w:val="00E13D50"/>
    <w:rsid w:val="00E13E25"/>
    <w:rsid w:val="00E13F44"/>
    <w:rsid w:val="00E140E8"/>
    <w:rsid w:val="00E14284"/>
    <w:rsid w:val="00E14348"/>
    <w:rsid w:val="00E1451B"/>
    <w:rsid w:val="00E14788"/>
    <w:rsid w:val="00E147F7"/>
    <w:rsid w:val="00E1492D"/>
    <w:rsid w:val="00E14AE7"/>
    <w:rsid w:val="00E14EAD"/>
    <w:rsid w:val="00E1511A"/>
    <w:rsid w:val="00E15283"/>
    <w:rsid w:val="00E15599"/>
    <w:rsid w:val="00E15834"/>
    <w:rsid w:val="00E158BB"/>
    <w:rsid w:val="00E15ADF"/>
    <w:rsid w:val="00E15B25"/>
    <w:rsid w:val="00E15BCA"/>
    <w:rsid w:val="00E15CB9"/>
    <w:rsid w:val="00E15CFC"/>
    <w:rsid w:val="00E160D9"/>
    <w:rsid w:val="00E162B1"/>
    <w:rsid w:val="00E16844"/>
    <w:rsid w:val="00E16998"/>
    <w:rsid w:val="00E16BC5"/>
    <w:rsid w:val="00E16BC8"/>
    <w:rsid w:val="00E16DC5"/>
    <w:rsid w:val="00E16F82"/>
    <w:rsid w:val="00E17046"/>
    <w:rsid w:val="00E1709E"/>
    <w:rsid w:val="00E171BE"/>
    <w:rsid w:val="00E17272"/>
    <w:rsid w:val="00E1730A"/>
    <w:rsid w:val="00E17312"/>
    <w:rsid w:val="00E175AE"/>
    <w:rsid w:val="00E17637"/>
    <w:rsid w:val="00E1776D"/>
    <w:rsid w:val="00E17913"/>
    <w:rsid w:val="00E179B9"/>
    <w:rsid w:val="00E17D4E"/>
    <w:rsid w:val="00E17E2D"/>
    <w:rsid w:val="00E20205"/>
    <w:rsid w:val="00E2026B"/>
    <w:rsid w:val="00E20287"/>
    <w:rsid w:val="00E2029E"/>
    <w:rsid w:val="00E202EC"/>
    <w:rsid w:val="00E202F3"/>
    <w:rsid w:val="00E20322"/>
    <w:rsid w:val="00E203CD"/>
    <w:rsid w:val="00E20525"/>
    <w:rsid w:val="00E20650"/>
    <w:rsid w:val="00E2065A"/>
    <w:rsid w:val="00E20836"/>
    <w:rsid w:val="00E2087C"/>
    <w:rsid w:val="00E20AB1"/>
    <w:rsid w:val="00E20C67"/>
    <w:rsid w:val="00E20DF1"/>
    <w:rsid w:val="00E20EC1"/>
    <w:rsid w:val="00E212C0"/>
    <w:rsid w:val="00E21375"/>
    <w:rsid w:val="00E2138A"/>
    <w:rsid w:val="00E21401"/>
    <w:rsid w:val="00E2165A"/>
    <w:rsid w:val="00E21ACD"/>
    <w:rsid w:val="00E21C58"/>
    <w:rsid w:val="00E21CAB"/>
    <w:rsid w:val="00E2200F"/>
    <w:rsid w:val="00E22180"/>
    <w:rsid w:val="00E225EE"/>
    <w:rsid w:val="00E227BD"/>
    <w:rsid w:val="00E227E6"/>
    <w:rsid w:val="00E22BA7"/>
    <w:rsid w:val="00E22BF4"/>
    <w:rsid w:val="00E22D73"/>
    <w:rsid w:val="00E23671"/>
    <w:rsid w:val="00E236AF"/>
    <w:rsid w:val="00E236D5"/>
    <w:rsid w:val="00E23846"/>
    <w:rsid w:val="00E23C67"/>
    <w:rsid w:val="00E24435"/>
    <w:rsid w:val="00E2477D"/>
    <w:rsid w:val="00E24823"/>
    <w:rsid w:val="00E248D3"/>
    <w:rsid w:val="00E249E9"/>
    <w:rsid w:val="00E24A7E"/>
    <w:rsid w:val="00E24B2A"/>
    <w:rsid w:val="00E24CBC"/>
    <w:rsid w:val="00E24D38"/>
    <w:rsid w:val="00E24DC0"/>
    <w:rsid w:val="00E24DF4"/>
    <w:rsid w:val="00E24E99"/>
    <w:rsid w:val="00E251A9"/>
    <w:rsid w:val="00E252B9"/>
    <w:rsid w:val="00E2543C"/>
    <w:rsid w:val="00E257CA"/>
    <w:rsid w:val="00E25C7A"/>
    <w:rsid w:val="00E25E53"/>
    <w:rsid w:val="00E25E55"/>
    <w:rsid w:val="00E25EAF"/>
    <w:rsid w:val="00E25F72"/>
    <w:rsid w:val="00E25FA1"/>
    <w:rsid w:val="00E2610A"/>
    <w:rsid w:val="00E26195"/>
    <w:rsid w:val="00E26688"/>
    <w:rsid w:val="00E266A7"/>
    <w:rsid w:val="00E267BC"/>
    <w:rsid w:val="00E268D0"/>
    <w:rsid w:val="00E269AA"/>
    <w:rsid w:val="00E26A0D"/>
    <w:rsid w:val="00E26A82"/>
    <w:rsid w:val="00E26BC3"/>
    <w:rsid w:val="00E26CB0"/>
    <w:rsid w:val="00E26D15"/>
    <w:rsid w:val="00E26F22"/>
    <w:rsid w:val="00E272B7"/>
    <w:rsid w:val="00E27353"/>
    <w:rsid w:val="00E275A2"/>
    <w:rsid w:val="00E275A3"/>
    <w:rsid w:val="00E27606"/>
    <w:rsid w:val="00E2799D"/>
    <w:rsid w:val="00E279E5"/>
    <w:rsid w:val="00E27A47"/>
    <w:rsid w:val="00E27C30"/>
    <w:rsid w:val="00E27D1E"/>
    <w:rsid w:val="00E2CB19"/>
    <w:rsid w:val="00E30190"/>
    <w:rsid w:val="00E302F4"/>
    <w:rsid w:val="00E304D7"/>
    <w:rsid w:val="00E30756"/>
    <w:rsid w:val="00E308E0"/>
    <w:rsid w:val="00E3099C"/>
    <w:rsid w:val="00E30B24"/>
    <w:rsid w:val="00E30BE8"/>
    <w:rsid w:val="00E30EB6"/>
    <w:rsid w:val="00E31100"/>
    <w:rsid w:val="00E31209"/>
    <w:rsid w:val="00E3120E"/>
    <w:rsid w:val="00E313F2"/>
    <w:rsid w:val="00E3142F"/>
    <w:rsid w:val="00E31447"/>
    <w:rsid w:val="00E315DE"/>
    <w:rsid w:val="00E3188C"/>
    <w:rsid w:val="00E319CD"/>
    <w:rsid w:val="00E31CDA"/>
    <w:rsid w:val="00E31F78"/>
    <w:rsid w:val="00E3203A"/>
    <w:rsid w:val="00E3244B"/>
    <w:rsid w:val="00E326F8"/>
    <w:rsid w:val="00E32766"/>
    <w:rsid w:val="00E32DD7"/>
    <w:rsid w:val="00E32F36"/>
    <w:rsid w:val="00E32F67"/>
    <w:rsid w:val="00E33019"/>
    <w:rsid w:val="00E3320A"/>
    <w:rsid w:val="00E3343E"/>
    <w:rsid w:val="00E336C6"/>
    <w:rsid w:val="00E33A97"/>
    <w:rsid w:val="00E33B95"/>
    <w:rsid w:val="00E33CB2"/>
    <w:rsid w:val="00E33E60"/>
    <w:rsid w:val="00E34044"/>
    <w:rsid w:val="00E3437D"/>
    <w:rsid w:val="00E345FE"/>
    <w:rsid w:val="00E34627"/>
    <w:rsid w:val="00E346CB"/>
    <w:rsid w:val="00E34A4B"/>
    <w:rsid w:val="00E34B12"/>
    <w:rsid w:val="00E34CB2"/>
    <w:rsid w:val="00E3501D"/>
    <w:rsid w:val="00E350C8"/>
    <w:rsid w:val="00E3522A"/>
    <w:rsid w:val="00E35407"/>
    <w:rsid w:val="00E35636"/>
    <w:rsid w:val="00E3565F"/>
    <w:rsid w:val="00E35BF1"/>
    <w:rsid w:val="00E35D82"/>
    <w:rsid w:val="00E361A4"/>
    <w:rsid w:val="00E363ED"/>
    <w:rsid w:val="00E364EC"/>
    <w:rsid w:val="00E365F5"/>
    <w:rsid w:val="00E3662F"/>
    <w:rsid w:val="00E36E1D"/>
    <w:rsid w:val="00E36F0E"/>
    <w:rsid w:val="00E370DB"/>
    <w:rsid w:val="00E37209"/>
    <w:rsid w:val="00E374B8"/>
    <w:rsid w:val="00E37A7C"/>
    <w:rsid w:val="00E37CEF"/>
    <w:rsid w:val="00E37D83"/>
    <w:rsid w:val="00E37DB3"/>
    <w:rsid w:val="00E40357"/>
    <w:rsid w:val="00E40447"/>
    <w:rsid w:val="00E404FD"/>
    <w:rsid w:val="00E4068E"/>
    <w:rsid w:val="00E406BC"/>
    <w:rsid w:val="00E40956"/>
    <w:rsid w:val="00E40A79"/>
    <w:rsid w:val="00E40CF5"/>
    <w:rsid w:val="00E40D13"/>
    <w:rsid w:val="00E40D3A"/>
    <w:rsid w:val="00E40E88"/>
    <w:rsid w:val="00E40EC5"/>
    <w:rsid w:val="00E40F00"/>
    <w:rsid w:val="00E41221"/>
    <w:rsid w:val="00E412A2"/>
    <w:rsid w:val="00E414F8"/>
    <w:rsid w:val="00E41856"/>
    <w:rsid w:val="00E4195D"/>
    <w:rsid w:val="00E41A19"/>
    <w:rsid w:val="00E41D84"/>
    <w:rsid w:val="00E41D97"/>
    <w:rsid w:val="00E41E6C"/>
    <w:rsid w:val="00E41F39"/>
    <w:rsid w:val="00E42000"/>
    <w:rsid w:val="00E423C6"/>
    <w:rsid w:val="00E424D6"/>
    <w:rsid w:val="00E425B8"/>
    <w:rsid w:val="00E4278E"/>
    <w:rsid w:val="00E4290E"/>
    <w:rsid w:val="00E429ED"/>
    <w:rsid w:val="00E42C6C"/>
    <w:rsid w:val="00E42FA9"/>
    <w:rsid w:val="00E43101"/>
    <w:rsid w:val="00E43342"/>
    <w:rsid w:val="00E43347"/>
    <w:rsid w:val="00E435CD"/>
    <w:rsid w:val="00E4373C"/>
    <w:rsid w:val="00E43947"/>
    <w:rsid w:val="00E43A5F"/>
    <w:rsid w:val="00E43AA4"/>
    <w:rsid w:val="00E43B17"/>
    <w:rsid w:val="00E43DB5"/>
    <w:rsid w:val="00E43E42"/>
    <w:rsid w:val="00E4413B"/>
    <w:rsid w:val="00E441B9"/>
    <w:rsid w:val="00E441E6"/>
    <w:rsid w:val="00E4434D"/>
    <w:rsid w:val="00E4441B"/>
    <w:rsid w:val="00E44473"/>
    <w:rsid w:val="00E4448F"/>
    <w:rsid w:val="00E446AA"/>
    <w:rsid w:val="00E44A2A"/>
    <w:rsid w:val="00E44AA7"/>
    <w:rsid w:val="00E44D22"/>
    <w:rsid w:val="00E44F68"/>
    <w:rsid w:val="00E4503E"/>
    <w:rsid w:val="00E4504F"/>
    <w:rsid w:val="00E45455"/>
    <w:rsid w:val="00E45463"/>
    <w:rsid w:val="00E456DF"/>
    <w:rsid w:val="00E458C7"/>
    <w:rsid w:val="00E45990"/>
    <w:rsid w:val="00E45B16"/>
    <w:rsid w:val="00E45CBF"/>
    <w:rsid w:val="00E45D73"/>
    <w:rsid w:val="00E45E48"/>
    <w:rsid w:val="00E46142"/>
    <w:rsid w:val="00E461F0"/>
    <w:rsid w:val="00E4658B"/>
    <w:rsid w:val="00E46996"/>
    <w:rsid w:val="00E47270"/>
    <w:rsid w:val="00E4727A"/>
    <w:rsid w:val="00E47355"/>
    <w:rsid w:val="00E476B6"/>
    <w:rsid w:val="00E476CE"/>
    <w:rsid w:val="00E476FE"/>
    <w:rsid w:val="00E4783B"/>
    <w:rsid w:val="00E478AB"/>
    <w:rsid w:val="00E47B3A"/>
    <w:rsid w:val="00E47C76"/>
    <w:rsid w:val="00E47D35"/>
    <w:rsid w:val="00E47DF1"/>
    <w:rsid w:val="00E47E3C"/>
    <w:rsid w:val="00E47F87"/>
    <w:rsid w:val="00E5009B"/>
    <w:rsid w:val="00E500EB"/>
    <w:rsid w:val="00E5033C"/>
    <w:rsid w:val="00E503D5"/>
    <w:rsid w:val="00E507D3"/>
    <w:rsid w:val="00E5085F"/>
    <w:rsid w:val="00E50FED"/>
    <w:rsid w:val="00E511E8"/>
    <w:rsid w:val="00E512BD"/>
    <w:rsid w:val="00E51330"/>
    <w:rsid w:val="00E513AC"/>
    <w:rsid w:val="00E51486"/>
    <w:rsid w:val="00E5158E"/>
    <w:rsid w:val="00E5160F"/>
    <w:rsid w:val="00E5184A"/>
    <w:rsid w:val="00E51A7F"/>
    <w:rsid w:val="00E5207F"/>
    <w:rsid w:val="00E520F5"/>
    <w:rsid w:val="00E5250A"/>
    <w:rsid w:val="00E526E3"/>
    <w:rsid w:val="00E52708"/>
    <w:rsid w:val="00E52808"/>
    <w:rsid w:val="00E52D59"/>
    <w:rsid w:val="00E53564"/>
    <w:rsid w:val="00E53597"/>
    <w:rsid w:val="00E535D1"/>
    <w:rsid w:val="00E53756"/>
    <w:rsid w:val="00E537E8"/>
    <w:rsid w:val="00E53811"/>
    <w:rsid w:val="00E5381B"/>
    <w:rsid w:val="00E538C3"/>
    <w:rsid w:val="00E53F01"/>
    <w:rsid w:val="00E53FCC"/>
    <w:rsid w:val="00E541BB"/>
    <w:rsid w:val="00E54269"/>
    <w:rsid w:val="00E5447E"/>
    <w:rsid w:val="00E54539"/>
    <w:rsid w:val="00E545BE"/>
    <w:rsid w:val="00E54738"/>
    <w:rsid w:val="00E54A9D"/>
    <w:rsid w:val="00E5505F"/>
    <w:rsid w:val="00E551F2"/>
    <w:rsid w:val="00E5535D"/>
    <w:rsid w:val="00E5556B"/>
    <w:rsid w:val="00E5560D"/>
    <w:rsid w:val="00E556CA"/>
    <w:rsid w:val="00E557EB"/>
    <w:rsid w:val="00E55901"/>
    <w:rsid w:val="00E55986"/>
    <w:rsid w:val="00E559F1"/>
    <w:rsid w:val="00E55B22"/>
    <w:rsid w:val="00E55BE2"/>
    <w:rsid w:val="00E55C7F"/>
    <w:rsid w:val="00E55DB1"/>
    <w:rsid w:val="00E560E8"/>
    <w:rsid w:val="00E5626B"/>
    <w:rsid w:val="00E563A2"/>
    <w:rsid w:val="00E565BD"/>
    <w:rsid w:val="00E568D5"/>
    <w:rsid w:val="00E56A02"/>
    <w:rsid w:val="00E56A79"/>
    <w:rsid w:val="00E56CA9"/>
    <w:rsid w:val="00E56D4D"/>
    <w:rsid w:val="00E56E35"/>
    <w:rsid w:val="00E571EC"/>
    <w:rsid w:val="00E5737D"/>
    <w:rsid w:val="00E575AC"/>
    <w:rsid w:val="00E57784"/>
    <w:rsid w:val="00E57A1A"/>
    <w:rsid w:val="00E57B3B"/>
    <w:rsid w:val="00E57CA8"/>
    <w:rsid w:val="00E57DE9"/>
    <w:rsid w:val="00E57F0F"/>
    <w:rsid w:val="00E6004C"/>
    <w:rsid w:val="00E6031E"/>
    <w:rsid w:val="00E60448"/>
    <w:rsid w:val="00E6076F"/>
    <w:rsid w:val="00E6082F"/>
    <w:rsid w:val="00E60941"/>
    <w:rsid w:val="00E60C8B"/>
    <w:rsid w:val="00E60E64"/>
    <w:rsid w:val="00E60F3E"/>
    <w:rsid w:val="00E60F58"/>
    <w:rsid w:val="00E6128E"/>
    <w:rsid w:val="00E612B5"/>
    <w:rsid w:val="00E61626"/>
    <w:rsid w:val="00E61644"/>
    <w:rsid w:val="00E61943"/>
    <w:rsid w:val="00E61E6C"/>
    <w:rsid w:val="00E61F97"/>
    <w:rsid w:val="00E621C3"/>
    <w:rsid w:val="00E623F6"/>
    <w:rsid w:val="00E623F7"/>
    <w:rsid w:val="00E625EB"/>
    <w:rsid w:val="00E6266F"/>
    <w:rsid w:val="00E627EF"/>
    <w:rsid w:val="00E62A42"/>
    <w:rsid w:val="00E62A69"/>
    <w:rsid w:val="00E62B71"/>
    <w:rsid w:val="00E62F4B"/>
    <w:rsid w:val="00E63528"/>
    <w:rsid w:val="00E63603"/>
    <w:rsid w:val="00E63A84"/>
    <w:rsid w:val="00E63EAB"/>
    <w:rsid w:val="00E6417B"/>
    <w:rsid w:val="00E641E7"/>
    <w:rsid w:val="00E641FF"/>
    <w:rsid w:val="00E64322"/>
    <w:rsid w:val="00E645E9"/>
    <w:rsid w:val="00E646B6"/>
    <w:rsid w:val="00E6483F"/>
    <w:rsid w:val="00E64D8C"/>
    <w:rsid w:val="00E64DCD"/>
    <w:rsid w:val="00E64EB4"/>
    <w:rsid w:val="00E65088"/>
    <w:rsid w:val="00E65365"/>
    <w:rsid w:val="00E65379"/>
    <w:rsid w:val="00E65498"/>
    <w:rsid w:val="00E65971"/>
    <w:rsid w:val="00E65991"/>
    <w:rsid w:val="00E65BD8"/>
    <w:rsid w:val="00E65CD3"/>
    <w:rsid w:val="00E65EB6"/>
    <w:rsid w:val="00E65FCC"/>
    <w:rsid w:val="00E66061"/>
    <w:rsid w:val="00E664EB"/>
    <w:rsid w:val="00E665CB"/>
    <w:rsid w:val="00E668EA"/>
    <w:rsid w:val="00E66AD2"/>
    <w:rsid w:val="00E66B1E"/>
    <w:rsid w:val="00E66D4B"/>
    <w:rsid w:val="00E66E3F"/>
    <w:rsid w:val="00E67041"/>
    <w:rsid w:val="00E6708E"/>
    <w:rsid w:val="00E670C2"/>
    <w:rsid w:val="00E6750E"/>
    <w:rsid w:val="00E67603"/>
    <w:rsid w:val="00E6760A"/>
    <w:rsid w:val="00E6763A"/>
    <w:rsid w:val="00E67669"/>
    <w:rsid w:val="00E676A8"/>
    <w:rsid w:val="00E67970"/>
    <w:rsid w:val="00E67C6C"/>
    <w:rsid w:val="00E67C7C"/>
    <w:rsid w:val="00E67F11"/>
    <w:rsid w:val="00E702D4"/>
    <w:rsid w:val="00E70418"/>
    <w:rsid w:val="00E709F1"/>
    <w:rsid w:val="00E70A70"/>
    <w:rsid w:val="00E70B47"/>
    <w:rsid w:val="00E70BB0"/>
    <w:rsid w:val="00E70BCC"/>
    <w:rsid w:val="00E70CF3"/>
    <w:rsid w:val="00E7106E"/>
    <w:rsid w:val="00E7127F"/>
    <w:rsid w:val="00E714A9"/>
    <w:rsid w:val="00E71716"/>
    <w:rsid w:val="00E717D4"/>
    <w:rsid w:val="00E7197F"/>
    <w:rsid w:val="00E71ED7"/>
    <w:rsid w:val="00E720E0"/>
    <w:rsid w:val="00E72150"/>
    <w:rsid w:val="00E7228C"/>
    <w:rsid w:val="00E7255A"/>
    <w:rsid w:val="00E72819"/>
    <w:rsid w:val="00E72826"/>
    <w:rsid w:val="00E72B00"/>
    <w:rsid w:val="00E72B6D"/>
    <w:rsid w:val="00E72D54"/>
    <w:rsid w:val="00E7351F"/>
    <w:rsid w:val="00E7354F"/>
    <w:rsid w:val="00E73CF5"/>
    <w:rsid w:val="00E73D25"/>
    <w:rsid w:val="00E73E03"/>
    <w:rsid w:val="00E740B7"/>
    <w:rsid w:val="00E743FF"/>
    <w:rsid w:val="00E748E6"/>
    <w:rsid w:val="00E74937"/>
    <w:rsid w:val="00E74B58"/>
    <w:rsid w:val="00E74D45"/>
    <w:rsid w:val="00E74E9F"/>
    <w:rsid w:val="00E75044"/>
    <w:rsid w:val="00E7534F"/>
    <w:rsid w:val="00E7551A"/>
    <w:rsid w:val="00E75B00"/>
    <w:rsid w:val="00E75BC1"/>
    <w:rsid w:val="00E75D23"/>
    <w:rsid w:val="00E75D84"/>
    <w:rsid w:val="00E75DEA"/>
    <w:rsid w:val="00E75FD9"/>
    <w:rsid w:val="00E76053"/>
    <w:rsid w:val="00E7630B"/>
    <w:rsid w:val="00E7636D"/>
    <w:rsid w:val="00E76576"/>
    <w:rsid w:val="00E7681B"/>
    <w:rsid w:val="00E76840"/>
    <w:rsid w:val="00E7684C"/>
    <w:rsid w:val="00E7692E"/>
    <w:rsid w:val="00E7696C"/>
    <w:rsid w:val="00E76984"/>
    <w:rsid w:val="00E769E1"/>
    <w:rsid w:val="00E76BB7"/>
    <w:rsid w:val="00E76DCC"/>
    <w:rsid w:val="00E76F27"/>
    <w:rsid w:val="00E77418"/>
    <w:rsid w:val="00E774F7"/>
    <w:rsid w:val="00E7768D"/>
    <w:rsid w:val="00E7772A"/>
    <w:rsid w:val="00E77799"/>
    <w:rsid w:val="00E7784F"/>
    <w:rsid w:val="00E77D49"/>
    <w:rsid w:val="00E801C9"/>
    <w:rsid w:val="00E8035E"/>
    <w:rsid w:val="00E80445"/>
    <w:rsid w:val="00E80612"/>
    <w:rsid w:val="00E80857"/>
    <w:rsid w:val="00E8098C"/>
    <w:rsid w:val="00E8099C"/>
    <w:rsid w:val="00E809B5"/>
    <w:rsid w:val="00E80B0C"/>
    <w:rsid w:val="00E80B47"/>
    <w:rsid w:val="00E80D05"/>
    <w:rsid w:val="00E80D22"/>
    <w:rsid w:val="00E8176C"/>
    <w:rsid w:val="00E8178A"/>
    <w:rsid w:val="00E817AE"/>
    <w:rsid w:val="00E8189A"/>
    <w:rsid w:val="00E81930"/>
    <w:rsid w:val="00E81A1D"/>
    <w:rsid w:val="00E81F7B"/>
    <w:rsid w:val="00E81FAC"/>
    <w:rsid w:val="00E8207F"/>
    <w:rsid w:val="00E82210"/>
    <w:rsid w:val="00E822B9"/>
    <w:rsid w:val="00E82368"/>
    <w:rsid w:val="00E8238F"/>
    <w:rsid w:val="00E823E1"/>
    <w:rsid w:val="00E82471"/>
    <w:rsid w:val="00E82790"/>
    <w:rsid w:val="00E829C6"/>
    <w:rsid w:val="00E82ACA"/>
    <w:rsid w:val="00E82AF9"/>
    <w:rsid w:val="00E82D99"/>
    <w:rsid w:val="00E82DF2"/>
    <w:rsid w:val="00E83166"/>
    <w:rsid w:val="00E83219"/>
    <w:rsid w:val="00E8324D"/>
    <w:rsid w:val="00E8337F"/>
    <w:rsid w:val="00E83455"/>
    <w:rsid w:val="00E836C0"/>
    <w:rsid w:val="00E83711"/>
    <w:rsid w:val="00E83A02"/>
    <w:rsid w:val="00E83AE7"/>
    <w:rsid w:val="00E83F2C"/>
    <w:rsid w:val="00E83F37"/>
    <w:rsid w:val="00E84034"/>
    <w:rsid w:val="00E8419D"/>
    <w:rsid w:val="00E841B4"/>
    <w:rsid w:val="00E84387"/>
    <w:rsid w:val="00E847DC"/>
    <w:rsid w:val="00E84800"/>
    <w:rsid w:val="00E849C0"/>
    <w:rsid w:val="00E84C4B"/>
    <w:rsid w:val="00E84D52"/>
    <w:rsid w:val="00E84D8F"/>
    <w:rsid w:val="00E8516E"/>
    <w:rsid w:val="00E85504"/>
    <w:rsid w:val="00E85941"/>
    <w:rsid w:val="00E85997"/>
    <w:rsid w:val="00E859B7"/>
    <w:rsid w:val="00E85B10"/>
    <w:rsid w:val="00E85F18"/>
    <w:rsid w:val="00E85F1E"/>
    <w:rsid w:val="00E860CE"/>
    <w:rsid w:val="00E86156"/>
    <w:rsid w:val="00E863A4"/>
    <w:rsid w:val="00E8648C"/>
    <w:rsid w:val="00E865C3"/>
    <w:rsid w:val="00E86664"/>
    <w:rsid w:val="00E86749"/>
    <w:rsid w:val="00E86BE0"/>
    <w:rsid w:val="00E87084"/>
    <w:rsid w:val="00E8771B"/>
    <w:rsid w:val="00E877D9"/>
    <w:rsid w:val="00E87C73"/>
    <w:rsid w:val="00E87EFD"/>
    <w:rsid w:val="00E87FF8"/>
    <w:rsid w:val="00E900A9"/>
    <w:rsid w:val="00E90138"/>
    <w:rsid w:val="00E90192"/>
    <w:rsid w:val="00E9020C"/>
    <w:rsid w:val="00E905AB"/>
    <w:rsid w:val="00E90684"/>
    <w:rsid w:val="00E9089A"/>
    <w:rsid w:val="00E90A00"/>
    <w:rsid w:val="00E90A14"/>
    <w:rsid w:val="00E90BD0"/>
    <w:rsid w:val="00E90D1B"/>
    <w:rsid w:val="00E90DC6"/>
    <w:rsid w:val="00E90DD7"/>
    <w:rsid w:val="00E9122E"/>
    <w:rsid w:val="00E912A7"/>
    <w:rsid w:val="00E912B2"/>
    <w:rsid w:val="00E9165D"/>
    <w:rsid w:val="00E9185C"/>
    <w:rsid w:val="00E918C2"/>
    <w:rsid w:val="00E919E8"/>
    <w:rsid w:val="00E91A24"/>
    <w:rsid w:val="00E91A33"/>
    <w:rsid w:val="00E91B25"/>
    <w:rsid w:val="00E92185"/>
    <w:rsid w:val="00E92324"/>
    <w:rsid w:val="00E925AD"/>
    <w:rsid w:val="00E92638"/>
    <w:rsid w:val="00E9270E"/>
    <w:rsid w:val="00E92716"/>
    <w:rsid w:val="00E92921"/>
    <w:rsid w:val="00E92BA4"/>
    <w:rsid w:val="00E92CB2"/>
    <w:rsid w:val="00E92E0F"/>
    <w:rsid w:val="00E92FA2"/>
    <w:rsid w:val="00E930DC"/>
    <w:rsid w:val="00E93184"/>
    <w:rsid w:val="00E934CE"/>
    <w:rsid w:val="00E938B4"/>
    <w:rsid w:val="00E93947"/>
    <w:rsid w:val="00E9413B"/>
    <w:rsid w:val="00E9422E"/>
    <w:rsid w:val="00E94570"/>
    <w:rsid w:val="00E94986"/>
    <w:rsid w:val="00E94B41"/>
    <w:rsid w:val="00E94E05"/>
    <w:rsid w:val="00E951A1"/>
    <w:rsid w:val="00E951EC"/>
    <w:rsid w:val="00E953CC"/>
    <w:rsid w:val="00E95857"/>
    <w:rsid w:val="00E95873"/>
    <w:rsid w:val="00E95A3F"/>
    <w:rsid w:val="00E95B9E"/>
    <w:rsid w:val="00E95BE1"/>
    <w:rsid w:val="00E95CC8"/>
    <w:rsid w:val="00E95DCB"/>
    <w:rsid w:val="00E962B2"/>
    <w:rsid w:val="00E9648E"/>
    <w:rsid w:val="00E9671E"/>
    <w:rsid w:val="00E9693C"/>
    <w:rsid w:val="00E96B82"/>
    <w:rsid w:val="00E96CB4"/>
    <w:rsid w:val="00E96E8B"/>
    <w:rsid w:val="00E97046"/>
    <w:rsid w:val="00E9704C"/>
    <w:rsid w:val="00E97127"/>
    <w:rsid w:val="00E97A88"/>
    <w:rsid w:val="00E97D0D"/>
    <w:rsid w:val="00E97FB0"/>
    <w:rsid w:val="00EA0169"/>
    <w:rsid w:val="00EA01F0"/>
    <w:rsid w:val="00EA0431"/>
    <w:rsid w:val="00EA047C"/>
    <w:rsid w:val="00EA061D"/>
    <w:rsid w:val="00EA07C9"/>
    <w:rsid w:val="00EA0AA6"/>
    <w:rsid w:val="00EA0C5D"/>
    <w:rsid w:val="00EA0D13"/>
    <w:rsid w:val="00EA0D25"/>
    <w:rsid w:val="00EA0D51"/>
    <w:rsid w:val="00EA0D5D"/>
    <w:rsid w:val="00EA0F1C"/>
    <w:rsid w:val="00EA1374"/>
    <w:rsid w:val="00EA17E9"/>
    <w:rsid w:val="00EA1F7E"/>
    <w:rsid w:val="00EA1F85"/>
    <w:rsid w:val="00EA1F8E"/>
    <w:rsid w:val="00EA223F"/>
    <w:rsid w:val="00EA24A6"/>
    <w:rsid w:val="00EA24BE"/>
    <w:rsid w:val="00EA24CC"/>
    <w:rsid w:val="00EA2578"/>
    <w:rsid w:val="00EA269F"/>
    <w:rsid w:val="00EA2CAA"/>
    <w:rsid w:val="00EA2D82"/>
    <w:rsid w:val="00EA2D87"/>
    <w:rsid w:val="00EA2E94"/>
    <w:rsid w:val="00EA2FBD"/>
    <w:rsid w:val="00EA30B4"/>
    <w:rsid w:val="00EA3175"/>
    <w:rsid w:val="00EA31C4"/>
    <w:rsid w:val="00EA31D0"/>
    <w:rsid w:val="00EA3273"/>
    <w:rsid w:val="00EA348B"/>
    <w:rsid w:val="00EA3704"/>
    <w:rsid w:val="00EA3B7E"/>
    <w:rsid w:val="00EA3C65"/>
    <w:rsid w:val="00EA4195"/>
    <w:rsid w:val="00EA433C"/>
    <w:rsid w:val="00EA4504"/>
    <w:rsid w:val="00EA490F"/>
    <w:rsid w:val="00EA4B81"/>
    <w:rsid w:val="00EA4D90"/>
    <w:rsid w:val="00EA4F44"/>
    <w:rsid w:val="00EA5007"/>
    <w:rsid w:val="00EA53B5"/>
    <w:rsid w:val="00EA5645"/>
    <w:rsid w:val="00EA582C"/>
    <w:rsid w:val="00EA5947"/>
    <w:rsid w:val="00EA59D4"/>
    <w:rsid w:val="00EA5B91"/>
    <w:rsid w:val="00EA5DF0"/>
    <w:rsid w:val="00EA6111"/>
    <w:rsid w:val="00EA6630"/>
    <w:rsid w:val="00EA665E"/>
    <w:rsid w:val="00EA6781"/>
    <w:rsid w:val="00EA6949"/>
    <w:rsid w:val="00EA6C7E"/>
    <w:rsid w:val="00EA6D8E"/>
    <w:rsid w:val="00EA708A"/>
    <w:rsid w:val="00EA7447"/>
    <w:rsid w:val="00EA7519"/>
    <w:rsid w:val="00EA7634"/>
    <w:rsid w:val="00EA7935"/>
    <w:rsid w:val="00EA7BAF"/>
    <w:rsid w:val="00EA7C5F"/>
    <w:rsid w:val="00EA7E11"/>
    <w:rsid w:val="00EA7F76"/>
    <w:rsid w:val="00EA8596"/>
    <w:rsid w:val="00EB01A8"/>
    <w:rsid w:val="00EB01EC"/>
    <w:rsid w:val="00EB0331"/>
    <w:rsid w:val="00EB059D"/>
    <w:rsid w:val="00EB0A5E"/>
    <w:rsid w:val="00EB0B52"/>
    <w:rsid w:val="00EB0DBA"/>
    <w:rsid w:val="00EB0DE9"/>
    <w:rsid w:val="00EB0E63"/>
    <w:rsid w:val="00EB0EF2"/>
    <w:rsid w:val="00EB0F91"/>
    <w:rsid w:val="00EB0FCF"/>
    <w:rsid w:val="00EB1411"/>
    <w:rsid w:val="00EB1459"/>
    <w:rsid w:val="00EB15AB"/>
    <w:rsid w:val="00EB17C8"/>
    <w:rsid w:val="00EB1882"/>
    <w:rsid w:val="00EB18A6"/>
    <w:rsid w:val="00EB18B1"/>
    <w:rsid w:val="00EB191B"/>
    <w:rsid w:val="00EB19D9"/>
    <w:rsid w:val="00EB1AAB"/>
    <w:rsid w:val="00EB1B24"/>
    <w:rsid w:val="00EB1B51"/>
    <w:rsid w:val="00EB1E20"/>
    <w:rsid w:val="00EB1E5E"/>
    <w:rsid w:val="00EB234E"/>
    <w:rsid w:val="00EB248F"/>
    <w:rsid w:val="00EB253F"/>
    <w:rsid w:val="00EB2598"/>
    <w:rsid w:val="00EB26A0"/>
    <w:rsid w:val="00EB26A3"/>
    <w:rsid w:val="00EB2796"/>
    <w:rsid w:val="00EB2855"/>
    <w:rsid w:val="00EB291E"/>
    <w:rsid w:val="00EB29A2"/>
    <w:rsid w:val="00EB2D05"/>
    <w:rsid w:val="00EB2D94"/>
    <w:rsid w:val="00EB2F27"/>
    <w:rsid w:val="00EB3151"/>
    <w:rsid w:val="00EB359A"/>
    <w:rsid w:val="00EB39CF"/>
    <w:rsid w:val="00EB3AA7"/>
    <w:rsid w:val="00EB3D7A"/>
    <w:rsid w:val="00EB3EBA"/>
    <w:rsid w:val="00EB4094"/>
    <w:rsid w:val="00EB4108"/>
    <w:rsid w:val="00EB412B"/>
    <w:rsid w:val="00EB43E1"/>
    <w:rsid w:val="00EB46F8"/>
    <w:rsid w:val="00EB4711"/>
    <w:rsid w:val="00EB479B"/>
    <w:rsid w:val="00EB4884"/>
    <w:rsid w:val="00EB49CF"/>
    <w:rsid w:val="00EB4D88"/>
    <w:rsid w:val="00EB4ED7"/>
    <w:rsid w:val="00EB5443"/>
    <w:rsid w:val="00EB554E"/>
    <w:rsid w:val="00EB562E"/>
    <w:rsid w:val="00EB58A0"/>
    <w:rsid w:val="00EB59C2"/>
    <w:rsid w:val="00EB5B78"/>
    <w:rsid w:val="00EB5BCC"/>
    <w:rsid w:val="00EB5BD5"/>
    <w:rsid w:val="00EB5E4F"/>
    <w:rsid w:val="00EB5E9E"/>
    <w:rsid w:val="00EB5EC0"/>
    <w:rsid w:val="00EB63C9"/>
    <w:rsid w:val="00EB644F"/>
    <w:rsid w:val="00EB64C9"/>
    <w:rsid w:val="00EB64E6"/>
    <w:rsid w:val="00EB6740"/>
    <w:rsid w:val="00EB67EB"/>
    <w:rsid w:val="00EB6864"/>
    <w:rsid w:val="00EB6A19"/>
    <w:rsid w:val="00EB6A9B"/>
    <w:rsid w:val="00EB6BF9"/>
    <w:rsid w:val="00EB6CAC"/>
    <w:rsid w:val="00EB6E4A"/>
    <w:rsid w:val="00EB702A"/>
    <w:rsid w:val="00EB71DC"/>
    <w:rsid w:val="00EB7207"/>
    <w:rsid w:val="00EB73C5"/>
    <w:rsid w:val="00EB7534"/>
    <w:rsid w:val="00EB7585"/>
    <w:rsid w:val="00EB7695"/>
    <w:rsid w:val="00EB76AD"/>
    <w:rsid w:val="00EB7728"/>
    <w:rsid w:val="00EB7952"/>
    <w:rsid w:val="00EB7990"/>
    <w:rsid w:val="00EB79E9"/>
    <w:rsid w:val="00EB7D84"/>
    <w:rsid w:val="00EC0015"/>
    <w:rsid w:val="00EC0A3C"/>
    <w:rsid w:val="00EC0A71"/>
    <w:rsid w:val="00EC0A89"/>
    <w:rsid w:val="00EC0CB5"/>
    <w:rsid w:val="00EC1337"/>
    <w:rsid w:val="00EC1561"/>
    <w:rsid w:val="00EC1618"/>
    <w:rsid w:val="00EC165A"/>
    <w:rsid w:val="00EC19E7"/>
    <w:rsid w:val="00EC1DEC"/>
    <w:rsid w:val="00EC216F"/>
    <w:rsid w:val="00EC23A3"/>
    <w:rsid w:val="00EC23FC"/>
    <w:rsid w:val="00EC24C9"/>
    <w:rsid w:val="00EC252A"/>
    <w:rsid w:val="00EC2564"/>
    <w:rsid w:val="00EC2697"/>
    <w:rsid w:val="00EC26B3"/>
    <w:rsid w:val="00EC2837"/>
    <w:rsid w:val="00EC2892"/>
    <w:rsid w:val="00EC2A43"/>
    <w:rsid w:val="00EC2B02"/>
    <w:rsid w:val="00EC2B9E"/>
    <w:rsid w:val="00EC2C3F"/>
    <w:rsid w:val="00EC2CDD"/>
    <w:rsid w:val="00EC2CEF"/>
    <w:rsid w:val="00EC2F7C"/>
    <w:rsid w:val="00EC31D5"/>
    <w:rsid w:val="00EC33B6"/>
    <w:rsid w:val="00EC33F8"/>
    <w:rsid w:val="00EC35C5"/>
    <w:rsid w:val="00EC3640"/>
    <w:rsid w:val="00EC38AB"/>
    <w:rsid w:val="00EC3916"/>
    <w:rsid w:val="00EC3A46"/>
    <w:rsid w:val="00EC40FF"/>
    <w:rsid w:val="00EC41F5"/>
    <w:rsid w:val="00EC427F"/>
    <w:rsid w:val="00EC447D"/>
    <w:rsid w:val="00EC46A9"/>
    <w:rsid w:val="00EC46B6"/>
    <w:rsid w:val="00EC493E"/>
    <w:rsid w:val="00EC49E3"/>
    <w:rsid w:val="00EC4C48"/>
    <w:rsid w:val="00EC4D1B"/>
    <w:rsid w:val="00EC507D"/>
    <w:rsid w:val="00EC5146"/>
    <w:rsid w:val="00EC5157"/>
    <w:rsid w:val="00EC5547"/>
    <w:rsid w:val="00EC5680"/>
    <w:rsid w:val="00EC5807"/>
    <w:rsid w:val="00EC5A20"/>
    <w:rsid w:val="00EC5B83"/>
    <w:rsid w:val="00EC5D01"/>
    <w:rsid w:val="00EC636C"/>
    <w:rsid w:val="00EC63EC"/>
    <w:rsid w:val="00EC6988"/>
    <w:rsid w:val="00EC6BEC"/>
    <w:rsid w:val="00EC6D43"/>
    <w:rsid w:val="00EC6E6C"/>
    <w:rsid w:val="00EC7061"/>
    <w:rsid w:val="00EC73CA"/>
    <w:rsid w:val="00EC744E"/>
    <w:rsid w:val="00EC75E7"/>
    <w:rsid w:val="00EC76DC"/>
    <w:rsid w:val="00EC7723"/>
    <w:rsid w:val="00EC77E7"/>
    <w:rsid w:val="00EC7AD1"/>
    <w:rsid w:val="00EC7E95"/>
    <w:rsid w:val="00EC7F86"/>
    <w:rsid w:val="00ED012D"/>
    <w:rsid w:val="00ED01F7"/>
    <w:rsid w:val="00ED063F"/>
    <w:rsid w:val="00ED090D"/>
    <w:rsid w:val="00ED0C9C"/>
    <w:rsid w:val="00ED0D0C"/>
    <w:rsid w:val="00ED0DEB"/>
    <w:rsid w:val="00ED0E14"/>
    <w:rsid w:val="00ED0ECD"/>
    <w:rsid w:val="00ED124A"/>
    <w:rsid w:val="00ED13FE"/>
    <w:rsid w:val="00ED143A"/>
    <w:rsid w:val="00ED14E7"/>
    <w:rsid w:val="00ED198B"/>
    <w:rsid w:val="00ED1A1E"/>
    <w:rsid w:val="00ED1AA6"/>
    <w:rsid w:val="00ED1D4C"/>
    <w:rsid w:val="00ED1F77"/>
    <w:rsid w:val="00ED1FBA"/>
    <w:rsid w:val="00ED245F"/>
    <w:rsid w:val="00ED247B"/>
    <w:rsid w:val="00ED24FB"/>
    <w:rsid w:val="00ED260C"/>
    <w:rsid w:val="00ED2760"/>
    <w:rsid w:val="00ED279D"/>
    <w:rsid w:val="00ED2818"/>
    <w:rsid w:val="00ED2BBB"/>
    <w:rsid w:val="00ED2DDC"/>
    <w:rsid w:val="00ED30D9"/>
    <w:rsid w:val="00ED37BB"/>
    <w:rsid w:val="00ED3ABD"/>
    <w:rsid w:val="00ED3AE0"/>
    <w:rsid w:val="00ED3CB6"/>
    <w:rsid w:val="00ED40EC"/>
    <w:rsid w:val="00ED41B3"/>
    <w:rsid w:val="00ED4353"/>
    <w:rsid w:val="00ED43CA"/>
    <w:rsid w:val="00ED44EB"/>
    <w:rsid w:val="00ED45A6"/>
    <w:rsid w:val="00ED45AB"/>
    <w:rsid w:val="00ED49FC"/>
    <w:rsid w:val="00ED4A45"/>
    <w:rsid w:val="00ED4C65"/>
    <w:rsid w:val="00ED4E72"/>
    <w:rsid w:val="00ED5060"/>
    <w:rsid w:val="00ED5142"/>
    <w:rsid w:val="00ED54F1"/>
    <w:rsid w:val="00ED5514"/>
    <w:rsid w:val="00ED59AD"/>
    <w:rsid w:val="00ED5C0B"/>
    <w:rsid w:val="00ED5C55"/>
    <w:rsid w:val="00ED5C64"/>
    <w:rsid w:val="00ED5C77"/>
    <w:rsid w:val="00ED5D68"/>
    <w:rsid w:val="00ED60F6"/>
    <w:rsid w:val="00ED6113"/>
    <w:rsid w:val="00ED6209"/>
    <w:rsid w:val="00ED627F"/>
    <w:rsid w:val="00ED6352"/>
    <w:rsid w:val="00ED6675"/>
    <w:rsid w:val="00ED66C0"/>
    <w:rsid w:val="00ED66E0"/>
    <w:rsid w:val="00ED66E2"/>
    <w:rsid w:val="00ED67DE"/>
    <w:rsid w:val="00ED680B"/>
    <w:rsid w:val="00ED6A67"/>
    <w:rsid w:val="00ED6A8D"/>
    <w:rsid w:val="00ED6BB3"/>
    <w:rsid w:val="00ED6FBC"/>
    <w:rsid w:val="00ED719F"/>
    <w:rsid w:val="00ED7257"/>
    <w:rsid w:val="00ED74FE"/>
    <w:rsid w:val="00ED773F"/>
    <w:rsid w:val="00ED7785"/>
    <w:rsid w:val="00ED7795"/>
    <w:rsid w:val="00ED7954"/>
    <w:rsid w:val="00ED7C75"/>
    <w:rsid w:val="00EE0153"/>
    <w:rsid w:val="00EE0256"/>
    <w:rsid w:val="00EE060D"/>
    <w:rsid w:val="00EE07DE"/>
    <w:rsid w:val="00EE0897"/>
    <w:rsid w:val="00EE0988"/>
    <w:rsid w:val="00EE0B53"/>
    <w:rsid w:val="00EE0D69"/>
    <w:rsid w:val="00EE0DE9"/>
    <w:rsid w:val="00EE1135"/>
    <w:rsid w:val="00EE1423"/>
    <w:rsid w:val="00EE14AE"/>
    <w:rsid w:val="00EE14BB"/>
    <w:rsid w:val="00EE15AF"/>
    <w:rsid w:val="00EE1618"/>
    <w:rsid w:val="00EE16A0"/>
    <w:rsid w:val="00EE16F0"/>
    <w:rsid w:val="00EE170E"/>
    <w:rsid w:val="00EE1827"/>
    <w:rsid w:val="00EE1984"/>
    <w:rsid w:val="00EE1C45"/>
    <w:rsid w:val="00EE1D04"/>
    <w:rsid w:val="00EE203D"/>
    <w:rsid w:val="00EE20F6"/>
    <w:rsid w:val="00EE22CC"/>
    <w:rsid w:val="00EE25DF"/>
    <w:rsid w:val="00EE25E5"/>
    <w:rsid w:val="00EE28DD"/>
    <w:rsid w:val="00EE29DB"/>
    <w:rsid w:val="00EE2B07"/>
    <w:rsid w:val="00EE2BD2"/>
    <w:rsid w:val="00EE2DF7"/>
    <w:rsid w:val="00EE2E52"/>
    <w:rsid w:val="00EE2E9C"/>
    <w:rsid w:val="00EE2FAF"/>
    <w:rsid w:val="00EE2FBC"/>
    <w:rsid w:val="00EE3034"/>
    <w:rsid w:val="00EE3105"/>
    <w:rsid w:val="00EE31C7"/>
    <w:rsid w:val="00EE31D9"/>
    <w:rsid w:val="00EE32F5"/>
    <w:rsid w:val="00EE3321"/>
    <w:rsid w:val="00EE3483"/>
    <w:rsid w:val="00EE35EA"/>
    <w:rsid w:val="00EE36C3"/>
    <w:rsid w:val="00EE3739"/>
    <w:rsid w:val="00EE3871"/>
    <w:rsid w:val="00EE3A30"/>
    <w:rsid w:val="00EE3EFD"/>
    <w:rsid w:val="00EE3F66"/>
    <w:rsid w:val="00EE3F8B"/>
    <w:rsid w:val="00EE40CE"/>
    <w:rsid w:val="00EE410F"/>
    <w:rsid w:val="00EE44C5"/>
    <w:rsid w:val="00EE454A"/>
    <w:rsid w:val="00EE4561"/>
    <w:rsid w:val="00EE48B5"/>
    <w:rsid w:val="00EE48DF"/>
    <w:rsid w:val="00EE492B"/>
    <w:rsid w:val="00EE4A5C"/>
    <w:rsid w:val="00EE4E18"/>
    <w:rsid w:val="00EE51DA"/>
    <w:rsid w:val="00EE52AE"/>
    <w:rsid w:val="00EE5300"/>
    <w:rsid w:val="00EE5455"/>
    <w:rsid w:val="00EE56D3"/>
    <w:rsid w:val="00EE58D4"/>
    <w:rsid w:val="00EE58D7"/>
    <w:rsid w:val="00EE5A44"/>
    <w:rsid w:val="00EE5A6C"/>
    <w:rsid w:val="00EE5A7A"/>
    <w:rsid w:val="00EE5CB6"/>
    <w:rsid w:val="00EE5D77"/>
    <w:rsid w:val="00EE5F80"/>
    <w:rsid w:val="00EE6150"/>
    <w:rsid w:val="00EE64A2"/>
    <w:rsid w:val="00EE6A2E"/>
    <w:rsid w:val="00EE6B39"/>
    <w:rsid w:val="00EE6B3B"/>
    <w:rsid w:val="00EE6B59"/>
    <w:rsid w:val="00EE6B63"/>
    <w:rsid w:val="00EE6D37"/>
    <w:rsid w:val="00EE6E26"/>
    <w:rsid w:val="00EE6F78"/>
    <w:rsid w:val="00EE7266"/>
    <w:rsid w:val="00EE72CD"/>
    <w:rsid w:val="00EE740B"/>
    <w:rsid w:val="00EE7613"/>
    <w:rsid w:val="00EE7856"/>
    <w:rsid w:val="00EE78C9"/>
    <w:rsid w:val="00EE7970"/>
    <w:rsid w:val="00EE7A4D"/>
    <w:rsid w:val="00EE7AD7"/>
    <w:rsid w:val="00EE7AFE"/>
    <w:rsid w:val="00EE7B8F"/>
    <w:rsid w:val="00EE7E7E"/>
    <w:rsid w:val="00EE7EB1"/>
    <w:rsid w:val="00EF002D"/>
    <w:rsid w:val="00EF0036"/>
    <w:rsid w:val="00EF01E9"/>
    <w:rsid w:val="00EF0232"/>
    <w:rsid w:val="00EF02B7"/>
    <w:rsid w:val="00EF02E3"/>
    <w:rsid w:val="00EF032C"/>
    <w:rsid w:val="00EF0353"/>
    <w:rsid w:val="00EF03BD"/>
    <w:rsid w:val="00EF03CB"/>
    <w:rsid w:val="00EF05C3"/>
    <w:rsid w:val="00EF09D8"/>
    <w:rsid w:val="00EF0ABC"/>
    <w:rsid w:val="00EF0AC1"/>
    <w:rsid w:val="00EF0C56"/>
    <w:rsid w:val="00EF0D8A"/>
    <w:rsid w:val="00EF0DB3"/>
    <w:rsid w:val="00EF0ECC"/>
    <w:rsid w:val="00EF0F51"/>
    <w:rsid w:val="00EF105F"/>
    <w:rsid w:val="00EF10A0"/>
    <w:rsid w:val="00EF1166"/>
    <w:rsid w:val="00EF12CE"/>
    <w:rsid w:val="00EF13CF"/>
    <w:rsid w:val="00EF144B"/>
    <w:rsid w:val="00EF16DB"/>
    <w:rsid w:val="00EF17F7"/>
    <w:rsid w:val="00EF1A76"/>
    <w:rsid w:val="00EF1D32"/>
    <w:rsid w:val="00EF1F40"/>
    <w:rsid w:val="00EF20AA"/>
    <w:rsid w:val="00EF2219"/>
    <w:rsid w:val="00EF242D"/>
    <w:rsid w:val="00EF26A2"/>
    <w:rsid w:val="00EF2890"/>
    <w:rsid w:val="00EF2B74"/>
    <w:rsid w:val="00EF2C1D"/>
    <w:rsid w:val="00EF2ED1"/>
    <w:rsid w:val="00EF2F3A"/>
    <w:rsid w:val="00EF3047"/>
    <w:rsid w:val="00EF310A"/>
    <w:rsid w:val="00EF32FC"/>
    <w:rsid w:val="00EF35F0"/>
    <w:rsid w:val="00EF35F3"/>
    <w:rsid w:val="00EF36A4"/>
    <w:rsid w:val="00EF378A"/>
    <w:rsid w:val="00EF37E8"/>
    <w:rsid w:val="00EF38F6"/>
    <w:rsid w:val="00EF3922"/>
    <w:rsid w:val="00EF39FB"/>
    <w:rsid w:val="00EF3A59"/>
    <w:rsid w:val="00EF3A6D"/>
    <w:rsid w:val="00EF3AAB"/>
    <w:rsid w:val="00EF3AC8"/>
    <w:rsid w:val="00EF3B45"/>
    <w:rsid w:val="00EF3C9B"/>
    <w:rsid w:val="00EF3D28"/>
    <w:rsid w:val="00EF3E32"/>
    <w:rsid w:val="00EF4016"/>
    <w:rsid w:val="00EF417B"/>
    <w:rsid w:val="00EF4191"/>
    <w:rsid w:val="00EF43FF"/>
    <w:rsid w:val="00EF44A6"/>
    <w:rsid w:val="00EF45C4"/>
    <w:rsid w:val="00EF46FA"/>
    <w:rsid w:val="00EF4785"/>
    <w:rsid w:val="00EF47D9"/>
    <w:rsid w:val="00EF4B45"/>
    <w:rsid w:val="00EF4B61"/>
    <w:rsid w:val="00EF4BBC"/>
    <w:rsid w:val="00EF4CB6"/>
    <w:rsid w:val="00EF4FC6"/>
    <w:rsid w:val="00EF4FEA"/>
    <w:rsid w:val="00EF52B0"/>
    <w:rsid w:val="00EF52B7"/>
    <w:rsid w:val="00EF538C"/>
    <w:rsid w:val="00EF5440"/>
    <w:rsid w:val="00EF5528"/>
    <w:rsid w:val="00EF5678"/>
    <w:rsid w:val="00EF5920"/>
    <w:rsid w:val="00EF5DFB"/>
    <w:rsid w:val="00EF5FFA"/>
    <w:rsid w:val="00EF6353"/>
    <w:rsid w:val="00EF676F"/>
    <w:rsid w:val="00EF67F6"/>
    <w:rsid w:val="00EF6879"/>
    <w:rsid w:val="00EF6A0B"/>
    <w:rsid w:val="00EF6A5C"/>
    <w:rsid w:val="00EF6B56"/>
    <w:rsid w:val="00EF6B69"/>
    <w:rsid w:val="00EF6CBC"/>
    <w:rsid w:val="00EF6E02"/>
    <w:rsid w:val="00EF6EE1"/>
    <w:rsid w:val="00EF707C"/>
    <w:rsid w:val="00EF73B8"/>
    <w:rsid w:val="00EF74FA"/>
    <w:rsid w:val="00EF7637"/>
    <w:rsid w:val="00EF77AA"/>
    <w:rsid w:val="00EF7CBA"/>
    <w:rsid w:val="00EF7D9E"/>
    <w:rsid w:val="00F000B2"/>
    <w:rsid w:val="00F001D2"/>
    <w:rsid w:val="00F00626"/>
    <w:rsid w:val="00F007AF"/>
    <w:rsid w:val="00F008EA"/>
    <w:rsid w:val="00F0096D"/>
    <w:rsid w:val="00F00D15"/>
    <w:rsid w:val="00F01078"/>
    <w:rsid w:val="00F01244"/>
    <w:rsid w:val="00F0130A"/>
    <w:rsid w:val="00F01328"/>
    <w:rsid w:val="00F0138C"/>
    <w:rsid w:val="00F0154E"/>
    <w:rsid w:val="00F016DE"/>
    <w:rsid w:val="00F017B6"/>
    <w:rsid w:val="00F018F1"/>
    <w:rsid w:val="00F01B1F"/>
    <w:rsid w:val="00F01BBC"/>
    <w:rsid w:val="00F01BCB"/>
    <w:rsid w:val="00F01DC7"/>
    <w:rsid w:val="00F01E79"/>
    <w:rsid w:val="00F01F39"/>
    <w:rsid w:val="00F01FD4"/>
    <w:rsid w:val="00F023AD"/>
    <w:rsid w:val="00F0276B"/>
    <w:rsid w:val="00F02BBF"/>
    <w:rsid w:val="00F02F18"/>
    <w:rsid w:val="00F02F3F"/>
    <w:rsid w:val="00F03123"/>
    <w:rsid w:val="00F03373"/>
    <w:rsid w:val="00F03533"/>
    <w:rsid w:val="00F035FB"/>
    <w:rsid w:val="00F036CD"/>
    <w:rsid w:val="00F039F1"/>
    <w:rsid w:val="00F03AF4"/>
    <w:rsid w:val="00F03C00"/>
    <w:rsid w:val="00F03E79"/>
    <w:rsid w:val="00F03F1C"/>
    <w:rsid w:val="00F03F3A"/>
    <w:rsid w:val="00F04161"/>
    <w:rsid w:val="00F04249"/>
    <w:rsid w:val="00F0459A"/>
    <w:rsid w:val="00F045B7"/>
    <w:rsid w:val="00F0478D"/>
    <w:rsid w:val="00F0480F"/>
    <w:rsid w:val="00F0483A"/>
    <w:rsid w:val="00F048C9"/>
    <w:rsid w:val="00F04ACF"/>
    <w:rsid w:val="00F04C43"/>
    <w:rsid w:val="00F04D08"/>
    <w:rsid w:val="00F05034"/>
    <w:rsid w:val="00F05074"/>
    <w:rsid w:val="00F050F4"/>
    <w:rsid w:val="00F0531C"/>
    <w:rsid w:val="00F05477"/>
    <w:rsid w:val="00F054E7"/>
    <w:rsid w:val="00F05653"/>
    <w:rsid w:val="00F05663"/>
    <w:rsid w:val="00F05AC3"/>
    <w:rsid w:val="00F05BDA"/>
    <w:rsid w:val="00F05D94"/>
    <w:rsid w:val="00F05FD7"/>
    <w:rsid w:val="00F064F3"/>
    <w:rsid w:val="00F069B7"/>
    <w:rsid w:val="00F06A7C"/>
    <w:rsid w:val="00F070B3"/>
    <w:rsid w:val="00F071C3"/>
    <w:rsid w:val="00F0729C"/>
    <w:rsid w:val="00F0731C"/>
    <w:rsid w:val="00F07493"/>
    <w:rsid w:val="00F075DB"/>
    <w:rsid w:val="00F0766F"/>
    <w:rsid w:val="00F0775D"/>
    <w:rsid w:val="00F07777"/>
    <w:rsid w:val="00F07DBB"/>
    <w:rsid w:val="00F07E77"/>
    <w:rsid w:val="00F07E80"/>
    <w:rsid w:val="00F07EC8"/>
    <w:rsid w:val="00F07EE4"/>
    <w:rsid w:val="00F07F35"/>
    <w:rsid w:val="00F1018C"/>
    <w:rsid w:val="00F1029C"/>
    <w:rsid w:val="00F10433"/>
    <w:rsid w:val="00F10748"/>
    <w:rsid w:val="00F10981"/>
    <w:rsid w:val="00F10A49"/>
    <w:rsid w:val="00F10EC4"/>
    <w:rsid w:val="00F1123D"/>
    <w:rsid w:val="00F116B6"/>
    <w:rsid w:val="00F116C3"/>
    <w:rsid w:val="00F1173C"/>
    <w:rsid w:val="00F118E8"/>
    <w:rsid w:val="00F119FA"/>
    <w:rsid w:val="00F11E36"/>
    <w:rsid w:val="00F12026"/>
    <w:rsid w:val="00F12271"/>
    <w:rsid w:val="00F12400"/>
    <w:rsid w:val="00F1244E"/>
    <w:rsid w:val="00F124A1"/>
    <w:rsid w:val="00F12617"/>
    <w:rsid w:val="00F127F9"/>
    <w:rsid w:val="00F12828"/>
    <w:rsid w:val="00F12A03"/>
    <w:rsid w:val="00F12D3D"/>
    <w:rsid w:val="00F12F0E"/>
    <w:rsid w:val="00F12FD8"/>
    <w:rsid w:val="00F131D5"/>
    <w:rsid w:val="00F1330B"/>
    <w:rsid w:val="00F13839"/>
    <w:rsid w:val="00F13856"/>
    <w:rsid w:val="00F139A4"/>
    <w:rsid w:val="00F13A99"/>
    <w:rsid w:val="00F13BBE"/>
    <w:rsid w:val="00F1407C"/>
    <w:rsid w:val="00F14127"/>
    <w:rsid w:val="00F14202"/>
    <w:rsid w:val="00F142E9"/>
    <w:rsid w:val="00F1458A"/>
    <w:rsid w:val="00F14856"/>
    <w:rsid w:val="00F14889"/>
    <w:rsid w:val="00F14A95"/>
    <w:rsid w:val="00F14B31"/>
    <w:rsid w:val="00F14BA4"/>
    <w:rsid w:val="00F154E6"/>
    <w:rsid w:val="00F1583D"/>
    <w:rsid w:val="00F15868"/>
    <w:rsid w:val="00F159FB"/>
    <w:rsid w:val="00F15AA2"/>
    <w:rsid w:val="00F15B91"/>
    <w:rsid w:val="00F15E4D"/>
    <w:rsid w:val="00F15F1F"/>
    <w:rsid w:val="00F16154"/>
    <w:rsid w:val="00F1627B"/>
    <w:rsid w:val="00F162E0"/>
    <w:rsid w:val="00F164BD"/>
    <w:rsid w:val="00F168B8"/>
    <w:rsid w:val="00F1695A"/>
    <w:rsid w:val="00F169FB"/>
    <w:rsid w:val="00F16A24"/>
    <w:rsid w:val="00F16B29"/>
    <w:rsid w:val="00F173B2"/>
    <w:rsid w:val="00F17582"/>
    <w:rsid w:val="00F17667"/>
    <w:rsid w:val="00F179E1"/>
    <w:rsid w:val="00F17CAA"/>
    <w:rsid w:val="00F20185"/>
    <w:rsid w:val="00F20343"/>
    <w:rsid w:val="00F2041C"/>
    <w:rsid w:val="00F20765"/>
    <w:rsid w:val="00F208BC"/>
    <w:rsid w:val="00F20AFE"/>
    <w:rsid w:val="00F20B5A"/>
    <w:rsid w:val="00F20ECD"/>
    <w:rsid w:val="00F21221"/>
    <w:rsid w:val="00F217B7"/>
    <w:rsid w:val="00F21865"/>
    <w:rsid w:val="00F21A28"/>
    <w:rsid w:val="00F21B78"/>
    <w:rsid w:val="00F21BA4"/>
    <w:rsid w:val="00F21BB4"/>
    <w:rsid w:val="00F21FF0"/>
    <w:rsid w:val="00F220C3"/>
    <w:rsid w:val="00F222C8"/>
    <w:rsid w:val="00F222DF"/>
    <w:rsid w:val="00F223A7"/>
    <w:rsid w:val="00F22472"/>
    <w:rsid w:val="00F226BF"/>
    <w:rsid w:val="00F22830"/>
    <w:rsid w:val="00F229B0"/>
    <w:rsid w:val="00F22AB6"/>
    <w:rsid w:val="00F22B2E"/>
    <w:rsid w:val="00F22B3F"/>
    <w:rsid w:val="00F22F57"/>
    <w:rsid w:val="00F23072"/>
    <w:rsid w:val="00F2333E"/>
    <w:rsid w:val="00F23B38"/>
    <w:rsid w:val="00F23C43"/>
    <w:rsid w:val="00F23E90"/>
    <w:rsid w:val="00F23EC7"/>
    <w:rsid w:val="00F23EDC"/>
    <w:rsid w:val="00F23F1F"/>
    <w:rsid w:val="00F2412B"/>
    <w:rsid w:val="00F243EB"/>
    <w:rsid w:val="00F24447"/>
    <w:rsid w:val="00F245AD"/>
    <w:rsid w:val="00F245D1"/>
    <w:rsid w:val="00F2494D"/>
    <w:rsid w:val="00F24AD6"/>
    <w:rsid w:val="00F24B2D"/>
    <w:rsid w:val="00F24C27"/>
    <w:rsid w:val="00F24C42"/>
    <w:rsid w:val="00F24C90"/>
    <w:rsid w:val="00F24CBE"/>
    <w:rsid w:val="00F24EB3"/>
    <w:rsid w:val="00F25058"/>
    <w:rsid w:val="00F250BA"/>
    <w:rsid w:val="00F2570C"/>
    <w:rsid w:val="00F2573A"/>
    <w:rsid w:val="00F25765"/>
    <w:rsid w:val="00F258DE"/>
    <w:rsid w:val="00F259B0"/>
    <w:rsid w:val="00F25A12"/>
    <w:rsid w:val="00F25B09"/>
    <w:rsid w:val="00F25E26"/>
    <w:rsid w:val="00F25F46"/>
    <w:rsid w:val="00F25F9E"/>
    <w:rsid w:val="00F25FD6"/>
    <w:rsid w:val="00F25FDF"/>
    <w:rsid w:val="00F26086"/>
    <w:rsid w:val="00F262F2"/>
    <w:rsid w:val="00F264B8"/>
    <w:rsid w:val="00F2668F"/>
    <w:rsid w:val="00F26709"/>
    <w:rsid w:val="00F2671A"/>
    <w:rsid w:val="00F2679B"/>
    <w:rsid w:val="00F26AF1"/>
    <w:rsid w:val="00F26FC9"/>
    <w:rsid w:val="00F272E2"/>
    <w:rsid w:val="00F2736C"/>
    <w:rsid w:val="00F2762D"/>
    <w:rsid w:val="00F276A5"/>
    <w:rsid w:val="00F27AEF"/>
    <w:rsid w:val="00F27BD8"/>
    <w:rsid w:val="00F27BEE"/>
    <w:rsid w:val="00F27BFD"/>
    <w:rsid w:val="00F27D00"/>
    <w:rsid w:val="00F27DCC"/>
    <w:rsid w:val="00F27E26"/>
    <w:rsid w:val="00F27E37"/>
    <w:rsid w:val="00F27E9F"/>
    <w:rsid w:val="00F27F3B"/>
    <w:rsid w:val="00F3010E"/>
    <w:rsid w:val="00F302DE"/>
    <w:rsid w:val="00F303CE"/>
    <w:rsid w:val="00F30590"/>
    <w:rsid w:val="00F30684"/>
    <w:rsid w:val="00F306AE"/>
    <w:rsid w:val="00F30B73"/>
    <w:rsid w:val="00F30C3F"/>
    <w:rsid w:val="00F30D42"/>
    <w:rsid w:val="00F30F0B"/>
    <w:rsid w:val="00F30F0D"/>
    <w:rsid w:val="00F3107D"/>
    <w:rsid w:val="00F31134"/>
    <w:rsid w:val="00F3122B"/>
    <w:rsid w:val="00F31439"/>
    <w:rsid w:val="00F3144A"/>
    <w:rsid w:val="00F31528"/>
    <w:rsid w:val="00F3166E"/>
    <w:rsid w:val="00F316B4"/>
    <w:rsid w:val="00F3176B"/>
    <w:rsid w:val="00F317F2"/>
    <w:rsid w:val="00F318F3"/>
    <w:rsid w:val="00F319DC"/>
    <w:rsid w:val="00F31A31"/>
    <w:rsid w:val="00F31CD8"/>
    <w:rsid w:val="00F320C3"/>
    <w:rsid w:val="00F324B0"/>
    <w:rsid w:val="00F32543"/>
    <w:rsid w:val="00F3267E"/>
    <w:rsid w:val="00F32909"/>
    <w:rsid w:val="00F329B6"/>
    <w:rsid w:val="00F32C64"/>
    <w:rsid w:val="00F32E9F"/>
    <w:rsid w:val="00F32F0D"/>
    <w:rsid w:val="00F330A3"/>
    <w:rsid w:val="00F3339A"/>
    <w:rsid w:val="00F334E2"/>
    <w:rsid w:val="00F3362D"/>
    <w:rsid w:val="00F3363D"/>
    <w:rsid w:val="00F33780"/>
    <w:rsid w:val="00F338AF"/>
    <w:rsid w:val="00F3395D"/>
    <w:rsid w:val="00F33A72"/>
    <w:rsid w:val="00F33B56"/>
    <w:rsid w:val="00F33CB9"/>
    <w:rsid w:val="00F33D53"/>
    <w:rsid w:val="00F33D80"/>
    <w:rsid w:val="00F33E88"/>
    <w:rsid w:val="00F33F21"/>
    <w:rsid w:val="00F33F3C"/>
    <w:rsid w:val="00F34060"/>
    <w:rsid w:val="00F340AD"/>
    <w:rsid w:val="00F340F6"/>
    <w:rsid w:val="00F342AF"/>
    <w:rsid w:val="00F342EB"/>
    <w:rsid w:val="00F34326"/>
    <w:rsid w:val="00F349D0"/>
    <w:rsid w:val="00F349FB"/>
    <w:rsid w:val="00F34A2E"/>
    <w:rsid w:val="00F34C5D"/>
    <w:rsid w:val="00F34CD7"/>
    <w:rsid w:val="00F34DBB"/>
    <w:rsid w:val="00F34DFA"/>
    <w:rsid w:val="00F35279"/>
    <w:rsid w:val="00F352F0"/>
    <w:rsid w:val="00F3541A"/>
    <w:rsid w:val="00F35429"/>
    <w:rsid w:val="00F35637"/>
    <w:rsid w:val="00F357E7"/>
    <w:rsid w:val="00F3593C"/>
    <w:rsid w:val="00F3599D"/>
    <w:rsid w:val="00F35ABE"/>
    <w:rsid w:val="00F35C8B"/>
    <w:rsid w:val="00F35CAF"/>
    <w:rsid w:val="00F35FB9"/>
    <w:rsid w:val="00F36033"/>
    <w:rsid w:val="00F3603C"/>
    <w:rsid w:val="00F36049"/>
    <w:rsid w:val="00F36261"/>
    <w:rsid w:val="00F36340"/>
    <w:rsid w:val="00F364A2"/>
    <w:rsid w:val="00F364FF"/>
    <w:rsid w:val="00F367BD"/>
    <w:rsid w:val="00F3689A"/>
    <w:rsid w:val="00F36A4D"/>
    <w:rsid w:val="00F36B42"/>
    <w:rsid w:val="00F36BAA"/>
    <w:rsid w:val="00F37110"/>
    <w:rsid w:val="00F3713A"/>
    <w:rsid w:val="00F37143"/>
    <w:rsid w:val="00F37567"/>
    <w:rsid w:val="00F375BE"/>
    <w:rsid w:val="00F376CB"/>
    <w:rsid w:val="00F37ADE"/>
    <w:rsid w:val="00F37BFA"/>
    <w:rsid w:val="00F37EAF"/>
    <w:rsid w:val="00F37FA8"/>
    <w:rsid w:val="00F40051"/>
    <w:rsid w:val="00F40059"/>
    <w:rsid w:val="00F40111"/>
    <w:rsid w:val="00F40415"/>
    <w:rsid w:val="00F40498"/>
    <w:rsid w:val="00F404F6"/>
    <w:rsid w:val="00F408A9"/>
    <w:rsid w:val="00F4093C"/>
    <w:rsid w:val="00F40B71"/>
    <w:rsid w:val="00F40C4F"/>
    <w:rsid w:val="00F40D31"/>
    <w:rsid w:val="00F40DD8"/>
    <w:rsid w:val="00F41261"/>
    <w:rsid w:val="00F4134E"/>
    <w:rsid w:val="00F4163A"/>
    <w:rsid w:val="00F4164F"/>
    <w:rsid w:val="00F417C3"/>
    <w:rsid w:val="00F4197D"/>
    <w:rsid w:val="00F4199A"/>
    <w:rsid w:val="00F41AE5"/>
    <w:rsid w:val="00F41CDC"/>
    <w:rsid w:val="00F41DBA"/>
    <w:rsid w:val="00F41E81"/>
    <w:rsid w:val="00F41F9A"/>
    <w:rsid w:val="00F41FEA"/>
    <w:rsid w:val="00F42159"/>
    <w:rsid w:val="00F4290F"/>
    <w:rsid w:val="00F42BFC"/>
    <w:rsid w:val="00F42CA4"/>
    <w:rsid w:val="00F42CD8"/>
    <w:rsid w:val="00F42DEE"/>
    <w:rsid w:val="00F42FB1"/>
    <w:rsid w:val="00F430E9"/>
    <w:rsid w:val="00F435C8"/>
    <w:rsid w:val="00F43734"/>
    <w:rsid w:val="00F437A3"/>
    <w:rsid w:val="00F43A03"/>
    <w:rsid w:val="00F43B59"/>
    <w:rsid w:val="00F43C61"/>
    <w:rsid w:val="00F44168"/>
    <w:rsid w:val="00F441FD"/>
    <w:rsid w:val="00F44207"/>
    <w:rsid w:val="00F44490"/>
    <w:rsid w:val="00F4465E"/>
    <w:rsid w:val="00F4475F"/>
    <w:rsid w:val="00F44985"/>
    <w:rsid w:val="00F44A7A"/>
    <w:rsid w:val="00F44C47"/>
    <w:rsid w:val="00F44C58"/>
    <w:rsid w:val="00F44D1D"/>
    <w:rsid w:val="00F44DD6"/>
    <w:rsid w:val="00F4512C"/>
    <w:rsid w:val="00F451DD"/>
    <w:rsid w:val="00F45212"/>
    <w:rsid w:val="00F45272"/>
    <w:rsid w:val="00F453D1"/>
    <w:rsid w:val="00F45441"/>
    <w:rsid w:val="00F45508"/>
    <w:rsid w:val="00F455C3"/>
    <w:rsid w:val="00F457DD"/>
    <w:rsid w:val="00F4594B"/>
    <w:rsid w:val="00F4599E"/>
    <w:rsid w:val="00F45A17"/>
    <w:rsid w:val="00F45B95"/>
    <w:rsid w:val="00F45B9E"/>
    <w:rsid w:val="00F45D1E"/>
    <w:rsid w:val="00F45FCD"/>
    <w:rsid w:val="00F4627A"/>
    <w:rsid w:val="00F46618"/>
    <w:rsid w:val="00F4669F"/>
    <w:rsid w:val="00F46C1F"/>
    <w:rsid w:val="00F46C76"/>
    <w:rsid w:val="00F46E20"/>
    <w:rsid w:val="00F46F2F"/>
    <w:rsid w:val="00F46FC3"/>
    <w:rsid w:val="00F47270"/>
    <w:rsid w:val="00F47457"/>
    <w:rsid w:val="00F478AE"/>
    <w:rsid w:val="00F47906"/>
    <w:rsid w:val="00F47B4B"/>
    <w:rsid w:val="00F47C36"/>
    <w:rsid w:val="00F47DB3"/>
    <w:rsid w:val="00F47EA5"/>
    <w:rsid w:val="00F50115"/>
    <w:rsid w:val="00F50281"/>
    <w:rsid w:val="00F5068A"/>
    <w:rsid w:val="00F50800"/>
    <w:rsid w:val="00F50967"/>
    <w:rsid w:val="00F50970"/>
    <w:rsid w:val="00F50B3D"/>
    <w:rsid w:val="00F50B5B"/>
    <w:rsid w:val="00F50CBD"/>
    <w:rsid w:val="00F50D28"/>
    <w:rsid w:val="00F50E81"/>
    <w:rsid w:val="00F51042"/>
    <w:rsid w:val="00F510A5"/>
    <w:rsid w:val="00F5119E"/>
    <w:rsid w:val="00F513CC"/>
    <w:rsid w:val="00F51A0D"/>
    <w:rsid w:val="00F51BAC"/>
    <w:rsid w:val="00F52086"/>
    <w:rsid w:val="00F52098"/>
    <w:rsid w:val="00F5217E"/>
    <w:rsid w:val="00F52663"/>
    <w:rsid w:val="00F52778"/>
    <w:rsid w:val="00F528AE"/>
    <w:rsid w:val="00F529DA"/>
    <w:rsid w:val="00F52AC8"/>
    <w:rsid w:val="00F52CC4"/>
    <w:rsid w:val="00F52CEE"/>
    <w:rsid w:val="00F52D41"/>
    <w:rsid w:val="00F52EE2"/>
    <w:rsid w:val="00F53053"/>
    <w:rsid w:val="00F530EA"/>
    <w:rsid w:val="00F531D6"/>
    <w:rsid w:val="00F53268"/>
    <w:rsid w:val="00F53379"/>
    <w:rsid w:val="00F53398"/>
    <w:rsid w:val="00F53468"/>
    <w:rsid w:val="00F53492"/>
    <w:rsid w:val="00F53588"/>
    <w:rsid w:val="00F538A7"/>
    <w:rsid w:val="00F53943"/>
    <w:rsid w:val="00F539A5"/>
    <w:rsid w:val="00F53A87"/>
    <w:rsid w:val="00F53A91"/>
    <w:rsid w:val="00F53B90"/>
    <w:rsid w:val="00F53E6E"/>
    <w:rsid w:val="00F54096"/>
    <w:rsid w:val="00F540B9"/>
    <w:rsid w:val="00F54214"/>
    <w:rsid w:val="00F542E8"/>
    <w:rsid w:val="00F546BC"/>
    <w:rsid w:val="00F546E5"/>
    <w:rsid w:val="00F5479B"/>
    <w:rsid w:val="00F548F4"/>
    <w:rsid w:val="00F549EF"/>
    <w:rsid w:val="00F54A98"/>
    <w:rsid w:val="00F54ACD"/>
    <w:rsid w:val="00F54B19"/>
    <w:rsid w:val="00F54C3F"/>
    <w:rsid w:val="00F54DF9"/>
    <w:rsid w:val="00F54DFD"/>
    <w:rsid w:val="00F550D0"/>
    <w:rsid w:val="00F55452"/>
    <w:rsid w:val="00F5555B"/>
    <w:rsid w:val="00F556A2"/>
    <w:rsid w:val="00F556A3"/>
    <w:rsid w:val="00F55793"/>
    <w:rsid w:val="00F557DE"/>
    <w:rsid w:val="00F558D4"/>
    <w:rsid w:val="00F55961"/>
    <w:rsid w:val="00F55BDC"/>
    <w:rsid w:val="00F55C4B"/>
    <w:rsid w:val="00F55E04"/>
    <w:rsid w:val="00F55F38"/>
    <w:rsid w:val="00F56120"/>
    <w:rsid w:val="00F56648"/>
    <w:rsid w:val="00F56685"/>
    <w:rsid w:val="00F56745"/>
    <w:rsid w:val="00F56760"/>
    <w:rsid w:val="00F56791"/>
    <w:rsid w:val="00F56A74"/>
    <w:rsid w:val="00F56B82"/>
    <w:rsid w:val="00F56C56"/>
    <w:rsid w:val="00F56CAA"/>
    <w:rsid w:val="00F56DA2"/>
    <w:rsid w:val="00F56DE7"/>
    <w:rsid w:val="00F56E1A"/>
    <w:rsid w:val="00F5704B"/>
    <w:rsid w:val="00F570AB"/>
    <w:rsid w:val="00F57640"/>
    <w:rsid w:val="00F5775F"/>
    <w:rsid w:val="00F5783A"/>
    <w:rsid w:val="00F57CD5"/>
    <w:rsid w:val="00F57D9D"/>
    <w:rsid w:val="00F57E4C"/>
    <w:rsid w:val="00F600C2"/>
    <w:rsid w:val="00F601A0"/>
    <w:rsid w:val="00F6023D"/>
    <w:rsid w:val="00F60395"/>
    <w:rsid w:val="00F606F4"/>
    <w:rsid w:val="00F607E6"/>
    <w:rsid w:val="00F609BB"/>
    <w:rsid w:val="00F60BCE"/>
    <w:rsid w:val="00F60D50"/>
    <w:rsid w:val="00F60E71"/>
    <w:rsid w:val="00F60EA5"/>
    <w:rsid w:val="00F60EB4"/>
    <w:rsid w:val="00F6100C"/>
    <w:rsid w:val="00F610CA"/>
    <w:rsid w:val="00F611B3"/>
    <w:rsid w:val="00F611C8"/>
    <w:rsid w:val="00F612EB"/>
    <w:rsid w:val="00F614E2"/>
    <w:rsid w:val="00F61508"/>
    <w:rsid w:val="00F61729"/>
    <w:rsid w:val="00F617D4"/>
    <w:rsid w:val="00F61A75"/>
    <w:rsid w:val="00F6224A"/>
    <w:rsid w:val="00F62433"/>
    <w:rsid w:val="00F627DB"/>
    <w:rsid w:val="00F6286B"/>
    <w:rsid w:val="00F62A68"/>
    <w:rsid w:val="00F62F2B"/>
    <w:rsid w:val="00F6306D"/>
    <w:rsid w:val="00F63175"/>
    <w:rsid w:val="00F63179"/>
    <w:rsid w:val="00F631A3"/>
    <w:rsid w:val="00F633B2"/>
    <w:rsid w:val="00F63432"/>
    <w:rsid w:val="00F635A9"/>
    <w:rsid w:val="00F6383D"/>
    <w:rsid w:val="00F638F7"/>
    <w:rsid w:val="00F63992"/>
    <w:rsid w:val="00F63B1C"/>
    <w:rsid w:val="00F63B9F"/>
    <w:rsid w:val="00F63DE2"/>
    <w:rsid w:val="00F63E1F"/>
    <w:rsid w:val="00F64123"/>
    <w:rsid w:val="00F64178"/>
    <w:rsid w:val="00F641B0"/>
    <w:rsid w:val="00F641D7"/>
    <w:rsid w:val="00F64370"/>
    <w:rsid w:val="00F64448"/>
    <w:rsid w:val="00F644CC"/>
    <w:rsid w:val="00F648C6"/>
    <w:rsid w:val="00F64995"/>
    <w:rsid w:val="00F65207"/>
    <w:rsid w:val="00F652C3"/>
    <w:rsid w:val="00F6569A"/>
    <w:rsid w:val="00F657B4"/>
    <w:rsid w:val="00F6587F"/>
    <w:rsid w:val="00F65E79"/>
    <w:rsid w:val="00F65E7C"/>
    <w:rsid w:val="00F65F75"/>
    <w:rsid w:val="00F66000"/>
    <w:rsid w:val="00F6640F"/>
    <w:rsid w:val="00F66616"/>
    <w:rsid w:val="00F667F8"/>
    <w:rsid w:val="00F66AD3"/>
    <w:rsid w:val="00F66B2F"/>
    <w:rsid w:val="00F66B89"/>
    <w:rsid w:val="00F66E87"/>
    <w:rsid w:val="00F66F3D"/>
    <w:rsid w:val="00F66F9A"/>
    <w:rsid w:val="00F670C7"/>
    <w:rsid w:val="00F6721C"/>
    <w:rsid w:val="00F67492"/>
    <w:rsid w:val="00F67729"/>
    <w:rsid w:val="00F67979"/>
    <w:rsid w:val="00F67CB2"/>
    <w:rsid w:val="00F67CBB"/>
    <w:rsid w:val="00F67CE5"/>
    <w:rsid w:val="00F67E50"/>
    <w:rsid w:val="00F67E5A"/>
    <w:rsid w:val="00F67EA2"/>
    <w:rsid w:val="00F67EEA"/>
    <w:rsid w:val="00F701F0"/>
    <w:rsid w:val="00F702CD"/>
    <w:rsid w:val="00F7044D"/>
    <w:rsid w:val="00F704D0"/>
    <w:rsid w:val="00F7068E"/>
    <w:rsid w:val="00F70BCA"/>
    <w:rsid w:val="00F7102E"/>
    <w:rsid w:val="00F71092"/>
    <w:rsid w:val="00F71151"/>
    <w:rsid w:val="00F711A3"/>
    <w:rsid w:val="00F7129A"/>
    <w:rsid w:val="00F7129E"/>
    <w:rsid w:val="00F71A7D"/>
    <w:rsid w:val="00F71AAC"/>
    <w:rsid w:val="00F71D4F"/>
    <w:rsid w:val="00F71E96"/>
    <w:rsid w:val="00F71F71"/>
    <w:rsid w:val="00F721E6"/>
    <w:rsid w:val="00F72353"/>
    <w:rsid w:val="00F725D6"/>
    <w:rsid w:val="00F727C7"/>
    <w:rsid w:val="00F7288D"/>
    <w:rsid w:val="00F729B7"/>
    <w:rsid w:val="00F72A48"/>
    <w:rsid w:val="00F72D15"/>
    <w:rsid w:val="00F72D75"/>
    <w:rsid w:val="00F72D8C"/>
    <w:rsid w:val="00F72DDF"/>
    <w:rsid w:val="00F72E4A"/>
    <w:rsid w:val="00F73365"/>
    <w:rsid w:val="00F7336D"/>
    <w:rsid w:val="00F7366C"/>
    <w:rsid w:val="00F736E5"/>
    <w:rsid w:val="00F73904"/>
    <w:rsid w:val="00F73954"/>
    <w:rsid w:val="00F73A71"/>
    <w:rsid w:val="00F73E57"/>
    <w:rsid w:val="00F73E76"/>
    <w:rsid w:val="00F740D2"/>
    <w:rsid w:val="00F7415D"/>
    <w:rsid w:val="00F7438B"/>
    <w:rsid w:val="00F743CE"/>
    <w:rsid w:val="00F74780"/>
    <w:rsid w:val="00F748E5"/>
    <w:rsid w:val="00F74C9E"/>
    <w:rsid w:val="00F74DC9"/>
    <w:rsid w:val="00F74E45"/>
    <w:rsid w:val="00F74ED7"/>
    <w:rsid w:val="00F7502A"/>
    <w:rsid w:val="00F752DE"/>
    <w:rsid w:val="00F75365"/>
    <w:rsid w:val="00F7552D"/>
    <w:rsid w:val="00F7557E"/>
    <w:rsid w:val="00F7558B"/>
    <w:rsid w:val="00F757DB"/>
    <w:rsid w:val="00F75959"/>
    <w:rsid w:val="00F759FD"/>
    <w:rsid w:val="00F75DF7"/>
    <w:rsid w:val="00F7631D"/>
    <w:rsid w:val="00F7638D"/>
    <w:rsid w:val="00F76598"/>
    <w:rsid w:val="00F76639"/>
    <w:rsid w:val="00F7665D"/>
    <w:rsid w:val="00F76881"/>
    <w:rsid w:val="00F76A95"/>
    <w:rsid w:val="00F76C57"/>
    <w:rsid w:val="00F76F07"/>
    <w:rsid w:val="00F76F2B"/>
    <w:rsid w:val="00F771B4"/>
    <w:rsid w:val="00F77469"/>
    <w:rsid w:val="00F7770E"/>
    <w:rsid w:val="00F77759"/>
    <w:rsid w:val="00F77801"/>
    <w:rsid w:val="00F778C4"/>
    <w:rsid w:val="00F77A0C"/>
    <w:rsid w:val="00F77C9F"/>
    <w:rsid w:val="00F77E74"/>
    <w:rsid w:val="00F77EC4"/>
    <w:rsid w:val="00F800BE"/>
    <w:rsid w:val="00F80230"/>
    <w:rsid w:val="00F804B3"/>
    <w:rsid w:val="00F808E4"/>
    <w:rsid w:val="00F80A2D"/>
    <w:rsid w:val="00F80A5C"/>
    <w:rsid w:val="00F80D21"/>
    <w:rsid w:val="00F80D97"/>
    <w:rsid w:val="00F80DEF"/>
    <w:rsid w:val="00F80EFE"/>
    <w:rsid w:val="00F8107F"/>
    <w:rsid w:val="00F81201"/>
    <w:rsid w:val="00F812EA"/>
    <w:rsid w:val="00F8159F"/>
    <w:rsid w:val="00F817ED"/>
    <w:rsid w:val="00F81829"/>
    <w:rsid w:val="00F81916"/>
    <w:rsid w:val="00F8196D"/>
    <w:rsid w:val="00F81BD4"/>
    <w:rsid w:val="00F81EDB"/>
    <w:rsid w:val="00F821DA"/>
    <w:rsid w:val="00F8229D"/>
    <w:rsid w:val="00F822A1"/>
    <w:rsid w:val="00F822C9"/>
    <w:rsid w:val="00F82557"/>
    <w:rsid w:val="00F82725"/>
    <w:rsid w:val="00F827E7"/>
    <w:rsid w:val="00F8296D"/>
    <w:rsid w:val="00F82D51"/>
    <w:rsid w:val="00F82E8F"/>
    <w:rsid w:val="00F832B0"/>
    <w:rsid w:val="00F836B8"/>
    <w:rsid w:val="00F837BE"/>
    <w:rsid w:val="00F8380F"/>
    <w:rsid w:val="00F84281"/>
    <w:rsid w:val="00F8430B"/>
    <w:rsid w:val="00F84341"/>
    <w:rsid w:val="00F8438D"/>
    <w:rsid w:val="00F843DB"/>
    <w:rsid w:val="00F84874"/>
    <w:rsid w:val="00F84A9D"/>
    <w:rsid w:val="00F84AC0"/>
    <w:rsid w:val="00F84B54"/>
    <w:rsid w:val="00F84B5B"/>
    <w:rsid w:val="00F84D9E"/>
    <w:rsid w:val="00F84DBB"/>
    <w:rsid w:val="00F84F03"/>
    <w:rsid w:val="00F84F29"/>
    <w:rsid w:val="00F84F41"/>
    <w:rsid w:val="00F85137"/>
    <w:rsid w:val="00F853EE"/>
    <w:rsid w:val="00F85517"/>
    <w:rsid w:val="00F8564B"/>
    <w:rsid w:val="00F8572F"/>
    <w:rsid w:val="00F8575C"/>
    <w:rsid w:val="00F858B3"/>
    <w:rsid w:val="00F85ABD"/>
    <w:rsid w:val="00F85B28"/>
    <w:rsid w:val="00F85BBF"/>
    <w:rsid w:val="00F85F73"/>
    <w:rsid w:val="00F85F81"/>
    <w:rsid w:val="00F8621D"/>
    <w:rsid w:val="00F8626E"/>
    <w:rsid w:val="00F86415"/>
    <w:rsid w:val="00F86773"/>
    <w:rsid w:val="00F86823"/>
    <w:rsid w:val="00F86899"/>
    <w:rsid w:val="00F86BA3"/>
    <w:rsid w:val="00F86C53"/>
    <w:rsid w:val="00F86D4C"/>
    <w:rsid w:val="00F86DD5"/>
    <w:rsid w:val="00F87123"/>
    <w:rsid w:val="00F87178"/>
    <w:rsid w:val="00F87665"/>
    <w:rsid w:val="00F87751"/>
    <w:rsid w:val="00F878A0"/>
    <w:rsid w:val="00F87A77"/>
    <w:rsid w:val="00F87AFA"/>
    <w:rsid w:val="00F87B47"/>
    <w:rsid w:val="00F87BA1"/>
    <w:rsid w:val="00F87C72"/>
    <w:rsid w:val="00F87CBA"/>
    <w:rsid w:val="00F87E19"/>
    <w:rsid w:val="00F87EF7"/>
    <w:rsid w:val="00F89977"/>
    <w:rsid w:val="00F900CA"/>
    <w:rsid w:val="00F901B1"/>
    <w:rsid w:val="00F901B8"/>
    <w:rsid w:val="00F901E5"/>
    <w:rsid w:val="00F902AA"/>
    <w:rsid w:val="00F9053A"/>
    <w:rsid w:val="00F909EA"/>
    <w:rsid w:val="00F90C27"/>
    <w:rsid w:val="00F90C9B"/>
    <w:rsid w:val="00F90EB6"/>
    <w:rsid w:val="00F90F06"/>
    <w:rsid w:val="00F9116B"/>
    <w:rsid w:val="00F914B9"/>
    <w:rsid w:val="00F916A4"/>
    <w:rsid w:val="00F918A3"/>
    <w:rsid w:val="00F91E69"/>
    <w:rsid w:val="00F91EAB"/>
    <w:rsid w:val="00F92014"/>
    <w:rsid w:val="00F92127"/>
    <w:rsid w:val="00F92164"/>
    <w:rsid w:val="00F9277A"/>
    <w:rsid w:val="00F927DD"/>
    <w:rsid w:val="00F92830"/>
    <w:rsid w:val="00F9291C"/>
    <w:rsid w:val="00F929C3"/>
    <w:rsid w:val="00F92BDA"/>
    <w:rsid w:val="00F92C10"/>
    <w:rsid w:val="00F92D59"/>
    <w:rsid w:val="00F92DB5"/>
    <w:rsid w:val="00F92FF3"/>
    <w:rsid w:val="00F93089"/>
    <w:rsid w:val="00F930A1"/>
    <w:rsid w:val="00F9335E"/>
    <w:rsid w:val="00F9349A"/>
    <w:rsid w:val="00F93576"/>
    <w:rsid w:val="00F938AC"/>
    <w:rsid w:val="00F93967"/>
    <w:rsid w:val="00F93ABD"/>
    <w:rsid w:val="00F93AD3"/>
    <w:rsid w:val="00F94232"/>
    <w:rsid w:val="00F944FC"/>
    <w:rsid w:val="00F9458F"/>
    <w:rsid w:val="00F945D6"/>
    <w:rsid w:val="00F94661"/>
    <w:rsid w:val="00F948D2"/>
    <w:rsid w:val="00F94A13"/>
    <w:rsid w:val="00F94A38"/>
    <w:rsid w:val="00F94B9D"/>
    <w:rsid w:val="00F95201"/>
    <w:rsid w:val="00F95211"/>
    <w:rsid w:val="00F95758"/>
    <w:rsid w:val="00F95831"/>
    <w:rsid w:val="00F95AD0"/>
    <w:rsid w:val="00F95BD1"/>
    <w:rsid w:val="00F95E85"/>
    <w:rsid w:val="00F95FD1"/>
    <w:rsid w:val="00F961A3"/>
    <w:rsid w:val="00F96245"/>
    <w:rsid w:val="00F962F0"/>
    <w:rsid w:val="00F9654B"/>
    <w:rsid w:val="00F96AB2"/>
    <w:rsid w:val="00F96B04"/>
    <w:rsid w:val="00F96B9F"/>
    <w:rsid w:val="00F96C2F"/>
    <w:rsid w:val="00F96E53"/>
    <w:rsid w:val="00F96F5A"/>
    <w:rsid w:val="00F96FBB"/>
    <w:rsid w:val="00F9716F"/>
    <w:rsid w:val="00F972E2"/>
    <w:rsid w:val="00F97427"/>
    <w:rsid w:val="00F975F5"/>
    <w:rsid w:val="00F97A32"/>
    <w:rsid w:val="00F97A43"/>
    <w:rsid w:val="00F97A53"/>
    <w:rsid w:val="00F97C02"/>
    <w:rsid w:val="00F97C30"/>
    <w:rsid w:val="00F97F5C"/>
    <w:rsid w:val="00FA024E"/>
    <w:rsid w:val="00FA02F2"/>
    <w:rsid w:val="00FA0316"/>
    <w:rsid w:val="00FA0319"/>
    <w:rsid w:val="00FA037D"/>
    <w:rsid w:val="00FA0608"/>
    <w:rsid w:val="00FA08D7"/>
    <w:rsid w:val="00FA0994"/>
    <w:rsid w:val="00FA0CAD"/>
    <w:rsid w:val="00FA0D2C"/>
    <w:rsid w:val="00FA0E18"/>
    <w:rsid w:val="00FA0E91"/>
    <w:rsid w:val="00FA1047"/>
    <w:rsid w:val="00FA1113"/>
    <w:rsid w:val="00FA11B6"/>
    <w:rsid w:val="00FA123D"/>
    <w:rsid w:val="00FA1596"/>
    <w:rsid w:val="00FA188D"/>
    <w:rsid w:val="00FA1AF3"/>
    <w:rsid w:val="00FA1BC8"/>
    <w:rsid w:val="00FA1C5F"/>
    <w:rsid w:val="00FA1E62"/>
    <w:rsid w:val="00FA1E7C"/>
    <w:rsid w:val="00FA1EE7"/>
    <w:rsid w:val="00FA2150"/>
    <w:rsid w:val="00FA24D6"/>
    <w:rsid w:val="00FA24EA"/>
    <w:rsid w:val="00FA254D"/>
    <w:rsid w:val="00FA2706"/>
    <w:rsid w:val="00FA2798"/>
    <w:rsid w:val="00FA27EB"/>
    <w:rsid w:val="00FA2880"/>
    <w:rsid w:val="00FA2A05"/>
    <w:rsid w:val="00FA2A46"/>
    <w:rsid w:val="00FA2B98"/>
    <w:rsid w:val="00FA346D"/>
    <w:rsid w:val="00FA3493"/>
    <w:rsid w:val="00FA35D1"/>
    <w:rsid w:val="00FA3914"/>
    <w:rsid w:val="00FA3C04"/>
    <w:rsid w:val="00FA3E0C"/>
    <w:rsid w:val="00FA3E98"/>
    <w:rsid w:val="00FA3F33"/>
    <w:rsid w:val="00FA407D"/>
    <w:rsid w:val="00FA428B"/>
    <w:rsid w:val="00FA4316"/>
    <w:rsid w:val="00FA4832"/>
    <w:rsid w:val="00FA49C2"/>
    <w:rsid w:val="00FA4AD7"/>
    <w:rsid w:val="00FA4B63"/>
    <w:rsid w:val="00FA4B70"/>
    <w:rsid w:val="00FA4CD2"/>
    <w:rsid w:val="00FA4E9D"/>
    <w:rsid w:val="00FA519B"/>
    <w:rsid w:val="00FA546E"/>
    <w:rsid w:val="00FA587F"/>
    <w:rsid w:val="00FA5A86"/>
    <w:rsid w:val="00FA5A90"/>
    <w:rsid w:val="00FA5C39"/>
    <w:rsid w:val="00FA5D6F"/>
    <w:rsid w:val="00FA5E8B"/>
    <w:rsid w:val="00FA5EAA"/>
    <w:rsid w:val="00FA60AE"/>
    <w:rsid w:val="00FA657F"/>
    <w:rsid w:val="00FA6602"/>
    <w:rsid w:val="00FA6765"/>
    <w:rsid w:val="00FA6A40"/>
    <w:rsid w:val="00FA6B0B"/>
    <w:rsid w:val="00FA6C99"/>
    <w:rsid w:val="00FA6DFE"/>
    <w:rsid w:val="00FA6F9A"/>
    <w:rsid w:val="00FA729B"/>
    <w:rsid w:val="00FA7549"/>
    <w:rsid w:val="00FA7758"/>
    <w:rsid w:val="00FA77D1"/>
    <w:rsid w:val="00FA79CE"/>
    <w:rsid w:val="00FA7BD7"/>
    <w:rsid w:val="00FA7ECC"/>
    <w:rsid w:val="00FA7FFA"/>
    <w:rsid w:val="00FB0631"/>
    <w:rsid w:val="00FB0638"/>
    <w:rsid w:val="00FB0646"/>
    <w:rsid w:val="00FB08E5"/>
    <w:rsid w:val="00FB0989"/>
    <w:rsid w:val="00FB0A56"/>
    <w:rsid w:val="00FB0AE9"/>
    <w:rsid w:val="00FB0BE6"/>
    <w:rsid w:val="00FB0D81"/>
    <w:rsid w:val="00FB0F82"/>
    <w:rsid w:val="00FB0FBC"/>
    <w:rsid w:val="00FB1087"/>
    <w:rsid w:val="00FB1197"/>
    <w:rsid w:val="00FB1244"/>
    <w:rsid w:val="00FB131B"/>
    <w:rsid w:val="00FB158F"/>
    <w:rsid w:val="00FB1621"/>
    <w:rsid w:val="00FB16C2"/>
    <w:rsid w:val="00FB1879"/>
    <w:rsid w:val="00FB1B66"/>
    <w:rsid w:val="00FB1D83"/>
    <w:rsid w:val="00FB22C2"/>
    <w:rsid w:val="00FB241A"/>
    <w:rsid w:val="00FB25DF"/>
    <w:rsid w:val="00FB2B9D"/>
    <w:rsid w:val="00FB2CC0"/>
    <w:rsid w:val="00FB2D0E"/>
    <w:rsid w:val="00FB2F38"/>
    <w:rsid w:val="00FB3012"/>
    <w:rsid w:val="00FB3270"/>
    <w:rsid w:val="00FB3390"/>
    <w:rsid w:val="00FB3431"/>
    <w:rsid w:val="00FB3853"/>
    <w:rsid w:val="00FB3D03"/>
    <w:rsid w:val="00FB4255"/>
    <w:rsid w:val="00FB4519"/>
    <w:rsid w:val="00FB4541"/>
    <w:rsid w:val="00FB4587"/>
    <w:rsid w:val="00FB48CC"/>
    <w:rsid w:val="00FB496D"/>
    <w:rsid w:val="00FB4AAF"/>
    <w:rsid w:val="00FB4B74"/>
    <w:rsid w:val="00FB4E3F"/>
    <w:rsid w:val="00FB4EBA"/>
    <w:rsid w:val="00FB4EC3"/>
    <w:rsid w:val="00FB4FAB"/>
    <w:rsid w:val="00FB51FC"/>
    <w:rsid w:val="00FB537C"/>
    <w:rsid w:val="00FB5819"/>
    <w:rsid w:val="00FB584A"/>
    <w:rsid w:val="00FB589E"/>
    <w:rsid w:val="00FB5916"/>
    <w:rsid w:val="00FB5A97"/>
    <w:rsid w:val="00FB5BE2"/>
    <w:rsid w:val="00FB5DF9"/>
    <w:rsid w:val="00FB5E54"/>
    <w:rsid w:val="00FB60ED"/>
    <w:rsid w:val="00FB6568"/>
    <w:rsid w:val="00FB67BD"/>
    <w:rsid w:val="00FB6830"/>
    <w:rsid w:val="00FB6853"/>
    <w:rsid w:val="00FB69A5"/>
    <w:rsid w:val="00FB69FD"/>
    <w:rsid w:val="00FB6C07"/>
    <w:rsid w:val="00FB6D55"/>
    <w:rsid w:val="00FB6FEA"/>
    <w:rsid w:val="00FB6FFA"/>
    <w:rsid w:val="00FB7296"/>
    <w:rsid w:val="00FB729F"/>
    <w:rsid w:val="00FB73E0"/>
    <w:rsid w:val="00FB743F"/>
    <w:rsid w:val="00FB746E"/>
    <w:rsid w:val="00FB753C"/>
    <w:rsid w:val="00FB75E8"/>
    <w:rsid w:val="00FB7623"/>
    <w:rsid w:val="00FB76DD"/>
    <w:rsid w:val="00FB76E6"/>
    <w:rsid w:val="00FB7A19"/>
    <w:rsid w:val="00FB7A6B"/>
    <w:rsid w:val="00FB7FD9"/>
    <w:rsid w:val="00FB8DD4"/>
    <w:rsid w:val="00FC0158"/>
    <w:rsid w:val="00FC025D"/>
    <w:rsid w:val="00FC03E2"/>
    <w:rsid w:val="00FC056A"/>
    <w:rsid w:val="00FC065A"/>
    <w:rsid w:val="00FC096B"/>
    <w:rsid w:val="00FC0977"/>
    <w:rsid w:val="00FC0AA9"/>
    <w:rsid w:val="00FC0BEF"/>
    <w:rsid w:val="00FC0C0B"/>
    <w:rsid w:val="00FC0C75"/>
    <w:rsid w:val="00FC0C8D"/>
    <w:rsid w:val="00FC0FC0"/>
    <w:rsid w:val="00FC10D5"/>
    <w:rsid w:val="00FC114F"/>
    <w:rsid w:val="00FC1304"/>
    <w:rsid w:val="00FC13F3"/>
    <w:rsid w:val="00FC144A"/>
    <w:rsid w:val="00FC14E1"/>
    <w:rsid w:val="00FC1569"/>
    <w:rsid w:val="00FC15A3"/>
    <w:rsid w:val="00FC1648"/>
    <w:rsid w:val="00FC1829"/>
    <w:rsid w:val="00FC1956"/>
    <w:rsid w:val="00FC199C"/>
    <w:rsid w:val="00FC1A96"/>
    <w:rsid w:val="00FC1B05"/>
    <w:rsid w:val="00FC1B5B"/>
    <w:rsid w:val="00FC1E12"/>
    <w:rsid w:val="00FC1EB4"/>
    <w:rsid w:val="00FC1F18"/>
    <w:rsid w:val="00FC20DC"/>
    <w:rsid w:val="00FC22CC"/>
    <w:rsid w:val="00FC2455"/>
    <w:rsid w:val="00FC245E"/>
    <w:rsid w:val="00FC24AC"/>
    <w:rsid w:val="00FC258B"/>
    <w:rsid w:val="00FC2618"/>
    <w:rsid w:val="00FC2662"/>
    <w:rsid w:val="00FC2917"/>
    <w:rsid w:val="00FC2BFC"/>
    <w:rsid w:val="00FC2C54"/>
    <w:rsid w:val="00FC2D1C"/>
    <w:rsid w:val="00FC2D23"/>
    <w:rsid w:val="00FC3283"/>
    <w:rsid w:val="00FC35FB"/>
    <w:rsid w:val="00FC368B"/>
    <w:rsid w:val="00FC36BA"/>
    <w:rsid w:val="00FC370A"/>
    <w:rsid w:val="00FC3764"/>
    <w:rsid w:val="00FC3B39"/>
    <w:rsid w:val="00FC3C07"/>
    <w:rsid w:val="00FC3E71"/>
    <w:rsid w:val="00FC3E9B"/>
    <w:rsid w:val="00FC3F11"/>
    <w:rsid w:val="00FC3F8E"/>
    <w:rsid w:val="00FC4127"/>
    <w:rsid w:val="00FC41C9"/>
    <w:rsid w:val="00FC44B6"/>
    <w:rsid w:val="00FC45C4"/>
    <w:rsid w:val="00FC4753"/>
    <w:rsid w:val="00FC48C5"/>
    <w:rsid w:val="00FC4945"/>
    <w:rsid w:val="00FC4E4F"/>
    <w:rsid w:val="00FC4E7C"/>
    <w:rsid w:val="00FC4F0C"/>
    <w:rsid w:val="00FC4F13"/>
    <w:rsid w:val="00FC4F80"/>
    <w:rsid w:val="00FC520A"/>
    <w:rsid w:val="00FC55F9"/>
    <w:rsid w:val="00FC56B5"/>
    <w:rsid w:val="00FC5883"/>
    <w:rsid w:val="00FC5967"/>
    <w:rsid w:val="00FC5969"/>
    <w:rsid w:val="00FC5E44"/>
    <w:rsid w:val="00FC5ED8"/>
    <w:rsid w:val="00FC652B"/>
    <w:rsid w:val="00FC6605"/>
    <w:rsid w:val="00FC6676"/>
    <w:rsid w:val="00FC6851"/>
    <w:rsid w:val="00FC69A4"/>
    <w:rsid w:val="00FC69BC"/>
    <w:rsid w:val="00FC6A3E"/>
    <w:rsid w:val="00FC6E1A"/>
    <w:rsid w:val="00FC7089"/>
    <w:rsid w:val="00FC729D"/>
    <w:rsid w:val="00FC7549"/>
    <w:rsid w:val="00FC774D"/>
    <w:rsid w:val="00FC78C7"/>
    <w:rsid w:val="00FC797F"/>
    <w:rsid w:val="00FC7A19"/>
    <w:rsid w:val="00FC7C78"/>
    <w:rsid w:val="00FC7F4C"/>
    <w:rsid w:val="00FD0267"/>
    <w:rsid w:val="00FD032E"/>
    <w:rsid w:val="00FD0408"/>
    <w:rsid w:val="00FD041F"/>
    <w:rsid w:val="00FD0441"/>
    <w:rsid w:val="00FD05B0"/>
    <w:rsid w:val="00FD0765"/>
    <w:rsid w:val="00FD0772"/>
    <w:rsid w:val="00FD07CD"/>
    <w:rsid w:val="00FD0983"/>
    <w:rsid w:val="00FD0ADB"/>
    <w:rsid w:val="00FD0B0F"/>
    <w:rsid w:val="00FD0B31"/>
    <w:rsid w:val="00FD0BE1"/>
    <w:rsid w:val="00FD0E14"/>
    <w:rsid w:val="00FD0EED"/>
    <w:rsid w:val="00FD0F43"/>
    <w:rsid w:val="00FD0FE4"/>
    <w:rsid w:val="00FD14C3"/>
    <w:rsid w:val="00FD14CC"/>
    <w:rsid w:val="00FD157E"/>
    <w:rsid w:val="00FD1582"/>
    <w:rsid w:val="00FD1A4F"/>
    <w:rsid w:val="00FD1AE1"/>
    <w:rsid w:val="00FD1F90"/>
    <w:rsid w:val="00FD207F"/>
    <w:rsid w:val="00FD2144"/>
    <w:rsid w:val="00FD221E"/>
    <w:rsid w:val="00FD2274"/>
    <w:rsid w:val="00FD22C3"/>
    <w:rsid w:val="00FD23C6"/>
    <w:rsid w:val="00FD243B"/>
    <w:rsid w:val="00FD25B5"/>
    <w:rsid w:val="00FD25EB"/>
    <w:rsid w:val="00FD26B0"/>
    <w:rsid w:val="00FD26EB"/>
    <w:rsid w:val="00FD2910"/>
    <w:rsid w:val="00FD2A11"/>
    <w:rsid w:val="00FD2A13"/>
    <w:rsid w:val="00FD2AE5"/>
    <w:rsid w:val="00FD2B71"/>
    <w:rsid w:val="00FD2D56"/>
    <w:rsid w:val="00FD2DF0"/>
    <w:rsid w:val="00FD2F87"/>
    <w:rsid w:val="00FD3054"/>
    <w:rsid w:val="00FD3115"/>
    <w:rsid w:val="00FD3216"/>
    <w:rsid w:val="00FD3276"/>
    <w:rsid w:val="00FD3288"/>
    <w:rsid w:val="00FD3693"/>
    <w:rsid w:val="00FD36DA"/>
    <w:rsid w:val="00FD38D4"/>
    <w:rsid w:val="00FD3A1F"/>
    <w:rsid w:val="00FD3CC0"/>
    <w:rsid w:val="00FD3D23"/>
    <w:rsid w:val="00FD3D92"/>
    <w:rsid w:val="00FD3F7D"/>
    <w:rsid w:val="00FD404F"/>
    <w:rsid w:val="00FD4222"/>
    <w:rsid w:val="00FD42FE"/>
    <w:rsid w:val="00FD4373"/>
    <w:rsid w:val="00FD43B8"/>
    <w:rsid w:val="00FD4913"/>
    <w:rsid w:val="00FD4A0E"/>
    <w:rsid w:val="00FD4AD3"/>
    <w:rsid w:val="00FD4B31"/>
    <w:rsid w:val="00FD4B41"/>
    <w:rsid w:val="00FD4B86"/>
    <w:rsid w:val="00FD4BB7"/>
    <w:rsid w:val="00FD4BC7"/>
    <w:rsid w:val="00FD4D69"/>
    <w:rsid w:val="00FD4D8C"/>
    <w:rsid w:val="00FD4ECC"/>
    <w:rsid w:val="00FD4F15"/>
    <w:rsid w:val="00FD4F8D"/>
    <w:rsid w:val="00FD5036"/>
    <w:rsid w:val="00FD5191"/>
    <w:rsid w:val="00FD53E6"/>
    <w:rsid w:val="00FD5450"/>
    <w:rsid w:val="00FD5528"/>
    <w:rsid w:val="00FD5627"/>
    <w:rsid w:val="00FD582E"/>
    <w:rsid w:val="00FD64E5"/>
    <w:rsid w:val="00FD6CD2"/>
    <w:rsid w:val="00FD6EAC"/>
    <w:rsid w:val="00FD6EC1"/>
    <w:rsid w:val="00FD6F1D"/>
    <w:rsid w:val="00FD71E5"/>
    <w:rsid w:val="00FD7242"/>
    <w:rsid w:val="00FD7571"/>
    <w:rsid w:val="00FD7679"/>
    <w:rsid w:val="00FD76D3"/>
    <w:rsid w:val="00FD78A5"/>
    <w:rsid w:val="00FD78DB"/>
    <w:rsid w:val="00FD78E9"/>
    <w:rsid w:val="00FD7968"/>
    <w:rsid w:val="00FD7AA0"/>
    <w:rsid w:val="00FD7EC7"/>
    <w:rsid w:val="00FD7ECE"/>
    <w:rsid w:val="00FE008A"/>
    <w:rsid w:val="00FE014C"/>
    <w:rsid w:val="00FE036D"/>
    <w:rsid w:val="00FE04D1"/>
    <w:rsid w:val="00FE0655"/>
    <w:rsid w:val="00FE065E"/>
    <w:rsid w:val="00FE06E5"/>
    <w:rsid w:val="00FE0F12"/>
    <w:rsid w:val="00FE0FFE"/>
    <w:rsid w:val="00FE1344"/>
    <w:rsid w:val="00FE15FE"/>
    <w:rsid w:val="00FE190E"/>
    <w:rsid w:val="00FE19A4"/>
    <w:rsid w:val="00FE1B3E"/>
    <w:rsid w:val="00FE1BFF"/>
    <w:rsid w:val="00FE1D45"/>
    <w:rsid w:val="00FE2086"/>
    <w:rsid w:val="00FE2126"/>
    <w:rsid w:val="00FE2139"/>
    <w:rsid w:val="00FE2190"/>
    <w:rsid w:val="00FE2199"/>
    <w:rsid w:val="00FE233B"/>
    <w:rsid w:val="00FE23B0"/>
    <w:rsid w:val="00FE26DF"/>
    <w:rsid w:val="00FE26EB"/>
    <w:rsid w:val="00FE2785"/>
    <w:rsid w:val="00FE28C6"/>
    <w:rsid w:val="00FE2B7C"/>
    <w:rsid w:val="00FE2CA4"/>
    <w:rsid w:val="00FE2CA6"/>
    <w:rsid w:val="00FE3018"/>
    <w:rsid w:val="00FE3106"/>
    <w:rsid w:val="00FE3170"/>
    <w:rsid w:val="00FE31AD"/>
    <w:rsid w:val="00FE3283"/>
    <w:rsid w:val="00FE33B2"/>
    <w:rsid w:val="00FE3400"/>
    <w:rsid w:val="00FE3431"/>
    <w:rsid w:val="00FE364D"/>
    <w:rsid w:val="00FE38EB"/>
    <w:rsid w:val="00FE39B2"/>
    <w:rsid w:val="00FE3EE3"/>
    <w:rsid w:val="00FE3F13"/>
    <w:rsid w:val="00FE41B1"/>
    <w:rsid w:val="00FE4473"/>
    <w:rsid w:val="00FE44A9"/>
    <w:rsid w:val="00FE4673"/>
    <w:rsid w:val="00FE4711"/>
    <w:rsid w:val="00FE480F"/>
    <w:rsid w:val="00FE4A22"/>
    <w:rsid w:val="00FE4CA7"/>
    <w:rsid w:val="00FE4D68"/>
    <w:rsid w:val="00FE4F17"/>
    <w:rsid w:val="00FE5031"/>
    <w:rsid w:val="00FE5065"/>
    <w:rsid w:val="00FE50B9"/>
    <w:rsid w:val="00FE51FB"/>
    <w:rsid w:val="00FE52A7"/>
    <w:rsid w:val="00FE53E4"/>
    <w:rsid w:val="00FE560E"/>
    <w:rsid w:val="00FE5670"/>
    <w:rsid w:val="00FE56E6"/>
    <w:rsid w:val="00FE5778"/>
    <w:rsid w:val="00FE5A6A"/>
    <w:rsid w:val="00FE5BDD"/>
    <w:rsid w:val="00FE5CDE"/>
    <w:rsid w:val="00FE5F4E"/>
    <w:rsid w:val="00FE5F8B"/>
    <w:rsid w:val="00FE612A"/>
    <w:rsid w:val="00FE61C7"/>
    <w:rsid w:val="00FE6340"/>
    <w:rsid w:val="00FE634A"/>
    <w:rsid w:val="00FE6533"/>
    <w:rsid w:val="00FE682A"/>
    <w:rsid w:val="00FE6BE6"/>
    <w:rsid w:val="00FE6C35"/>
    <w:rsid w:val="00FE6C64"/>
    <w:rsid w:val="00FE6DF9"/>
    <w:rsid w:val="00FE6E02"/>
    <w:rsid w:val="00FE6E67"/>
    <w:rsid w:val="00FE6E80"/>
    <w:rsid w:val="00FE6F0D"/>
    <w:rsid w:val="00FE6FDD"/>
    <w:rsid w:val="00FE7934"/>
    <w:rsid w:val="00FE7985"/>
    <w:rsid w:val="00FE7A36"/>
    <w:rsid w:val="00FE7F19"/>
    <w:rsid w:val="00FF008B"/>
    <w:rsid w:val="00FF00E4"/>
    <w:rsid w:val="00FF0651"/>
    <w:rsid w:val="00FF08D4"/>
    <w:rsid w:val="00FF08DE"/>
    <w:rsid w:val="00FF0A5A"/>
    <w:rsid w:val="00FF0B63"/>
    <w:rsid w:val="00FF0CDB"/>
    <w:rsid w:val="00FF0DC0"/>
    <w:rsid w:val="00FF101D"/>
    <w:rsid w:val="00FF1142"/>
    <w:rsid w:val="00FF1168"/>
    <w:rsid w:val="00FF12CD"/>
    <w:rsid w:val="00FF12EE"/>
    <w:rsid w:val="00FF14B2"/>
    <w:rsid w:val="00FF18AB"/>
    <w:rsid w:val="00FF2165"/>
    <w:rsid w:val="00FF2357"/>
    <w:rsid w:val="00FF23C3"/>
    <w:rsid w:val="00FF25C8"/>
    <w:rsid w:val="00FF27C1"/>
    <w:rsid w:val="00FF2B43"/>
    <w:rsid w:val="00FF2F0C"/>
    <w:rsid w:val="00FF34B2"/>
    <w:rsid w:val="00FF35B3"/>
    <w:rsid w:val="00FF3A89"/>
    <w:rsid w:val="00FF3B6D"/>
    <w:rsid w:val="00FF3E69"/>
    <w:rsid w:val="00FF3E9F"/>
    <w:rsid w:val="00FF414A"/>
    <w:rsid w:val="00FF439C"/>
    <w:rsid w:val="00FF49F6"/>
    <w:rsid w:val="00FF4CD6"/>
    <w:rsid w:val="00FF4DCF"/>
    <w:rsid w:val="00FF4EC5"/>
    <w:rsid w:val="00FF4FE4"/>
    <w:rsid w:val="00FF502F"/>
    <w:rsid w:val="00FF508B"/>
    <w:rsid w:val="00FF5090"/>
    <w:rsid w:val="00FF513E"/>
    <w:rsid w:val="00FF520B"/>
    <w:rsid w:val="00FF55F7"/>
    <w:rsid w:val="00FF5970"/>
    <w:rsid w:val="00FF5CCD"/>
    <w:rsid w:val="00FF5DD4"/>
    <w:rsid w:val="00FF5DF4"/>
    <w:rsid w:val="00FF5EBA"/>
    <w:rsid w:val="00FF5EF6"/>
    <w:rsid w:val="00FF5EF8"/>
    <w:rsid w:val="00FF5F4D"/>
    <w:rsid w:val="00FF62D1"/>
    <w:rsid w:val="00FF6672"/>
    <w:rsid w:val="00FF687D"/>
    <w:rsid w:val="00FF6C6E"/>
    <w:rsid w:val="00FF6CAB"/>
    <w:rsid w:val="00FF7123"/>
    <w:rsid w:val="00FF7171"/>
    <w:rsid w:val="00FF7180"/>
    <w:rsid w:val="00FF7243"/>
    <w:rsid w:val="00FF7355"/>
    <w:rsid w:val="00FF7421"/>
    <w:rsid w:val="00FF7514"/>
    <w:rsid w:val="00FF751D"/>
    <w:rsid w:val="00FF7740"/>
    <w:rsid w:val="00FF7796"/>
    <w:rsid w:val="00FF78E4"/>
    <w:rsid w:val="00FF7B01"/>
    <w:rsid w:val="00FF7B85"/>
    <w:rsid w:val="00FF7D7F"/>
    <w:rsid w:val="00FF7EB7"/>
    <w:rsid w:val="00FF7F06"/>
    <w:rsid w:val="00FF7FBC"/>
    <w:rsid w:val="01036FC7"/>
    <w:rsid w:val="0110B624"/>
    <w:rsid w:val="0115007A"/>
    <w:rsid w:val="0119B27C"/>
    <w:rsid w:val="011C0727"/>
    <w:rsid w:val="012300C8"/>
    <w:rsid w:val="012364FB"/>
    <w:rsid w:val="0123CF85"/>
    <w:rsid w:val="01251C27"/>
    <w:rsid w:val="0125E7F7"/>
    <w:rsid w:val="012AC330"/>
    <w:rsid w:val="01361F04"/>
    <w:rsid w:val="0137EDF0"/>
    <w:rsid w:val="01383027"/>
    <w:rsid w:val="013E82F1"/>
    <w:rsid w:val="0140F86D"/>
    <w:rsid w:val="014350D6"/>
    <w:rsid w:val="01451E79"/>
    <w:rsid w:val="01482ACC"/>
    <w:rsid w:val="014FBC28"/>
    <w:rsid w:val="0150B15C"/>
    <w:rsid w:val="0152CDC7"/>
    <w:rsid w:val="0157D8C5"/>
    <w:rsid w:val="01590C30"/>
    <w:rsid w:val="015DA11A"/>
    <w:rsid w:val="015EEB4D"/>
    <w:rsid w:val="01765C3A"/>
    <w:rsid w:val="01777B37"/>
    <w:rsid w:val="01790638"/>
    <w:rsid w:val="017977D2"/>
    <w:rsid w:val="017AFE76"/>
    <w:rsid w:val="018129B1"/>
    <w:rsid w:val="01820D8F"/>
    <w:rsid w:val="0185C1B1"/>
    <w:rsid w:val="018E59C4"/>
    <w:rsid w:val="0190ACC5"/>
    <w:rsid w:val="01957BDA"/>
    <w:rsid w:val="019823D5"/>
    <w:rsid w:val="019CF3AB"/>
    <w:rsid w:val="019EB73D"/>
    <w:rsid w:val="01A4DCF2"/>
    <w:rsid w:val="01A6FFD9"/>
    <w:rsid w:val="01AAF56D"/>
    <w:rsid w:val="01B1AC7C"/>
    <w:rsid w:val="01BC0BF1"/>
    <w:rsid w:val="01BC26FE"/>
    <w:rsid w:val="01BE90A6"/>
    <w:rsid w:val="01C0F6EF"/>
    <w:rsid w:val="01C272FC"/>
    <w:rsid w:val="01C56F5B"/>
    <w:rsid w:val="01CBEE71"/>
    <w:rsid w:val="01CC22B1"/>
    <w:rsid w:val="01D0DE66"/>
    <w:rsid w:val="01D20500"/>
    <w:rsid w:val="01D3F6E0"/>
    <w:rsid w:val="01D49DF9"/>
    <w:rsid w:val="01D5A938"/>
    <w:rsid w:val="01D5E1E8"/>
    <w:rsid w:val="01D8C7A6"/>
    <w:rsid w:val="01DB086E"/>
    <w:rsid w:val="01DB213C"/>
    <w:rsid w:val="01DF98CB"/>
    <w:rsid w:val="01E0A5A6"/>
    <w:rsid w:val="01E47A7E"/>
    <w:rsid w:val="01E6223E"/>
    <w:rsid w:val="01E76859"/>
    <w:rsid w:val="01EB2C91"/>
    <w:rsid w:val="01EF3E06"/>
    <w:rsid w:val="01F2F5D8"/>
    <w:rsid w:val="01F3D03E"/>
    <w:rsid w:val="01F8D4FA"/>
    <w:rsid w:val="01FD688D"/>
    <w:rsid w:val="01FEF29B"/>
    <w:rsid w:val="01FFE571"/>
    <w:rsid w:val="02053E83"/>
    <w:rsid w:val="0208A5C8"/>
    <w:rsid w:val="0208BD48"/>
    <w:rsid w:val="0214A427"/>
    <w:rsid w:val="0218701A"/>
    <w:rsid w:val="022320D8"/>
    <w:rsid w:val="022F5827"/>
    <w:rsid w:val="023019FA"/>
    <w:rsid w:val="0231E9D6"/>
    <w:rsid w:val="02367059"/>
    <w:rsid w:val="0238C751"/>
    <w:rsid w:val="024360FC"/>
    <w:rsid w:val="02469D89"/>
    <w:rsid w:val="024945AB"/>
    <w:rsid w:val="024E49DB"/>
    <w:rsid w:val="025036F1"/>
    <w:rsid w:val="02513970"/>
    <w:rsid w:val="0251E21F"/>
    <w:rsid w:val="025342A2"/>
    <w:rsid w:val="02539FC2"/>
    <w:rsid w:val="025585F7"/>
    <w:rsid w:val="02564450"/>
    <w:rsid w:val="0258BA54"/>
    <w:rsid w:val="025A0F3A"/>
    <w:rsid w:val="025AC851"/>
    <w:rsid w:val="025C1F51"/>
    <w:rsid w:val="025D8DDD"/>
    <w:rsid w:val="02690A00"/>
    <w:rsid w:val="026BF665"/>
    <w:rsid w:val="026D9279"/>
    <w:rsid w:val="02734BD7"/>
    <w:rsid w:val="027353B6"/>
    <w:rsid w:val="02749A87"/>
    <w:rsid w:val="02778689"/>
    <w:rsid w:val="027B6AD4"/>
    <w:rsid w:val="027CA3AF"/>
    <w:rsid w:val="0283E2DB"/>
    <w:rsid w:val="028C138E"/>
    <w:rsid w:val="028D1928"/>
    <w:rsid w:val="02905123"/>
    <w:rsid w:val="02929F16"/>
    <w:rsid w:val="0295CEC8"/>
    <w:rsid w:val="0296E1E6"/>
    <w:rsid w:val="02982C9B"/>
    <w:rsid w:val="029A739F"/>
    <w:rsid w:val="029C8FA9"/>
    <w:rsid w:val="02A97563"/>
    <w:rsid w:val="02AD1577"/>
    <w:rsid w:val="02AE3DE3"/>
    <w:rsid w:val="02AFEFA9"/>
    <w:rsid w:val="02B08692"/>
    <w:rsid w:val="02B0A8A7"/>
    <w:rsid w:val="02B5893D"/>
    <w:rsid w:val="02B5F384"/>
    <w:rsid w:val="02B8E392"/>
    <w:rsid w:val="02B9AC7F"/>
    <w:rsid w:val="02BA06B4"/>
    <w:rsid w:val="02BA7052"/>
    <w:rsid w:val="02BF2C9B"/>
    <w:rsid w:val="02CD8940"/>
    <w:rsid w:val="02D0A378"/>
    <w:rsid w:val="02D5583E"/>
    <w:rsid w:val="02D9B573"/>
    <w:rsid w:val="02DB4EEE"/>
    <w:rsid w:val="02DF25A5"/>
    <w:rsid w:val="02E18023"/>
    <w:rsid w:val="02E9376E"/>
    <w:rsid w:val="02E961B8"/>
    <w:rsid w:val="02EB1709"/>
    <w:rsid w:val="02EE0564"/>
    <w:rsid w:val="02EFBA3D"/>
    <w:rsid w:val="02F15939"/>
    <w:rsid w:val="02F1DFE7"/>
    <w:rsid w:val="02F37DEC"/>
    <w:rsid w:val="02FBA3A4"/>
    <w:rsid w:val="02FDC80E"/>
    <w:rsid w:val="02FF98BA"/>
    <w:rsid w:val="0306C984"/>
    <w:rsid w:val="030760E3"/>
    <w:rsid w:val="03099CCA"/>
    <w:rsid w:val="031015F4"/>
    <w:rsid w:val="03102945"/>
    <w:rsid w:val="0316962E"/>
    <w:rsid w:val="031729CD"/>
    <w:rsid w:val="0318858F"/>
    <w:rsid w:val="031B10D5"/>
    <w:rsid w:val="031DEEAA"/>
    <w:rsid w:val="032A7149"/>
    <w:rsid w:val="032B2445"/>
    <w:rsid w:val="032E4422"/>
    <w:rsid w:val="032F3511"/>
    <w:rsid w:val="0335E5E0"/>
    <w:rsid w:val="033C6336"/>
    <w:rsid w:val="033E4EC1"/>
    <w:rsid w:val="0347FC43"/>
    <w:rsid w:val="034B870E"/>
    <w:rsid w:val="034E70D3"/>
    <w:rsid w:val="0350141A"/>
    <w:rsid w:val="03524B13"/>
    <w:rsid w:val="03548990"/>
    <w:rsid w:val="035ABF0F"/>
    <w:rsid w:val="035B611F"/>
    <w:rsid w:val="035D267B"/>
    <w:rsid w:val="035DD012"/>
    <w:rsid w:val="03616B91"/>
    <w:rsid w:val="0361B398"/>
    <w:rsid w:val="03650462"/>
    <w:rsid w:val="036A5741"/>
    <w:rsid w:val="036AA049"/>
    <w:rsid w:val="03730F54"/>
    <w:rsid w:val="0383E440"/>
    <w:rsid w:val="03855EF4"/>
    <w:rsid w:val="03880000"/>
    <w:rsid w:val="038A2FEE"/>
    <w:rsid w:val="038B5213"/>
    <w:rsid w:val="038FDED5"/>
    <w:rsid w:val="039042AF"/>
    <w:rsid w:val="0392C790"/>
    <w:rsid w:val="0392D265"/>
    <w:rsid w:val="03979E73"/>
    <w:rsid w:val="03A28973"/>
    <w:rsid w:val="03A36F8C"/>
    <w:rsid w:val="03A626B9"/>
    <w:rsid w:val="03AA11AF"/>
    <w:rsid w:val="03AC726D"/>
    <w:rsid w:val="03B4B6CE"/>
    <w:rsid w:val="03B6807B"/>
    <w:rsid w:val="03B78B20"/>
    <w:rsid w:val="03B8371D"/>
    <w:rsid w:val="03B86872"/>
    <w:rsid w:val="03BAC09B"/>
    <w:rsid w:val="03BBC40D"/>
    <w:rsid w:val="03C3766B"/>
    <w:rsid w:val="03C43909"/>
    <w:rsid w:val="03C55DB5"/>
    <w:rsid w:val="03C95D9E"/>
    <w:rsid w:val="03C99A80"/>
    <w:rsid w:val="03D03047"/>
    <w:rsid w:val="03D1BEDC"/>
    <w:rsid w:val="03D40289"/>
    <w:rsid w:val="03DFD476"/>
    <w:rsid w:val="03E38CB2"/>
    <w:rsid w:val="03E6A56E"/>
    <w:rsid w:val="03EB1197"/>
    <w:rsid w:val="03F33C5A"/>
    <w:rsid w:val="03F5C744"/>
    <w:rsid w:val="03F73D26"/>
    <w:rsid w:val="03F988B8"/>
    <w:rsid w:val="03FAE8A5"/>
    <w:rsid w:val="03FB90A6"/>
    <w:rsid w:val="03FC4B50"/>
    <w:rsid w:val="0400322F"/>
    <w:rsid w:val="0408F7B8"/>
    <w:rsid w:val="040ADDB2"/>
    <w:rsid w:val="04193ED9"/>
    <w:rsid w:val="04286DC6"/>
    <w:rsid w:val="04292852"/>
    <w:rsid w:val="042A7147"/>
    <w:rsid w:val="042F1ED3"/>
    <w:rsid w:val="0430AC91"/>
    <w:rsid w:val="04315914"/>
    <w:rsid w:val="0431CF4F"/>
    <w:rsid w:val="04330FEE"/>
    <w:rsid w:val="0433933D"/>
    <w:rsid w:val="043A024B"/>
    <w:rsid w:val="043A1F02"/>
    <w:rsid w:val="043ADF72"/>
    <w:rsid w:val="043C8170"/>
    <w:rsid w:val="043D08BA"/>
    <w:rsid w:val="043F638B"/>
    <w:rsid w:val="04443822"/>
    <w:rsid w:val="044644F4"/>
    <w:rsid w:val="04468CF5"/>
    <w:rsid w:val="044D06DE"/>
    <w:rsid w:val="0453B281"/>
    <w:rsid w:val="0454E1CD"/>
    <w:rsid w:val="0455CFBB"/>
    <w:rsid w:val="045717C1"/>
    <w:rsid w:val="045981AB"/>
    <w:rsid w:val="045A0398"/>
    <w:rsid w:val="045CC4F7"/>
    <w:rsid w:val="04612A52"/>
    <w:rsid w:val="0464E6DD"/>
    <w:rsid w:val="046FB4B0"/>
    <w:rsid w:val="04704C28"/>
    <w:rsid w:val="04726409"/>
    <w:rsid w:val="04781199"/>
    <w:rsid w:val="047850CF"/>
    <w:rsid w:val="047C5585"/>
    <w:rsid w:val="048B8B6B"/>
    <w:rsid w:val="048FC355"/>
    <w:rsid w:val="0490510B"/>
    <w:rsid w:val="0490E1C5"/>
    <w:rsid w:val="0491E571"/>
    <w:rsid w:val="049CB16B"/>
    <w:rsid w:val="049DD3AC"/>
    <w:rsid w:val="04A119B3"/>
    <w:rsid w:val="04A489D3"/>
    <w:rsid w:val="04A598E2"/>
    <w:rsid w:val="04A85C86"/>
    <w:rsid w:val="04A86301"/>
    <w:rsid w:val="04A9D50A"/>
    <w:rsid w:val="04AAA5BC"/>
    <w:rsid w:val="04AC0CF8"/>
    <w:rsid w:val="04BEC339"/>
    <w:rsid w:val="04C44C7A"/>
    <w:rsid w:val="04C8660F"/>
    <w:rsid w:val="04C991EE"/>
    <w:rsid w:val="04CDD224"/>
    <w:rsid w:val="04D52DB6"/>
    <w:rsid w:val="04D7244A"/>
    <w:rsid w:val="04D97260"/>
    <w:rsid w:val="04E5B0C6"/>
    <w:rsid w:val="04EBFCBA"/>
    <w:rsid w:val="04ECB433"/>
    <w:rsid w:val="04ED3259"/>
    <w:rsid w:val="04F1E7BC"/>
    <w:rsid w:val="04F32D77"/>
    <w:rsid w:val="04F36425"/>
    <w:rsid w:val="04FB08ED"/>
    <w:rsid w:val="05020CE8"/>
    <w:rsid w:val="05021B06"/>
    <w:rsid w:val="0505F136"/>
    <w:rsid w:val="050B9815"/>
    <w:rsid w:val="05126A8E"/>
    <w:rsid w:val="05128D79"/>
    <w:rsid w:val="051B464D"/>
    <w:rsid w:val="051C1ADE"/>
    <w:rsid w:val="051CA429"/>
    <w:rsid w:val="051DC7EB"/>
    <w:rsid w:val="0521D710"/>
    <w:rsid w:val="05263D6B"/>
    <w:rsid w:val="0526718E"/>
    <w:rsid w:val="052861E6"/>
    <w:rsid w:val="052AA49C"/>
    <w:rsid w:val="0533FC01"/>
    <w:rsid w:val="05361012"/>
    <w:rsid w:val="053655B8"/>
    <w:rsid w:val="0539E950"/>
    <w:rsid w:val="053A81FF"/>
    <w:rsid w:val="053DD364"/>
    <w:rsid w:val="053E93F8"/>
    <w:rsid w:val="053F3CF3"/>
    <w:rsid w:val="0549586C"/>
    <w:rsid w:val="0549C146"/>
    <w:rsid w:val="054ACC57"/>
    <w:rsid w:val="054CDB6F"/>
    <w:rsid w:val="0550A50D"/>
    <w:rsid w:val="0550E69E"/>
    <w:rsid w:val="0555EA5D"/>
    <w:rsid w:val="0559A4FE"/>
    <w:rsid w:val="055DE4BD"/>
    <w:rsid w:val="0569E699"/>
    <w:rsid w:val="056FBCCF"/>
    <w:rsid w:val="057413AD"/>
    <w:rsid w:val="057946F7"/>
    <w:rsid w:val="057B845C"/>
    <w:rsid w:val="057B9944"/>
    <w:rsid w:val="05805DF1"/>
    <w:rsid w:val="05816985"/>
    <w:rsid w:val="0582964F"/>
    <w:rsid w:val="058CD527"/>
    <w:rsid w:val="058D1295"/>
    <w:rsid w:val="05926B48"/>
    <w:rsid w:val="05949FA0"/>
    <w:rsid w:val="0596581B"/>
    <w:rsid w:val="05973B2E"/>
    <w:rsid w:val="0599CB45"/>
    <w:rsid w:val="05A725F9"/>
    <w:rsid w:val="05A79173"/>
    <w:rsid w:val="05A824E6"/>
    <w:rsid w:val="05A87D8A"/>
    <w:rsid w:val="05B2D388"/>
    <w:rsid w:val="05B4805E"/>
    <w:rsid w:val="05B56112"/>
    <w:rsid w:val="05B9BFDC"/>
    <w:rsid w:val="05BA046E"/>
    <w:rsid w:val="05C567CC"/>
    <w:rsid w:val="05CA2324"/>
    <w:rsid w:val="05CB5570"/>
    <w:rsid w:val="05CBF507"/>
    <w:rsid w:val="05CE15D3"/>
    <w:rsid w:val="05D35730"/>
    <w:rsid w:val="05D9883F"/>
    <w:rsid w:val="05D9B0AF"/>
    <w:rsid w:val="05E6B1E2"/>
    <w:rsid w:val="05EA0EF9"/>
    <w:rsid w:val="05EC9D29"/>
    <w:rsid w:val="05F5CFA5"/>
    <w:rsid w:val="05F6117B"/>
    <w:rsid w:val="05F8A77F"/>
    <w:rsid w:val="05FDCC6D"/>
    <w:rsid w:val="05FE3641"/>
    <w:rsid w:val="06015EFA"/>
    <w:rsid w:val="0606C1B6"/>
    <w:rsid w:val="0608BFAB"/>
    <w:rsid w:val="0609D2FC"/>
    <w:rsid w:val="060BE8DB"/>
    <w:rsid w:val="060D18A8"/>
    <w:rsid w:val="06118D6E"/>
    <w:rsid w:val="0611E91C"/>
    <w:rsid w:val="06132C48"/>
    <w:rsid w:val="06148D5E"/>
    <w:rsid w:val="06198C3A"/>
    <w:rsid w:val="061B3FE0"/>
    <w:rsid w:val="061BF439"/>
    <w:rsid w:val="061D8C33"/>
    <w:rsid w:val="061E35B9"/>
    <w:rsid w:val="061EB35A"/>
    <w:rsid w:val="06205846"/>
    <w:rsid w:val="0625AE30"/>
    <w:rsid w:val="06296C64"/>
    <w:rsid w:val="062972CB"/>
    <w:rsid w:val="062BDF2C"/>
    <w:rsid w:val="0632D232"/>
    <w:rsid w:val="06337952"/>
    <w:rsid w:val="0636E359"/>
    <w:rsid w:val="06394664"/>
    <w:rsid w:val="063C91A1"/>
    <w:rsid w:val="063DC5BF"/>
    <w:rsid w:val="06403E3E"/>
    <w:rsid w:val="064A8C56"/>
    <w:rsid w:val="064C6D06"/>
    <w:rsid w:val="064DD1A6"/>
    <w:rsid w:val="064E008B"/>
    <w:rsid w:val="0657EB8D"/>
    <w:rsid w:val="065B6D5C"/>
    <w:rsid w:val="065CE8E4"/>
    <w:rsid w:val="06653127"/>
    <w:rsid w:val="066C4823"/>
    <w:rsid w:val="066DF585"/>
    <w:rsid w:val="0671BC16"/>
    <w:rsid w:val="06722507"/>
    <w:rsid w:val="067263E9"/>
    <w:rsid w:val="0674E9BB"/>
    <w:rsid w:val="067A3393"/>
    <w:rsid w:val="067F1F11"/>
    <w:rsid w:val="06835995"/>
    <w:rsid w:val="06838AE2"/>
    <w:rsid w:val="0685A567"/>
    <w:rsid w:val="068AB738"/>
    <w:rsid w:val="068BACCE"/>
    <w:rsid w:val="068EC0E2"/>
    <w:rsid w:val="0698693D"/>
    <w:rsid w:val="06998C9A"/>
    <w:rsid w:val="069B0A6B"/>
    <w:rsid w:val="069C471A"/>
    <w:rsid w:val="06A62B46"/>
    <w:rsid w:val="06AC0F9D"/>
    <w:rsid w:val="06B663ED"/>
    <w:rsid w:val="06B6D8EE"/>
    <w:rsid w:val="06B7544E"/>
    <w:rsid w:val="06C16CAA"/>
    <w:rsid w:val="06C3E547"/>
    <w:rsid w:val="06C6C474"/>
    <w:rsid w:val="06C6C5BF"/>
    <w:rsid w:val="06C85013"/>
    <w:rsid w:val="06C9689A"/>
    <w:rsid w:val="06D1EDD7"/>
    <w:rsid w:val="06D4D965"/>
    <w:rsid w:val="06D641C8"/>
    <w:rsid w:val="06D83FC5"/>
    <w:rsid w:val="06D87C16"/>
    <w:rsid w:val="06D950FA"/>
    <w:rsid w:val="06DD523B"/>
    <w:rsid w:val="06E0AB56"/>
    <w:rsid w:val="06E8CF00"/>
    <w:rsid w:val="06EB7DA3"/>
    <w:rsid w:val="06EC5CF0"/>
    <w:rsid w:val="06EE5907"/>
    <w:rsid w:val="06EF7986"/>
    <w:rsid w:val="06EFEC19"/>
    <w:rsid w:val="06F424A8"/>
    <w:rsid w:val="06F4D440"/>
    <w:rsid w:val="06F5E512"/>
    <w:rsid w:val="06F88DBD"/>
    <w:rsid w:val="06FD7704"/>
    <w:rsid w:val="0700D9C3"/>
    <w:rsid w:val="07010A36"/>
    <w:rsid w:val="070269B5"/>
    <w:rsid w:val="0702B319"/>
    <w:rsid w:val="070D3A40"/>
    <w:rsid w:val="070F0FF3"/>
    <w:rsid w:val="070F3A42"/>
    <w:rsid w:val="0713861F"/>
    <w:rsid w:val="07141D97"/>
    <w:rsid w:val="0714D9EF"/>
    <w:rsid w:val="07183413"/>
    <w:rsid w:val="07185533"/>
    <w:rsid w:val="07190682"/>
    <w:rsid w:val="071B0BA5"/>
    <w:rsid w:val="071BD730"/>
    <w:rsid w:val="071CFDF8"/>
    <w:rsid w:val="071F0657"/>
    <w:rsid w:val="07235DD2"/>
    <w:rsid w:val="0723F556"/>
    <w:rsid w:val="07257A3C"/>
    <w:rsid w:val="0726A6CF"/>
    <w:rsid w:val="0727E6D2"/>
    <w:rsid w:val="07280DFF"/>
    <w:rsid w:val="0729C018"/>
    <w:rsid w:val="072B2B0A"/>
    <w:rsid w:val="072CBC1D"/>
    <w:rsid w:val="0732FEEC"/>
    <w:rsid w:val="07351C81"/>
    <w:rsid w:val="073673F9"/>
    <w:rsid w:val="07380A42"/>
    <w:rsid w:val="074076DA"/>
    <w:rsid w:val="0745B05F"/>
    <w:rsid w:val="074670E1"/>
    <w:rsid w:val="0753390F"/>
    <w:rsid w:val="0753ED51"/>
    <w:rsid w:val="075AC23A"/>
    <w:rsid w:val="075B3A5E"/>
    <w:rsid w:val="07600294"/>
    <w:rsid w:val="07604C9C"/>
    <w:rsid w:val="07653FB2"/>
    <w:rsid w:val="0767F9BC"/>
    <w:rsid w:val="07681447"/>
    <w:rsid w:val="0768255A"/>
    <w:rsid w:val="076A197B"/>
    <w:rsid w:val="076AADF7"/>
    <w:rsid w:val="076B0354"/>
    <w:rsid w:val="07701A35"/>
    <w:rsid w:val="077661EF"/>
    <w:rsid w:val="077686D6"/>
    <w:rsid w:val="078024FF"/>
    <w:rsid w:val="078C4E56"/>
    <w:rsid w:val="078D1CBC"/>
    <w:rsid w:val="0795CA04"/>
    <w:rsid w:val="07966C14"/>
    <w:rsid w:val="0796F83C"/>
    <w:rsid w:val="07979F21"/>
    <w:rsid w:val="07988B05"/>
    <w:rsid w:val="079A9B6C"/>
    <w:rsid w:val="079B3942"/>
    <w:rsid w:val="07A14670"/>
    <w:rsid w:val="07A3BFFB"/>
    <w:rsid w:val="07A3C34F"/>
    <w:rsid w:val="07AB6273"/>
    <w:rsid w:val="07ACAB61"/>
    <w:rsid w:val="07B0A4B4"/>
    <w:rsid w:val="07B23EB6"/>
    <w:rsid w:val="07B541DD"/>
    <w:rsid w:val="07BB9606"/>
    <w:rsid w:val="07BB9CC2"/>
    <w:rsid w:val="07C4D473"/>
    <w:rsid w:val="07CB0699"/>
    <w:rsid w:val="07CDEBFC"/>
    <w:rsid w:val="07CE648D"/>
    <w:rsid w:val="07D2A19B"/>
    <w:rsid w:val="07D48467"/>
    <w:rsid w:val="07D59905"/>
    <w:rsid w:val="07D637F3"/>
    <w:rsid w:val="07D8E02D"/>
    <w:rsid w:val="07DF9B6F"/>
    <w:rsid w:val="07E40527"/>
    <w:rsid w:val="07E73B7D"/>
    <w:rsid w:val="07E7CF05"/>
    <w:rsid w:val="07EA90F0"/>
    <w:rsid w:val="07EF578F"/>
    <w:rsid w:val="07F2B548"/>
    <w:rsid w:val="07F7655F"/>
    <w:rsid w:val="07F8D0DD"/>
    <w:rsid w:val="07FFF98F"/>
    <w:rsid w:val="0802D570"/>
    <w:rsid w:val="08051EF9"/>
    <w:rsid w:val="0805A1C6"/>
    <w:rsid w:val="0806A53E"/>
    <w:rsid w:val="0808DCA9"/>
    <w:rsid w:val="080C0E6F"/>
    <w:rsid w:val="08104D10"/>
    <w:rsid w:val="081083FE"/>
    <w:rsid w:val="0810B1A6"/>
    <w:rsid w:val="08124025"/>
    <w:rsid w:val="0814D81A"/>
    <w:rsid w:val="081857D1"/>
    <w:rsid w:val="081977C4"/>
    <w:rsid w:val="081B584C"/>
    <w:rsid w:val="081C5FFE"/>
    <w:rsid w:val="082558DE"/>
    <w:rsid w:val="08259D48"/>
    <w:rsid w:val="08289EAB"/>
    <w:rsid w:val="082B0D21"/>
    <w:rsid w:val="08339B3D"/>
    <w:rsid w:val="084191A2"/>
    <w:rsid w:val="0847CD2E"/>
    <w:rsid w:val="084A0829"/>
    <w:rsid w:val="084B71C8"/>
    <w:rsid w:val="084E1A47"/>
    <w:rsid w:val="084FD4EF"/>
    <w:rsid w:val="0851F8E8"/>
    <w:rsid w:val="08584AB9"/>
    <w:rsid w:val="08625D77"/>
    <w:rsid w:val="0869742E"/>
    <w:rsid w:val="086B452E"/>
    <w:rsid w:val="086DBDF8"/>
    <w:rsid w:val="086FAD1A"/>
    <w:rsid w:val="08718C0E"/>
    <w:rsid w:val="0872AF60"/>
    <w:rsid w:val="08732B7C"/>
    <w:rsid w:val="0874E765"/>
    <w:rsid w:val="087A87C7"/>
    <w:rsid w:val="087ABDBA"/>
    <w:rsid w:val="087E1032"/>
    <w:rsid w:val="08828A8F"/>
    <w:rsid w:val="08868D07"/>
    <w:rsid w:val="08884161"/>
    <w:rsid w:val="08896BBB"/>
    <w:rsid w:val="0889A078"/>
    <w:rsid w:val="088BFF7B"/>
    <w:rsid w:val="08948D86"/>
    <w:rsid w:val="08983211"/>
    <w:rsid w:val="089FB5E8"/>
    <w:rsid w:val="08A19790"/>
    <w:rsid w:val="08A3B3EC"/>
    <w:rsid w:val="08A4DAF2"/>
    <w:rsid w:val="08A5DB87"/>
    <w:rsid w:val="08A65A86"/>
    <w:rsid w:val="08AFBD18"/>
    <w:rsid w:val="08B4B979"/>
    <w:rsid w:val="08B79BE4"/>
    <w:rsid w:val="08BD3F97"/>
    <w:rsid w:val="08C17B11"/>
    <w:rsid w:val="08C6C1E2"/>
    <w:rsid w:val="08C9C132"/>
    <w:rsid w:val="08D0C78B"/>
    <w:rsid w:val="08D31255"/>
    <w:rsid w:val="08DD6E1E"/>
    <w:rsid w:val="08DDD117"/>
    <w:rsid w:val="08DFA13B"/>
    <w:rsid w:val="08EE81BD"/>
    <w:rsid w:val="08F063C3"/>
    <w:rsid w:val="08F73E78"/>
    <w:rsid w:val="08FA2C2D"/>
    <w:rsid w:val="08FF442B"/>
    <w:rsid w:val="090332A5"/>
    <w:rsid w:val="09041DB4"/>
    <w:rsid w:val="09050C22"/>
    <w:rsid w:val="090980A0"/>
    <w:rsid w:val="09101543"/>
    <w:rsid w:val="0910DB69"/>
    <w:rsid w:val="0915278F"/>
    <w:rsid w:val="091E7A7E"/>
    <w:rsid w:val="09269038"/>
    <w:rsid w:val="092A96DF"/>
    <w:rsid w:val="092B2BA0"/>
    <w:rsid w:val="092B375D"/>
    <w:rsid w:val="09344A1F"/>
    <w:rsid w:val="093536AE"/>
    <w:rsid w:val="093F3BEA"/>
    <w:rsid w:val="09422CF6"/>
    <w:rsid w:val="0947BCAE"/>
    <w:rsid w:val="0947CA00"/>
    <w:rsid w:val="094CB806"/>
    <w:rsid w:val="0951B254"/>
    <w:rsid w:val="09562712"/>
    <w:rsid w:val="0958ECB1"/>
    <w:rsid w:val="095E6516"/>
    <w:rsid w:val="0962F70C"/>
    <w:rsid w:val="096675A7"/>
    <w:rsid w:val="0966A4EE"/>
    <w:rsid w:val="09729C49"/>
    <w:rsid w:val="0975D3BE"/>
    <w:rsid w:val="0976A009"/>
    <w:rsid w:val="09777A59"/>
    <w:rsid w:val="097CAFBC"/>
    <w:rsid w:val="097D9A33"/>
    <w:rsid w:val="098469AF"/>
    <w:rsid w:val="0985E1D8"/>
    <w:rsid w:val="098A45BA"/>
    <w:rsid w:val="098AD777"/>
    <w:rsid w:val="098FF0B3"/>
    <w:rsid w:val="0990AE2D"/>
    <w:rsid w:val="09919ED5"/>
    <w:rsid w:val="09930858"/>
    <w:rsid w:val="09951A5A"/>
    <w:rsid w:val="099585C5"/>
    <w:rsid w:val="099A1FC7"/>
    <w:rsid w:val="09A28724"/>
    <w:rsid w:val="09A2C79E"/>
    <w:rsid w:val="09A36E13"/>
    <w:rsid w:val="09A4423C"/>
    <w:rsid w:val="09A51B80"/>
    <w:rsid w:val="09A5545D"/>
    <w:rsid w:val="09A650DB"/>
    <w:rsid w:val="09B00246"/>
    <w:rsid w:val="09BB2E34"/>
    <w:rsid w:val="09BC15A7"/>
    <w:rsid w:val="09BC1700"/>
    <w:rsid w:val="09BCF3A1"/>
    <w:rsid w:val="09C54C44"/>
    <w:rsid w:val="09CDB25E"/>
    <w:rsid w:val="09D02E2C"/>
    <w:rsid w:val="09D06C5F"/>
    <w:rsid w:val="09D41EA8"/>
    <w:rsid w:val="09DB6817"/>
    <w:rsid w:val="09DC896A"/>
    <w:rsid w:val="09DFF68A"/>
    <w:rsid w:val="09E02E6F"/>
    <w:rsid w:val="09ECD8C5"/>
    <w:rsid w:val="09EEED66"/>
    <w:rsid w:val="09F19DDD"/>
    <w:rsid w:val="09FB1C39"/>
    <w:rsid w:val="09FCB192"/>
    <w:rsid w:val="09FEEAA0"/>
    <w:rsid w:val="0A03A780"/>
    <w:rsid w:val="0A08F1BF"/>
    <w:rsid w:val="0A0E2F54"/>
    <w:rsid w:val="0A242E68"/>
    <w:rsid w:val="0A249620"/>
    <w:rsid w:val="0A2724E0"/>
    <w:rsid w:val="0A29483C"/>
    <w:rsid w:val="0A29E5BE"/>
    <w:rsid w:val="0A2A8977"/>
    <w:rsid w:val="0A2CA8F3"/>
    <w:rsid w:val="0A3044BB"/>
    <w:rsid w:val="0A3A46BB"/>
    <w:rsid w:val="0A40ABAC"/>
    <w:rsid w:val="0A40B1E7"/>
    <w:rsid w:val="0A42B2E2"/>
    <w:rsid w:val="0A47AFE5"/>
    <w:rsid w:val="0A4BDD12"/>
    <w:rsid w:val="0A4F77D3"/>
    <w:rsid w:val="0A509055"/>
    <w:rsid w:val="0A51B5D0"/>
    <w:rsid w:val="0A51DF8A"/>
    <w:rsid w:val="0A545F2F"/>
    <w:rsid w:val="0A5624ED"/>
    <w:rsid w:val="0A5922FC"/>
    <w:rsid w:val="0A5D18A1"/>
    <w:rsid w:val="0A5F8EFC"/>
    <w:rsid w:val="0A621289"/>
    <w:rsid w:val="0A6399B6"/>
    <w:rsid w:val="0A6481B0"/>
    <w:rsid w:val="0A6E165B"/>
    <w:rsid w:val="0A6F7E2A"/>
    <w:rsid w:val="0A79E45C"/>
    <w:rsid w:val="0A7A9610"/>
    <w:rsid w:val="0A801C11"/>
    <w:rsid w:val="0A829064"/>
    <w:rsid w:val="0A8B5615"/>
    <w:rsid w:val="0A8BE125"/>
    <w:rsid w:val="0A9A303E"/>
    <w:rsid w:val="0A9D0F28"/>
    <w:rsid w:val="0A9EA8F7"/>
    <w:rsid w:val="0AA12D79"/>
    <w:rsid w:val="0AAE24B5"/>
    <w:rsid w:val="0AB1A68D"/>
    <w:rsid w:val="0AB60BE2"/>
    <w:rsid w:val="0AB6B4DA"/>
    <w:rsid w:val="0AB71506"/>
    <w:rsid w:val="0AB79AEB"/>
    <w:rsid w:val="0AB97123"/>
    <w:rsid w:val="0ABEAC8B"/>
    <w:rsid w:val="0AC47C94"/>
    <w:rsid w:val="0AC659C0"/>
    <w:rsid w:val="0AC68188"/>
    <w:rsid w:val="0AC7B3E2"/>
    <w:rsid w:val="0AC7B7FF"/>
    <w:rsid w:val="0ACA000B"/>
    <w:rsid w:val="0ACC6493"/>
    <w:rsid w:val="0AD00F9B"/>
    <w:rsid w:val="0AD0F69B"/>
    <w:rsid w:val="0AD14090"/>
    <w:rsid w:val="0AD2402A"/>
    <w:rsid w:val="0AD98A4E"/>
    <w:rsid w:val="0AE13D7F"/>
    <w:rsid w:val="0AECE45E"/>
    <w:rsid w:val="0AEE3E12"/>
    <w:rsid w:val="0AF3E60F"/>
    <w:rsid w:val="0AF832A1"/>
    <w:rsid w:val="0AFE3B12"/>
    <w:rsid w:val="0B0B72D9"/>
    <w:rsid w:val="0B0BE3A9"/>
    <w:rsid w:val="0B112ACC"/>
    <w:rsid w:val="0B124A27"/>
    <w:rsid w:val="0B1AB704"/>
    <w:rsid w:val="0B1C15EA"/>
    <w:rsid w:val="0B1D5F86"/>
    <w:rsid w:val="0B201A43"/>
    <w:rsid w:val="0B208175"/>
    <w:rsid w:val="0B2B5C6D"/>
    <w:rsid w:val="0B2C870B"/>
    <w:rsid w:val="0B2CA89A"/>
    <w:rsid w:val="0B3237BB"/>
    <w:rsid w:val="0B3A0A3B"/>
    <w:rsid w:val="0B3B3BEA"/>
    <w:rsid w:val="0B3C011B"/>
    <w:rsid w:val="0B4742E1"/>
    <w:rsid w:val="0B477167"/>
    <w:rsid w:val="0B48F4ED"/>
    <w:rsid w:val="0B49E0E7"/>
    <w:rsid w:val="0B4A7B54"/>
    <w:rsid w:val="0B4AEB4B"/>
    <w:rsid w:val="0B4F6B1E"/>
    <w:rsid w:val="0B4F803D"/>
    <w:rsid w:val="0B5421B0"/>
    <w:rsid w:val="0B576149"/>
    <w:rsid w:val="0B57A8B4"/>
    <w:rsid w:val="0B58A55A"/>
    <w:rsid w:val="0B5B2949"/>
    <w:rsid w:val="0B61A214"/>
    <w:rsid w:val="0B6504F0"/>
    <w:rsid w:val="0B651618"/>
    <w:rsid w:val="0B6658A6"/>
    <w:rsid w:val="0B667304"/>
    <w:rsid w:val="0B6AF060"/>
    <w:rsid w:val="0B6E4A30"/>
    <w:rsid w:val="0B6F05AB"/>
    <w:rsid w:val="0B6F2B57"/>
    <w:rsid w:val="0B7DB747"/>
    <w:rsid w:val="0B7E65F6"/>
    <w:rsid w:val="0B820EB5"/>
    <w:rsid w:val="0B86954D"/>
    <w:rsid w:val="0B884D1D"/>
    <w:rsid w:val="0B8F7EFE"/>
    <w:rsid w:val="0B8FD5E3"/>
    <w:rsid w:val="0B93129D"/>
    <w:rsid w:val="0B99276A"/>
    <w:rsid w:val="0B9955B8"/>
    <w:rsid w:val="0B9D8A9A"/>
    <w:rsid w:val="0BA87E82"/>
    <w:rsid w:val="0BAE8171"/>
    <w:rsid w:val="0BAFFE6D"/>
    <w:rsid w:val="0BB1451E"/>
    <w:rsid w:val="0BC477F2"/>
    <w:rsid w:val="0BC5E79B"/>
    <w:rsid w:val="0BC9492F"/>
    <w:rsid w:val="0BCA361A"/>
    <w:rsid w:val="0BCC5F61"/>
    <w:rsid w:val="0BDA64CB"/>
    <w:rsid w:val="0BDB0F9E"/>
    <w:rsid w:val="0BDC6278"/>
    <w:rsid w:val="0BDC9D13"/>
    <w:rsid w:val="0BDD6661"/>
    <w:rsid w:val="0BDEEF1D"/>
    <w:rsid w:val="0BDF0BAD"/>
    <w:rsid w:val="0BE1B5C1"/>
    <w:rsid w:val="0BE4EE02"/>
    <w:rsid w:val="0BE57AE2"/>
    <w:rsid w:val="0BE74AD6"/>
    <w:rsid w:val="0BE90627"/>
    <w:rsid w:val="0BEA95A9"/>
    <w:rsid w:val="0BEC87DE"/>
    <w:rsid w:val="0BEE1F0C"/>
    <w:rsid w:val="0BEE8582"/>
    <w:rsid w:val="0BF4F589"/>
    <w:rsid w:val="0BF8FC62"/>
    <w:rsid w:val="0BFA8049"/>
    <w:rsid w:val="0BFB7823"/>
    <w:rsid w:val="0BFC41A5"/>
    <w:rsid w:val="0C0618BF"/>
    <w:rsid w:val="0C0D26F8"/>
    <w:rsid w:val="0C0D491D"/>
    <w:rsid w:val="0C10405F"/>
    <w:rsid w:val="0C116F4F"/>
    <w:rsid w:val="0C118731"/>
    <w:rsid w:val="0C124A45"/>
    <w:rsid w:val="0C131C8F"/>
    <w:rsid w:val="0C14079B"/>
    <w:rsid w:val="0C1A52EF"/>
    <w:rsid w:val="0C1C37C7"/>
    <w:rsid w:val="0C1EBF2A"/>
    <w:rsid w:val="0C21C6E1"/>
    <w:rsid w:val="0C22BD54"/>
    <w:rsid w:val="0C24E6A8"/>
    <w:rsid w:val="0C26137E"/>
    <w:rsid w:val="0C2D28FB"/>
    <w:rsid w:val="0C346319"/>
    <w:rsid w:val="0C3D51DC"/>
    <w:rsid w:val="0C3FD455"/>
    <w:rsid w:val="0C45A015"/>
    <w:rsid w:val="0C462F21"/>
    <w:rsid w:val="0C4EC535"/>
    <w:rsid w:val="0C4F5290"/>
    <w:rsid w:val="0C538D8C"/>
    <w:rsid w:val="0C59F20D"/>
    <w:rsid w:val="0C5A3F83"/>
    <w:rsid w:val="0C5CE7C2"/>
    <w:rsid w:val="0C61CBB6"/>
    <w:rsid w:val="0C637F2B"/>
    <w:rsid w:val="0C69908E"/>
    <w:rsid w:val="0C6D2895"/>
    <w:rsid w:val="0C6DF0D2"/>
    <w:rsid w:val="0C733D19"/>
    <w:rsid w:val="0C795026"/>
    <w:rsid w:val="0C7E56F5"/>
    <w:rsid w:val="0C80103C"/>
    <w:rsid w:val="0C82BC4B"/>
    <w:rsid w:val="0C8538DF"/>
    <w:rsid w:val="0C8833B5"/>
    <w:rsid w:val="0C89339C"/>
    <w:rsid w:val="0C89DB5F"/>
    <w:rsid w:val="0C8D557F"/>
    <w:rsid w:val="0C919282"/>
    <w:rsid w:val="0C972424"/>
    <w:rsid w:val="0C9F410A"/>
    <w:rsid w:val="0CA47F23"/>
    <w:rsid w:val="0CA83CCE"/>
    <w:rsid w:val="0CADD5DE"/>
    <w:rsid w:val="0CB73A77"/>
    <w:rsid w:val="0CC75B25"/>
    <w:rsid w:val="0CCA3CC2"/>
    <w:rsid w:val="0CCD4932"/>
    <w:rsid w:val="0CD3BBD8"/>
    <w:rsid w:val="0CD7D385"/>
    <w:rsid w:val="0CDD6ECB"/>
    <w:rsid w:val="0CE029E1"/>
    <w:rsid w:val="0CE29940"/>
    <w:rsid w:val="0CE75E31"/>
    <w:rsid w:val="0CEF16D7"/>
    <w:rsid w:val="0CF9C17D"/>
    <w:rsid w:val="0CFAB209"/>
    <w:rsid w:val="0CFB84CF"/>
    <w:rsid w:val="0CFCA50A"/>
    <w:rsid w:val="0D00F6C3"/>
    <w:rsid w:val="0D03F56E"/>
    <w:rsid w:val="0D07CC90"/>
    <w:rsid w:val="0D0AC5DF"/>
    <w:rsid w:val="0D0CD585"/>
    <w:rsid w:val="0D15CD6B"/>
    <w:rsid w:val="0D16F2A7"/>
    <w:rsid w:val="0D17947F"/>
    <w:rsid w:val="0D185B16"/>
    <w:rsid w:val="0D1CC1FD"/>
    <w:rsid w:val="0D1E753E"/>
    <w:rsid w:val="0D1F8A3A"/>
    <w:rsid w:val="0D276BEA"/>
    <w:rsid w:val="0D2B5C1F"/>
    <w:rsid w:val="0D2F3678"/>
    <w:rsid w:val="0D34BFF2"/>
    <w:rsid w:val="0D34D388"/>
    <w:rsid w:val="0D3690A5"/>
    <w:rsid w:val="0D381ADC"/>
    <w:rsid w:val="0D39B354"/>
    <w:rsid w:val="0D3CA7E8"/>
    <w:rsid w:val="0D3EE6DC"/>
    <w:rsid w:val="0D41C680"/>
    <w:rsid w:val="0D429739"/>
    <w:rsid w:val="0D437533"/>
    <w:rsid w:val="0D44D45B"/>
    <w:rsid w:val="0D45EDB2"/>
    <w:rsid w:val="0D46EADD"/>
    <w:rsid w:val="0D49B94E"/>
    <w:rsid w:val="0D4D333C"/>
    <w:rsid w:val="0D4E50CB"/>
    <w:rsid w:val="0D587948"/>
    <w:rsid w:val="0D5CA216"/>
    <w:rsid w:val="0D63FB63"/>
    <w:rsid w:val="0D648F8A"/>
    <w:rsid w:val="0D653781"/>
    <w:rsid w:val="0D6BE5A9"/>
    <w:rsid w:val="0D6D6EEB"/>
    <w:rsid w:val="0D6D8E5F"/>
    <w:rsid w:val="0D6F0F80"/>
    <w:rsid w:val="0D70CFD5"/>
    <w:rsid w:val="0D76009C"/>
    <w:rsid w:val="0D768552"/>
    <w:rsid w:val="0D7CD0F8"/>
    <w:rsid w:val="0D865067"/>
    <w:rsid w:val="0D86D46E"/>
    <w:rsid w:val="0D87E838"/>
    <w:rsid w:val="0D8A7B36"/>
    <w:rsid w:val="0D8DF041"/>
    <w:rsid w:val="0D8F27C3"/>
    <w:rsid w:val="0D8F76B5"/>
    <w:rsid w:val="0D8FBF33"/>
    <w:rsid w:val="0D94F1A3"/>
    <w:rsid w:val="0D96035D"/>
    <w:rsid w:val="0D97AB16"/>
    <w:rsid w:val="0DA07692"/>
    <w:rsid w:val="0DA0E017"/>
    <w:rsid w:val="0DA10315"/>
    <w:rsid w:val="0DA93D88"/>
    <w:rsid w:val="0DA954B4"/>
    <w:rsid w:val="0DAA3321"/>
    <w:rsid w:val="0DBD847C"/>
    <w:rsid w:val="0DC01CF5"/>
    <w:rsid w:val="0DC1B090"/>
    <w:rsid w:val="0DC203BE"/>
    <w:rsid w:val="0DC36D9D"/>
    <w:rsid w:val="0DC78BC1"/>
    <w:rsid w:val="0DC8B3DA"/>
    <w:rsid w:val="0DD591E3"/>
    <w:rsid w:val="0DD5B6A1"/>
    <w:rsid w:val="0DDE582F"/>
    <w:rsid w:val="0DE0DD26"/>
    <w:rsid w:val="0DE4859E"/>
    <w:rsid w:val="0DE55A77"/>
    <w:rsid w:val="0DE6BFA2"/>
    <w:rsid w:val="0DEA3631"/>
    <w:rsid w:val="0DEC1C77"/>
    <w:rsid w:val="0DEC2663"/>
    <w:rsid w:val="0DED43FE"/>
    <w:rsid w:val="0DED4F84"/>
    <w:rsid w:val="0DEFB05F"/>
    <w:rsid w:val="0DF399C3"/>
    <w:rsid w:val="0DF7F8D4"/>
    <w:rsid w:val="0DF8633D"/>
    <w:rsid w:val="0E08C475"/>
    <w:rsid w:val="0E08E3C1"/>
    <w:rsid w:val="0E0E536B"/>
    <w:rsid w:val="0E113C3F"/>
    <w:rsid w:val="0E114B4D"/>
    <w:rsid w:val="0E1A8695"/>
    <w:rsid w:val="0E1B8FF6"/>
    <w:rsid w:val="0E1EF5AC"/>
    <w:rsid w:val="0E1FF4DC"/>
    <w:rsid w:val="0E21A488"/>
    <w:rsid w:val="0E22691B"/>
    <w:rsid w:val="0E240214"/>
    <w:rsid w:val="0E262190"/>
    <w:rsid w:val="0E26B665"/>
    <w:rsid w:val="0E2716DE"/>
    <w:rsid w:val="0E29824E"/>
    <w:rsid w:val="0E2BD39B"/>
    <w:rsid w:val="0E326534"/>
    <w:rsid w:val="0E358AD7"/>
    <w:rsid w:val="0E373588"/>
    <w:rsid w:val="0E3B5B4B"/>
    <w:rsid w:val="0E40EE2A"/>
    <w:rsid w:val="0E4E28EB"/>
    <w:rsid w:val="0E4E33AD"/>
    <w:rsid w:val="0E50F4C2"/>
    <w:rsid w:val="0E512F40"/>
    <w:rsid w:val="0E5436FA"/>
    <w:rsid w:val="0E5CEEAB"/>
    <w:rsid w:val="0E62528A"/>
    <w:rsid w:val="0E65B466"/>
    <w:rsid w:val="0E6D7C7E"/>
    <w:rsid w:val="0E6E4508"/>
    <w:rsid w:val="0E6EF1F3"/>
    <w:rsid w:val="0E71E1AD"/>
    <w:rsid w:val="0E747269"/>
    <w:rsid w:val="0E749781"/>
    <w:rsid w:val="0E751866"/>
    <w:rsid w:val="0E817C4C"/>
    <w:rsid w:val="0E89434B"/>
    <w:rsid w:val="0E8F40C3"/>
    <w:rsid w:val="0E91115B"/>
    <w:rsid w:val="0E93BC22"/>
    <w:rsid w:val="0E973688"/>
    <w:rsid w:val="0E974311"/>
    <w:rsid w:val="0E9BF79D"/>
    <w:rsid w:val="0E9E935B"/>
    <w:rsid w:val="0EAF0DE0"/>
    <w:rsid w:val="0EB2C358"/>
    <w:rsid w:val="0EB542EA"/>
    <w:rsid w:val="0EB58898"/>
    <w:rsid w:val="0EC401F8"/>
    <w:rsid w:val="0EC53029"/>
    <w:rsid w:val="0EC5306C"/>
    <w:rsid w:val="0EC8B54F"/>
    <w:rsid w:val="0ECC5CAE"/>
    <w:rsid w:val="0ED25D2F"/>
    <w:rsid w:val="0EDD1FF4"/>
    <w:rsid w:val="0EDF79C8"/>
    <w:rsid w:val="0EE13299"/>
    <w:rsid w:val="0EE328DA"/>
    <w:rsid w:val="0EE40B17"/>
    <w:rsid w:val="0EE47640"/>
    <w:rsid w:val="0EE7AB75"/>
    <w:rsid w:val="0EE8AAB8"/>
    <w:rsid w:val="0EE9F959"/>
    <w:rsid w:val="0EEE535A"/>
    <w:rsid w:val="0EEEDDEE"/>
    <w:rsid w:val="0EF0DC50"/>
    <w:rsid w:val="0EF3F915"/>
    <w:rsid w:val="0EF7D37C"/>
    <w:rsid w:val="0EF9232C"/>
    <w:rsid w:val="0EFC5D1E"/>
    <w:rsid w:val="0EFEDE94"/>
    <w:rsid w:val="0F022C2A"/>
    <w:rsid w:val="0F08F321"/>
    <w:rsid w:val="0F0DDF43"/>
    <w:rsid w:val="0F0ED83B"/>
    <w:rsid w:val="0F109B92"/>
    <w:rsid w:val="0F111CF3"/>
    <w:rsid w:val="0F14D81B"/>
    <w:rsid w:val="0F18A4AD"/>
    <w:rsid w:val="0F1A0877"/>
    <w:rsid w:val="0F1B4A69"/>
    <w:rsid w:val="0F1E6121"/>
    <w:rsid w:val="0F205D5A"/>
    <w:rsid w:val="0F20A2E1"/>
    <w:rsid w:val="0F2129AB"/>
    <w:rsid w:val="0F2360C6"/>
    <w:rsid w:val="0F28FB65"/>
    <w:rsid w:val="0F29664A"/>
    <w:rsid w:val="0F2FF24C"/>
    <w:rsid w:val="0F2FF77B"/>
    <w:rsid w:val="0F3102A0"/>
    <w:rsid w:val="0F3249B0"/>
    <w:rsid w:val="0F33CAF7"/>
    <w:rsid w:val="0F3647AF"/>
    <w:rsid w:val="0F391CFE"/>
    <w:rsid w:val="0F45C523"/>
    <w:rsid w:val="0F4CB9D8"/>
    <w:rsid w:val="0F502A19"/>
    <w:rsid w:val="0F504355"/>
    <w:rsid w:val="0F5089C1"/>
    <w:rsid w:val="0F56C119"/>
    <w:rsid w:val="0F57E3EF"/>
    <w:rsid w:val="0F5B25C8"/>
    <w:rsid w:val="0F5C117A"/>
    <w:rsid w:val="0F5D8E81"/>
    <w:rsid w:val="0F636953"/>
    <w:rsid w:val="0F67DFA2"/>
    <w:rsid w:val="0F6871D0"/>
    <w:rsid w:val="0F6CFAAE"/>
    <w:rsid w:val="0F6DCB29"/>
    <w:rsid w:val="0F72E8C3"/>
    <w:rsid w:val="0F73B62E"/>
    <w:rsid w:val="0F740737"/>
    <w:rsid w:val="0F78887F"/>
    <w:rsid w:val="0F7EC16A"/>
    <w:rsid w:val="0F834430"/>
    <w:rsid w:val="0F843262"/>
    <w:rsid w:val="0F8523D6"/>
    <w:rsid w:val="0F88D36E"/>
    <w:rsid w:val="0F8A17D0"/>
    <w:rsid w:val="0F8AD1BA"/>
    <w:rsid w:val="0F8D308A"/>
    <w:rsid w:val="0F8F620A"/>
    <w:rsid w:val="0F911295"/>
    <w:rsid w:val="0F923CB7"/>
    <w:rsid w:val="0F925010"/>
    <w:rsid w:val="0F961D27"/>
    <w:rsid w:val="0F962A1F"/>
    <w:rsid w:val="0F99A49F"/>
    <w:rsid w:val="0F9F3498"/>
    <w:rsid w:val="0FB9FEA5"/>
    <w:rsid w:val="0FD8DE21"/>
    <w:rsid w:val="0FDB035A"/>
    <w:rsid w:val="0FDB6BD5"/>
    <w:rsid w:val="0FE00176"/>
    <w:rsid w:val="0FE449D9"/>
    <w:rsid w:val="0FE89ADF"/>
    <w:rsid w:val="0FE9E012"/>
    <w:rsid w:val="0FEB0070"/>
    <w:rsid w:val="0FEC6B2B"/>
    <w:rsid w:val="0FECEE4D"/>
    <w:rsid w:val="0FEF62AA"/>
    <w:rsid w:val="0FF183C7"/>
    <w:rsid w:val="0FF74391"/>
    <w:rsid w:val="0FF90EEB"/>
    <w:rsid w:val="0FFB29BD"/>
    <w:rsid w:val="1004DC68"/>
    <w:rsid w:val="10069720"/>
    <w:rsid w:val="1006E333"/>
    <w:rsid w:val="1007C221"/>
    <w:rsid w:val="10089D00"/>
    <w:rsid w:val="1009A519"/>
    <w:rsid w:val="1009B5FF"/>
    <w:rsid w:val="100BE40B"/>
    <w:rsid w:val="10102FE8"/>
    <w:rsid w:val="10164AA9"/>
    <w:rsid w:val="1018CB22"/>
    <w:rsid w:val="1019B1FB"/>
    <w:rsid w:val="101BBBA4"/>
    <w:rsid w:val="10200204"/>
    <w:rsid w:val="10206ABB"/>
    <w:rsid w:val="1023C235"/>
    <w:rsid w:val="1023F721"/>
    <w:rsid w:val="10280E6E"/>
    <w:rsid w:val="10283197"/>
    <w:rsid w:val="102D456D"/>
    <w:rsid w:val="1039FC9A"/>
    <w:rsid w:val="103AC294"/>
    <w:rsid w:val="103FDF32"/>
    <w:rsid w:val="1040459E"/>
    <w:rsid w:val="104226A4"/>
    <w:rsid w:val="1044FCF8"/>
    <w:rsid w:val="10455D82"/>
    <w:rsid w:val="1047B957"/>
    <w:rsid w:val="104ADC6C"/>
    <w:rsid w:val="10530F39"/>
    <w:rsid w:val="105566F4"/>
    <w:rsid w:val="105B870F"/>
    <w:rsid w:val="105BD77C"/>
    <w:rsid w:val="105E7DAB"/>
    <w:rsid w:val="10611A09"/>
    <w:rsid w:val="10647B4C"/>
    <w:rsid w:val="10655000"/>
    <w:rsid w:val="106550E1"/>
    <w:rsid w:val="10662348"/>
    <w:rsid w:val="10693802"/>
    <w:rsid w:val="106C5B24"/>
    <w:rsid w:val="1071CDCE"/>
    <w:rsid w:val="107536C7"/>
    <w:rsid w:val="1076DC21"/>
    <w:rsid w:val="10774018"/>
    <w:rsid w:val="107920BF"/>
    <w:rsid w:val="108205A2"/>
    <w:rsid w:val="10897DCE"/>
    <w:rsid w:val="108AB4FB"/>
    <w:rsid w:val="108CD41F"/>
    <w:rsid w:val="108F2344"/>
    <w:rsid w:val="108F37F3"/>
    <w:rsid w:val="10983551"/>
    <w:rsid w:val="109F63FD"/>
    <w:rsid w:val="10A06D71"/>
    <w:rsid w:val="10A693F3"/>
    <w:rsid w:val="10A9856C"/>
    <w:rsid w:val="10AA425D"/>
    <w:rsid w:val="10AF59D5"/>
    <w:rsid w:val="10AFD39B"/>
    <w:rsid w:val="10B032D7"/>
    <w:rsid w:val="10B5C279"/>
    <w:rsid w:val="10B5E4D7"/>
    <w:rsid w:val="10B6C2AA"/>
    <w:rsid w:val="10B6D43B"/>
    <w:rsid w:val="10BC7BF7"/>
    <w:rsid w:val="10C2ADC9"/>
    <w:rsid w:val="10C97DC6"/>
    <w:rsid w:val="10CB679A"/>
    <w:rsid w:val="10CD8D1B"/>
    <w:rsid w:val="10CDAC36"/>
    <w:rsid w:val="10D1FACD"/>
    <w:rsid w:val="10D2E5EA"/>
    <w:rsid w:val="10D65288"/>
    <w:rsid w:val="10D656E6"/>
    <w:rsid w:val="10D802A5"/>
    <w:rsid w:val="10DA708E"/>
    <w:rsid w:val="10DCF75E"/>
    <w:rsid w:val="10DEA7B6"/>
    <w:rsid w:val="10E26E64"/>
    <w:rsid w:val="10E4B1FE"/>
    <w:rsid w:val="10E951D3"/>
    <w:rsid w:val="10EAB2F0"/>
    <w:rsid w:val="10F3DDDD"/>
    <w:rsid w:val="10FEE74D"/>
    <w:rsid w:val="10FF47D7"/>
    <w:rsid w:val="11014BE0"/>
    <w:rsid w:val="11033207"/>
    <w:rsid w:val="1103F85E"/>
    <w:rsid w:val="11055497"/>
    <w:rsid w:val="11064D62"/>
    <w:rsid w:val="110DDB9E"/>
    <w:rsid w:val="110F64EF"/>
    <w:rsid w:val="1111F5C5"/>
    <w:rsid w:val="11142465"/>
    <w:rsid w:val="1118E7C0"/>
    <w:rsid w:val="111AAC01"/>
    <w:rsid w:val="111C0E5A"/>
    <w:rsid w:val="1122831F"/>
    <w:rsid w:val="1129260B"/>
    <w:rsid w:val="112E1EEF"/>
    <w:rsid w:val="11302D95"/>
    <w:rsid w:val="11314047"/>
    <w:rsid w:val="1132BF23"/>
    <w:rsid w:val="11344BD9"/>
    <w:rsid w:val="1135BDCD"/>
    <w:rsid w:val="113BC354"/>
    <w:rsid w:val="113F35C5"/>
    <w:rsid w:val="113F7969"/>
    <w:rsid w:val="113F913A"/>
    <w:rsid w:val="1141883A"/>
    <w:rsid w:val="114211FF"/>
    <w:rsid w:val="11451BBF"/>
    <w:rsid w:val="114889D4"/>
    <w:rsid w:val="114A4175"/>
    <w:rsid w:val="114C94A3"/>
    <w:rsid w:val="114CBB42"/>
    <w:rsid w:val="114EBE1D"/>
    <w:rsid w:val="1159C99F"/>
    <w:rsid w:val="115D0AEE"/>
    <w:rsid w:val="115D8B67"/>
    <w:rsid w:val="11614E5E"/>
    <w:rsid w:val="1161E5FE"/>
    <w:rsid w:val="1165B0CE"/>
    <w:rsid w:val="11664A02"/>
    <w:rsid w:val="116D6578"/>
    <w:rsid w:val="116E0D65"/>
    <w:rsid w:val="116FC0E1"/>
    <w:rsid w:val="1172F33D"/>
    <w:rsid w:val="11762257"/>
    <w:rsid w:val="117B2FCD"/>
    <w:rsid w:val="117DC956"/>
    <w:rsid w:val="117F8DBA"/>
    <w:rsid w:val="11867226"/>
    <w:rsid w:val="1186970B"/>
    <w:rsid w:val="118C2E57"/>
    <w:rsid w:val="118E2414"/>
    <w:rsid w:val="1190516B"/>
    <w:rsid w:val="11927C06"/>
    <w:rsid w:val="11930092"/>
    <w:rsid w:val="1193DA2F"/>
    <w:rsid w:val="1197A48C"/>
    <w:rsid w:val="119E39AF"/>
    <w:rsid w:val="119EA9D8"/>
    <w:rsid w:val="11A0B66B"/>
    <w:rsid w:val="11A19D55"/>
    <w:rsid w:val="11A24AF8"/>
    <w:rsid w:val="11A409F9"/>
    <w:rsid w:val="11A51D40"/>
    <w:rsid w:val="11A579AD"/>
    <w:rsid w:val="11A5BD91"/>
    <w:rsid w:val="11A8C092"/>
    <w:rsid w:val="11AC18C9"/>
    <w:rsid w:val="11AC2C73"/>
    <w:rsid w:val="11ACCD62"/>
    <w:rsid w:val="11AF8679"/>
    <w:rsid w:val="11BA1D27"/>
    <w:rsid w:val="11BB62CF"/>
    <w:rsid w:val="11C21556"/>
    <w:rsid w:val="11C44376"/>
    <w:rsid w:val="11C4C48E"/>
    <w:rsid w:val="11C65927"/>
    <w:rsid w:val="11C769F1"/>
    <w:rsid w:val="11C954AD"/>
    <w:rsid w:val="11CCB1BF"/>
    <w:rsid w:val="11D2EDE4"/>
    <w:rsid w:val="11D560F4"/>
    <w:rsid w:val="11D70307"/>
    <w:rsid w:val="11D7CBB4"/>
    <w:rsid w:val="11DE8B13"/>
    <w:rsid w:val="11E12CC8"/>
    <w:rsid w:val="11E836C2"/>
    <w:rsid w:val="11EA835D"/>
    <w:rsid w:val="11EC2BB4"/>
    <w:rsid w:val="11EF42DD"/>
    <w:rsid w:val="11EFA883"/>
    <w:rsid w:val="11F2C5DF"/>
    <w:rsid w:val="11FB9B76"/>
    <w:rsid w:val="11FD04B2"/>
    <w:rsid w:val="11FDA649"/>
    <w:rsid w:val="120A8965"/>
    <w:rsid w:val="120D38D2"/>
    <w:rsid w:val="12117E0A"/>
    <w:rsid w:val="12174AFD"/>
    <w:rsid w:val="1219939F"/>
    <w:rsid w:val="1223D37B"/>
    <w:rsid w:val="12247064"/>
    <w:rsid w:val="122BA581"/>
    <w:rsid w:val="122D414E"/>
    <w:rsid w:val="1232F761"/>
    <w:rsid w:val="1235991B"/>
    <w:rsid w:val="1238EA27"/>
    <w:rsid w:val="123B2CCA"/>
    <w:rsid w:val="123C817C"/>
    <w:rsid w:val="123EF225"/>
    <w:rsid w:val="12420734"/>
    <w:rsid w:val="1243178D"/>
    <w:rsid w:val="12460F4B"/>
    <w:rsid w:val="124BFAFA"/>
    <w:rsid w:val="124D07BC"/>
    <w:rsid w:val="124DD5A4"/>
    <w:rsid w:val="124E91DE"/>
    <w:rsid w:val="125283C5"/>
    <w:rsid w:val="12539A29"/>
    <w:rsid w:val="1253C358"/>
    <w:rsid w:val="12597B48"/>
    <w:rsid w:val="125B6D98"/>
    <w:rsid w:val="125BD5C2"/>
    <w:rsid w:val="12665FD0"/>
    <w:rsid w:val="1268178B"/>
    <w:rsid w:val="12690925"/>
    <w:rsid w:val="1271142B"/>
    <w:rsid w:val="1274824E"/>
    <w:rsid w:val="12753B40"/>
    <w:rsid w:val="1275BA22"/>
    <w:rsid w:val="127D65EA"/>
    <w:rsid w:val="127D7C10"/>
    <w:rsid w:val="12878912"/>
    <w:rsid w:val="1288A5F4"/>
    <w:rsid w:val="1289B130"/>
    <w:rsid w:val="128B6660"/>
    <w:rsid w:val="128FD829"/>
    <w:rsid w:val="129388CD"/>
    <w:rsid w:val="12957D53"/>
    <w:rsid w:val="129606A7"/>
    <w:rsid w:val="129999C0"/>
    <w:rsid w:val="129CD719"/>
    <w:rsid w:val="12A1E905"/>
    <w:rsid w:val="12A7A625"/>
    <w:rsid w:val="12A8780F"/>
    <w:rsid w:val="12AAD801"/>
    <w:rsid w:val="12AB9EE0"/>
    <w:rsid w:val="12B15971"/>
    <w:rsid w:val="12B1DBAB"/>
    <w:rsid w:val="12B4DF40"/>
    <w:rsid w:val="12B9B649"/>
    <w:rsid w:val="12BCF299"/>
    <w:rsid w:val="12BFC48B"/>
    <w:rsid w:val="12C66F0E"/>
    <w:rsid w:val="12C78C76"/>
    <w:rsid w:val="12C794CA"/>
    <w:rsid w:val="12CECDD5"/>
    <w:rsid w:val="12D2E9B2"/>
    <w:rsid w:val="12DA94A0"/>
    <w:rsid w:val="12DCDD61"/>
    <w:rsid w:val="12E227FB"/>
    <w:rsid w:val="12E25FCB"/>
    <w:rsid w:val="12E5014E"/>
    <w:rsid w:val="12E9D739"/>
    <w:rsid w:val="12EA30EC"/>
    <w:rsid w:val="12EE0F8D"/>
    <w:rsid w:val="12F114BE"/>
    <w:rsid w:val="12F1B92C"/>
    <w:rsid w:val="12F2DE3E"/>
    <w:rsid w:val="12F365F7"/>
    <w:rsid w:val="12F843FB"/>
    <w:rsid w:val="12F9270D"/>
    <w:rsid w:val="12FC1712"/>
    <w:rsid w:val="12FE0ABC"/>
    <w:rsid w:val="130151C8"/>
    <w:rsid w:val="13016A05"/>
    <w:rsid w:val="130763A0"/>
    <w:rsid w:val="130AF340"/>
    <w:rsid w:val="130B09D3"/>
    <w:rsid w:val="130BF708"/>
    <w:rsid w:val="130D7D61"/>
    <w:rsid w:val="131107C5"/>
    <w:rsid w:val="13129590"/>
    <w:rsid w:val="13171B5F"/>
    <w:rsid w:val="1317D0DA"/>
    <w:rsid w:val="1319DA8A"/>
    <w:rsid w:val="131F23D3"/>
    <w:rsid w:val="13203943"/>
    <w:rsid w:val="13229306"/>
    <w:rsid w:val="1324A16F"/>
    <w:rsid w:val="1324D0D6"/>
    <w:rsid w:val="13258A4D"/>
    <w:rsid w:val="1326DF2D"/>
    <w:rsid w:val="132AF646"/>
    <w:rsid w:val="132B47CF"/>
    <w:rsid w:val="132E2E6A"/>
    <w:rsid w:val="13330F97"/>
    <w:rsid w:val="1334DC06"/>
    <w:rsid w:val="133A51F7"/>
    <w:rsid w:val="133AD639"/>
    <w:rsid w:val="133B6465"/>
    <w:rsid w:val="133EBA58"/>
    <w:rsid w:val="133EFD93"/>
    <w:rsid w:val="1342F85F"/>
    <w:rsid w:val="13436D96"/>
    <w:rsid w:val="1345D2FB"/>
    <w:rsid w:val="1346879A"/>
    <w:rsid w:val="134BFF9B"/>
    <w:rsid w:val="13516499"/>
    <w:rsid w:val="1352028C"/>
    <w:rsid w:val="13598329"/>
    <w:rsid w:val="135DBB4F"/>
    <w:rsid w:val="135E0CFD"/>
    <w:rsid w:val="1365A38B"/>
    <w:rsid w:val="136785C2"/>
    <w:rsid w:val="13706487"/>
    <w:rsid w:val="137ACFCB"/>
    <w:rsid w:val="137CD60B"/>
    <w:rsid w:val="138905A0"/>
    <w:rsid w:val="138D9D6B"/>
    <w:rsid w:val="138E3DE3"/>
    <w:rsid w:val="1392E32F"/>
    <w:rsid w:val="1399534F"/>
    <w:rsid w:val="139A8877"/>
    <w:rsid w:val="139BD2CF"/>
    <w:rsid w:val="139F96FA"/>
    <w:rsid w:val="13A0542F"/>
    <w:rsid w:val="13A1F234"/>
    <w:rsid w:val="13A5093E"/>
    <w:rsid w:val="13A7DA43"/>
    <w:rsid w:val="13AD76DF"/>
    <w:rsid w:val="13AEF136"/>
    <w:rsid w:val="13B0343A"/>
    <w:rsid w:val="13BB5670"/>
    <w:rsid w:val="13BC6C08"/>
    <w:rsid w:val="13BD2B13"/>
    <w:rsid w:val="13BDC696"/>
    <w:rsid w:val="13C01B9A"/>
    <w:rsid w:val="13C2C227"/>
    <w:rsid w:val="13C48C2E"/>
    <w:rsid w:val="13C50BA5"/>
    <w:rsid w:val="13CC3626"/>
    <w:rsid w:val="13D25D73"/>
    <w:rsid w:val="13D2B949"/>
    <w:rsid w:val="13D49113"/>
    <w:rsid w:val="13D4BD78"/>
    <w:rsid w:val="13DA6D37"/>
    <w:rsid w:val="13DE8AB8"/>
    <w:rsid w:val="13DEBE3D"/>
    <w:rsid w:val="13E26F39"/>
    <w:rsid w:val="13E6FCB2"/>
    <w:rsid w:val="13E8496B"/>
    <w:rsid w:val="13EA2209"/>
    <w:rsid w:val="13EB7295"/>
    <w:rsid w:val="13F16F11"/>
    <w:rsid w:val="13F219F3"/>
    <w:rsid w:val="13F36699"/>
    <w:rsid w:val="13F49589"/>
    <w:rsid w:val="140018E0"/>
    <w:rsid w:val="1405EC66"/>
    <w:rsid w:val="1406BA06"/>
    <w:rsid w:val="1410079D"/>
    <w:rsid w:val="14136DD4"/>
    <w:rsid w:val="14163847"/>
    <w:rsid w:val="14170E34"/>
    <w:rsid w:val="1418E182"/>
    <w:rsid w:val="141B1B56"/>
    <w:rsid w:val="1421B0DA"/>
    <w:rsid w:val="142AA06F"/>
    <w:rsid w:val="142FD400"/>
    <w:rsid w:val="142FF53E"/>
    <w:rsid w:val="143618D0"/>
    <w:rsid w:val="1439B597"/>
    <w:rsid w:val="144026EF"/>
    <w:rsid w:val="14454AD6"/>
    <w:rsid w:val="144B4791"/>
    <w:rsid w:val="1453C2EC"/>
    <w:rsid w:val="14572F1B"/>
    <w:rsid w:val="14579CF7"/>
    <w:rsid w:val="145B0A4F"/>
    <w:rsid w:val="145BF315"/>
    <w:rsid w:val="145CF13C"/>
    <w:rsid w:val="1464E7BD"/>
    <w:rsid w:val="146D60BD"/>
    <w:rsid w:val="146E817C"/>
    <w:rsid w:val="146F099E"/>
    <w:rsid w:val="1471063B"/>
    <w:rsid w:val="1472CA5B"/>
    <w:rsid w:val="1479A713"/>
    <w:rsid w:val="147C2ACC"/>
    <w:rsid w:val="1482D7AD"/>
    <w:rsid w:val="148468CB"/>
    <w:rsid w:val="148522F1"/>
    <w:rsid w:val="1488935E"/>
    <w:rsid w:val="14914132"/>
    <w:rsid w:val="149523EA"/>
    <w:rsid w:val="14974D97"/>
    <w:rsid w:val="1497ACBA"/>
    <w:rsid w:val="149AB5F6"/>
    <w:rsid w:val="149BF60D"/>
    <w:rsid w:val="149CE55F"/>
    <w:rsid w:val="149F2BBD"/>
    <w:rsid w:val="14A6504A"/>
    <w:rsid w:val="14B0FC66"/>
    <w:rsid w:val="14B1864C"/>
    <w:rsid w:val="14B50497"/>
    <w:rsid w:val="14B579C2"/>
    <w:rsid w:val="14BCA59C"/>
    <w:rsid w:val="14BCE95F"/>
    <w:rsid w:val="14C3B733"/>
    <w:rsid w:val="14C54AB7"/>
    <w:rsid w:val="14C5A9AF"/>
    <w:rsid w:val="14C6334C"/>
    <w:rsid w:val="14CBAC30"/>
    <w:rsid w:val="14CCB09B"/>
    <w:rsid w:val="14D57389"/>
    <w:rsid w:val="14D6AF20"/>
    <w:rsid w:val="14D7C5C6"/>
    <w:rsid w:val="14D91140"/>
    <w:rsid w:val="14D96D93"/>
    <w:rsid w:val="14D96E08"/>
    <w:rsid w:val="14D9EBBA"/>
    <w:rsid w:val="14DCB8D9"/>
    <w:rsid w:val="14E3A634"/>
    <w:rsid w:val="14E621CB"/>
    <w:rsid w:val="14EA9177"/>
    <w:rsid w:val="14ED0430"/>
    <w:rsid w:val="14EDF991"/>
    <w:rsid w:val="14EE1BE9"/>
    <w:rsid w:val="14F2F656"/>
    <w:rsid w:val="14F3021A"/>
    <w:rsid w:val="14F463DB"/>
    <w:rsid w:val="14F69459"/>
    <w:rsid w:val="14F6ADEE"/>
    <w:rsid w:val="14F859A9"/>
    <w:rsid w:val="14FA2138"/>
    <w:rsid w:val="14FA2D00"/>
    <w:rsid w:val="14FC769D"/>
    <w:rsid w:val="1500200E"/>
    <w:rsid w:val="1504D1E4"/>
    <w:rsid w:val="1504FB95"/>
    <w:rsid w:val="150975E6"/>
    <w:rsid w:val="15126AAD"/>
    <w:rsid w:val="1512EADE"/>
    <w:rsid w:val="1517C04B"/>
    <w:rsid w:val="1517EB84"/>
    <w:rsid w:val="151B17C3"/>
    <w:rsid w:val="151CBE71"/>
    <w:rsid w:val="151E4E9B"/>
    <w:rsid w:val="151F08F1"/>
    <w:rsid w:val="15203E7D"/>
    <w:rsid w:val="15241C5D"/>
    <w:rsid w:val="1524A21F"/>
    <w:rsid w:val="1526FBCE"/>
    <w:rsid w:val="1529F06D"/>
    <w:rsid w:val="152DBAD8"/>
    <w:rsid w:val="152F0CCF"/>
    <w:rsid w:val="15320B8C"/>
    <w:rsid w:val="15322DC3"/>
    <w:rsid w:val="1535AB94"/>
    <w:rsid w:val="1538ACDF"/>
    <w:rsid w:val="153B85D9"/>
    <w:rsid w:val="15415336"/>
    <w:rsid w:val="15417CC6"/>
    <w:rsid w:val="15428A58"/>
    <w:rsid w:val="154494BA"/>
    <w:rsid w:val="15455D26"/>
    <w:rsid w:val="15465A27"/>
    <w:rsid w:val="1546FF34"/>
    <w:rsid w:val="15485145"/>
    <w:rsid w:val="1548AAEA"/>
    <w:rsid w:val="154DA0A0"/>
    <w:rsid w:val="154EC005"/>
    <w:rsid w:val="1550E18B"/>
    <w:rsid w:val="1552EC58"/>
    <w:rsid w:val="155604C8"/>
    <w:rsid w:val="1557C4AB"/>
    <w:rsid w:val="155865AC"/>
    <w:rsid w:val="15598E32"/>
    <w:rsid w:val="155A5F8A"/>
    <w:rsid w:val="155CA8D8"/>
    <w:rsid w:val="155DF3FA"/>
    <w:rsid w:val="1561C9B0"/>
    <w:rsid w:val="157561A3"/>
    <w:rsid w:val="1576C19B"/>
    <w:rsid w:val="1576ECF6"/>
    <w:rsid w:val="1582DAA8"/>
    <w:rsid w:val="158A405B"/>
    <w:rsid w:val="158AA564"/>
    <w:rsid w:val="1599B880"/>
    <w:rsid w:val="159AB49F"/>
    <w:rsid w:val="15A08BDF"/>
    <w:rsid w:val="15A18200"/>
    <w:rsid w:val="15A1D1BA"/>
    <w:rsid w:val="15A2E4E5"/>
    <w:rsid w:val="15A3E13F"/>
    <w:rsid w:val="15A56424"/>
    <w:rsid w:val="15A86953"/>
    <w:rsid w:val="15A8C1E3"/>
    <w:rsid w:val="15A8F37A"/>
    <w:rsid w:val="15AAB3A6"/>
    <w:rsid w:val="15AF99B5"/>
    <w:rsid w:val="15B4B610"/>
    <w:rsid w:val="15B8251C"/>
    <w:rsid w:val="15BB32D8"/>
    <w:rsid w:val="15BE80AD"/>
    <w:rsid w:val="15C7D5DF"/>
    <w:rsid w:val="15CC3D78"/>
    <w:rsid w:val="15CC895F"/>
    <w:rsid w:val="15CD6042"/>
    <w:rsid w:val="15CDD93F"/>
    <w:rsid w:val="15D27BD4"/>
    <w:rsid w:val="15D3A355"/>
    <w:rsid w:val="15D4CAA6"/>
    <w:rsid w:val="15DDB350"/>
    <w:rsid w:val="15DFB140"/>
    <w:rsid w:val="15E05F7F"/>
    <w:rsid w:val="15EA0A2B"/>
    <w:rsid w:val="15ECE193"/>
    <w:rsid w:val="15F1BB7A"/>
    <w:rsid w:val="15F427F1"/>
    <w:rsid w:val="15F5C663"/>
    <w:rsid w:val="1601AD14"/>
    <w:rsid w:val="1604ABB1"/>
    <w:rsid w:val="160BA8A7"/>
    <w:rsid w:val="160C2E11"/>
    <w:rsid w:val="160CC78B"/>
    <w:rsid w:val="1615EE95"/>
    <w:rsid w:val="161A320D"/>
    <w:rsid w:val="161E6705"/>
    <w:rsid w:val="16247B3F"/>
    <w:rsid w:val="162B48A0"/>
    <w:rsid w:val="162D94A4"/>
    <w:rsid w:val="162E15BF"/>
    <w:rsid w:val="1631250D"/>
    <w:rsid w:val="163542D7"/>
    <w:rsid w:val="1637A369"/>
    <w:rsid w:val="16387180"/>
    <w:rsid w:val="163B8623"/>
    <w:rsid w:val="163EB3B2"/>
    <w:rsid w:val="16465621"/>
    <w:rsid w:val="164B8AC2"/>
    <w:rsid w:val="164BB59C"/>
    <w:rsid w:val="16502733"/>
    <w:rsid w:val="1655B4DB"/>
    <w:rsid w:val="16579882"/>
    <w:rsid w:val="16627A11"/>
    <w:rsid w:val="1665EBAC"/>
    <w:rsid w:val="16688B55"/>
    <w:rsid w:val="1669B7E7"/>
    <w:rsid w:val="166C95E1"/>
    <w:rsid w:val="16720A02"/>
    <w:rsid w:val="1674AF88"/>
    <w:rsid w:val="1675BC1B"/>
    <w:rsid w:val="1676ED69"/>
    <w:rsid w:val="16784B64"/>
    <w:rsid w:val="16792839"/>
    <w:rsid w:val="167B90B1"/>
    <w:rsid w:val="16833BB6"/>
    <w:rsid w:val="168357FA"/>
    <w:rsid w:val="168EA195"/>
    <w:rsid w:val="1691C3B3"/>
    <w:rsid w:val="16921E8C"/>
    <w:rsid w:val="1692C07D"/>
    <w:rsid w:val="16936F93"/>
    <w:rsid w:val="169601F9"/>
    <w:rsid w:val="1697C311"/>
    <w:rsid w:val="1698D2E3"/>
    <w:rsid w:val="169973D3"/>
    <w:rsid w:val="169C450F"/>
    <w:rsid w:val="169CD8CF"/>
    <w:rsid w:val="16A09662"/>
    <w:rsid w:val="16A5EBD1"/>
    <w:rsid w:val="16A754AB"/>
    <w:rsid w:val="16AC9297"/>
    <w:rsid w:val="16ACB698"/>
    <w:rsid w:val="16B04D05"/>
    <w:rsid w:val="16B1FCA9"/>
    <w:rsid w:val="16B2C7E2"/>
    <w:rsid w:val="16B3BC92"/>
    <w:rsid w:val="16B77E06"/>
    <w:rsid w:val="16BE9E6B"/>
    <w:rsid w:val="16C06AFA"/>
    <w:rsid w:val="16C0912C"/>
    <w:rsid w:val="16C09E8F"/>
    <w:rsid w:val="16D08B0A"/>
    <w:rsid w:val="16D946F6"/>
    <w:rsid w:val="16DC5BD6"/>
    <w:rsid w:val="16E0B8DC"/>
    <w:rsid w:val="16E43D94"/>
    <w:rsid w:val="16E78019"/>
    <w:rsid w:val="16E7A700"/>
    <w:rsid w:val="16EA32DC"/>
    <w:rsid w:val="16EE3F85"/>
    <w:rsid w:val="16F5C79F"/>
    <w:rsid w:val="16F7F1A2"/>
    <w:rsid w:val="170755E5"/>
    <w:rsid w:val="171119ED"/>
    <w:rsid w:val="1712B6C8"/>
    <w:rsid w:val="17134313"/>
    <w:rsid w:val="17169446"/>
    <w:rsid w:val="1716E2BF"/>
    <w:rsid w:val="171A221A"/>
    <w:rsid w:val="171A6750"/>
    <w:rsid w:val="171AD820"/>
    <w:rsid w:val="171FA4DD"/>
    <w:rsid w:val="17241991"/>
    <w:rsid w:val="172642F4"/>
    <w:rsid w:val="172783FD"/>
    <w:rsid w:val="17284FB3"/>
    <w:rsid w:val="172DFDB1"/>
    <w:rsid w:val="1733E1EF"/>
    <w:rsid w:val="173B2752"/>
    <w:rsid w:val="173D5DF4"/>
    <w:rsid w:val="173DE0A8"/>
    <w:rsid w:val="173E3842"/>
    <w:rsid w:val="173E7C28"/>
    <w:rsid w:val="1741396A"/>
    <w:rsid w:val="1742B9EB"/>
    <w:rsid w:val="1744AD89"/>
    <w:rsid w:val="174B94BE"/>
    <w:rsid w:val="174BA647"/>
    <w:rsid w:val="174BDC67"/>
    <w:rsid w:val="1756F484"/>
    <w:rsid w:val="1759C1A3"/>
    <w:rsid w:val="175E242A"/>
    <w:rsid w:val="1760B9CA"/>
    <w:rsid w:val="17628CAE"/>
    <w:rsid w:val="17650B54"/>
    <w:rsid w:val="176C900E"/>
    <w:rsid w:val="177182D0"/>
    <w:rsid w:val="17734A9B"/>
    <w:rsid w:val="177942F4"/>
    <w:rsid w:val="1779B4B4"/>
    <w:rsid w:val="17816964"/>
    <w:rsid w:val="1782DB9F"/>
    <w:rsid w:val="17848A8A"/>
    <w:rsid w:val="1786E352"/>
    <w:rsid w:val="1789891E"/>
    <w:rsid w:val="178BACF3"/>
    <w:rsid w:val="1792A1E0"/>
    <w:rsid w:val="17932A18"/>
    <w:rsid w:val="17933CD8"/>
    <w:rsid w:val="179808E3"/>
    <w:rsid w:val="179D64C2"/>
    <w:rsid w:val="179EF94F"/>
    <w:rsid w:val="17A35660"/>
    <w:rsid w:val="17A4A7AE"/>
    <w:rsid w:val="17A53C4A"/>
    <w:rsid w:val="17A5BAE5"/>
    <w:rsid w:val="17ACC2AF"/>
    <w:rsid w:val="17ADC1CB"/>
    <w:rsid w:val="17B08E1F"/>
    <w:rsid w:val="17B6CEB6"/>
    <w:rsid w:val="17B6DB9A"/>
    <w:rsid w:val="17BBBDCB"/>
    <w:rsid w:val="17C0E0F3"/>
    <w:rsid w:val="17C41B2C"/>
    <w:rsid w:val="17C5E5E2"/>
    <w:rsid w:val="17C7545B"/>
    <w:rsid w:val="17CCCFE5"/>
    <w:rsid w:val="17D37893"/>
    <w:rsid w:val="17D79534"/>
    <w:rsid w:val="17E07BB7"/>
    <w:rsid w:val="17E2BE27"/>
    <w:rsid w:val="17E6A410"/>
    <w:rsid w:val="17E920EF"/>
    <w:rsid w:val="17EABF61"/>
    <w:rsid w:val="17EB2C78"/>
    <w:rsid w:val="17ECB186"/>
    <w:rsid w:val="17F03EE3"/>
    <w:rsid w:val="17F08CC9"/>
    <w:rsid w:val="17F1A9EE"/>
    <w:rsid w:val="17F28391"/>
    <w:rsid w:val="17F3A945"/>
    <w:rsid w:val="17FA591C"/>
    <w:rsid w:val="17FA8185"/>
    <w:rsid w:val="17FB6779"/>
    <w:rsid w:val="17FBE684"/>
    <w:rsid w:val="17FDBAAB"/>
    <w:rsid w:val="1800401B"/>
    <w:rsid w:val="1803496C"/>
    <w:rsid w:val="180F8312"/>
    <w:rsid w:val="181088D6"/>
    <w:rsid w:val="181493F3"/>
    <w:rsid w:val="18174D61"/>
    <w:rsid w:val="1818A0F9"/>
    <w:rsid w:val="181A6A8E"/>
    <w:rsid w:val="181C25BC"/>
    <w:rsid w:val="181C8C16"/>
    <w:rsid w:val="181DA3BD"/>
    <w:rsid w:val="181F39EC"/>
    <w:rsid w:val="1820BD0F"/>
    <w:rsid w:val="1821071B"/>
    <w:rsid w:val="1827CD83"/>
    <w:rsid w:val="1828B2BD"/>
    <w:rsid w:val="182D3FA9"/>
    <w:rsid w:val="182E6C11"/>
    <w:rsid w:val="182EF11B"/>
    <w:rsid w:val="182FDE52"/>
    <w:rsid w:val="183B62D8"/>
    <w:rsid w:val="184974E7"/>
    <w:rsid w:val="1849EFB4"/>
    <w:rsid w:val="184C35CE"/>
    <w:rsid w:val="184C6792"/>
    <w:rsid w:val="184E8AE5"/>
    <w:rsid w:val="18505509"/>
    <w:rsid w:val="18538019"/>
    <w:rsid w:val="1853FF59"/>
    <w:rsid w:val="18616CC7"/>
    <w:rsid w:val="186322C6"/>
    <w:rsid w:val="18666A72"/>
    <w:rsid w:val="186695D8"/>
    <w:rsid w:val="18683B2E"/>
    <w:rsid w:val="186B49FA"/>
    <w:rsid w:val="186C2262"/>
    <w:rsid w:val="1870E513"/>
    <w:rsid w:val="18777BED"/>
    <w:rsid w:val="187BA317"/>
    <w:rsid w:val="187C31B8"/>
    <w:rsid w:val="18861666"/>
    <w:rsid w:val="18862F16"/>
    <w:rsid w:val="188B9AC6"/>
    <w:rsid w:val="188E8D37"/>
    <w:rsid w:val="189137B9"/>
    <w:rsid w:val="1898FCC3"/>
    <w:rsid w:val="189DEE76"/>
    <w:rsid w:val="18A3593C"/>
    <w:rsid w:val="18A5E36A"/>
    <w:rsid w:val="18A6818A"/>
    <w:rsid w:val="18A6F1C9"/>
    <w:rsid w:val="18AA2105"/>
    <w:rsid w:val="18ACCC68"/>
    <w:rsid w:val="18B34F80"/>
    <w:rsid w:val="18B36220"/>
    <w:rsid w:val="18B3BFE5"/>
    <w:rsid w:val="18B57E67"/>
    <w:rsid w:val="18B6B809"/>
    <w:rsid w:val="18BDFAA0"/>
    <w:rsid w:val="18C038C9"/>
    <w:rsid w:val="18C1D5EC"/>
    <w:rsid w:val="18CB90A9"/>
    <w:rsid w:val="18CD5902"/>
    <w:rsid w:val="18D32D10"/>
    <w:rsid w:val="18DC6CAC"/>
    <w:rsid w:val="18DE17ED"/>
    <w:rsid w:val="18DEB8E3"/>
    <w:rsid w:val="18E18C0D"/>
    <w:rsid w:val="18E42DA9"/>
    <w:rsid w:val="18E544A8"/>
    <w:rsid w:val="18E56C28"/>
    <w:rsid w:val="18E7B818"/>
    <w:rsid w:val="18ED4B6A"/>
    <w:rsid w:val="18F0A1A0"/>
    <w:rsid w:val="18F223E1"/>
    <w:rsid w:val="18F58998"/>
    <w:rsid w:val="18FF9062"/>
    <w:rsid w:val="19055D71"/>
    <w:rsid w:val="190B1455"/>
    <w:rsid w:val="1915C4AD"/>
    <w:rsid w:val="191780F6"/>
    <w:rsid w:val="191A0614"/>
    <w:rsid w:val="191B9493"/>
    <w:rsid w:val="191E30CF"/>
    <w:rsid w:val="191F8825"/>
    <w:rsid w:val="19221EF2"/>
    <w:rsid w:val="1926633E"/>
    <w:rsid w:val="19282C22"/>
    <w:rsid w:val="192BF88A"/>
    <w:rsid w:val="1933EF1C"/>
    <w:rsid w:val="193AAFDC"/>
    <w:rsid w:val="193CE2C7"/>
    <w:rsid w:val="193D2EE4"/>
    <w:rsid w:val="193D496D"/>
    <w:rsid w:val="193EC00F"/>
    <w:rsid w:val="1945953B"/>
    <w:rsid w:val="19469CAB"/>
    <w:rsid w:val="194819C4"/>
    <w:rsid w:val="194A4860"/>
    <w:rsid w:val="194C630C"/>
    <w:rsid w:val="194E5131"/>
    <w:rsid w:val="195A4F54"/>
    <w:rsid w:val="195B51B8"/>
    <w:rsid w:val="195D4608"/>
    <w:rsid w:val="19651E1E"/>
    <w:rsid w:val="196BC774"/>
    <w:rsid w:val="196F2484"/>
    <w:rsid w:val="19710ABC"/>
    <w:rsid w:val="19718CAD"/>
    <w:rsid w:val="1977D604"/>
    <w:rsid w:val="1979A4D1"/>
    <w:rsid w:val="197A89EB"/>
    <w:rsid w:val="197B35F0"/>
    <w:rsid w:val="197CAD4E"/>
    <w:rsid w:val="197DE6DC"/>
    <w:rsid w:val="1981E85A"/>
    <w:rsid w:val="19831A9E"/>
    <w:rsid w:val="198DD8F5"/>
    <w:rsid w:val="199180F6"/>
    <w:rsid w:val="1991D381"/>
    <w:rsid w:val="19957A35"/>
    <w:rsid w:val="19972C36"/>
    <w:rsid w:val="19981B5F"/>
    <w:rsid w:val="19997A51"/>
    <w:rsid w:val="199F332A"/>
    <w:rsid w:val="199FC310"/>
    <w:rsid w:val="19A7456F"/>
    <w:rsid w:val="19AAC09E"/>
    <w:rsid w:val="19B37732"/>
    <w:rsid w:val="19B5E668"/>
    <w:rsid w:val="19BFA74A"/>
    <w:rsid w:val="19C77BEA"/>
    <w:rsid w:val="19C8CCF4"/>
    <w:rsid w:val="19CA6695"/>
    <w:rsid w:val="19CF7138"/>
    <w:rsid w:val="19D08DC4"/>
    <w:rsid w:val="19D0E3E1"/>
    <w:rsid w:val="19D0EC5C"/>
    <w:rsid w:val="19D2E714"/>
    <w:rsid w:val="19D30FE4"/>
    <w:rsid w:val="19D7675E"/>
    <w:rsid w:val="19E11CC5"/>
    <w:rsid w:val="19E3C8AD"/>
    <w:rsid w:val="19E7AC7F"/>
    <w:rsid w:val="19E842B8"/>
    <w:rsid w:val="19F3B818"/>
    <w:rsid w:val="19F650C1"/>
    <w:rsid w:val="19F669D3"/>
    <w:rsid w:val="19F7A867"/>
    <w:rsid w:val="19FA2F4B"/>
    <w:rsid w:val="19FA9A6F"/>
    <w:rsid w:val="1A06F6A4"/>
    <w:rsid w:val="1A0EAC5D"/>
    <w:rsid w:val="1A124E36"/>
    <w:rsid w:val="1A12AD68"/>
    <w:rsid w:val="1A1306B5"/>
    <w:rsid w:val="1A176338"/>
    <w:rsid w:val="1A1CD32F"/>
    <w:rsid w:val="1A221633"/>
    <w:rsid w:val="1A24269E"/>
    <w:rsid w:val="1A2669F3"/>
    <w:rsid w:val="1A27477B"/>
    <w:rsid w:val="1A291B78"/>
    <w:rsid w:val="1A293AA6"/>
    <w:rsid w:val="1A2AEFB0"/>
    <w:rsid w:val="1A2EB701"/>
    <w:rsid w:val="1A337CD5"/>
    <w:rsid w:val="1A36B135"/>
    <w:rsid w:val="1A37833E"/>
    <w:rsid w:val="1A3829A6"/>
    <w:rsid w:val="1A38C56D"/>
    <w:rsid w:val="1A42199A"/>
    <w:rsid w:val="1A43924F"/>
    <w:rsid w:val="1A441369"/>
    <w:rsid w:val="1A4A7755"/>
    <w:rsid w:val="1A4EABBD"/>
    <w:rsid w:val="1A569B99"/>
    <w:rsid w:val="1A580D1B"/>
    <w:rsid w:val="1A5905C7"/>
    <w:rsid w:val="1A5A0976"/>
    <w:rsid w:val="1A5E0201"/>
    <w:rsid w:val="1A605F48"/>
    <w:rsid w:val="1A619F5E"/>
    <w:rsid w:val="1A646CAD"/>
    <w:rsid w:val="1A668FF2"/>
    <w:rsid w:val="1A681678"/>
    <w:rsid w:val="1A68EDE3"/>
    <w:rsid w:val="1A6D66C9"/>
    <w:rsid w:val="1A6DBD1C"/>
    <w:rsid w:val="1A710B52"/>
    <w:rsid w:val="1A71225E"/>
    <w:rsid w:val="1A72F464"/>
    <w:rsid w:val="1A762ED6"/>
    <w:rsid w:val="1A7BAC90"/>
    <w:rsid w:val="1A7E17BA"/>
    <w:rsid w:val="1A7FE0C2"/>
    <w:rsid w:val="1A8640BB"/>
    <w:rsid w:val="1A868082"/>
    <w:rsid w:val="1A89F45F"/>
    <w:rsid w:val="1A8D0B51"/>
    <w:rsid w:val="1A8DC89F"/>
    <w:rsid w:val="1A91E048"/>
    <w:rsid w:val="1A94AD80"/>
    <w:rsid w:val="1A98D52A"/>
    <w:rsid w:val="1A9CAA00"/>
    <w:rsid w:val="1A9D6AAE"/>
    <w:rsid w:val="1AA186D5"/>
    <w:rsid w:val="1AA1D72D"/>
    <w:rsid w:val="1AA4A4A5"/>
    <w:rsid w:val="1AA5F223"/>
    <w:rsid w:val="1AA8DFF6"/>
    <w:rsid w:val="1AA9953A"/>
    <w:rsid w:val="1AB2FFD6"/>
    <w:rsid w:val="1AB748CE"/>
    <w:rsid w:val="1AB7D422"/>
    <w:rsid w:val="1ABAE0E0"/>
    <w:rsid w:val="1ABB0248"/>
    <w:rsid w:val="1ABBD731"/>
    <w:rsid w:val="1ABF8ED7"/>
    <w:rsid w:val="1AC3DFFA"/>
    <w:rsid w:val="1AC70E4F"/>
    <w:rsid w:val="1AC838E4"/>
    <w:rsid w:val="1AC8635D"/>
    <w:rsid w:val="1ACC1F2C"/>
    <w:rsid w:val="1ACD5673"/>
    <w:rsid w:val="1AD04FE8"/>
    <w:rsid w:val="1AD449EA"/>
    <w:rsid w:val="1AD4B60D"/>
    <w:rsid w:val="1AD64992"/>
    <w:rsid w:val="1AD94DB1"/>
    <w:rsid w:val="1ADA22C8"/>
    <w:rsid w:val="1ADF07D3"/>
    <w:rsid w:val="1AE049B0"/>
    <w:rsid w:val="1AE36BEE"/>
    <w:rsid w:val="1AE5B41D"/>
    <w:rsid w:val="1AEAC399"/>
    <w:rsid w:val="1AEBBD98"/>
    <w:rsid w:val="1AEDB586"/>
    <w:rsid w:val="1AF141AF"/>
    <w:rsid w:val="1AF2A30C"/>
    <w:rsid w:val="1AFC8D71"/>
    <w:rsid w:val="1B014C1E"/>
    <w:rsid w:val="1B039578"/>
    <w:rsid w:val="1B04DD24"/>
    <w:rsid w:val="1B072D10"/>
    <w:rsid w:val="1B0C0E5A"/>
    <w:rsid w:val="1B10014D"/>
    <w:rsid w:val="1B14862F"/>
    <w:rsid w:val="1B17882C"/>
    <w:rsid w:val="1B188324"/>
    <w:rsid w:val="1B1D9B98"/>
    <w:rsid w:val="1B1DF882"/>
    <w:rsid w:val="1B239E2C"/>
    <w:rsid w:val="1B26ABFD"/>
    <w:rsid w:val="1B28A16D"/>
    <w:rsid w:val="1B30B0E3"/>
    <w:rsid w:val="1B35B57C"/>
    <w:rsid w:val="1B3CEA95"/>
    <w:rsid w:val="1B40D3CD"/>
    <w:rsid w:val="1B45761F"/>
    <w:rsid w:val="1B49996F"/>
    <w:rsid w:val="1B4AC65D"/>
    <w:rsid w:val="1B4CD45A"/>
    <w:rsid w:val="1B52AD60"/>
    <w:rsid w:val="1B52CB12"/>
    <w:rsid w:val="1B559513"/>
    <w:rsid w:val="1B59E3B7"/>
    <w:rsid w:val="1B5A8CA1"/>
    <w:rsid w:val="1B5AE962"/>
    <w:rsid w:val="1B5DF869"/>
    <w:rsid w:val="1B60FBE4"/>
    <w:rsid w:val="1B61A2AD"/>
    <w:rsid w:val="1B66C0E9"/>
    <w:rsid w:val="1B674C32"/>
    <w:rsid w:val="1B68958B"/>
    <w:rsid w:val="1B6AE75D"/>
    <w:rsid w:val="1B6BC21D"/>
    <w:rsid w:val="1B6C8C4C"/>
    <w:rsid w:val="1B6DB8BA"/>
    <w:rsid w:val="1B6E5054"/>
    <w:rsid w:val="1B6FC3BB"/>
    <w:rsid w:val="1B714732"/>
    <w:rsid w:val="1B762E2A"/>
    <w:rsid w:val="1B7ADF5C"/>
    <w:rsid w:val="1B7EC94A"/>
    <w:rsid w:val="1B826B64"/>
    <w:rsid w:val="1B8937C0"/>
    <w:rsid w:val="1B89F7AB"/>
    <w:rsid w:val="1B8E4B6B"/>
    <w:rsid w:val="1B8ED30F"/>
    <w:rsid w:val="1B909D41"/>
    <w:rsid w:val="1B9276E2"/>
    <w:rsid w:val="1B995598"/>
    <w:rsid w:val="1B9C2932"/>
    <w:rsid w:val="1B9F9040"/>
    <w:rsid w:val="1B9F995C"/>
    <w:rsid w:val="1BA08DF4"/>
    <w:rsid w:val="1BA6735E"/>
    <w:rsid w:val="1BAAC28E"/>
    <w:rsid w:val="1BB010FC"/>
    <w:rsid w:val="1BB37E31"/>
    <w:rsid w:val="1BB67DDC"/>
    <w:rsid w:val="1BBD2B97"/>
    <w:rsid w:val="1BC39B8D"/>
    <w:rsid w:val="1BC3BECB"/>
    <w:rsid w:val="1BCB6DF4"/>
    <w:rsid w:val="1BCE99A7"/>
    <w:rsid w:val="1BD42BCA"/>
    <w:rsid w:val="1BD6B6A1"/>
    <w:rsid w:val="1BDB487A"/>
    <w:rsid w:val="1BDD6FA5"/>
    <w:rsid w:val="1BDE1747"/>
    <w:rsid w:val="1BDFB045"/>
    <w:rsid w:val="1BE449C1"/>
    <w:rsid w:val="1BE892D5"/>
    <w:rsid w:val="1BEAF905"/>
    <w:rsid w:val="1BEBC17C"/>
    <w:rsid w:val="1BED4FF0"/>
    <w:rsid w:val="1BEE5BE3"/>
    <w:rsid w:val="1BF37918"/>
    <w:rsid w:val="1BF37CF2"/>
    <w:rsid w:val="1BF53E85"/>
    <w:rsid w:val="1BF9C94C"/>
    <w:rsid w:val="1BFC0770"/>
    <w:rsid w:val="1C00F142"/>
    <w:rsid w:val="1C0257E7"/>
    <w:rsid w:val="1C031E06"/>
    <w:rsid w:val="1C05380A"/>
    <w:rsid w:val="1C07457D"/>
    <w:rsid w:val="1C0B48B1"/>
    <w:rsid w:val="1C0CF51D"/>
    <w:rsid w:val="1C0DEC10"/>
    <w:rsid w:val="1C0E3F61"/>
    <w:rsid w:val="1C105012"/>
    <w:rsid w:val="1C13CB9D"/>
    <w:rsid w:val="1C13F825"/>
    <w:rsid w:val="1C144289"/>
    <w:rsid w:val="1C1A9043"/>
    <w:rsid w:val="1C1BD8C2"/>
    <w:rsid w:val="1C1BEAF3"/>
    <w:rsid w:val="1C1D021D"/>
    <w:rsid w:val="1C29A68B"/>
    <w:rsid w:val="1C29C753"/>
    <w:rsid w:val="1C2C58E2"/>
    <w:rsid w:val="1C318E0D"/>
    <w:rsid w:val="1C34A16E"/>
    <w:rsid w:val="1C3C1C36"/>
    <w:rsid w:val="1C422F38"/>
    <w:rsid w:val="1C45E273"/>
    <w:rsid w:val="1C47331D"/>
    <w:rsid w:val="1C4853E6"/>
    <w:rsid w:val="1C49A8AE"/>
    <w:rsid w:val="1C4A5E01"/>
    <w:rsid w:val="1C4B6CFD"/>
    <w:rsid w:val="1C4D09A7"/>
    <w:rsid w:val="1C500E27"/>
    <w:rsid w:val="1C5A62F4"/>
    <w:rsid w:val="1C5DD5AD"/>
    <w:rsid w:val="1C5E4B10"/>
    <w:rsid w:val="1C601B09"/>
    <w:rsid w:val="1C636DF4"/>
    <w:rsid w:val="1C6ACC22"/>
    <w:rsid w:val="1C6D9928"/>
    <w:rsid w:val="1C716484"/>
    <w:rsid w:val="1C739962"/>
    <w:rsid w:val="1C73E179"/>
    <w:rsid w:val="1C8265F6"/>
    <w:rsid w:val="1C830550"/>
    <w:rsid w:val="1C8644C5"/>
    <w:rsid w:val="1C88479B"/>
    <w:rsid w:val="1C88D048"/>
    <w:rsid w:val="1C89FEF5"/>
    <w:rsid w:val="1C8AF3B7"/>
    <w:rsid w:val="1C8D0468"/>
    <w:rsid w:val="1C8D9BF3"/>
    <w:rsid w:val="1C913E76"/>
    <w:rsid w:val="1C98A2F9"/>
    <w:rsid w:val="1C9C523A"/>
    <w:rsid w:val="1C9E577F"/>
    <w:rsid w:val="1CA33E5F"/>
    <w:rsid w:val="1CA6B6A2"/>
    <w:rsid w:val="1CA7F436"/>
    <w:rsid w:val="1CAD476B"/>
    <w:rsid w:val="1CB355A7"/>
    <w:rsid w:val="1CB45491"/>
    <w:rsid w:val="1CB68C05"/>
    <w:rsid w:val="1CB92727"/>
    <w:rsid w:val="1CBA41FF"/>
    <w:rsid w:val="1CBB0D03"/>
    <w:rsid w:val="1CBD195D"/>
    <w:rsid w:val="1CBEB320"/>
    <w:rsid w:val="1CC45105"/>
    <w:rsid w:val="1CC5F6CF"/>
    <w:rsid w:val="1CCC2E5B"/>
    <w:rsid w:val="1CCC67ED"/>
    <w:rsid w:val="1CCE02F4"/>
    <w:rsid w:val="1CD22D1D"/>
    <w:rsid w:val="1CD7B103"/>
    <w:rsid w:val="1CD84ABC"/>
    <w:rsid w:val="1CDA88E5"/>
    <w:rsid w:val="1CDDACA9"/>
    <w:rsid w:val="1CDE43DE"/>
    <w:rsid w:val="1CDF2332"/>
    <w:rsid w:val="1CE32058"/>
    <w:rsid w:val="1CE75A21"/>
    <w:rsid w:val="1CECA4B9"/>
    <w:rsid w:val="1CF7B6EE"/>
    <w:rsid w:val="1CF962F8"/>
    <w:rsid w:val="1CFFEDC7"/>
    <w:rsid w:val="1D048201"/>
    <w:rsid w:val="1D05E384"/>
    <w:rsid w:val="1D0AD912"/>
    <w:rsid w:val="1D10A5FF"/>
    <w:rsid w:val="1D18A296"/>
    <w:rsid w:val="1D23BFC7"/>
    <w:rsid w:val="1D2527BB"/>
    <w:rsid w:val="1D2746A0"/>
    <w:rsid w:val="1D290CA9"/>
    <w:rsid w:val="1D2EABE2"/>
    <w:rsid w:val="1D2F0BF0"/>
    <w:rsid w:val="1D2FA8A4"/>
    <w:rsid w:val="1D32761D"/>
    <w:rsid w:val="1D331CE5"/>
    <w:rsid w:val="1D358008"/>
    <w:rsid w:val="1D37F3CA"/>
    <w:rsid w:val="1D3A3F29"/>
    <w:rsid w:val="1D3F8EBD"/>
    <w:rsid w:val="1D407382"/>
    <w:rsid w:val="1D486820"/>
    <w:rsid w:val="1D4AEBDA"/>
    <w:rsid w:val="1D4B0232"/>
    <w:rsid w:val="1D4E3D9A"/>
    <w:rsid w:val="1D4E9AB2"/>
    <w:rsid w:val="1D535808"/>
    <w:rsid w:val="1D54D3BF"/>
    <w:rsid w:val="1D587746"/>
    <w:rsid w:val="1D58B29C"/>
    <w:rsid w:val="1D5B2EF2"/>
    <w:rsid w:val="1D6B9B73"/>
    <w:rsid w:val="1D6F9BF1"/>
    <w:rsid w:val="1D7657C7"/>
    <w:rsid w:val="1D77AEC0"/>
    <w:rsid w:val="1D793EEE"/>
    <w:rsid w:val="1D7B27BD"/>
    <w:rsid w:val="1D88C1CA"/>
    <w:rsid w:val="1D8C621B"/>
    <w:rsid w:val="1D8CE6FC"/>
    <w:rsid w:val="1D958167"/>
    <w:rsid w:val="1DA57399"/>
    <w:rsid w:val="1DAA255A"/>
    <w:rsid w:val="1DB49BE7"/>
    <w:rsid w:val="1DB5B320"/>
    <w:rsid w:val="1DBC0FCA"/>
    <w:rsid w:val="1DC7C397"/>
    <w:rsid w:val="1DC8A822"/>
    <w:rsid w:val="1DCC393C"/>
    <w:rsid w:val="1DCD08D9"/>
    <w:rsid w:val="1DCE7F06"/>
    <w:rsid w:val="1DD65722"/>
    <w:rsid w:val="1DD8D680"/>
    <w:rsid w:val="1DDA7856"/>
    <w:rsid w:val="1DDB043B"/>
    <w:rsid w:val="1DDD7856"/>
    <w:rsid w:val="1DDEFC04"/>
    <w:rsid w:val="1DDFAC21"/>
    <w:rsid w:val="1DEA7A58"/>
    <w:rsid w:val="1DEEE751"/>
    <w:rsid w:val="1E01ED92"/>
    <w:rsid w:val="1E037AE1"/>
    <w:rsid w:val="1E05A0C1"/>
    <w:rsid w:val="1E079D38"/>
    <w:rsid w:val="1E0B3822"/>
    <w:rsid w:val="1E14F24C"/>
    <w:rsid w:val="1E1556B0"/>
    <w:rsid w:val="1E1AE699"/>
    <w:rsid w:val="1E1F111E"/>
    <w:rsid w:val="1E2615AD"/>
    <w:rsid w:val="1E275C13"/>
    <w:rsid w:val="1E297C47"/>
    <w:rsid w:val="1E2D1F67"/>
    <w:rsid w:val="1E34DEBF"/>
    <w:rsid w:val="1E34DFAD"/>
    <w:rsid w:val="1E37438A"/>
    <w:rsid w:val="1E37ECE3"/>
    <w:rsid w:val="1E398DBD"/>
    <w:rsid w:val="1E3B1332"/>
    <w:rsid w:val="1E3B806C"/>
    <w:rsid w:val="1E3BFB3E"/>
    <w:rsid w:val="1E3C7C8B"/>
    <w:rsid w:val="1E495520"/>
    <w:rsid w:val="1E4B62B7"/>
    <w:rsid w:val="1E503916"/>
    <w:rsid w:val="1E5635E5"/>
    <w:rsid w:val="1E56A421"/>
    <w:rsid w:val="1E56DD64"/>
    <w:rsid w:val="1E5D15EB"/>
    <w:rsid w:val="1E6034F6"/>
    <w:rsid w:val="1E68318D"/>
    <w:rsid w:val="1E68F903"/>
    <w:rsid w:val="1E6C757A"/>
    <w:rsid w:val="1E719D5B"/>
    <w:rsid w:val="1E771757"/>
    <w:rsid w:val="1E797590"/>
    <w:rsid w:val="1E7CA36F"/>
    <w:rsid w:val="1E7D8A91"/>
    <w:rsid w:val="1E7E2F1D"/>
    <w:rsid w:val="1E7E738A"/>
    <w:rsid w:val="1E8149DE"/>
    <w:rsid w:val="1E84344E"/>
    <w:rsid w:val="1E898007"/>
    <w:rsid w:val="1E9174E5"/>
    <w:rsid w:val="1E9271CD"/>
    <w:rsid w:val="1E95D57F"/>
    <w:rsid w:val="1E990D3A"/>
    <w:rsid w:val="1EA71B58"/>
    <w:rsid w:val="1EA7BB09"/>
    <w:rsid w:val="1EA953B2"/>
    <w:rsid w:val="1EAB80BC"/>
    <w:rsid w:val="1EAD550F"/>
    <w:rsid w:val="1EAFD2BD"/>
    <w:rsid w:val="1EB5F743"/>
    <w:rsid w:val="1EBAA253"/>
    <w:rsid w:val="1EBC0A16"/>
    <w:rsid w:val="1EBD655C"/>
    <w:rsid w:val="1EBF8035"/>
    <w:rsid w:val="1EC4AD36"/>
    <w:rsid w:val="1EC9108D"/>
    <w:rsid w:val="1ECD4790"/>
    <w:rsid w:val="1ED4A50B"/>
    <w:rsid w:val="1ED68579"/>
    <w:rsid w:val="1ED7B186"/>
    <w:rsid w:val="1EDD790F"/>
    <w:rsid w:val="1EDE4A13"/>
    <w:rsid w:val="1EDED315"/>
    <w:rsid w:val="1EE5D227"/>
    <w:rsid w:val="1EE90F7E"/>
    <w:rsid w:val="1EEB77F3"/>
    <w:rsid w:val="1EEDFBAD"/>
    <w:rsid w:val="1EEF48BB"/>
    <w:rsid w:val="1EFA7E32"/>
    <w:rsid w:val="1EFAB325"/>
    <w:rsid w:val="1EFBF523"/>
    <w:rsid w:val="1EFF2784"/>
    <w:rsid w:val="1EFF4DC9"/>
    <w:rsid w:val="1F00DDA1"/>
    <w:rsid w:val="1F06D858"/>
    <w:rsid w:val="1F0E27FC"/>
    <w:rsid w:val="1F0ED10E"/>
    <w:rsid w:val="1F1413CC"/>
    <w:rsid w:val="1F153808"/>
    <w:rsid w:val="1F1706BF"/>
    <w:rsid w:val="1F1A0534"/>
    <w:rsid w:val="1F1CC486"/>
    <w:rsid w:val="1F2061F1"/>
    <w:rsid w:val="1F2296B9"/>
    <w:rsid w:val="1F22B3B6"/>
    <w:rsid w:val="1F2316FA"/>
    <w:rsid w:val="1F27B6AD"/>
    <w:rsid w:val="1F28AAA4"/>
    <w:rsid w:val="1F2F26B9"/>
    <w:rsid w:val="1F3217FC"/>
    <w:rsid w:val="1F33F03C"/>
    <w:rsid w:val="1F34D93D"/>
    <w:rsid w:val="1F386D7E"/>
    <w:rsid w:val="1F3A635E"/>
    <w:rsid w:val="1F40C1AA"/>
    <w:rsid w:val="1F48A1F2"/>
    <w:rsid w:val="1F493744"/>
    <w:rsid w:val="1F49E2F0"/>
    <w:rsid w:val="1F4A5F6A"/>
    <w:rsid w:val="1F4F4B99"/>
    <w:rsid w:val="1F4F7E67"/>
    <w:rsid w:val="1F520A2F"/>
    <w:rsid w:val="1F5288D7"/>
    <w:rsid w:val="1F52BD55"/>
    <w:rsid w:val="1F54C7BB"/>
    <w:rsid w:val="1F5A4E3F"/>
    <w:rsid w:val="1F5B2F28"/>
    <w:rsid w:val="1F5B352E"/>
    <w:rsid w:val="1F5B9E25"/>
    <w:rsid w:val="1F5C700C"/>
    <w:rsid w:val="1F62F1F8"/>
    <w:rsid w:val="1F6DB677"/>
    <w:rsid w:val="1F71787A"/>
    <w:rsid w:val="1F7518B0"/>
    <w:rsid w:val="1F76FF8A"/>
    <w:rsid w:val="1F77F399"/>
    <w:rsid w:val="1F7C97D4"/>
    <w:rsid w:val="1F7E1373"/>
    <w:rsid w:val="1F7EA149"/>
    <w:rsid w:val="1F7EDC17"/>
    <w:rsid w:val="1F82336C"/>
    <w:rsid w:val="1F82BC6A"/>
    <w:rsid w:val="1F8BC275"/>
    <w:rsid w:val="1F8E94BD"/>
    <w:rsid w:val="1F909495"/>
    <w:rsid w:val="1F926075"/>
    <w:rsid w:val="1F9511B7"/>
    <w:rsid w:val="1F9F3F92"/>
    <w:rsid w:val="1FA1AB1B"/>
    <w:rsid w:val="1FAB7B6E"/>
    <w:rsid w:val="1FAC5CDB"/>
    <w:rsid w:val="1FAC8588"/>
    <w:rsid w:val="1FAE07B2"/>
    <w:rsid w:val="1FB05FDE"/>
    <w:rsid w:val="1FB4505A"/>
    <w:rsid w:val="1FB84F13"/>
    <w:rsid w:val="1FC142E2"/>
    <w:rsid w:val="1FC1466F"/>
    <w:rsid w:val="1FC7ADAA"/>
    <w:rsid w:val="1FCA84BD"/>
    <w:rsid w:val="1FD2AF44"/>
    <w:rsid w:val="1FD612CC"/>
    <w:rsid w:val="1FDA2D0F"/>
    <w:rsid w:val="1FDA5F61"/>
    <w:rsid w:val="1FDBE871"/>
    <w:rsid w:val="1FDC0828"/>
    <w:rsid w:val="1FDF6485"/>
    <w:rsid w:val="1FDF8705"/>
    <w:rsid w:val="1FE0F9B0"/>
    <w:rsid w:val="1FECAB50"/>
    <w:rsid w:val="1FEE6757"/>
    <w:rsid w:val="1FEF30A5"/>
    <w:rsid w:val="1FF7F372"/>
    <w:rsid w:val="1FFBF6A2"/>
    <w:rsid w:val="1FFDB6E6"/>
    <w:rsid w:val="200249B6"/>
    <w:rsid w:val="20063E13"/>
    <w:rsid w:val="200B2C49"/>
    <w:rsid w:val="200B97E9"/>
    <w:rsid w:val="200BF970"/>
    <w:rsid w:val="200CA9A6"/>
    <w:rsid w:val="200CAEF7"/>
    <w:rsid w:val="200D0940"/>
    <w:rsid w:val="20171B5A"/>
    <w:rsid w:val="2018FE84"/>
    <w:rsid w:val="2019D453"/>
    <w:rsid w:val="201EEFB8"/>
    <w:rsid w:val="20219599"/>
    <w:rsid w:val="2027977B"/>
    <w:rsid w:val="202B41B5"/>
    <w:rsid w:val="2033AA70"/>
    <w:rsid w:val="203412AB"/>
    <w:rsid w:val="2036B007"/>
    <w:rsid w:val="20385483"/>
    <w:rsid w:val="203E92C2"/>
    <w:rsid w:val="20402A76"/>
    <w:rsid w:val="20437A08"/>
    <w:rsid w:val="2045A1C0"/>
    <w:rsid w:val="2046374C"/>
    <w:rsid w:val="204AEDD2"/>
    <w:rsid w:val="204CA66B"/>
    <w:rsid w:val="2050850B"/>
    <w:rsid w:val="205393C6"/>
    <w:rsid w:val="2054211C"/>
    <w:rsid w:val="205734BA"/>
    <w:rsid w:val="205779B5"/>
    <w:rsid w:val="2064F27C"/>
    <w:rsid w:val="20655BA1"/>
    <w:rsid w:val="2067719E"/>
    <w:rsid w:val="20692B36"/>
    <w:rsid w:val="206D8AA3"/>
    <w:rsid w:val="2070D0A5"/>
    <w:rsid w:val="20719FA2"/>
    <w:rsid w:val="20730556"/>
    <w:rsid w:val="20739114"/>
    <w:rsid w:val="2073AEAA"/>
    <w:rsid w:val="208399CE"/>
    <w:rsid w:val="2086426B"/>
    <w:rsid w:val="2088B0A4"/>
    <w:rsid w:val="208A8578"/>
    <w:rsid w:val="209071AA"/>
    <w:rsid w:val="2091CD5D"/>
    <w:rsid w:val="209A163F"/>
    <w:rsid w:val="20A2A8B9"/>
    <w:rsid w:val="20A4A79F"/>
    <w:rsid w:val="20A79200"/>
    <w:rsid w:val="20AE9F12"/>
    <w:rsid w:val="20B00979"/>
    <w:rsid w:val="20B442C8"/>
    <w:rsid w:val="20B55543"/>
    <w:rsid w:val="20B687B7"/>
    <w:rsid w:val="20BA12CF"/>
    <w:rsid w:val="20BBD897"/>
    <w:rsid w:val="20BDB075"/>
    <w:rsid w:val="20C292A8"/>
    <w:rsid w:val="20C441C8"/>
    <w:rsid w:val="20C8F9B3"/>
    <w:rsid w:val="20CB10B8"/>
    <w:rsid w:val="20CC8718"/>
    <w:rsid w:val="20CE31EF"/>
    <w:rsid w:val="20CFC989"/>
    <w:rsid w:val="20D16A75"/>
    <w:rsid w:val="20D41456"/>
    <w:rsid w:val="20D78F4A"/>
    <w:rsid w:val="20DA6767"/>
    <w:rsid w:val="20DA9868"/>
    <w:rsid w:val="20E29245"/>
    <w:rsid w:val="20E50DA5"/>
    <w:rsid w:val="20EA3134"/>
    <w:rsid w:val="20EB1BFA"/>
    <w:rsid w:val="20EF7812"/>
    <w:rsid w:val="20EFDBF1"/>
    <w:rsid w:val="20F28833"/>
    <w:rsid w:val="20F363E5"/>
    <w:rsid w:val="20F3B1E0"/>
    <w:rsid w:val="20FA90C4"/>
    <w:rsid w:val="20FD9244"/>
    <w:rsid w:val="20FF8E8E"/>
    <w:rsid w:val="210013F8"/>
    <w:rsid w:val="2103274E"/>
    <w:rsid w:val="21046F57"/>
    <w:rsid w:val="2104C842"/>
    <w:rsid w:val="2107210A"/>
    <w:rsid w:val="21076D17"/>
    <w:rsid w:val="2111494A"/>
    <w:rsid w:val="21142487"/>
    <w:rsid w:val="211921CD"/>
    <w:rsid w:val="211C2A37"/>
    <w:rsid w:val="211E05EB"/>
    <w:rsid w:val="211E3483"/>
    <w:rsid w:val="211F1E94"/>
    <w:rsid w:val="212374B2"/>
    <w:rsid w:val="212500C2"/>
    <w:rsid w:val="212554CF"/>
    <w:rsid w:val="2125D1BF"/>
    <w:rsid w:val="21265422"/>
    <w:rsid w:val="2128B236"/>
    <w:rsid w:val="2129F5DF"/>
    <w:rsid w:val="212C55D5"/>
    <w:rsid w:val="212C6F42"/>
    <w:rsid w:val="2130A3A2"/>
    <w:rsid w:val="213210BC"/>
    <w:rsid w:val="21326E02"/>
    <w:rsid w:val="213420F1"/>
    <w:rsid w:val="2134E29D"/>
    <w:rsid w:val="21385F64"/>
    <w:rsid w:val="21393445"/>
    <w:rsid w:val="2139AD26"/>
    <w:rsid w:val="213A67D9"/>
    <w:rsid w:val="213C390D"/>
    <w:rsid w:val="213D3D69"/>
    <w:rsid w:val="213F38EA"/>
    <w:rsid w:val="21471ECD"/>
    <w:rsid w:val="2150FBDC"/>
    <w:rsid w:val="21511338"/>
    <w:rsid w:val="21571AE9"/>
    <w:rsid w:val="215E3344"/>
    <w:rsid w:val="215FEA0F"/>
    <w:rsid w:val="21607322"/>
    <w:rsid w:val="21649AF0"/>
    <w:rsid w:val="21697770"/>
    <w:rsid w:val="216BC105"/>
    <w:rsid w:val="216D7180"/>
    <w:rsid w:val="216F8566"/>
    <w:rsid w:val="217A77A2"/>
    <w:rsid w:val="2181B6C6"/>
    <w:rsid w:val="21897C60"/>
    <w:rsid w:val="218D624E"/>
    <w:rsid w:val="2190498B"/>
    <w:rsid w:val="2195BCAC"/>
    <w:rsid w:val="21A05181"/>
    <w:rsid w:val="21A289C6"/>
    <w:rsid w:val="21A8821D"/>
    <w:rsid w:val="21AA08D4"/>
    <w:rsid w:val="21B0F367"/>
    <w:rsid w:val="21B12136"/>
    <w:rsid w:val="21B1A26A"/>
    <w:rsid w:val="21B2E805"/>
    <w:rsid w:val="21B36F50"/>
    <w:rsid w:val="21B64D55"/>
    <w:rsid w:val="21B69CB3"/>
    <w:rsid w:val="21C10B8A"/>
    <w:rsid w:val="21C11D54"/>
    <w:rsid w:val="21C2EF7D"/>
    <w:rsid w:val="21C6180C"/>
    <w:rsid w:val="21C97F4A"/>
    <w:rsid w:val="21CB299C"/>
    <w:rsid w:val="21CEAB69"/>
    <w:rsid w:val="21D24731"/>
    <w:rsid w:val="21D5513E"/>
    <w:rsid w:val="21D5C58C"/>
    <w:rsid w:val="21D8A025"/>
    <w:rsid w:val="21D9CAB5"/>
    <w:rsid w:val="21DCDA18"/>
    <w:rsid w:val="21DED89C"/>
    <w:rsid w:val="21DF3E86"/>
    <w:rsid w:val="21E53A6E"/>
    <w:rsid w:val="21EBACCE"/>
    <w:rsid w:val="21F2ABE0"/>
    <w:rsid w:val="21FB0259"/>
    <w:rsid w:val="21FEDBAC"/>
    <w:rsid w:val="2201EAD7"/>
    <w:rsid w:val="22039EEE"/>
    <w:rsid w:val="22049938"/>
    <w:rsid w:val="22059694"/>
    <w:rsid w:val="220667F0"/>
    <w:rsid w:val="220AA383"/>
    <w:rsid w:val="22110DB1"/>
    <w:rsid w:val="2214D502"/>
    <w:rsid w:val="2217423D"/>
    <w:rsid w:val="2217BC03"/>
    <w:rsid w:val="221C7B90"/>
    <w:rsid w:val="22205363"/>
    <w:rsid w:val="2222ABE8"/>
    <w:rsid w:val="2223BBD4"/>
    <w:rsid w:val="2225187D"/>
    <w:rsid w:val="22315887"/>
    <w:rsid w:val="2233CE5C"/>
    <w:rsid w:val="2236217E"/>
    <w:rsid w:val="2239E69F"/>
    <w:rsid w:val="223A254A"/>
    <w:rsid w:val="22419296"/>
    <w:rsid w:val="2242DACC"/>
    <w:rsid w:val="22484761"/>
    <w:rsid w:val="224A7416"/>
    <w:rsid w:val="224CEBFB"/>
    <w:rsid w:val="22506CA9"/>
    <w:rsid w:val="2251E17C"/>
    <w:rsid w:val="2252AD77"/>
    <w:rsid w:val="22533624"/>
    <w:rsid w:val="225427AB"/>
    <w:rsid w:val="225476AF"/>
    <w:rsid w:val="2257D6FB"/>
    <w:rsid w:val="225AFF8B"/>
    <w:rsid w:val="22644DF0"/>
    <w:rsid w:val="2264672D"/>
    <w:rsid w:val="226572CC"/>
    <w:rsid w:val="2269255B"/>
    <w:rsid w:val="226A38C5"/>
    <w:rsid w:val="226A7C3C"/>
    <w:rsid w:val="2271EC31"/>
    <w:rsid w:val="227380C3"/>
    <w:rsid w:val="2276DD22"/>
    <w:rsid w:val="227B7372"/>
    <w:rsid w:val="2286EC5B"/>
    <w:rsid w:val="228AC2BE"/>
    <w:rsid w:val="228B9D87"/>
    <w:rsid w:val="228CC089"/>
    <w:rsid w:val="228F4E3A"/>
    <w:rsid w:val="229B209A"/>
    <w:rsid w:val="229FB471"/>
    <w:rsid w:val="22A01011"/>
    <w:rsid w:val="22A0B4AE"/>
    <w:rsid w:val="22A3C95D"/>
    <w:rsid w:val="22A75FCF"/>
    <w:rsid w:val="22A7EAA1"/>
    <w:rsid w:val="22AA52D2"/>
    <w:rsid w:val="22AEFBC3"/>
    <w:rsid w:val="22AFC0F4"/>
    <w:rsid w:val="22B06199"/>
    <w:rsid w:val="22B0EEB1"/>
    <w:rsid w:val="22B19FA9"/>
    <w:rsid w:val="22B3D63F"/>
    <w:rsid w:val="22B3EEBA"/>
    <w:rsid w:val="22B534A7"/>
    <w:rsid w:val="22B8AF62"/>
    <w:rsid w:val="22B9F6F3"/>
    <w:rsid w:val="22C55BDD"/>
    <w:rsid w:val="22D5820C"/>
    <w:rsid w:val="22D82BD4"/>
    <w:rsid w:val="22D8CEF4"/>
    <w:rsid w:val="22DC1D6E"/>
    <w:rsid w:val="22DCC293"/>
    <w:rsid w:val="22E10538"/>
    <w:rsid w:val="22EB41BB"/>
    <w:rsid w:val="22EBF6BA"/>
    <w:rsid w:val="22EE9F68"/>
    <w:rsid w:val="22F338D3"/>
    <w:rsid w:val="22F39CC0"/>
    <w:rsid w:val="22F890F4"/>
    <w:rsid w:val="22FD83E7"/>
    <w:rsid w:val="2300A49A"/>
    <w:rsid w:val="230124DA"/>
    <w:rsid w:val="23014B08"/>
    <w:rsid w:val="2302DB3C"/>
    <w:rsid w:val="230B4C25"/>
    <w:rsid w:val="230C65C3"/>
    <w:rsid w:val="230FA0D6"/>
    <w:rsid w:val="23154832"/>
    <w:rsid w:val="231700AA"/>
    <w:rsid w:val="231B5CEB"/>
    <w:rsid w:val="231DAAF2"/>
    <w:rsid w:val="23237F38"/>
    <w:rsid w:val="2326F0C7"/>
    <w:rsid w:val="232753C0"/>
    <w:rsid w:val="23294DA3"/>
    <w:rsid w:val="232A0D2E"/>
    <w:rsid w:val="232F6DDE"/>
    <w:rsid w:val="23301777"/>
    <w:rsid w:val="23372993"/>
    <w:rsid w:val="23385CC1"/>
    <w:rsid w:val="23469AE3"/>
    <w:rsid w:val="2346E247"/>
    <w:rsid w:val="23472F20"/>
    <w:rsid w:val="234C1166"/>
    <w:rsid w:val="234D1E44"/>
    <w:rsid w:val="234D4D29"/>
    <w:rsid w:val="2351AF6D"/>
    <w:rsid w:val="23561424"/>
    <w:rsid w:val="2356C130"/>
    <w:rsid w:val="235C4491"/>
    <w:rsid w:val="235DB2F3"/>
    <w:rsid w:val="235DFECD"/>
    <w:rsid w:val="235E581D"/>
    <w:rsid w:val="23617CF5"/>
    <w:rsid w:val="2361DFC4"/>
    <w:rsid w:val="23710574"/>
    <w:rsid w:val="237154EB"/>
    <w:rsid w:val="237262E3"/>
    <w:rsid w:val="2373041C"/>
    <w:rsid w:val="237C4AD5"/>
    <w:rsid w:val="237C604D"/>
    <w:rsid w:val="2384B098"/>
    <w:rsid w:val="23862C99"/>
    <w:rsid w:val="2386E0E4"/>
    <w:rsid w:val="238A06A9"/>
    <w:rsid w:val="238D071A"/>
    <w:rsid w:val="239052FE"/>
    <w:rsid w:val="23959C0E"/>
    <w:rsid w:val="239D1B1A"/>
    <w:rsid w:val="239D7711"/>
    <w:rsid w:val="23A1B32A"/>
    <w:rsid w:val="23A72A04"/>
    <w:rsid w:val="23AC4553"/>
    <w:rsid w:val="23B1A645"/>
    <w:rsid w:val="23B1E2DA"/>
    <w:rsid w:val="23B66E1C"/>
    <w:rsid w:val="23B6739F"/>
    <w:rsid w:val="23BA271F"/>
    <w:rsid w:val="23BD7B2E"/>
    <w:rsid w:val="23BF5BC2"/>
    <w:rsid w:val="23BFB829"/>
    <w:rsid w:val="23C0E237"/>
    <w:rsid w:val="23C79639"/>
    <w:rsid w:val="23C88313"/>
    <w:rsid w:val="23CCBFAF"/>
    <w:rsid w:val="23D34881"/>
    <w:rsid w:val="23D5FFB3"/>
    <w:rsid w:val="23D70255"/>
    <w:rsid w:val="23D7A4A6"/>
    <w:rsid w:val="23D7AADE"/>
    <w:rsid w:val="23D9212C"/>
    <w:rsid w:val="23DC6B69"/>
    <w:rsid w:val="23DF6AA6"/>
    <w:rsid w:val="23DFC3EC"/>
    <w:rsid w:val="23E082FB"/>
    <w:rsid w:val="23E0FF79"/>
    <w:rsid w:val="23E2BEF6"/>
    <w:rsid w:val="23E82B9D"/>
    <w:rsid w:val="23EAA52D"/>
    <w:rsid w:val="23ED34DD"/>
    <w:rsid w:val="23F878F3"/>
    <w:rsid w:val="23F8DE28"/>
    <w:rsid w:val="23FA3C9E"/>
    <w:rsid w:val="23FFCA7C"/>
    <w:rsid w:val="24016FAA"/>
    <w:rsid w:val="240324E1"/>
    <w:rsid w:val="24033265"/>
    <w:rsid w:val="2403DCF7"/>
    <w:rsid w:val="240529AD"/>
    <w:rsid w:val="2405A279"/>
    <w:rsid w:val="24089A80"/>
    <w:rsid w:val="240AC957"/>
    <w:rsid w:val="240B123C"/>
    <w:rsid w:val="24103C89"/>
    <w:rsid w:val="2412422D"/>
    <w:rsid w:val="241E0389"/>
    <w:rsid w:val="241FF12F"/>
    <w:rsid w:val="2422C6D0"/>
    <w:rsid w:val="242539E0"/>
    <w:rsid w:val="24263DE1"/>
    <w:rsid w:val="2427BE33"/>
    <w:rsid w:val="2429A422"/>
    <w:rsid w:val="242C50E4"/>
    <w:rsid w:val="242DE663"/>
    <w:rsid w:val="242FB83C"/>
    <w:rsid w:val="243033F3"/>
    <w:rsid w:val="24322514"/>
    <w:rsid w:val="2433B44B"/>
    <w:rsid w:val="24378D49"/>
    <w:rsid w:val="2438C2E7"/>
    <w:rsid w:val="243A5ECE"/>
    <w:rsid w:val="243ADD8C"/>
    <w:rsid w:val="243B9A9E"/>
    <w:rsid w:val="243FD531"/>
    <w:rsid w:val="24408C51"/>
    <w:rsid w:val="2441017B"/>
    <w:rsid w:val="2443D785"/>
    <w:rsid w:val="2447457B"/>
    <w:rsid w:val="244A11BC"/>
    <w:rsid w:val="24504A0D"/>
    <w:rsid w:val="24530677"/>
    <w:rsid w:val="2453ACF1"/>
    <w:rsid w:val="2457391C"/>
    <w:rsid w:val="24583229"/>
    <w:rsid w:val="245DDB0C"/>
    <w:rsid w:val="24607464"/>
    <w:rsid w:val="24621A09"/>
    <w:rsid w:val="24639B92"/>
    <w:rsid w:val="24659D48"/>
    <w:rsid w:val="2466F793"/>
    <w:rsid w:val="2468C059"/>
    <w:rsid w:val="246D8AB5"/>
    <w:rsid w:val="246DEAE5"/>
    <w:rsid w:val="247185E2"/>
    <w:rsid w:val="24718761"/>
    <w:rsid w:val="2472F3F8"/>
    <w:rsid w:val="2476A131"/>
    <w:rsid w:val="247BE5D2"/>
    <w:rsid w:val="247E9A9E"/>
    <w:rsid w:val="248222C6"/>
    <w:rsid w:val="2486DD02"/>
    <w:rsid w:val="248A0521"/>
    <w:rsid w:val="248BDEAE"/>
    <w:rsid w:val="248D1B7A"/>
    <w:rsid w:val="248E8A01"/>
    <w:rsid w:val="248ED1CF"/>
    <w:rsid w:val="248F6AA1"/>
    <w:rsid w:val="249820F8"/>
    <w:rsid w:val="249D1806"/>
    <w:rsid w:val="249E03EA"/>
    <w:rsid w:val="249F5DEA"/>
    <w:rsid w:val="249FB0C0"/>
    <w:rsid w:val="24A710F8"/>
    <w:rsid w:val="24A89281"/>
    <w:rsid w:val="24A8EFE4"/>
    <w:rsid w:val="24AE38A8"/>
    <w:rsid w:val="24B36F23"/>
    <w:rsid w:val="24B40BC0"/>
    <w:rsid w:val="24B4DF12"/>
    <w:rsid w:val="24BD2300"/>
    <w:rsid w:val="24C25A44"/>
    <w:rsid w:val="24C32421"/>
    <w:rsid w:val="24C50C9E"/>
    <w:rsid w:val="24C5C628"/>
    <w:rsid w:val="24C851B9"/>
    <w:rsid w:val="24C9D46E"/>
    <w:rsid w:val="24D086EF"/>
    <w:rsid w:val="24D12D32"/>
    <w:rsid w:val="24D81234"/>
    <w:rsid w:val="24D8C190"/>
    <w:rsid w:val="24D9A26A"/>
    <w:rsid w:val="24DBE2BF"/>
    <w:rsid w:val="24DC6F89"/>
    <w:rsid w:val="24DDBCF4"/>
    <w:rsid w:val="24E11015"/>
    <w:rsid w:val="24E27ACA"/>
    <w:rsid w:val="24EA6338"/>
    <w:rsid w:val="24F1B635"/>
    <w:rsid w:val="24F2837D"/>
    <w:rsid w:val="24F2B07A"/>
    <w:rsid w:val="24F45A95"/>
    <w:rsid w:val="24F50C84"/>
    <w:rsid w:val="25008601"/>
    <w:rsid w:val="250265AB"/>
    <w:rsid w:val="2503A5B5"/>
    <w:rsid w:val="250498C7"/>
    <w:rsid w:val="250B44EB"/>
    <w:rsid w:val="250ED47D"/>
    <w:rsid w:val="25179861"/>
    <w:rsid w:val="25183117"/>
    <w:rsid w:val="25188C99"/>
    <w:rsid w:val="251BE6DB"/>
    <w:rsid w:val="251E4BA6"/>
    <w:rsid w:val="251E7220"/>
    <w:rsid w:val="251E80E6"/>
    <w:rsid w:val="251EBC9B"/>
    <w:rsid w:val="2520156B"/>
    <w:rsid w:val="2520515B"/>
    <w:rsid w:val="25273125"/>
    <w:rsid w:val="2527DDF3"/>
    <w:rsid w:val="2528B79D"/>
    <w:rsid w:val="2528D54C"/>
    <w:rsid w:val="25306663"/>
    <w:rsid w:val="2534D6A4"/>
    <w:rsid w:val="2536B452"/>
    <w:rsid w:val="253C7CF3"/>
    <w:rsid w:val="253C7E60"/>
    <w:rsid w:val="253CDB4A"/>
    <w:rsid w:val="253F883C"/>
    <w:rsid w:val="2542F010"/>
    <w:rsid w:val="2543F8F3"/>
    <w:rsid w:val="2544220E"/>
    <w:rsid w:val="2548CF98"/>
    <w:rsid w:val="254F8891"/>
    <w:rsid w:val="2552F903"/>
    <w:rsid w:val="255368AA"/>
    <w:rsid w:val="2556E312"/>
    <w:rsid w:val="2557E21F"/>
    <w:rsid w:val="255A583D"/>
    <w:rsid w:val="255BADF6"/>
    <w:rsid w:val="255BCF2E"/>
    <w:rsid w:val="255C7F5D"/>
    <w:rsid w:val="255E84EF"/>
    <w:rsid w:val="255EFF43"/>
    <w:rsid w:val="25603027"/>
    <w:rsid w:val="25624AAC"/>
    <w:rsid w:val="2568958D"/>
    <w:rsid w:val="256BAF03"/>
    <w:rsid w:val="256E49AF"/>
    <w:rsid w:val="25719EAC"/>
    <w:rsid w:val="2571A7EA"/>
    <w:rsid w:val="25728BBA"/>
    <w:rsid w:val="25740C69"/>
    <w:rsid w:val="2574E8F1"/>
    <w:rsid w:val="2577D330"/>
    <w:rsid w:val="257C3012"/>
    <w:rsid w:val="257EB827"/>
    <w:rsid w:val="25835E6D"/>
    <w:rsid w:val="25847DF2"/>
    <w:rsid w:val="258574CC"/>
    <w:rsid w:val="258588DC"/>
    <w:rsid w:val="2588FFDE"/>
    <w:rsid w:val="258A34D6"/>
    <w:rsid w:val="25904EB2"/>
    <w:rsid w:val="2592B8D9"/>
    <w:rsid w:val="259430F8"/>
    <w:rsid w:val="2595E781"/>
    <w:rsid w:val="25964F3E"/>
    <w:rsid w:val="259BF873"/>
    <w:rsid w:val="259CA5E1"/>
    <w:rsid w:val="25A1E610"/>
    <w:rsid w:val="25A4987B"/>
    <w:rsid w:val="25A8521E"/>
    <w:rsid w:val="25AB5456"/>
    <w:rsid w:val="25AD707E"/>
    <w:rsid w:val="25AE0BF7"/>
    <w:rsid w:val="25B18F1F"/>
    <w:rsid w:val="25B2D8E6"/>
    <w:rsid w:val="25B3C098"/>
    <w:rsid w:val="25B863F8"/>
    <w:rsid w:val="25B9CBB0"/>
    <w:rsid w:val="25BB1773"/>
    <w:rsid w:val="25BB5DF5"/>
    <w:rsid w:val="25BBE67E"/>
    <w:rsid w:val="25BC1213"/>
    <w:rsid w:val="25BFA5A3"/>
    <w:rsid w:val="25C59DF3"/>
    <w:rsid w:val="25C63AB0"/>
    <w:rsid w:val="25C69030"/>
    <w:rsid w:val="25C6936C"/>
    <w:rsid w:val="25C73530"/>
    <w:rsid w:val="25CBB953"/>
    <w:rsid w:val="25CCB310"/>
    <w:rsid w:val="25CDE87F"/>
    <w:rsid w:val="25D363FF"/>
    <w:rsid w:val="25D962BB"/>
    <w:rsid w:val="25D9FAB5"/>
    <w:rsid w:val="25DB3FD0"/>
    <w:rsid w:val="25DBC011"/>
    <w:rsid w:val="25DCDBA1"/>
    <w:rsid w:val="25DD0C92"/>
    <w:rsid w:val="25DFC03D"/>
    <w:rsid w:val="25E27E64"/>
    <w:rsid w:val="25E789AF"/>
    <w:rsid w:val="25EA6C10"/>
    <w:rsid w:val="25EDD3E6"/>
    <w:rsid w:val="25F5AB51"/>
    <w:rsid w:val="25F6D4A9"/>
    <w:rsid w:val="25F82EF6"/>
    <w:rsid w:val="25FCDC7F"/>
    <w:rsid w:val="25FD9EFF"/>
    <w:rsid w:val="26084A64"/>
    <w:rsid w:val="260A4513"/>
    <w:rsid w:val="260E9CB0"/>
    <w:rsid w:val="2611F356"/>
    <w:rsid w:val="2617552A"/>
    <w:rsid w:val="26205959"/>
    <w:rsid w:val="26233D2B"/>
    <w:rsid w:val="262439C2"/>
    <w:rsid w:val="262D288A"/>
    <w:rsid w:val="262FDDDE"/>
    <w:rsid w:val="26307988"/>
    <w:rsid w:val="26325005"/>
    <w:rsid w:val="26353B17"/>
    <w:rsid w:val="2637BD94"/>
    <w:rsid w:val="2638E933"/>
    <w:rsid w:val="2639D76E"/>
    <w:rsid w:val="263E348E"/>
    <w:rsid w:val="263F2554"/>
    <w:rsid w:val="26426196"/>
    <w:rsid w:val="2648D210"/>
    <w:rsid w:val="264B7539"/>
    <w:rsid w:val="264C3BF2"/>
    <w:rsid w:val="264CBD8C"/>
    <w:rsid w:val="2650E754"/>
    <w:rsid w:val="2659CAC1"/>
    <w:rsid w:val="265DD7E3"/>
    <w:rsid w:val="265DE9AE"/>
    <w:rsid w:val="26661EDD"/>
    <w:rsid w:val="266AE6AD"/>
    <w:rsid w:val="26709A6A"/>
    <w:rsid w:val="2670AC5E"/>
    <w:rsid w:val="2672F658"/>
    <w:rsid w:val="26733062"/>
    <w:rsid w:val="26771847"/>
    <w:rsid w:val="26772F75"/>
    <w:rsid w:val="267B873D"/>
    <w:rsid w:val="267CC6F4"/>
    <w:rsid w:val="2682A42A"/>
    <w:rsid w:val="26843C67"/>
    <w:rsid w:val="268503B3"/>
    <w:rsid w:val="268A7256"/>
    <w:rsid w:val="268BCC47"/>
    <w:rsid w:val="268BEDE7"/>
    <w:rsid w:val="2692520A"/>
    <w:rsid w:val="2694304B"/>
    <w:rsid w:val="2698555F"/>
    <w:rsid w:val="2699CB5A"/>
    <w:rsid w:val="269A2431"/>
    <w:rsid w:val="269CA130"/>
    <w:rsid w:val="269FA761"/>
    <w:rsid w:val="26A0AAE0"/>
    <w:rsid w:val="26A1499C"/>
    <w:rsid w:val="26A2BD7C"/>
    <w:rsid w:val="26A43756"/>
    <w:rsid w:val="26AB8AE7"/>
    <w:rsid w:val="26AEC65E"/>
    <w:rsid w:val="26BA48CA"/>
    <w:rsid w:val="26BB85A6"/>
    <w:rsid w:val="26BC9C0D"/>
    <w:rsid w:val="26BF6801"/>
    <w:rsid w:val="26C7F5E5"/>
    <w:rsid w:val="26C9E232"/>
    <w:rsid w:val="26CB53EE"/>
    <w:rsid w:val="26CB5C1B"/>
    <w:rsid w:val="26CC17BF"/>
    <w:rsid w:val="26CCEB51"/>
    <w:rsid w:val="26D35F1C"/>
    <w:rsid w:val="26D42EE2"/>
    <w:rsid w:val="26D5F54A"/>
    <w:rsid w:val="26D7027F"/>
    <w:rsid w:val="26D70E1B"/>
    <w:rsid w:val="26DAAE37"/>
    <w:rsid w:val="26DABDFB"/>
    <w:rsid w:val="26E31AEC"/>
    <w:rsid w:val="26E3D9AE"/>
    <w:rsid w:val="26E93E8A"/>
    <w:rsid w:val="26E9C9A7"/>
    <w:rsid w:val="26EA75F7"/>
    <w:rsid w:val="26EAA8C8"/>
    <w:rsid w:val="26EC5F80"/>
    <w:rsid w:val="26EE6989"/>
    <w:rsid w:val="27052A64"/>
    <w:rsid w:val="2707DA80"/>
    <w:rsid w:val="270D1F9F"/>
    <w:rsid w:val="270F9E4C"/>
    <w:rsid w:val="271AC419"/>
    <w:rsid w:val="27274A20"/>
    <w:rsid w:val="272A144B"/>
    <w:rsid w:val="272A65ED"/>
    <w:rsid w:val="272E9759"/>
    <w:rsid w:val="27319FBD"/>
    <w:rsid w:val="273429C6"/>
    <w:rsid w:val="2734C9BB"/>
    <w:rsid w:val="273F997F"/>
    <w:rsid w:val="27401045"/>
    <w:rsid w:val="2745FD80"/>
    <w:rsid w:val="2746F9C0"/>
    <w:rsid w:val="2748B606"/>
    <w:rsid w:val="274CB890"/>
    <w:rsid w:val="27571699"/>
    <w:rsid w:val="276342C3"/>
    <w:rsid w:val="27650138"/>
    <w:rsid w:val="2765E927"/>
    <w:rsid w:val="276D9DB8"/>
    <w:rsid w:val="277337F6"/>
    <w:rsid w:val="2777003E"/>
    <w:rsid w:val="277BE2A0"/>
    <w:rsid w:val="277ED6C2"/>
    <w:rsid w:val="277EE8EA"/>
    <w:rsid w:val="278491C4"/>
    <w:rsid w:val="2784F324"/>
    <w:rsid w:val="2789A71C"/>
    <w:rsid w:val="278E7F71"/>
    <w:rsid w:val="278FD319"/>
    <w:rsid w:val="2793AACE"/>
    <w:rsid w:val="2795E540"/>
    <w:rsid w:val="27976D05"/>
    <w:rsid w:val="2798BF14"/>
    <w:rsid w:val="2798E26F"/>
    <w:rsid w:val="279992F1"/>
    <w:rsid w:val="279CCDD0"/>
    <w:rsid w:val="279E2A79"/>
    <w:rsid w:val="27A27D0E"/>
    <w:rsid w:val="27A73FFD"/>
    <w:rsid w:val="27A7602B"/>
    <w:rsid w:val="27AB003A"/>
    <w:rsid w:val="27B0AD7C"/>
    <w:rsid w:val="27B60714"/>
    <w:rsid w:val="27B9FF88"/>
    <w:rsid w:val="27BFF665"/>
    <w:rsid w:val="27C5B364"/>
    <w:rsid w:val="27C6306F"/>
    <w:rsid w:val="27C7D09D"/>
    <w:rsid w:val="27C7FC01"/>
    <w:rsid w:val="27CBB4C5"/>
    <w:rsid w:val="27D5407A"/>
    <w:rsid w:val="27D8AFBF"/>
    <w:rsid w:val="27DBC105"/>
    <w:rsid w:val="27E4F319"/>
    <w:rsid w:val="27E8D214"/>
    <w:rsid w:val="27EA2F7F"/>
    <w:rsid w:val="27FB98B8"/>
    <w:rsid w:val="27FC587A"/>
    <w:rsid w:val="28039DCC"/>
    <w:rsid w:val="28073A5D"/>
    <w:rsid w:val="280D7EBE"/>
    <w:rsid w:val="280E15D3"/>
    <w:rsid w:val="280E1BFE"/>
    <w:rsid w:val="28146610"/>
    <w:rsid w:val="28181B25"/>
    <w:rsid w:val="281A3F2D"/>
    <w:rsid w:val="281C917C"/>
    <w:rsid w:val="281E5189"/>
    <w:rsid w:val="2820BD74"/>
    <w:rsid w:val="2821DF1B"/>
    <w:rsid w:val="28270415"/>
    <w:rsid w:val="282A0AAA"/>
    <w:rsid w:val="282A5531"/>
    <w:rsid w:val="282B677E"/>
    <w:rsid w:val="282E0A2C"/>
    <w:rsid w:val="282E4392"/>
    <w:rsid w:val="28391CBF"/>
    <w:rsid w:val="2840504C"/>
    <w:rsid w:val="2844E6D1"/>
    <w:rsid w:val="284595AE"/>
    <w:rsid w:val="284ECF42"/>
    <w:rsid w:val="285022C3"/>
    <w:rsid w:val="28541253"/>
    <w:rsid w:val="28559C3E"/>
    <w:rsid w:val="2868337B"/>
    <w:rsid w:val="286A5C6F"/>
    <w:rsid w:val="286EEE48"/>
    <w:rsid w:val="286FD769"/>
    <w:rsid w:val="287CB31C"/>
    <w:rsid w:val="287F50F0"/>
    <w:rsid w:val="287F803B"/>
    <w:rsid w:val="288687DE"/>
    <w:rsid w:val="288BB802"/>
    <w:rsid w:val="28974C23"/>
    <w:rsid w:val="289C47CA"/>
    <w:rsid w:val="289C5328"/>
    <w:rsid w:val="289CF772"/>
    <w:rsid w:val="289E3BA8"/>
    <w:rsid w:val="28A31F60"/>
    <w:rsid w:val="28A60724"/>
    <w:rsid w:val="28A6CC2D"/>
    <w:rsid w:val="28AB151B"/>
    <w:rsid w:val="28AC87CE"/>
    <w:rsid w:val="28B0015B"/>
    <w:rsid w:val="28B0C9C9"/>
    <w:rsid w:val="28B3D807"/>
    <w:rsid w:val="28B4C997"/>
    <w:rsid w:val="28B565D0"/>
    <w:rsid w:val="28B72C1A"/>
    <w:rsid w:val="28BC0535"/>
    <w:rsid w:val="28BCD905"/>
    <w:rsid w:val="28C99AA2"/>
    <w:rsid w:val="28CAAA3A"/>
    <w:rsid w:val="28CB541E"/>
    <w:rsid w:val="28CBAD89"/>
    <w:rsid w:val="28CD6F84"/>
    <w:rsid w:val="28CF0457"/>
    <w:rsid w:val="28D6130E"/>
    <w:rsid w:val="28D987DE"/>
    <w:rsid w:val="28DAFBF9"/>
    <w:rsid w:val="28DD7955"/>
    <w:rsid w:val="28DEA548"/>
    <w:rsid w:val="28DF9B19"/>
    <w:rsid w:val="28DFAF2E"/>
    <w:rsid w:val="28E84D6A"/>
    <w:rsid w:val="28EDCFDE"/>
    <w:rsid w:val="28EDDF83"/>
    <w:rsid w:val="28F06DF5"/>
    <w:rsid w:val="28F10CF4"/>
    <w:rsid w:val="28F3B82B"/>
    <w:rsid w:val="28F50259"/>
    <w:rsid w:val="28F59F4A"/>
    <w:rsid w:val="28F5DFDB"/>
    <w:rsid w:val="28F7AFCD"/>
    <w:rsid w:val="28F86FB5"/>
    <w:rsid w:val="28FED8DF"/>
    <w:rsid w:val="29033B73"/>
    <w:rsid w:val="2906057C"/>
    <w:rsid w:val="2908E076"/>
    <w:rsid w:val="290D71F2"/>
    <w:rsid w:val="290FADEF"/>
    <w:rsid w:val="29197C5E"/>
    <w:rsid w:val="291B6C62"/>
    <w:rsid w:val="291E3914"/>
    <w:rsid w:val="29265384"/>
    <w:rsid w:val="2928FF1A"/>
    <w:rsid w:val="292CC7A5"/>
    <w:rsid w:val="292DB3D1"/>
    <w:rsid w:val="292DDD00"/>
    <w:rsid w:val="29327E89"/>
    <w:rsid w:val="293462E3"/>
    <w:rsid w:val="293564E4"/>
    <w:rsid w:val="2936E779"/>
    <w:rsid w:val="293D1B49"/>
    <w:rsid w:val="293E31F4"/>
    <w:rsid w:val="293FDE14"/>
    <w:rsid w:val="29450F6B"/>
    <w:rsid w:val="294528CA"/>
    <w:rsid w:val="29457ECD"/>
    <w:rsid w:val="294754E5"/>
    <w:rsid w:val="294DE15D"/>
    <w:rsid w:val="2957B6BE"/>
    <w:rsid w:val="295CC14E"/>
    <w:rsid w:val="295EFABE"/>
    <w:rsid w:val="295F78F6"/>
    <w:rsid w:val="2968D08F"/>
    <w:rsid w:val="296A03DF"/>
    <w:rsid w:val="296B00B1"/>
    <w:rsid w:val="296B70AA"/>
    <w:rsid w:val="296C8EB7"/>
    <w:rsid w:val="296EF4ED"/>
    <w:rsid w:val="296F4FB2"/>
    <w:rsid w:val="297722BD"/>
    <w:rsid w:val="297C7531"/>
    <w:rsid w:val="29817ACB"/>
    <w:rsid w:val="298328E3"/>
    <w:rsid w:val="29850A8C"/>
    <w:rsid w:val="2985D7E0"/>
    <w:rsid w:val="29878BF7"/>
    <w:rsid w:val="2988B736"/>
    <w:rsid w:val="29896E5C"/>
    <w:rsid w:val="2989B471"/>
    <w:rsid w:val="298C6404"/>
    <w:rsid w:val="298EA7BD"/>
    <w:rsid w:val="2990CACE"/>
    <w:rsid w:val="2991D02A"/>
    <w:rsid w:val="29989FD3"/>
    <w:rsid w:val="299BE007"/>
    <w:rsid w:val="299BE454"/>
    <w:rsid w:val="299ED6B5"/>
    <w:rsid w:val="299F041D"/>
    <w:rsid w:val="299FED67"/>
    <w:rsid w:val="29A057E7"/>
    <w:rsid w:val="29A42383"/>
    <w:rsid w:val="29A6B851"/>
    <w:rsid w:val="29AD4414"/>
    <w:rsid w:val="29AEEA47"/>
    <w:rsid w:val="29AFEB3E"/>
    <w:rsid w:val="29B16657"/>
    <w:rsid w:val="29B4E852"/>
    <w:rsid w:val="29B64966"/>
    <w:rsid w:val="29B6B028"/>
    <w:rsid w:val="29B89DDE"/>
    <w:rsid w:val="29C52896"/>
    <w:rsid w:val="29C5FF3A"/>
    <w:rsid w:val="29C9EE11"/>
    <w:rsid w:val="29CC11B8"/>
    <w:rsid w:val="29CCD204"/>
    <w:rsid w:val="29CEF3AF"/>
    <w:rsid w:val="29CF0F32"/>
    <w:rsid w:val="29CF32BB"/>
    <w:rsid w:val="29D020B0"/>
    <w:rsid w:val="29DA5E3E"/>
    <w:rsid w:val="29DCAB43"/>
    <w:rsid w:val="29E10A39"/>
    <w:rsid w:val="29E24031"/>
    <w:rsid w:val="29E77106"/>
    <w:rsid w:val="29EB3B9C"/>
    <w:rsid w:val="29F00653"/>
    <w:rsid w:val="29F48D52"/>
    <w:rsid w:val="29F5137E"/>
    <w:rsid w:val="29F975CB"/>
    <w:rsid w:val="2A01D4FA"/>
    <w:rsid w:val="2A0670B4"/>
    <w:rsid w:val="2A0748EA"/>
    <w:rsid w:val="2A0EF16F"/>
    <w:rsid w:val="2A14197D"/>
    <w:rsid w:val="2A14FF2F"/>
    <w:rsid w:val="2A1511FE"/>
    <w:rsid w:val="2A174F74"/>
    <w:rsid w:val="2A186E4D"/>
    <w:rsid w:val="2A1C1958"/>
    <w:rsid w:val="2A1F151A"/>
    <w:rsid w:val="2A20A2D9"/>
    <w:rsid w:val="2A20B636"/>
    <w:rsid w:val="2A2630EA"/>
    <w:rsid w:val="2A27A65F"/>
    <w:rsid w:val="2A3764F6"/>
    <w:rsid w:val="2A386BD3"/>
    <w:rsid w:val="2A451EB6"/>
    <w:rsid w:val="2A467190"/>
    <w:rsid w:val="2A47DEDF"/>
    <w:rsid w:val="2A48909F"/>
    <w:rsid w:val="2A525F7A"/>
    <w:rsid w:val="2A547D23"/>
    <w:rsid w:val="2A56EEA7"/>
    <w:rsid w:val="2A576668"/>
    <w:rsid w:val="2A57DEC8"/>
    <w:rsid w:val="2A586D1F"/>
    <w:rsid w:val="2A588243"/>
    <w:rsid w:val="2A597D67"/>
    <w:rsid w:val="2A5C2C1B"/>
    <w:rsid w:val="2A5CA495"/>
    <w:rsid w:val="2A63C496"/>
    <w:rsid w:val="2A69BBA3"/>
    <w:rsid w:val="2A6ECF1E"/>
    <w:rsid w:val="2A72E87C"/>
    <w:rsid w:val="2A796705"/>
    <w:rsid w:val="2A7B325F"/>
    <w:rsid w:val="2A7CA0B8"/>
    <w:rsid w:val="2A7EB123"/>
    <w:rsid w:val="2A819EC5"/>
    <w:rsid w:val="2A839913"/>
    <w:rsid w:val="2A847A0B"/>
    <w:rsid w:val="2A847D26"/>
    <w:rsid w:val="2A854D5D"/>
    <w:rsid w:val="2A875847"/>
    <w:rsid w:val="2A8DD5D1"/>
    <w:rsid w:val="2A92478D"/>
    <w:rsid w:val="2A98725B"/>
    <w:rsid w:val="2AA93BB5"/>
    <w:rsid w:val="2AAA90E4"/>
    <w:rsid w:val="2AB5485D"/>
    <w:rsid w:val="2AB5F4F3"/>
    <w:rsid w:val="2AB6B3A9"/>
    <w:rsid w:val="2AB78FB8"/>
    <w:rsid w:val="2ABD16BF"/>
    <w:rsid w:val="2AC16F73"/>
    <w:rsid w:val="2AC19149"/>
    <w:rsid w:val="2AC362C3"/>
    <w:rsid w:val="2AC86AD1"/>
    <w:rsid w:val="2AD1C8F4"/>
    <w:rsid w:val="2AD695D7"/>
    <w:rsid w:val="2AD92415"/>
    <w:rsid w:val="2ADB4CDF"/>
    <w:rsid w:val="2ADFCBA7"/>
    <w:rsid w:val="2AE152D1"/>
    <w:rsid w:val="2AE1BD0A"/>
    <w:rsid w:val="2AE4DBFE"/>
    <w:rsid w:val="2AE684C5"/>
    <w:rsid w:val="2AE702BA"/>
    <w:rsid w:val="2AEA4CA0"/>
    <w:rsid w:val="2AED2647"/>
    <w:rsid w:val="2AEE062E"/>
    <w:rsid w:val="2AF3354A"/>
    <w:rsid w:val="2AF8238F"/>
    <w:rsid w:val="2AFB68FC"/>
    <w:rsid w:val="2B020F1F"/>
    <w:rsid w:val="2B026A4E"/>
    <w:rsid w:val="2B029CFA"/>
    <w:rsid w:val="2B030BAB"/>
    <w:rsid w:val="2B05049F"/>
    <w:rsid w:val="2B078F15"/>
    <w:rsid w:val="2B0E81E7"/>
    <w:rsid w:val="2B1354E4"/>
    <w:rsid w:val="2B19A2EA"/>
    <w:rsid w:val="2B1C7FB9"/>
    <w:rsid w:val="2B1FBA46"/>
    <w:rsid w:val="2B2CF74E"/>
    <w:rsid w:val="2B376157"/>
    <w:rsid w:val="2B3AB378"/>
    <w:rsid w:val="2B3BED3D"/>
    <w:rsid w:val="2B3CAB75"/>
    <w:rsid w:val="2B3D673F"/>
    <w:rsid w:val="2B41948A"/>
    <w:rsid w:val="2B41E423"/>
    <w:rsid w:val="2B4493D8"/>
    <w:rsid w:val="2B462814"/>
    <w:rsid w:val="2B46B802"/>
    <w:rsid w:val="2B4CFF46"/>
    <w:rsid w:val="2B4F4196"/>
    <w:rsid w:val="2B517062"/>
    <w:rsid w:val="2B56C635"/>
    <w:rsid w:val="2B58EF8B"/>
    <w:rsid w:val="2B5E7C4A"/>
    <w:rsid w:val="2B6215BF"/>
    <w:rsid w:val="2B623954"/>
    <w:rsid w:val="2B6506F6"/>
    <w:rsid w:val="2B6CEBD1"/>
    <w:rsid w:val="2B6D1CB0"/>
    <w:rsid w:val="2B6D3428"/>
    <w:rsid w:val="2B7126AB"/>
    <w:rsid w:val="2B799339"/>
    <w:rsid w:val="2B7FE11E"/>
    <w:rsid w:val="2B80848F"/>
    <w:rsid w:val="2B8235CE"/>
    <w:rsid w:val="2B83B89D"/>
    <w:rsid w:val="2B8723B5"/>
    <w:rsid w:val="2B8CED89"/>
    <w:rsid w:val="2B8EAE5D"/>
    <w:rsid w:val="2B95A25E"/>
    <w:rsid w:val="2B9FB8E0"/>
    <w:rsid w:val="2BA563E3"/>
    <w:rsid w:val="2BA6EB8F"/>
    <w:rsid w:val="2BAD021F"/>
    <w:rsid w:val="2BAF503D"/>
    <w:rsid w:val="2BB00FC5"/>
    <w:rsid w:val="2BB37BEC"/>
    <w:rsid w:val="2BB582CE"/>
    <w:rsid w:val="2BB7E779"/>
    <w:rsid w:val="2BB8FA29"/>
    <w:rsid w:val="2BB9C6C7"/>
    <w:rsid w:val="2BBBECED"/>
    <w:rsid w:val="2BBCC4DB"/>
    <w:rsid w:val="2BC193A1"/>
    <w:rsid w:val="2BC2BE85"/>
    <w:rsid w:val="2BC4C3D5"/>
    <w:rsid w:val="2BC55AEE"/>
    <w:rsid w:val="2BC6A35D"/>
    <w:rsid w:val="2BC74F0B"/>
    <w:rsid w:val="2BC7FABB"/>
    <w:rsid w:val="2BC9BE74"/>
    <w:rsid w:val="2BCCE721"/>
    <w:rsid w:val="2BCD4BC8"/>
    <w:rsid w:val="2BCE9A29"/>
    <w:rsid w:val="2BD4863C"/>
    <w:rsid w:val="2BD5A88D"/>
    <w:rsid w:val="2BD63DA7"/>
    <w:rsid w:val="2BD94CD4"/>
    <w:rsid w:val="2BDCEBC5"/>
    <w:rsid w:val="2BE03BB5"/>
    <w:rsid w:val="2BE18DD3"/>
    <w:rsid w:val="2BE33156"/>
    <w:rsid w:val="2BE38FCC"/>
    <w:rsid w:val="2BE9E8C0"/>
    <w:rsid w:val="2BEC805C"/>
    <w:rsid w:val="2BF37C4F"/>
    <w:rsid w:val="2BFC6E9D"/>
    <w:rsid w:val="2C02FFE5"/>
    <w:rsid w:val="2C0820D9"/>
    <w:rsid w:val="2C093C15"/>
    <w:rsid w:val="2C0B0320"/>
    <w:rsid w:val="2C102CBE"/>
    <w:rsid w:val="2C18D90D"/>
    <w:rsid w:val="2C207F8F"/>
    <w:rsid w:val="2C243B32"/>
    <w:rsid w:val="2C291DED"/>
    <w:rsid w:val="2C2A57D7"/>
    <w:rsid w:val="2C2A9E6D"/>
    <w:rsid w:val="2C2B8FF4"/>
    <w:rsid w:val="2C2F18B8"/>
    <w:rsid w:val="2C306FEF"/>
    <w:rsid w:val="2C36AB77"/>
    <w:rsid w:val="2C3D58BE"/>
    <w:rsid w:val="2C3DB73A"/>
    <w:rsid w:val="2C3EE23A"/>
    <w:rsid w:val="2C41179E"/>
    <w:rsid w:val="2C451CF8"/>
    <w:rsid w:val="2C4C79D5"/>
    <w:rsid w:val="2C51C589"/>
    <w:rsid w:val="2C54BDFD"/>
    <w:rsid w:val="2C556552"/>
    <w:rsid w:val="2C56CB33"/>
    <w:rsid w:val="2C581AC4"/>
    <w:rsid w:val="2C58A291"/>
    <w:rsid w:val="2C5A2B03"/>
    <w:rsid w:val="2C601FF2"/>
    <w:rsid w:val="2C6330E5"/>
    <w:rsid w:val="2C656F61"/>
    <w:rsid w:val="2C6C06BA"/>
    <w:rsid w:val="2C6E3E38"/>
    <w:rsid w:val="2C6FE6FF"/>
    <w:rsid w:val="2C718170"/>
    <w:rsid w:val="2C8027D5"/>
    <w:rsid w:val="2C900AAA"/>
    <w:rsid w:val="2C9114AD"/>
    <w:rsid w:val="2C941139"/>
    <w:rsid w:val="2C967EE9"/>
    <w:rsid w:val="2C996D41"/>
    <w:rsid w:val="2CA2ECDE"/>
    <w:rsid w:val="2CAB7A72"/>
    <w:rsid w:val="2CAC5B73"/>
    <w:rsid w:val="2CB1E011"/>
    <w:rsid w:val="2CB27B84"/>
    <w:rsid w:val="2CB46670"/>
    <w:rsid w:val="2CBE6E46"/>
    <w:rsid w:val="2CC1B149"/>
    <w:rsid w:val="2CC38773"/>
    <w:rsid w:val="2CC52683"/>
    <w:rsid w:val="2CC79050"/>
    <w:rsid w:val="2CCBF10B"/>
    <w:rsid w:val="2CD10314"/>
    <w:rsid w:val="2CD6A215"/>
    <w:rsid w:val="2CD6F2C6"/>
    <w:rsid w:val="2CD7E1FF"/>
    <w:rsid w:val="2CD809AB"/>
    <w:rsid w:val="2CDCCD73"/>
    <w:rsid w:val="2CE8E762"/>
    <w:rsid w:val="2CE9766A"/>
    <w:rsid w:val="2CEC28D8"/>
    <w:rsid w:val="2CECAB27"/>
    <w:rsid w:val="2CF67AA4"/>
    <w:rsid w:val="2D000AF3"/>
    <w:rsid w:val="2D0EB88E"/>
    <w:rsid w:val="2D1205D8"/>
    <w:rsid w:val="2D13A5C5"/>
    <w:rsid w:val="2D172A33"/>
    <w:rsid w:val="2D173E23"/>
    <w:rsid w:val="2D1A459A"/>
    <w:rsid w:val="2D206C62"/>
    <w:rsid w:val="2D270494"/>
    <w:rsid w:val="2D2FAC57"/>
    <w:rsid w:val="2D310B4E"/>
    <w:rsid w:val="2D356946"/>
    <w:rsid w:val="2D3CE72C"/>
    <w:rsid w:val="2D41BB26"/>
    <w:rsid w:val="2D42DADF"/>
    <w:rsid w:val="2D481C1A"/>
    <w:rsid w:val="2D4A662D"/>
    <w:rsid w:val="2D4B9F63"/>
    <w:rsid w:val="2D4E02D2"/>
    <w:rsid w:val="2D515E53"/>
    <w:rsid w:val="2D55807D"/>
    <w:rsid w:val="2D57511E"/>
    <w:rsid w:val="2D589312"/>
    <w:rsid w:val="2D5F617D"/>
    <w:rsid w:val="2D63E526"/>
    <w:rsid w:val="2D6C85E9"/>
    <w:rsid w:val="2D6EBF3B"/>
    <w:rsid w:val="2D711057"/>
    <w:rsid w:val="2D711EE3"/>
    <w:rsid w:val="2D72B79F"/>
    <w:rsid w:val="2D7AE94C"/>
    <w:rsid w:val="2D7AEC97"/>
    <w:rsid w:val="2D7F0135"/>
    <w:rsid w:val="2D80CCDF"/>
    <w:rsid w:val="2D89A4A1"/>
    <w:rsid w:val="2D89DDAF"/>
    <w:rsid w:val="2D9180F8"/>
    <w:rsid w:val="2D937B2A"/>
    <w:rsid w:val="2D9381A9"/>
    <w:rsid w:val="2D995E48"/>
    <w:rsid w:val="2D9D9E97"/>
    <w:rsid w:val="2DA4CA8C"/>
    <w:rsid w:val="2DA4D899"/>
    <w:rsid w:val="2DA6EAAF"/>
    <w:rsid w:val="2DA846E7"/>
    <w:rsid w:val="2DAA2761"/>
    <w:rsid w:val="2DAB707F"/>
    <w:rsid w:val="2DB06FCB"/>
    <w:rsid w:val="2DB864F8"/>
    <w:rsid w:val="2DBBFB93"/>
    <w:rsid w:val="2DC4E85A"/>
    <w:rsid w:val="2DCBED72"/>
    <w:rsid w:val="2DD0921A"/>
    <w:rsid w:val="2DD3A589"/>
    <w:rsid w:val="2DD56A72"/>
    <w:rsid w:val="2DD7BAFE"/>
    <w:rsid w:val="2DDB0C67"/>
    <w:rsid w:val="2DE4EC92"/>
    <w:rsid w:val="2DEA2686"/>
    <w:rsid w:val="2DED4981"/>
    <w:rsid w:val="2DF0246A"/>
    <w:rsid w:val="2DF2274E"/>
    <w:rsid w:val="2DFAC581"/>
    <w:rsid w:val="2DFB5D2A"/>
    <w:rsid w:val="2E0D2642"/>
    <w:rsid w:val="2E0E6F4F"/>
    <w:rsid w:val="2E104264"/>
    <w:rsid w:val="2E108433"/>
    <w:rsid w:val="2E10E461"/>
    <w:rsid w:val="2E111FCB"/>
    <w:rsid w:val="2E131EFD"/>
    <w:rsid w:val="2E1DA66A"/>
    <w:rsid w:val="2E1EE03C"/>
    <w:rsid w:val="2E20673F"/>
    <w:rsid w:val="2E2597E2"/>
    <w:rsid w:val="2E32CC2B"/>
    <w:rsid w:val="2E35775B"/>
    <w:rsid w:val="2E3641D2"/>
    <w:rsid w:val="2E3A8A11"/>
    <w:rsid w:val="2E3AD5DC"/>
    <w:rsid w:val="2E488043"/>
    <w:rsid w:val="2E4B2D02"/>
    <w:rsid w:val="2E4B7064"/>
    <w:rsid w:val="2E4BA445"/>
    <w:rsid w:val="2E4CE713"/>
    <w:rsid w:val="2E4F2D15"/>
    <w:rsid w:val="2E52E8F6"/>
    <w:rsid w:val="2E53DE3F"/>
    <w:rsid w:val="2E55C4CC"/>
    <w:rsid w:val="2E59594C"/>
    <w:rsid w:val="2E5E6DEC"/>
    <w:rsid w:val="2E5ED850"/>
    <w:rsid w:val="2E5FBE17"/>
    <w:rsid w:val="2E67492C"/>
    <w:rsid w:val="2E69B0AC"/>
    <w:rsid w:val="2E7010FB"/>
    <w:rsid w:val="2E71A881"/>
    <w:rsid w:val="2E74220D"/>
    <w:rsid w:val="2E75EA91"/>
    <w:rsid w:val="2E778E63"/>
    <w:rsid w:val="2E78A533"/>
    <w:rsid w:val="2E7BAD5B"/>
    <w:rsid w:val="2E835B13"/>
    <w:rsid w:val="2E83A7AB"/>
    <w:rsid w:val="2E8545C3"/>
    <w:rsid w:val="2E8575BF"/>
    <w:rsid w:val="2E8C2C8D"/>
    <w:rsid w:val="2E93F629"/>
    <w:rsid w:val="2E94110B"/>
    <w:rsid w:val="2E980D89"/>
    <w:rsid w:val="2E987349"/>
    <w:rsid w:val="2E9B4385"/>
    <w:rsid w:val="2E9E3977"/>
    <w:rsid w:val="2EA0227A"/>
    <w:rsid w:val="2EA1C623"/>
    <w:rsid w:val="2EA5C5A2"/>
    <w:rsid w:val="2EA6288D"/>
    <w:rsid w:val="2EA7E900"/>
    <w:rsid w:val="2EA9B2D2"/>
    <w:rsid w:val="2EB112C6"/>
    <w:rsid w:val="2EB17D68"/>
    <w:rsid w:val="2EB4E70B"/>
    <w:rsid w:val="2EB5C545"/>
    <w:rsid w:val="2EB6D7C2"/>
    <w:rsid w:val="2EBA45B6"/>
    <w:rsid w:val="2EBD9DDF"/>
    <w:rsid w:val="2EBEBE71"/>
    <w:rsid w:val="2EC20E45"/>
    <w:rsid w:val="2EC25A23"/>
    <w:rsid w:val="2EC2DD47"/>
    <w:rsid w:val="2EC9FC9D"/>
    <w:rsid w:val="2ECB6C98"/>
    <w:rsid w:val="2ED13925"/>
    <w:rsid w:val="2ED14FB9"/>
    <w:rsid w:val="2ED257CE"/>
    <w:rsid w:val="2ED99EFF"/>
    <w:rsid w:val="2ED9B266"/>
    <w:rsid w:val="2EDE4908"/>
    <w:rsid w:val="2EE33DCC"/>
    <w:rsid w:val="2EE59FB5"/>
    <w:rsid w:val="2EE790D9"/>
    <w:rsid w:val="2EE7AF58"/>
    <w:rsid w:val="2EE9A3F1"/>
    <w:rsid w:val="2EEAD7B4"/>
    <w:rsid w:val="2EEAE362"/>
    <w:rsid w:val="2EF629EC"/>
    <w:rsid w:val="2EF67C74"/>
    <w:rsid w:val="2EF73E29"/>
    <w:rsid w:val="2EFB0E92"/>
    <w:rsid w:val="2F02E756"/>
    <w:rsid w:val="2F08C5DA"/>
    <w:rsid w:val="2F093C98"/>
    <w:rsid w:val="2F0C3BAB"/>
    <w:rsid w:val="2F0C92AC"/>
    <w:rsid w:val="2F11D321"/>
    <w:rsid w:val="2F14A7F0"/>
    <w:rsid w:val="2F1A0DE1"/>
    <w:rsid w:val="2F2307C0"/>
    <w:rsid w:val="2F24E55A"/>
    <w:rsid w:val="2F295121"/>
    <w:rsid w:val="2F2CC996"/>
    <w:rsid w:val="2F2E1D7A"/>
    <w:rsid w:val="2F2FA76F"/>
    <w:rsid w:val="2F30387D"/>
    <w:rsid w:val="2F312B31"/>
    <w:rsid w:val="2F355F5F"/>
    <w:rsid w:val="2F41EA25"/>
    <w:rsid w:val="2F43DCED"/>
    <w:rsid w:val="2F486D51"/>
    <w:rsid w:val="2F488B87"/>
    <w:rsid w:val="2F4C6D24"/>
    <w:rsid w:val="2F4DA0DB"/>
    <w:rsid w:val="2F4F8601"/>
    <w:rsid w:val="2F509BE8"/>
    <w:rsid w:val="2F52BB0A"/>
    <w:rsid w:val="2F53098C"/>
    <w:rsid w:val="2F564391"/>
    <w:rsid w:val="2F578D06"/>
    <w:rsid w:val="2F59584F"/>
    <w:rsid w:val="2F596BB5"/>
    <w:rsid w:val="2F631BED"/>
    <w:rsid w:val="2F67204A"/>
    <w:rsid w:val="2F68788B"/>
    <w:rsid w:val="2F69DE4A"/>
    <w:rsid w:val="2F6D5CE9"/>
    <w:rsid w:val="2F6EBF41"/>
    <w:rsid w:val="2F7982B5"/>
    <w:rsid w:val="2F79B42F"/>
    <w:rsid w:val="2F7C500B"/>
    <w:rsid w:val="2F85EBB8"/>
    <w:rsid w:val="2F87F494"/>
    <w:rsid w:val="2F885933"/>
    <w:rsid w:val="2F88F9D3"/>
    <w:rsid w:val="2F891344"/>
    <w:rsid w:val="2F8D30D3"/>
    <w:rsid w:val="2F8E605F"/>
    <w:rsid w:val="2F90F60B"/>
    <w:rsid w:val="2F91A787"/>
    <w:rsid w:val="2F935308"/>
    <w:rsid w:val="2F96779B"/>
    <w:rsid w:val="2FA26855"/>
    <w:rsid w:val="2FA364B6"/>
    <w:rsid w:val="2FAD78F1"/>
    <w:rsid w:val="2FAE42E2"/>
    <w:rsid w:val="2FB00C23"/>
    <w:rsid w:val="2FB72DE1"/>
    <w:rsid w:val="2FB75B9A"/>
    <w:rsid w:val="2FB7E57B"/>
    <w:rsid w:val="2FBF17A9"/>
    <w:rsid w:val="2FBFC4D5"/>
    <w:rsid w:val="2FC346CF"/>
    <w:rsid w:val="2FC56141"/>
    <w:rsid w:val="2FC5D902"/>
    <w:rsid w:val="2FC7B894"/>
    <w:rsid w:val="2FC7F355"/>
    <w:rsid w:val="2FCF1D75"/>
    <w:rsid w:val="2FCF7746"/>
    <w:rsid w:val="2FD73B17"/>
    <w:rsid w:val="2FD8AA73"/>
    <w:rsid w:val="2FD9515E"/>
    <w:rsid w:val="2FDA82E7"/>
    <w:rsid w:val="2FE1A0F2"/>
    <w:rsid w:val="2FE38C64"/>
    <w:rsid w:val="2FEBA8E5"/>
    <w:rsid w:val="2FED2690"/>
    <w:rsid w:val="2FEE4A2B"/>
    <w:rsid w:val="2FEF3051"/>
    <w:rsid w:val="2FF2B8FF"/>
    <w:rsid w:val="2FF94F2F"/>
    <w:rsid w:val="2FF95754"/>
    <w:rsid w:val="2FF9FB40"/>
    <w:rsid w:val="2FFDB897"/>
    <w:rsid w:val="30039256"/>
    <w:rsid w:val="300D223E"/>
    <w:rsid w:val="300F34C4"/>
    <w:rsid w:val="30122C61"/>
    <w:rsid w:val="3012A21E"/>
    <w:rsid w:val="3014822C"/>
    <w:rsid w:val="3014A6E1"/>
    <w:rsid w:val="30162D25"/>
    <w:rsid w:val="301AD044"/>
    <w:rsid w:val="301B12C6"/>
    <w:rsid w:val="301E3EF3"/>
    <w:rsid w:val="30221D10"/>
    <w:rsid w:val="3022AC73"/>
    <w:rsid w:val="302670FE"/>
    <w:rsid w:val="30282538"/>
    <w:rsid w:val="30294CEE"/>
    <w:rsid w:val="302A4086"/>
    <w:rsid w:val="302BBB0C"/>
    <w:rsid w:val="302F18BA"/>
    <w:rsid w:val="30345EC8"/>
    <w:rsid w:val="3035AAC2"/>
    <w:rsid w:val="30370CB6"/>
    <w:rsid w:val="30399D8F"/>
    <w:rsid w:val="303A42CB"/>
    <w:rsid w:val="303AD6EF"/>
    <w:rsid w:val="303C531F"/>
    <w:rsid w:val="303C9403"/>
    <w:rsid w:val="303FDB16"/>
    <w:rsid w:val="3044E1B2"/>
    <w:rsid w:val="30450FF0"/>
    <w:rsid w:val="304D7A56"/>
    <w:rsid w:val="304E556F"/>
    <w:rsid w:val="30576FDE"/>
    <w:rsid w:val="306040FA"/>
    <w:rsid w:val="30653074"/>
    <w:rsid w:val="30727390"/>
    <w:rsid w:val="30793679"/>
    <w:rsid w:val="307D2268"/>
    <w:rsid w:val="30826DEF"/>
    <w:rsid w:val="30834692"/>
    <w:rsid w:val="30846BFD"/>
    <w:rsid w:val="30885908"/>
    <w:rsid w:val="30960490"/>
    <w:rsid w:val="30960DD9"/>
    <w:rsid w:val="309677A9"/>
    <w:rsid w:val="309AE7D8"/>
    <w:rsid w:val="309E52BD"/>
    <w:rsid w:val="30A233DC"/>
    <w:rsid w:val="30A47C9C"/>
    <w:rsid w:val="30A680D4"/>
    <w:rsid w:val="30A76A58"/>
    <w:rsid w:val="30A7CAF0"/>
    <w:rsid w:val="30B2BCDF"/>
    <w:rsid w:val="30B9C872"/>
    <w:rsid w:val="30BB9433"/>
    <w:rsid w:val="30BBEF1C"/>
    <w:rsid w:val="30BC2145"/>
    <w:rsid w:val="30BE2E81"/>
    <w:rsid w:val="30C1330F"/>
    <w:rsid w:val="30C1CDC1"/>
    <w:rsid w:val="30C225F9"/>
    <w:rsid w:val="30C3363F"/>
    <w:rsid w:val="30CE1B97"/>
    <w:rsid w:val="30CEF005"/>
    <w:rsid w:val="30CEFB39"/>
    <w:rsid w:val="30CF1D24"/>
    <w:rsid w:val="30D3BA3E"/>
    <w:rsid w:val="30D623D1"/>
    <w:rsid w:val="30DFE46D"/>
    <w:rsid w:val="30E12959"/>
    <w:rsid w:val="30E6ED62"/>
    <w:rsid w:val="30E84CC5"/>
    <w:rsid w:val="30E87212"/>
    <w:rsid w:val="30ED6C31"/>
    <w:rsid w:val="30EEB3BB"/>
    <w:rsid w:val="30F716BB"/>
    <w:rsid w:val="310100B5"/>
    <w:rsid w:val="31048B4E"/>
    <w:rsid w:val="31077407"/>
    <w:rsid w:val="31092D4A"/>
    <w:rsid w:val="310AE3F5"/>
    <w:rsid w:val="3110A982"/>
    <w:rsid w:val="311189B0"/>
    <w:rsid w:val="3113F419"/>
    <w:rsid w:val="3115254B"/>
    <w:rsid w:val="3115B106"/>
    <w:rsid w:val="3116282E"/>
    <w:rsid w:val="3116A075"/>
    <w:rsid w:val="3118A869"/>
    <w:rsid w:val="311FE636"/>
    <w:rsid w:val="3126850A"/>
    <w:rsid w:val="312DC700"/>
    <w:rsid w:val="312E312F"/>
    <w:rsid w:val="312EC8EA"/>
    <w:rsid w:val="312FA9F2"/>
    <w:rsid w:val="3135F98D"/>
    <w:rsid w:val="313820F1"/>
    <w:rsid w:val="313E5920"/>
    <w:rsid w:val="313F39F2"/>
    <w:rsid w:val="313FB0DD"/>
    <w:rsid w:val="31467043"/>
    <w:rsid w:val="31469F4A"/>
    <w:rsid w:val="31495355"/>
    <w:rsid w:val="3150CDDD"/>
    <w:rsid w:val="31537B5C"/>
    <w:rsid w:val="315394BF"/>
    <w:rsid w:val="3154C7CC"/>
    <w:rsid w:val="315BA45A"/>
    <w:rsid w:val="316208E1"/>
    <w:rsid w:val="3168A2D7"/>
    <w:rsid w:val="31700C80"/>
    <w:rsid w:val="31737F03"/>
    <w:rsid w:val="31743333"/>
    <w:rsid w:val="31839C0E"/>
    <w:rsid w:val="3186004A"/>
    <w:rsid w:val="31883EF4"/>
    <w:rsid w:val="3188425E"/>
    <w:rsid w:val="31886D7E"/>
    <w:rsid w:val="3191D541"/>
    <w:rsid w:val="31984A12"/>
    <w:rsid w:val="319C055E"/>
    <w:rsid w:val="319CDB29"/>
    <w:rsid w:val="319E9F5B"/>
    <w:rsid w:val="319ED1EA"/>
    <w:rsid w:val="31A262A7"/>
    <w:rsid w:val="31A5DB93"/>
    <w:rsid w:val="31A9BF71"/>
    <w:rsid w:val="31AB6192"/>
    <w:rsid w:val="31ABE87B"/>
    <w:rsid w:val="31AFA71E"/>
    <w:rsid w:val="31B871A6"/>
    <w:rsid w:val="31BC5935"/>
    <w:rsid w:val="31BD0748"/>
    <w:rsid w:val="31C48279"/>
    <w:rsid w:val="31C55B1F"/>
    <w:rsid w:val="31C91158"/>
    <w:rsid w:val="31CA4801"/>
    <w:rsid w:val="31CBB1CD"/>
    <w:rsid w:val="31CDD0C5"/>
    <w:rsid w:val="31CE2F35"/>
    <w:rsid w:val="31CE6F3C"/>
    <w:rsid w:val="31CEE548"/>
    <w:rsid w:val="31D26351"/>
    <w:rsid w:val="31D489DF"/>
    <w:rsid w:val="31D52FE6"/>
    <w:rsid w:val="31D74A02"/>
    <w:rsid w:val="31DEC2E3"/>
    <w:rsid w:val="31DEF5B4"/>
    <w:rsid w:val="31E12B5B"/>
    <w:rsid w:val="31E2FC36"/>
    <w:rsid w:val="31E38171"/>
    <w:rsid w:val="31E5E73E"/>
    <w:rsid w:val="31E6E95C"/>
    <w:rsid w:val="31EB86B2"/>
    <w:rsid w:val="31EB8CCB"/>
    <w:rsid w:val="31F2581E"/>
    <w:rsid w:val="31F3E7F1"/>
    <w:rsid w:val="31F7C0B5"/>
    <w:rsid w:val="31F9CFFB"/>
    <w:rsid w:val="31FA7438"/>
    <w:rsid w:val="31FB24AC"/>
    <w:rsid w:val="31FCFFD1"/>
    <w:rsid w:val="31FE0228"/>
    <w:rsid w:val="3200BA28"/>
    <w:rsid w:val="3202A4D6"/>
    <w:rsid w:val="3204869F"/>
    <w:rsid w:val="3208E5F0"/>
    <w:rsid w:val="320AC59E"/>
    <w:rsid w:val="320B6112"/>
    <w:rsid w:val="320F139B"/>
    <w:rsid w:val="320F26D4"/>
    <w:rsid w:val="320FE20C"/>
    <w:rsid w:val="3210CA5E"/>
    <w:rsid w:val="3216BAF5"/>
    <w:rsid w:val="32176897"/>
    <w:rsid w:val="32197ABC"/>
    <w:rsid w:val="321B0E7A"/>
    <w:rsid w:val="321C5D89"/>
    <w:rsid w:val="321FF2E4"/>
    <w:rsid w:val="32200CF7"/>
    <w:rsid w:val="322313EF"/>
    <w:rsid w:val="322375AB"/>
    <w:rsid w:val="322A4246"/>
    <w:rsid w:val="322F23D6"/>
    <w:rsid w:val="32338D25"/>
    <w:rsid w:val="323B5BFE"/>
    <w:rsid w:val="323E4D53"/>
    <w:rsid w:val="323E5BEE"/>
    <w:rsid w:val="323E9B33"/>
    <w:rsid w:val="3240C564"/>
    <w:rsid w:val="32461CAF"/>
    <w:rsid w:val="3246F526"/>
    <w:rsid w:val="324A1510"/>
    <w:rsid w:val="324A2730"/>
    <w:rsid w:val="324AD489"/>
    <w:rsid w:val="3252A172"/>
    <w:rsid w:val="3257030A"/>
    <w:rsid w:val="325A3871"/>
    <w:rsid w:val="326188E1"/>
    <w:rsid w:val="32637C95"/>
    <w:rsid w:val="326D9BB6"/>
    <w:rsid w:val="326FB7B2"/>
    <w:rsid w:val="32793AA1"/>
    <w:rsid w:val="3283B040"/>
    <w:rsid w:val="3283BBBA"/>
    <w:rsid w:val="32851201"/>
    <w:rsid w:val="3286BEFB"/>
    <w:rsid w:val="3287E353"/>
    <w:rsid w:val="328F6CB6"/>
    <w:rsid w:val="3290A7D0"/>
    <w:rsid w:val="3299483E"/>
    <w:rsid w:val="329B4EA8"/>
    <w:rsid w:val="329D3AFC"/>
    <w:rsid w:val="32A04892"/>
    <w:rsid w:val="32A54E68"/>
    <w:rsid w:val="32A6B96E"/>
    <w:rsid w:val="32A97C99"/>
    <w:rsid w:val="32AB04A4"/>
    <w:rsid w:val="32ACE45A"/>
    <w:rsid w:val="32AE07B4"/>
    <w:rsid w:val="32AF2E0E"/>
    <w:rsid w:val="32B53F03"/>
    <w:rsid w:val="32BD4B5C"/>
    <w:rsid w:val="32C0816E"/>
    <w:rsid w:val="32C1B010"/>
    <w:rsid w:val="32CD154D"/>
    <w:rsid w:val="32D1EB66"/>
    <w:rsid w:val="32D3C16C"/>
    <w:rsid w:val="32D58E7E"/>
    <w:rsid w:val="32D8E388"/>
    <w:rsid w:val="32DBC11E"/>
    <w:rsid w:val="32DBF1D6"/>
    <w:rsid w:val="32E32492"/>
    <w:rsid w:val="32E36E9E"/>
    <w:rsid w:val="32EB7087"/>
    <w:rsid w:val="32F0CD2A"/>
    <w:rsid w:val="32F2837E"/>
    <w:rsid w:val="32F54FB1"/>
    <w:rsid w:val="32FDBD04"/>
    <w:rsid w:val="330048C7"/>
    <w:rsid w:val="330B23AE"/>
    <w:rsid w:val="330B9E80"/>
    <w:rsid w:val="330CB745"/>
    <w:rsid w:val="330F41FF"/>
    <w:rsid w:val="331250C1"/>
    <w:rsid w:val="3316227A"/>
    <w:rsid w:val="3319B635"/>
    <w:rsid w:val="331C5BCE"/>
    <w:rsid w:val="331D8915"/>
    <w:rsid w:val="33202148"/>
    <w:rsid w:val="3320D784"/>
    <w:rsid w:val="3321AA18"/>
    <w:rsid w:val="33240EA2"/>
    <w:rsid w:val="3325EE57"/>
    <w:rsid w:val="33263191"/>
    <w:rsid w:val="3327C615"/>
    <w:rsid w:val="3328F505"/>
    <w:rsid w:val="33297B93"/>
    <w:rsid w:val="3336B685"/>
    <w:rsid w:val="3337BF0C"/>
    <w:rsid w:val="3339A8C4"/>
    <w:rsid w:val="333B8BF8"/>
    <w:rsid w:val="333F49F2"/>
    <w:rsid w:val="3340F9A3"/>
    <w:rsid w:val="3345227E"/>
    <w:rsid w:val="334727F8"/>
    <w:rsid w:val="3348D66A"/>
    <w:rsid w:val="3349A546"/>
    <w:rsid w:val="334F91C9"/>
    <w:rsid w:val="3350879E"/>
    <w:rsid w:val="3351E48E"/>
    <w:rsid w:val="33543246"/>
    <w:rsid w:val="33557772"/>
    <w:rsid w:val="3355B903"/>
    <w:rsid w:val="33592816"/>
    <w:rsid w:val="335AF372"/>
    <w:rsid w:val="335C2580"/>
    <w:rsid w:val="335F8891"/>
    <w:rsid w:val="3360076F"/>
    <w:rsid w:val="3365405F"/>
    <w:rsid w:val="336651BF"/>
    <w:rsid w:val="3366E1B0"/>
    <w:rsid w:val="336785F2"/>
    <w:rsid w:val="336C41EF"/>
    <w:rsid w:val="336E6EAC"/>
    <w:rsid w:val="337220F6"/>
    <w:rsid w:val="33781976"/>
    <w:rsid w:val="337B1D83"/>
    <w:rsid w:val="337B6D51"/>
    <w:rsid w:val="337CF0D6"/>
    <w:rsid w:val="3380D265"/>
    <w:rsid w:val="338649C5"/>
    <w:rsid w:val="33869723"/>
    <w:rsid w:val="33882AF8"/>
    <w:rsid w:val="3390C7B1"/>
    <w:rsid w:val="3397B7B0"/>
    <w:rsid w:val="3399D043"/>
    <w:rsid w:val="339ED8E3"/>
    <w:rsid w:val="33A5A6D1"/>
    <w:rsid w:val="33A68C93"/>
    <w:rsid w:val="33A6B115"/>
    <w:rsid w:val="33A8337C"/>
    <w:rsid w:val="33AB9EA0"/>
    <w:rsid w:val="33AE0A82"/>
    <w:rsid w:val="33B1BA2B"/>
    <w:rsid w:val="33B22D77"/>
    <w:rsid w:val="33B4C9CB"/>
    <w:rsid w:val="33B55577"/>
    <w:rsid w:val="33B5C1A3"/>
    <w:rsid w:val="33B7483C"/>
    <w:rsid w:val="33B7F4B7"/>
    <w:rsid w:val="33B922FA"/>
    <w:rsid w:val="33B9EC69"/>
    <w:rsid w:val="33BA9D98"/>
    <w:rsid w:val="33BD64EC"/>
    <w:rsid w:val="33C6FC92"/>
    <w:rsid w:val="33C7A36E"/>
    <w:rsid w:val="33C838BF"/>
    <w:rsid w:val="33CA45FB"/>
    <w:rsid w:val="33CFA8CA"/>
    <w:rsid w:val="33D2C108"/>
    <w:rsid w:val="33D4A013"/>
    <w:rsid w:val="33DB4CDE"/>
    <w:rsid w:val="33DD712F"/>
    <w:rsid w:val="33E3FF61"/>
    <w:rsid w:val="33E6EEE2"/>
    <w:rsid w:val="33E806DE"/>
    <w:rsid w:val="33E8E572"/>
    <w:rsid w:val="33ECF8D3"/>
    <w:rsid w:val="33ED6029"/>
    <w:rsid w:val="33EEA16E"/>
    <w:rsid w:val="33EF8D7C"/>
    <w:rsid w:val="33F2F78C"/>
    <w:rsid w:val="33F41E22"/>
    <w:rsid w:val="33F62D6F"/>
    <w:rsid w:val="33F8AFEF"/>
    <w:rsid w:val="33FAF0CA"/>
    <w:rsid w:val="33FB0BD3"/>
    <w:rsid w:val="33FCA1FD"/>
    <w:rsid w:val="3404161D"/>
    <w:rsid w:val="34043D3E"/>
    <w:rsid w:val="3404A9CB"/>
    <w:rsid w:val="340B7557"/>
    <w:rsid w:val="340C5C9A"/>
    <w:rsid w:val="340DB596"/>
    <w:rsid w:val="340DE80F"/>
    <w:rsid w:val="340F8610"/>
    <w:rsid w:val="3411F01A"/>
    <w:rsid w:val="3414863F"/>
    <w:rsid w:val="341C36AB"/>
    <w:rsid w:val="341F4DD0"/>
    <w:rsid w:val="34203C03"/>
    <w:rsid w:val="34205598"/>
    <w:rsid w:val="3427B346"/>
    <w:rsid w:val="342A866E"/>
    <w:rsid w:val="342B5F6C"/>
    <w:rsid w:val="342E7DA3"/>
    <w:rsid w:val="342F00B9"/>
    <w:rsid w:val="34301614"/>
    <w:rsid w:val="3430E06E"/>
    <w:rsid w:val="3439ECA3"/>
    <w:rsid w:val="343B2D82"/>
    <w:rsid w:val="343C1FB1"/>
    <w:rsid w:val="343E8E64"/>
    <w:rsid w:val="344274CC"/>
    <w:rsid w:val="3443D1D5"/>
    <w:rsid w:val="344D23D5"/>
    <w:rsid w:val="3450EEE2"/>
    <w:rsid w:val="3452F642"/>
    <w:rsid w:val="3455BA77"/>
    <w:rsid w:val="345A0101"/>
    <w:rsid w:val="345D2BA5"/>
    <w:rsid w:val="3462BACA"/>
    <w:rsid w:val="34642E67"/>
    <w:rsid w:val="346643A7"/>
    <w:rsid w:val="3466479A"/>
    <w:rsid w:val="346E575B"/>
    <w:rsid w:val="3472ABC3"/>
    <w:rsid w:val="34778E15"/>
    <w:rsid w:val="34791F31"/>
    <w:rsid w:val="347B5E5E"/>
    <w:rsid w:val="347BF3E3"/>
    <w:rsid w:val="347F1199"/>
    <w:rsid w:val="347F2237"/>
    <w:rsid w:val="347F7C94"/>
    <w:rsid w:val="3485DD27"/>
    <w:rsid w:val="349A45F8"/>
    <w:rsid w:val="349BEF68"/>
    <w:rsid w:val="349DBBD3"/>
    <w:rsid w:val="349F3E72"/>
    <w:rsid w:val="34A14F23"/>
    <w:rsid w:val="34A2D6FA"/>
    <w:rsid w:val="34A49A98"/>
    <w:rsid w:val="34AADF0B"/>
    <w:rsid w:val="34B00516"/>
    <w:rsid w:val="34B3C382"/>
    <w:rsid w:val="34B86EE5"/>
    <w:rsid w:val="34B987A8"/>
    <w:rsid w:val="34BEEA10"/>
    <w:rsid w:val="34C387EC"/>
    <w:rsid w:val="34C60E5B"/>
    <w:rsid w:val="34C937E7"/>
    <w:rsid w:val="34CA3C41"/>
    <w:rsid w:val="34CBCECB"/>
    <w:rsid w:val="34CDC804"/>
    <w:rsid w:val="34D21322"/>
    <w:rsid w:val="34D2C55D"/>
    <w:rsid w:val="34D3307D"/>
    <w:rsid w:val="34DB1E03"/>
    <w:rsid w:val="34DEF1D3"/>
    <w:rsid w:val="34DF92CC"/>
    <w:rsid w:val="34E05089"/>
    <w:rsid w:val="34E58CAF"/>
    <w:rsid w:val="34E6480A"/>
    <w:rsid w:val="34E73BB5"/>
    <w:rsid w:val="34E94673"/>
    <w:rsid w:val="34EADDA1"/>
    <w:rsid w:val="34EB1A3A"/>
    <w:rsid w:val="34EC44B4"/>
    <w:rsid w:val="34EF289A"/>
    <w:rsid w:val="34F01A11"/>
    <w:rsid w:val="34F1B086"/>
    <w:rsid w:val="3501F584"/>
    <w:rsid w:val="3507538C"/>
    <w:rsid w:val="350DBAA2"/>
    <w:rsid w:val="350ED0E6"/>
    <w:rsid w:val="3510E085"/>
    <w:rsid w:val="3513A1D6"/>
    <w:rsid w:val="351845F8"/>
    <w:rsid w:val="351A6808"/>
    <w:rsid w:val="351B8082"/>
    <w:rsid w:val="351DDE6D"/>
    <w:rsid w:val="351EC1E8"/>
    <w:rsid w:val="352843CD"/>
    <w:rsid w:val="352A4694"/>
    <w:rsid w:val="352CEA3E"/>
    <w:rsid w:val="352D23FA"/>
    <w:rsid w:val="353062BB"/>
    <w:rsid w:val="3531BA9C"/>
    <w:rsid w:val="3532CEE5"/>
    <w:rsid w:val="3533FA9C"/>
    <w:rsid w:val="3534BD23"/>
    <w:rsid w:val="3537259B"/>
    <w:rsid w:val="353ADDAB"/>
    <w:rsid w:val="3540F1A5"/>
    <w:rsid w:val="35418969"/>
    <w:rsid w:val="3543EB66"/>
    <w:rsid w:val="3544E78F"/>
    <w:rsid w:val="35451D67"/>
    <w:rsid w:val="354DC9E4"/>
    <w:rsid w:val="354F3B4F"/>
    <w:rsid w:val="3554FAE2"/>
    <w:rsid w:val="35553A1A"/>
    <w:rsid w:val="35579DC6"/>
    <w:rsid w:val="355869C0"/>
    <w:rsid w:val="3559DCE5"/>
    <w:rsid w:val="355C14EA"/>
    <w:rsid w:val="356541BB"/>
    <w:rsid w:val="3568A4AC"/>
    <w:rsid w:val="356E5F2E"/>
    <w:rsid w:val="35763297"/>
    <w:rsid w:val="3576F89D"/>
    <w:rsid w:val="35770D20"/>
    <w:rsid w:val="3579CFEF"/>
    <w:rsid w:val="357ABAC9"/>
    <w:rsid w:val="357C70CD"/>
    <w:rsid w:val="357ED7B1"/>
    <w:rsid w:val="357FE0DF"/>
    <w:rsid w:val="3580990A"/>
    <w:rsid w:val="3585AF88"/>
    <w:rsid w:val="35868058"/>
    <w:rsid w:val="358C79BD"/>
    <w:rsid w:val="35928815"/>
    <w:rsid w:val="3594FD06"/>
    <w:rsid w:val="35A03F90"/>
    <w:rsid w:val="35A0A3D9"/>
    <w:rsid w:val="35A732B4"/>
    <w:rsid w:val="35A8915F"/>
    <w:rsid w:val="35A90FBD"/>
    <w:rsid w:val="35AB1CF8"/>
    <w:rsid w:val="35B293C9"/>
    <w:rsid w:val="35B871A1"/>
    <w:rsid w:val="35BDA322"/>
    <w:rsid w:val="35BFE9A6"/>
    <w:rsid w:val="35C3CEE3"/>
    <w:rsid w:val="35C760AF"/>
    <w:rsid w:val="35C8D6CB"/>
    <w:rsid w:val="35CE1B24"/>
    <w:rsid w:val="35CFA893"/>
    <w:rsid w:val="35D086F2"/>
    <w:rsid w:val="35D09710"/>
    <w:rsid w:val="35D880CC"/>
    <w:rsid w:val="35DC72E9"/>
    <w:rsid w:val="35DCD1D5"/>
    <w:rsid w:val="35DFDB67"/>
    <w:rsid w:val="35E16CE3"/>
    <w:rsid w:val="35E2375F"/>
    <w:rsid w:val="35E99EE2"/>
    <w:rsid w:val="35F22250"/>
    <w:rsid w:val="35F4EA73"/>
    <w:rsid w:val="35F82452"/>
    <w:rsid w:val="35FDC749"/>
    <w:rsid w:val="35FE5B4B"/>
    <w:rsid w:val="3608F7A8"/>
    <w:rsid w:val="361196F7"/>
    <w:rsid w:val="3613D2BC"/>
    <w:rsid w:val="361C9CCF"/>
    <w:rsid w:val="361F601D"/>
    <w:rsid w:val="36253D6D"/>
    <w:rsid w:val="3626323F"/>
    <w:rsid w:val="36307272"/>
    <w:rsid w:val="36325D13"/>
    <w:rsid w:val="36392927"/>
    <w:rsid w:val="363BED94"/>
    <w:rsid w:val="363C5ADA"/>
    <w:rsid w:val="36491E5F"/>
    <w:rsid w:val="364BF978"/>
    <w:rsid w:val="364C5D37"/>
    <w:rsid w:val="3652A41D"/>
    <w:rsid w:val="36579077"/>
    <w:rsid w:val="365B38F2"/>
    <w:rsid w:val="365CCE61"/>
    <w:rsid w:val="365DA8B0"/>
    <w:rsid w:val="36604000"/>
    <w:rsid w:val="3667EDC1"/>
    <w:rsid w:val="36688C83"/>
    <w:rsid w:val="3669D937"/>
    <w:rsid w:val="3669E54F"/>
    <w:rsid w:val="366A1AF3"/>
    <w:rsid w:val="366BCA50"/>
    <w:rsid w:val="36762B59"/>
    <w:rsid w:val="368146F1"/>
    <w:rsid w:val="368A9ACF"/>
    <w:rsid w:val="368B73F2"/>
    <w:rsid w:val="368E2D8F"/>
    <w:rsid w:val="36905E2A"/>
    <w:rsid w:val="369321C4"/>
    <w:rsid w:val="36974E30"/>
    <w:rsid w:val="369C95D8"/>
    <w:rsid w:val="369D91F7"/>
    <w:rsid w:val="36A398C0"/>
    <w:rsid w:val="36A537D3"/>
    <w:rsid w:val="36A64E3A"/>
    <w:rsid w:val="36AAFF73"/>
    <w:rsid w:val="36B03791"/>
    <w:rsid w:val="36B4B683"/>
    <w:rsid w:val="36C31897"/>
    <w:rsid w:val="36C44787"/>
    <w:rsid w:val="36C4885A"/>
    <w:rsid w:val="36C4DD6D"/>
    <w:rsid w:val="36C96F7E"/>
    <w:rsid w:val="36CA0BE5"/>
    <w:rsid w:val="36CB850C"/>
    <w:rsid w:val="36CC17CC"/>
    <w:rsid w:val="36CDC9AB"/>
    <w:rsid w:val="36CF85A5"/>
    <w:rsid w:val="36D392E1"/>
    <w:rsid w:val="36D7AFF3"/>
    <w:rsid w:val="36D8C226"/>
    <w:rsid w:val="36E18CC7"/>
    <w:rsid w:val="36E225AB"/>
    <w:rsid w:val="36E4B3A8"/>
    <w:rsid w:val="36E7B5D4"/>
    <w:rsid w:val="36EA5091"/>
    <w:rsid w:val="36EA856D"/>
    <w:rsid w:val="36EC7AFF"/>
    <w:rsid w:val="36ECB4D6"/>
    <w:rsid w:val="36EE7B3E"/>
    <w:rsid w:val="36EF03CF"/>
    <w:rsid w:val="36F6A8C0"/>
    <w:rsid w:val="36F9D3A4"/>
    <w:rsid w:val="3706B647"/>
    <w:rsid w:val="3708072A"/>
    <w:rsid w:val="3709D1E2"/>
    <w:rsid w:val="370BA9BB"/>
    <w:rsid w:val="370C4C68"/>
    <w:rsid w:val="3718C71F"/>
    <w:rsid w:val="37197EDD"/>
    <w:rsid w:val="371AAB21"/>
    <w:rsid w:val="371B4324"/>
    <w:rsid w:val="371D16EF"/>
    <w:rsid w:val="371EBEE7"/>
    <w:rsid w:val="371F0A47"/>
    <w:rsid w:val="372240F8"/>
    <w:rsid w:val="3722448E"/>
    <w:rsid w:val="3724734B"/>
    <w:rsid w:val="372568D9"/>
    <w:rsid w:val="372A47CB"/>
    <w:rsid w:val="372B022B"/>
    <w:rsid w:val="372E844E"/>
    <w:rsid w:val="3735D4D6"/>
    <w:rsid w:val="3742D50D"/>
    <w:rsid w:val="37453E7C"/>
    <w:rsid w:val="37479E0D"/>
    <w:rsid w:val="3749D0A3"/>
    <w:rsid w:val="37583F0E"/>
    <w:rsid w:val="375F4671"/>
    <w:rsid w:val="376120CD"/>
    <w:rsid w:val="3763002E"/>
    <w:rsid w:val="3768E402"/>
    <w:rsid w:val="376DDE08"/>
    <w:rsid w:val="3778AAB8"/>
    <w:rsid w:val="377D3F5F"/>
    <w:rsid w:val="377F1ACA"/>
    <w:rsid w:val="37856833"/>
    <w:rsid w:val="378A336D"/>
    <w:rsid w:val="378DA093"/>
    <w:rsid w:val="378E22C5"/>
    <w:rsid w:val="379075F7"/>
    <w:rsid w:val="37913579"/>
    <w:rsid w:val="37959F64"/>
    <w:rsid w:val="379AB28A"/>
    <w:rsid w:val="37A20DBE"/>
    <w:rsid w:val="37A444F9"/>
    <w:rsid w:val="37A674A1"/>
    <w:rsid w:val="37A7B5EB"/>
    <w:rsid w:val="37A9B421"/>
    <w:rsid w:val="37AA5ECC"/>
    <w:rsid w:val="37AB3A08"/>
    <w:rsid w:val="37ABE9B7"/>
    <w:rsid w:val="37AF2702"/>
    <w:rsid w:val="37B12BD8"/>
    <w:rsid w:val="37B2593A"/>
    <w:rsid w:val="37B2DC6A"/>
    <w:rsid w:val="37B3B45C"/>
    <w:rsid w:val="37B435E8"/>
    <w:rsid w:val="37B74ABF"/>
    <w:rsid w:val="37C33E00"/>
    <w:rsid w:val="37C4615D"/>
    <w:rsid w:val="37C5026D"/>
    <w:rsid w:val="37C56C63"/>
    <w:rsid w:val="37CDAC00"/>
    <w:rsid w:val="37D2A71E"/>
    <w:rsid w:val="37D3D079"/>
    <w:rsid w:val="37D3DF44"/>
    <w:rsid w:val="37DA292A"/>
    <w:rsid w:val="37DA521B"/>
    <w:rsid w:val="37DA813F"/>
    <w:rsid w:val="37E31DC0"/>
    <w:rsid w:val="37E61786"/>
    <w:rsid w:val="37E9F1C9"/>
    <w:rsid w:val="37EA3200"/>
    <w:rsid w:val="37EA4937"/>
    <w:rsid w:val="37EB522E"/>
    <w:rsid w:val="37ED98F5"/>
    <w:rsid w:val="37EDD2CD"/>
    <w:rsid w:val="37EE22EA"/>
    <w:rsid w:val="37F37FFB"/>
    <w:rsid w:val="37F448A4"/>
    <w:rsid w:val="37F4B27A"/>
    <w:rsid w:val="37F90954"/>
    <w:rsid w:val="37FCBD30"/>
    <w:rsid w:val="37FCDA3C"/>
    <w:rsid w:val="37FD1E20"/>
    <w:rsid w:val="38074192"/>
    <w:rsid w:val="3807D7B9"/>
    <w:rsid w:val="38120375"/>
    <w:rsid w:val="38123175"/>
    <w:rsid w:val="38173947"/>
    <w:rsid w:val="38212348"/>
    <w:rsid w:val="3825EE41"/>
    <w:rsid w:val="382662BD"/>
    <w:rsid w:val="3826F72C"/>
    <w:rsid w:val="382965CF"/>
    <w:rsid w:val="382A5FC9"/>
    <w:rsid w:val="382A6392"/>
    <w:rsid w:val="382ADA58"/>
    <w:rsid w:val="383527DC"/>
    <w:rsid w:val="3838A39D"/>
    <w:rsid w:val="384053BF"/>
    <w:rsid w:val="38446977"/>
    <w:rsid w:val="38468952"/>
    <w:rsid w:val="3847674C"/>
    <w:rsid w:val="38476EE9"/>
    <w:rsid w:val="384B45A9"/>
    <w:rsid w:val="384D4214"/>
    <w:rsid w:val="384F738E"/>
    <w:rsid w:val="384FEB92"/>
    <w:rsid w:val="385FB3D4"/>
    <w:rsid w:val="3860EE2C"/>
    <w:rsid w:val="3863CC21"/>
    <w:rsid w:val="3863D2C5"/>
    <w:rsid w:val="3865444A"/>
    <w:rsid w:val="386C644A"/>
    <w:rsid w:val="386DEB5A"/>
    <w:rsid w:val="3873ED0D"/>
    <w:rsid w:val="387506DE"/>
    <w:rsid w:val="3875BC7B"/>
    <w:rsid w:val="387F1F73"/>
    <w:rsid w:val="38800530"/>
    <w:rsid w:val="388148E5"/>
    <w:rsid w:val="3881D1F1"/>
    <w:rsid w:val="38889264"/>
    <w:rsid w:val="388B5593"/>
    <w:rsid w:val="388BBE9A"/>
    <w:rsid w:val="388D61D8"/>
    <w:rsid w:val="38901CE1"/>
    <w:rsid w:val="38928EE5"/>
    <w:rsid w:val="38965BAA"/>
    <w:rsid w:val="389C6E3F"/>
    <w:rsid w:val="389F5C80"/>
    <w:rsid w:val="38A09B1D"/>
    <w:rsid w:val="38A29ACC"/>
    <w:rsid w:val="38A65E9B"/>
    <w:rsid w:val="38A8C37D"/>
    <w:rsid w:val="38A8FC85"/>
    <w:rsid w:val="38AC2E53"/>
    <w:rsid w:val="38AD4363"/>
    <w:rsid w:val="38B59A75"/>
    <w:rsid w:val="38BADAA8"/>
    <w:rsid w:val="38C24EAB"/>
    <w:rsid w:val="38C3800A"/>
    <w:rsid w:val="38C5E13C"/>
    <w:rsid w:val="38CE724D"/>
    <w:rsid w:val="38CF701A"/>
    <w:rsid w:val="38D152ED"/>
    <w:rsid w:val="38D7EFA4"/>
    <w:rsid w:val="38DF1C9F"/>
    <w:rsid w:val="38E126B9"/>
    <w:rsid w:val="38E15C55"/>
    <w:rsid w:val="38E32994"/>
    <w:rsid w:val="38E6902D"/>
    <w:rsid w:val="38E909D4"/>
    <w:rsid w:val="38EA7922"/>
    <w:rsid w:val="38EACFA7"/>
    <w:rsid w:val="38F0BFDD"/>
    <w:rsid w:val="38F45D27"/>
    <w:rsid w:val="38F78006"/>
    <w:rsid w:val="38F8F61A"/>
    <w:rsid w:val="38FC7890"/>
    <w:rsid w:val="390057FC"/>
    <w:rsid w:val="39142EBF"/>
    <w:rsid w:val="391ADEE8"/>
    <w:rsid w:val="391EEB24"/>
    <w:rsid w:val="39205F3D"/>
    <w:rsid w:val="3927890B"/>
    <w:rsid w:val="392973C6"/>
    <w:rsid w:val="392DBC0E"/>
    <w:rsid w:val="3930FFB1"/>
    <w:rsid w:val="3933FB57"/>
    <w:rsid w:val="39354E3B"/>
    <w:rsid w:val="3935967C"/>
    <w:rsid w:val="39369449"/>
    <w:rsid w:val="393B9614"/>
    <w:rsid w:val="393EE3CD"/>
    <w:rsid w:val="394018F5"/>
    <w:rsid w:val="39424502"/>
    <w:rsid w:val="3946B24F"/>
    <w:rsid w:val="39481573"/>
    <w:rsid w:val="394E3A33"/>
    <w:rsid w:val="394EA8AB"/>
    <w:rsid w:val="3957887F"/>
    <w:rsid w:val="395871B2"/>
    <w:rsid w:val="3959C0C7"/>
    <w:rsid w:val="395B5DF7"/>
    <w:rsid w:val="39613CC4"/>
    <w:rsid w:val="3963F6E2"/>
    <w:rsid w:val="396BF555"/>
    <w:rsid w:val="3979344E"/>
    <w:rsid w:val="397E94C5"/>
    <w:rsid w:val="3985BDC4"/>
    <w:rsid w:val="398C1ADB"/>
    <w:rsid w:val="398D96E4"/>
    <w:rsid w:val="398DC498"/>
    <w:rsid w:val="398DD150"/>
    <w:rsid w:val="398DEBD7"/>
    <w:rsid w:val="39953ED4"/>
    <w:rsid w:val="399693D3"/>
    <w:rsid w:val="39984A1D"/>
    <w:rsid w:val="3999C7E0"/>
    <w:rsid w:val="399A4E0C"/>
    <w:rsid w:val="399C7F7C"/>
    <w:rsid w:val="399D7DEB"/>
    <w:rsid w:val="399DE5A3"/>
    <w:rsid w:val="39A111FA"/>
    <w:rsid w:val="39A27409"/>
    <w:rsid w:val="39A3E1CC"/>
    <w:rsid w:val="39A6CF48"/>
    <w:rsid w:val="39A7B84A"/>
    <w:rsid w:val="39A982D2"/>
    <w:rsid w:val="39AB5848"/>
    <w:rsid w:val="39ACC137"/>
    <w:rsid w:val="39AEEFEC"/>
    <w:rsid w:val="39AF412F"/>
    <w:rsid w:val="39B161B4"/>
    <w:rsid w:val="39B90020"/>
    <w:rsid w:val="39BA257E"/>
    <w:rsid w:val="39BB3987"/>
    <w:rsid w:val="39BED34D"/>
    <w:rsid w:val="39BF2FE7"/>
    <w:rsid w:val="39C16502"/>
    <w:rsid w:val="39C6500E"/>
    <w:rsid w:val="39C8E15B"/>
    <w:rsid w:val="39CCA5C5"/>
    <w:rsid w:val="39D2FE00"/>
    <w:rsid w:val="39D8A5FA"/>
    <w:rsid w:val="39D95E6F"/>
    <w:rsid w:val="39DE0E63"/>
    <w:rsid w:val="39DF245D"/>
    <w:rsid w:val="39F24FB2"/>
    <w:rsid w:val="39F9A4B1"/>
    <w:rsid w:val="39F9C09B"/>
    <w:rsid w:val="39FF863D"/>
    <w:rsid w:val="3A039891"/>
    <w:rsid w:val="3A0398AD"/>
    <w:rsid w:val="3A0967CE"/>
    <w:rsid w:val="3A0CB0C9"/>
    <w:rsid w:val="3A116369"/>
    <w:rsid w:val="3A1A5CD9"/>
    <w:rsid w:val="3A1C978F"/>
    <w:rsid w:val="3A255017"/>
    <w:rsid w:val="3A26C243"/>
    <w:rsid w:val="3A28BCFB"/>
    <w:rsid w:val="3A2B988B"/>
    <w:rsid w:val="3A2D6675"/>
    <w:rsid w:val="3A333813"/>
    <w:rsid w:val="3A356FCD"/>
    <w:rsid w:val="3A372C34"/>
    <w:rsid w:val="3A376E92"/>
    <w:rsid w:val="3A3B6904"/>
    <w:rsid w:val="3A409748"/>
    <w:rsid w:val="3A4BAF6F"/>
    <w:rsid w:val="3A4C0C86"/>
    <w:rsid w:val="3A4D25CA"/>
    <w:rsid w:val="3A4DB41E"/>
    <w:rsid w:val="3A503A6B"/>
    <w:rsid w:val="3A522705"/>
    <w:rsid w:val="3A538564"/>
    <w:rsid w:val="3A54879A"/>
    <w:rsid w:val="3A577122"/>
    <w:rsid w:val="3A57B5EE"/>
    <w:rsid w:val="3A599BEF"/>
    <w:rsid w:val="3A5ABFE1"/>
    <w:rsid w:val="3A62D466"/>
    <w:rsid w:val="3A659A25"/>
    <w:rsid w:val="3A672E4B"/>
    <w:rsid w:val="3A6A37FA"/>
    <w:rsid w:val="3A6EDDE5"/>
    <w:rsid w:val="3A6F382B"/>
    <w:rsid w:val="3A6FB541"/>
    <w:rsid w:val="3A7065A4"/>
    <w:rsid w:val="3A7415F7"/>
    <w:rsid w:val="3A76A089"/>
    <w:rsid w:val="3A775A76"/>
    <w:rsid w:val="3A7779AF"/>
    <w:rsid w:val="3A808E66"/>
    <w:rsid w:val="3A8A0849"/>
    <w:rsid w:val="3A8F8786"/>
    <w:rsid w:val="3A9205CC"/>
    <w:rsid w:val="3A93D72E"/>
    <w:rsid w:val="3A97C073"/>
    <w:rsid w:val="3A9880B5"/>
    <w:rsid w:val="3A9DC6D1"/>
    <w:rsid w:val="3A9F8A7A"/>
    <w:rsid w:val="3A9F9E04"/>
    <w:rsid w:val="3AA1E43D"/>
    <w:rsid w:val="3AA6AE14"/>
    <w:rsid w:val="3AA76EE2"/>
    <w:rsid w:val="3AAACCE7"/>
    <w:rsid w:val="3AB00F90"/>
    <w:rsid w:val="3AB0F971"/>
    <w:rsid w:val="3AB1C688"/>
    <w:rsid w:val="3AB22F27"/>
    <w:rsid w:val="3AB646F5"/>
    <w:rsid w:val="3AB6E1D7"/>
    <w:rsid w:val="3AB94E6C"/>
    <w:rsid w:val="3AC0E851"/>
    <w:rsid w:val="3AC86D45"/>
    <w:rsid w:val="3ACC95D7"/>
    <w:rsid w:val="3ACD4CB2"/>
    <w:rsid w:val="3ACF1277"/>
    <w:rsid w:val="3AD0D88C"/>
    <w:rsid w:val="3AE41AD4"/>
    <w:rsid w:val="3AECA6C1"/>
    <w:rsid w:val="3AED46DE"/>
    <w:rsid w:val="3AF02E5A"/>
    <w:rsid w:val="3AF0F055"/>
    <w:rsid w:val="3AF0F6E3"/>
    <w:rsid w:val="3AF2F439"/>
    <w:rsid w:val="3AF39CEF"/>
    <w:rsid w:val="3AF4F9B0"/>
    <w:rsid w:val="3AF6B442"/>
    <w:rsid w:val="3AF71E01"/>
    <w:rsid w:val="3AF8319D"/>
    <w:rsid w:val="3AF951D1"/>
    <w:rsid w:val="3AF9ADB7"/>
    <w:rsid w:val="3AFFF01A"/>
    <w:rsid w:val="3B0A7605"/>
    <w:rsid w:val="3B0F53AC"/>
    <w:rsid w:val="3B16947D"/>
    <w:rsid w:val="3B16D037"/>
    <w:rsid w:val="3B17AD33"/>
    <w:rsid w:val="3B206C45"/>
    <w:rsid w:val="3B20D9F7"/>
    <w:rsid w:val="3B279B8B"/>
    <w:rsid w:val="3B2C8401"/>
    <w:rsid w:val="3B2DB93A"/>
    <w:rsid w:val="3B2EBF6F"/>
    <w:rsid w:val="3B34726B"/>
    <w:rsid w:val="3B3AB32F"/>
    <w:rsid w:val="3B3D0988"/>
    <w:rsid w:val="3B46B86F"/>
    <w:rsid w:val="3B486D8A"/>
    <w:rsid w:val="3B4B507D"/>
    <w:rsid w:val="3B4FACAF"/>
    <w:rsid w:val="3B567C98"/>
    <w:rsid w:val="3B5EB35B"/>
    <w:rsid w:val="3B5F3762"/>
    <w:rsid w:val="3B60EEF9"/>
    <w:rsid w:val="3B62CA91"/>
    <w:rsid w:val="3B640595"/>
    <w:rsid w:val="3B64F84A"/>
    <w:rsid w:val="3B673C47"/>
    <w:rsid w:val="3B687C00"/>
    <w:rsid w:val="3B731F74"/>
    <w:rsid w:val="3B7503A2"/>
    <w:rsid w:val="3B79695A"/>
    <w:rsid w:val="3B7B06D6"/>
    <w:rsid w:val="3B7C02F5"/>
    <w:rsid w:val="3B7C421F"/>
    <w:rsid w:val="3B7E2DE9"/>
    <w:rsid w:val="3B80A589"/>
    <w:rsid w:val="3B820C1B"/>
    <w:rsid w:val="3B83D9C0"/>
    <w:rsid w:val="3B85F94A"/>
    <w:rsid w:val="3B873CBC"/>
    <w:rsid w:val="3B882B1E"/>
    <w:rsid w:val="3B8C83C2"/>
    <w:rsid w:val="3B8FD313"/>
    <w:rsid w:val="3B90C475"/>
    <w:rsid w:val="3B94345C"/>
    <w:rsid w:val="3B94E236"/>
    <w:rsid w:val="3B957201"/>
    <w:rsid w:val="3B958BAA"/>
    <w:rsid w:val="3B99187A"/>
    <w:rsid w:val="3B9E2DA7"/>
    <w:rsid w:val="3B9EA916"/>
    <w:rsid w:val="3BA7F356"/>
    <w:rsid w:val="3BAEBE49"/>
    <w:rsid w:val="3BB541A4"/>
    <w:rsid w:val="3BB88168"/>
    <w:rsid w:val="3BBBBDB3"/>
    <w:rsid w:val="3BC00D86"/>
    <w:rsid w:val="3BC37FED"/>
    <w:rsid w:val="3BC7845B"/>
    <w:rsid w:val="3BD981BF"/>
    <w:rsid w:val="3BD9E1C8"/>
    <w:rsid w:val="3BDBF025"/>
    <w:rsid w:val="3BDE6BC5"/>
    <w:rsid w:val="3BE0B32F"/>
    <w:rsid w:val="3BE122B1"/>
    <w:rsid w:val="3BE3A005"/>
    <w:rsid w:val="3BE417C6"/>
    <w:rsid w:val="3BE656FC"/>
    <w:rsid w:val="3BEBEE03"/>
    <w:rsid w:val="3BEE34BC"/>
    <w:rsid w:val="3BEE39F8"/>
    <w:rsid w:val="3BF0227B"/>
    <w:rsid w:val="3BF200BF"/>
    <w:rsid w:val="3BF4F471"/>
    <w:rsid w:val="3BF59D93"/>
    <w:rsid w:val="3BF6A498"/>
    <w:rsid w:val="3BF746A8"/>
    <w:rsid w:val="3BFECC74"/>
    <w:rsid w:val="3BFF126B"/>
    <w:rsid w:val="3C0EEA39"/>
    <w:rsid w:val="3C110B48"/>
    <w:rsid w:val="3C12F165"/>
    <w:rsid w:val="3C134DAC"/>
    <w:rsid w:val="3C15557E"/>
    <w:rsid w:val="3C17DD9A"/>
    <w:rsid w:val="3C18AFA9"/>
    <w:rsid w:val="3C1A2CA6"/>
    <w:rsid w:val="3C1AD4EE"/>
    <w:rsid w:val="3C1EA4A7"/>
    <w:rsid w:val="3C27B78C"/>
    <w:rsid w:val="3C2D3545"/>
    <w:rsid w:val="3C2D9328"/>
    <w:rsid w:val="3C2EB506"/>
    <w:rsid w:val="3C327BBD"/>
    <w:rsid w:val="3C32C2C8"/>
    <w:rsid w:val="3C355E11"/>
    <w:rsid w:val="3C35E42F"/>
    <w:rsid w:val="3C3A2DD9"/>
    <w:rsid w:val="3C3CDFD9"/>
    <w:rsid w:val="3C44457B"/>
    <w:rsid w:val="3C4473E7"/>
    <w:rsid w:val="3C4703F1"/>
    <w:rsid w:val="3C4963EC"/>
    <w:rsid w:val="3C4FAEB3"/>
    <w:rsid w:val="3C507C05"/>
    <w:rsid w:val="3C52B655"/>
    <w:rsid w:val="3C5370EE"/>
    <w:rsid w:val="3C57FCEE"/>
    <w:rsid w:val="3C57FFFF"/>
    <w:rsid w:val="3C58DB71"/>
    <w:rsid w:val="3C5B45DB"/>
    <w:rsid w:val="3C5CD982"/>
    <w:rsid w:val="3C5EF9DD"/>
    <w:rsid w:val="3C6AAD1C"/>
    <w:rsid w:val="3C6D721F"/>
    <w:rsid w:val="3C7511FE"/>
    <w:rsid w:val="3C795DCE"/>
    <w:rsid w:val="3C79D7BB"/>
    <w:rsid w:val="3C831DC1"/>
    <w:rsid w:val="3C8348A1"/>
    <w:rsid w:val="3C8355F6"/>
    <w:rsid w:val="3C88EAAC"/>
    <w:rsid w:val="3C89FA25"/>
    <w:rsid w:val="3C8DAACF"/>
    <w:rsid w:val="3C93BCC8"/>
    <w:rsid w:val="3C952071"/>
    <w:rsid w:val="3C9B3717"/>
    <w:rsid w:val="3CAD4E40"/>
    <w:rsid w:val="3CB16E7C"/>
    <w:rsid w:val="3CB76AC8"/>
    <w:rsid w:val="3CB80617"/>
    <w:rsid w:val="3CC0DD6B"/>
    <w:rsid w:val="3CC31066"/>
    <w:rsid w:val="3CC92E9D"/>
    <w:rsid w:val="3CCBACA5"/>
    <w:rsid w:val="3CD77FAF"/>
    <w:rsid w:val="3CE0CA91"/>
    <w:rsid w:val="3CE265AF"/>
    <w:rsid w:val="3CE3A5A1"/>
    <w:rsid w:val="3CEBCF95"/>
    <w:rsid w:val="3CEE902B"/>
    <w:rsid w:val="3CF21F8D"/>
    <w:rsid w:val="3CFDC3B3"/>
    <w:rsid w:val="3CFF4F10"/>
    <w:rsid w:val="3D0B8718"/>
    <w:rsid w:val="3D1075D7"/>
    <w:rsid w:val="3D169F06"/>
    <w:rsid w:val="3D171DE6"/>
    <w:rsid w:val="3D20E60B"/>
    <w:rsid w:val="3D2384AC"/>
    <w:rsid w:val="3D2C0C36"/>
    <w:rsid w:val="3D2C6ED4"/>
    <w:rsid w:val="3D2C7E68"/>
    <w:rsid w:val="3D3764B5"/>
    <w:rsid w:val="3D378EBC"/>
    <w:rsid w:val="3D382DC3"/>
    <w:rsid w:val="3D3ABEDC"/>
    <w:rsid w:val="3D3D1C83"/>
    <w:rsid w:val="3D3DE7B0"/>
    <w:rsid w:val="3D3F6CF2"/>
    <w:rsid w:val="3D43C211"/>
    <w:rsid w:val="3D4594FD"/>
    <w:rsid w:val="3D47AEB3"/>
    <w:rsid w:val="3D4A0CCB"/>
    <w:rsid w:val="3D4FB9D8"/>
    <w:rsid w:val="3D516A3C"/>
    <w:rsid w:val="3D5172FC"/>
    <w:rsid w:val="3D5302EE"/>
    <w:rsid w:val="3D55CE13"/>
    <w:rsid w:val="3D5672B7"/>
    <w:rsid w:val="3D5734D2"/>
    <w:rsid w:val="3D6158DE"/>
    <w:rsid w:val="3D61A47B"/>
    <w:rsid w:val="3D6263BA"/>
    <w:rsid w:val="3D627400"/>
    <w:rsid w:val="3D6365CB"/>
    <w:rsid w:val="3D63B705"/>
    <w:rsid w:val="3D646675"/>
    <w:rsid w:val="3D64ED17"/>
    <w:rsid w:val="3D66350F"/>
    <w:rsid w:val="3D6DA8B7"/>
    <w:rsid w:val="3D6FCA46"/>
    <w:rsid w:val="3D72E30E"/>
    <w:rsid w:val="3D76D744"/>
    <w:rsid w:val="3D8268E0"/>
    <w:rsid w:val="3D8A1FCD"/>
    <w:rsid w:val="3D8D4AC3"/>
    <w:rsid w:val="3D91BB96"/>
    <w:rsid w:val="3D923F75"/>
    <w:rsid w:val="3D9F238D"/>
    <w:rsid w:val="3DA0DB51"/>
    <w:rsid w:val="3DA1476F"/>
    <w:rsid w:val="3DA4F09C"/>
    <w:rsid w:val="3DAF4909"/>
    <w:rsid w:val="3DB0AC46"/>
    <w:rsid w:val="3DB38D20"/>
    <w:rsid w:val="3DB442E5"/>
    <w:rsid w:val="3DB893F3"/>
    <w:rsid w:val="3DB9A53F"/>
    <w:rsid w:val="3DC65F93"/>
    <w:rsid w:val="3DC704BE"/>
    <w:rsid w:val="3DC729D0"/>
    <w:rsid w:val="3DCC673D"/>
    <w:rsid w:val="3DD27B2B"/>
    <w:rsid w:val="3DDDB7AC"/>
    <w:rsid w:val="3DE74ED5"/>
    <w:rsid w:val="3DE773DF"/>
    <w:rsid w:val="3DE850A1"/>
    <w:rsid w:val="3DEA0163"/>
    <w:rsid w:val="3DEB4695"/>
    <w:rsid w:val="3DED0230"/>
    <w:rsid w:val="3E043345"/>
    <w:rsid w:val="3E04ABBC"/>
    <w:rsid w:val="3E05EF26"/>
    <w:rsid w:val="3E0CB652"/>
    <w:rsid w:val="3E0D6F83"/>
    <w:rsid w:val="3E0E0B18"/>
    <w:rsid w:val="3E0E3603"/>
    <w:rsid w:val="3E12C947"/>
    <w:rsid w:val="3E133068"/>
    <w:rsid w:val="3E14F671"/>
    <w:rsid w:val="3E153AC3"/>
    <w:rsid w:val="3E165737"/>
    <w:rsid w:val="3E1749B4"/>
    <w:rsid w:val="3E182542"/>
    <w:rsid w:val="3E26EF49"/>
    <w:rsid w:val="3E2BB008"/>
    <w:rsid w:val="3E2E900F"/>
    <w:rsid w:val="3E3788C5"/>
    <w:rsid w:val="3E38924C"/>
    <w:rsid w:val="3E3A1F81"/>
    <w:rsid w:val="3E3CFC9A"/>
    <w:rsid w:val="3E3F2EC5"/>
    <w:rsid w:val="3E40932D"/>
    <w:rsid w:val="3E41945F"/>
    <w:rsid w:val="3E430DA1"/>
    <w:rsid w:val="3E448D3A"/>
    <w:rsid w:val="3E4B5BF2"/>
    <w:rsid w:val="3E526361"/>
    <w:rsid w:val="3E573CE7"/>
    <w:rsid w:val="3E5F1971"/>
    <w:rsid w:val="3E606C72"/>
    <w:rsid w:val="3E63400C"/>
    <w:rsid w:val="3E663009"/>
    <w:rsid w:val="3E664FA0"/>
    <w:rsid w:val="3E678C45"/>
    <w:rsid w:val="3E6808F1"/>
    <w:rsid w:val="3E6A1F65"/>
    <w:rsid w:val="3E6CC963"/>
    <w:rsid w:val="3E6CD96A"/>
    <w:rsid w:val="3E6D60DB"/>
    <w:rsid w:val="3E6E8E5C"/>
    <w:rsid w:val="3E6EA546"/>
    <w:rsid w:val="3E6EEB3D"/>
    <w:rsid w:val="3E6F9159"/>
    <w:rsid w:val="3E6FEE87"/>
    <w:rsid w:val="3E73B6BB"/>
    <w:rsid w:val="3E82D68D"/>
    <w:rsid w:val="3E84275E"/>
    <w:rsid w:val="3E862B4F"/>
    <w:rsid w:val="3E871B98"/>
    <w:rsid w:val="3E8F34F1"/>
    <w:rsid w:val="3E903756"/>
    <w:rsid w:val="3E921C19"/>
    <w:rsid w:val="3E97617E"/>
    <w:rsid w:val="3E9880BE"/>
    <w:rsid w:val="3E99044A"/>
    <w:rsid w:val="3E999896"/>
    <w:rsid w:val="3E9E3708"/>
    <w:rsid w:val="3EA380BF"/>
    <w:rsid w:val="3EA40EB2"/>
    <w:rsid w:val="3EA46960"/>
    <w:rsid w:val="3EA5169A"/>
    <w:rsid w:val="3EADB277"/>
    <w:rsid w:val="3EB3720E"/>
    <w:rsid w:val="3EB564DA"/>
    <w:rsid w:val="3EB5CAD6"/>
    <w:rsid w:val="3EB79624"/>
    <w:rsid w:val="3EB9A8AF"/>
    <w:rsid w:val="3EC1A2D5"/>
    <w:rsid w:val="3EC47F10"/>
    <w:rsid w:val="3EC86DD6"/>
    <w:rsid w:val="3ECAFDD8"/>
    <w:rsid w:val="3ECE01AC"/>
    <w:rsid w:val="3ED0559E"/>
    <w:rsid w:val="3ED56980"/>
    <w:rsid w:val="3EDB0ECA"/>
    <w:rsid w:val="3EDB94D0"/>
    <w:rsid w:val="3EDCBB68"/>
    <w:rsid w:val="3EDEED0C"/>
    <w:rsid w:val="3EE153A4"/>
    <w:rsid w:val="3EE172C6"/>
    <w:rsid w:val="3EE1E02D"/>
    <w:rsid w:val="3EE29F9B"/>
    <w:rsid w:val="3EE40AF9"/>
    <w:rsid w:val="3EE4EDFE"/>
    <w:rsid w:val="3EE51B41"/>
    <w:rsid w:val="3EE66290"/>
    <w:rsid w:val="3EE6DA33"/>
    <w:rsid w:val="3EED50DB"/>
    <w:rsid w:val="3EF2EF66"/>
    <w:rsid w:val="3EF32FE0"/>
    <w:rsid w:val="3EF52F44"/>
    <w:rsid w:val="3EF97E30"/>
    <w:rsid w:val="3EFC5A58"/>
    <w:rsid w:val="3EFCFC5E"/>
    <w:rsid w:val="3F03483C"/>
    <w:rsid w:val="3F037C89"/>
    <w:rsid w:val="3F03A66E"/>
    <w:rsid w:val="3F06AE4F"/>
    <w:rsid w:val="3F0AB395"/>
    <w:rsid w:val="3F0BA329"/>
    <w:rsid w:val="3F0DF39E"/>
    <w:rsid w:val="3F0F6FBB"/>
    <w:rsid w:val="3F101263"/>
    <w:rsid w:val="3F1246B2"/>
    <w:rsid w:val="3F131BB0"/>
    <w:rsid w:val="3F13F524"/>
    <w:rsid w:val="3F1A5854"/>
    <w:rsid w:val="3F1B6C8C"/>
    <w:rsid w:val="3F1D28FE"/>
    <w:rsid w:val="3F2809E6"/>
    <w:rsid w:val="3F29BC6B"/>
    <w:rsid w:val="3F2A1C2C"/>
    <w:rsid w:val="3F30364C"/>
    <w:rsid w:val="3F32AF23"/>
    <w:rsid w:val="3F32E38F"/>
    <w:rsid w:val="3F3DB324"/>
    <w:rsid w:val="3F43213B"/>
    <w:rsid w:val="3F44DABE"/>
    <w:rsid w:val="3F481E92"/>
    <w:rsid w:val="3F4C0D0F"/>
    <w:rsid w:val="3F4C78CD"/>
    <w:rsid w:val="3F4E3296"/>
    <w:rsid w:val="3F5255E3"/>
    <w:rsid w:val="3F5653D4"/>
    <w:rsid w:val="3F58FE61"/>
    <w:rsid w:val="3F5B3ED3"/>
    <w:rsid w:val="3F5C7775"/>
    <w:rsid w:val="3F5E73AC"/>
    <w:rsid w:val="3F646D22"/>
    <w:rsid w:val="3F669A95"/>
    <w:rsid w:val="3F6D4D4F"/>
    <w:rsid w:val="3F6E957B"/>
    <w:rsid w:val="3F744238"/>
    <w:rsid w:val="3F75F274"/>
    <w:rsid w:val="3F795CA9"/>
    <w:rsid w:val="3F79A307"/>
    <w:rsid w:val="3F7D5702"/>
    <w:rsid w:val="3F81D314"/>
    <w:rsid w:val="3F826E17"/>
    <w:rsid w:val="3F83E819"/>
    <w:rsid w:val="3F844202"/>
    <w:rsid w:val="3F86919E"/>
    <w:rsid w:val="3F887287"/>
    <w:rsid w:val="3F88BB46"/>
    <w:rsid w:val="3F8986BE"/>
    <w:rsid w:val="3F89C68D"/>
    <w:rsid w:val="3F8B0D93"/>
    <w:rsid w:val="3F8D3672"/>
    <w:rsid w:val="3F8EDA31"/>
    <w:rsid w:val="3F9241A0"/>
    <w:rsid w:val="3F99441A"/>
    <w:rsid w:val="3F9AD257"/>
    <w:rsid w:val="3F9EEE4B"/>
    <w:rsid w:val="3FA84794"/>
    <w:rsid w:val="3FB45C1F"/>
    <w:rsid w:val="3FB4FBF4"/>
    <w:rsid w:val="3FB6BD21"/>
    <w:rsid w:val="3FBC73F4"/>
    <w:rsid w:val="3FBD2717"/>
    <w:rsid w:val="3FBEAAA7"/>
    <w:rsid w:val="3FBEFE6E"/>
    <w:rsid w:val="3FC2ED11"/>
    <w:rsid w:val="3FC8D191"/>
    <w:rsid w:val="3FC9B3B3"/>
    <w:rsid w:val="3FCCF6D5"/>
    <w:rsid w:val="3FD2D1A1"/>
    <w:rsid w:val="3FD3353C"/>
    <w:rsid w:val="3FD4389F"/>
    <w:rsid w:val="3FDB6B69"/>
    <w:rsid w:val="3FDF3946"/>
    <w:rsid w:val="3FE1F008"/>
    <w:rsid w:val="3FE24CB9"/>
    <w:rsid w:val="3FE5B63A"/>
    <w:rsid w:val="3FF07664"/>
    <w:rsid w:val="3FF1A008"/>
    <w:rsid w:val="3FF1B0CC"/>
    <w:rsid w:val="3FFD1B40"/>
    <w:rsid w:val="4004734D"/>
    <w:rsid w:val="40082162"/>
    <w:rsid w:val="400A0E3E"/>
    <w:rsid w:val="400B82AA"/>
    <w:rsid w:val="400B9132"/>
    <w:rsid w:val="400BA6E7"/>
    <w:rsid w:val="400BDAF7"/>
    <w:rsid w:val="400BFBFC"/>
    <w:rsid w:val="400CE897"/>
    <w:rsid w:val="400D9C43"/>
    <w:rsid w:val="401CC73C"/>
    <w:rsid w:val="401E8EA6"/>
    <w:rsid w:val="40208660"/>
    <w:rsid w:val="4022E44C"/>
    <w:rsid w:val="4027252A"/>
    <w:rsid w:val="402739F1"/>
    <w:rsid w:val="402858D1"/>
    <w:rsid w:val="402B08EA"/>
    <w:rsid w:val="40331C34"/>
    <w:rsid w:val="4037077C"/>
    <w:rsid w:val="4039E4C3"/>
    <w:rsid w:val="403AB295"/>
    <w:rsid w:val="403B7EFF"/>
    <w:rsid w:val="403E7762"/>
    <w:rsid w:val="4041D7ED"/>
    <w:rsid w:val="4042900F"/>
    <w:rsid w:val="4043FE0B"/>
    <w:rsid w:val="40446AF7"/>
    <w:rsid w:val="40488090"/>
    <w:rsid w:val="404D980C"/>
    <w:rsid w:val="404EC5A1"/>
    <w:rsid w:val="404FD729"/>
    <w:rsid w:val="40519B37"/>
    <w:rsid w:val="4054AED8"/>
    <w:rsid w:val="4058C78D"/>
    <w:rsid w:val="405BCCA9"/>
    <w:rsid w:val="405C90CB"/>
    <w:rsid w:val="405DAB41"/>
    <w:rsid w:val="405E4E1A"/>
    <w:rsid w:val="40615B40"/>
    <w:rsid w:val="406458C7"/>
    <w:rsid w:val="406514CE"/>
    <w:rsid w:val="4067056E"/>
    <w:rsid w:val="40686E50"/>
    <w:rsid w:val="40694E5E"/>
    <w:rsid w:val="40696DC1"/>
    <w:rsid w:val="407409D9"/>
    <w:rsid w:val="408B1140"/>
    <w:rsid w:val="408B54A4"/>
    <w:rsid w:val="408EF03A"/>
    <w:rsid w:val="408F864C"/>
    <w:rsid w:val="4090CCAE"/>
    <w:rsid w:val="409187AB"/>
    <w:rsid w:val="40964697"/>
    <w:rsid w:val="409C6658"/>
    <w:rsid w:val="409CC2F5"/>
    <w:rsid w:val="40A23EE9"/>
    <w:rsid w:val="40A31A7A"/>
    <w:rsid w:val="40A7BD8D"/>
    <w:rsid w:val="40B6252E"/>
    <w:rsid w:val="40B84ECB"/>
    <w:rsid w:val="40B9A432"/>
    <w:rsid w:val="40C5EB0E"/>
    <w:rsid w:val="40D1BE78"/>
    <w:rsid w:val="40D3FE2A"/>
    <w:rsid w:val="40DA7CC2"/>
    <w:rsid w:val="40E38F46"/>
    <w:rsid w:val="40EC2197"/>
    <w:rsid w:val="40EF9EBB"/>
    <w:rsid w:val="40F87908"/>
    <w:rsid w:val="40F8FB31"/>
    <w:rsid w:val="41040854"/>
    <w:rsid w:val="41057B7F"/>
    <w:rsid w:val="41059EBF"/>
    <w:rsid w:val="41081561"/>
    <w:rsid w:val="4118889B"/>
    <w:rsid w:val="411B2802"/>
    <w:rsid w:val="411B8920"/>
    <w:rsid w:val="411C2AAF"/>
    <w:rsid w:val="411F6558"/>
    <w:rsid w:val="4127E4AB"/>
    <w:rsid w:val="412951D3"/>
    <w:rsid w:val="4129917E"/>
    <w:rsid w:val="412CE311"/>
    <w:rsid w:val="412D7554"/>
    <w:rsid w:val="4133B1E5"/>
    <w:rsid w:val="41358C91"/>
    <w:rsid w:val="41377DE9"/>
    <w:rsid w:val="413DFF11"/>
    <w:rsid w:val="4140526F"/>
    <w:rsid w:val="4141E1E9"/>
    <w:rsid w:val="4142B732"/>
    <w:rsid w:val="414331DD"/>
    <w:rsid w:val="41485BF6"/>
    <w:rsid w:val="41485E53"/>
    <w:rsid w:val="414F347E"/>
    <w:rsid w:val="414F3D02"/>
    <w:rsid w:val="41514095"/>
    <w:rsid w:val="4151BCAD"/>
    <w:rsid w:val="4156BA60"/>
    <w:rsid w:val="4159E18E"/>
    <w:rsid w:val="415A37BF"/>
    <w:rsid w:val="4160E5E8"/>
    <w:rsid w:val="416182B5"/>
    <w:rsid w:val="41625D15"/>
    <w:rsid w:val="41641FCA"/>
    <w:rsid w:val="4166181D"/>
    <w:rsid w:val="41672DEB"/>
    <w:rsid w:val="416D0069"/>
    <w:rsid w:val="4171937A"/>
    <w:rsid w:val="41729172"/>
    <w:rsid w:val="417A3C17"/>
    <w:rsid w:val="417B679B"/>
    <w:rsid w:val="417D4E37"/>
    <w:rsid w:val="41848833"/>
    <w:rsid w:val="418AD289"/>
    <w:rsid w:val="418DC944"/>
    <w:rsid w:val="419214B4"/>
    <w:rsid w:val="419480DF"/>
    <w:rsid w:val="41959E68"/>
    <w:rsid w:val="41989D04"/>
    <w:rsid w:val="41991364"/>
    <w:rsid w:val="41A28941"/>
    <w:rsid w:val="41A2C663"/>
    <w:rsid w:val="41A5685D"/>
    <w:rsid w:val="41AAC319"/>
    <w:rsid w:val="41AC67B2"/>
    <w:rsid w:val="41B2AFA4"/>
    <w:rsid w:val="41B51718"/>
    <w:rsid w:val="41B73601"/>
    <w:rsid w:val="41BD82D2"/>
    <w:rsid w:val="41C00FE4"/>
    <w:rsid w:val="41D31963"/>
    <w:rsid w:val="41D4C0AB"/>
    <w:rsid w:val="41D7D4F1"/>
    <w:rsid w:val="41DA2D8C"/>
    <w:rsid w:val="41DB7F89"/>
    <w:rsid w:val="41E1560F"/>
    <w:rsid w:val="41E4FD61"/>
    <w:rsid w:val="41E5C5B9"/>
    <w:rsid w:val="41E6AE94"/>
    <w:rsid w:val="41E6E9BA"/>
    <w:rsid w:val="41F1BF7F"/>
    <w:rsid w:val="41F85D0F"/>
    <w:rsid w:val="42012298"/>
    <w:rsid w:val="4202BB09"/>
    <w:rsid w:val="42055D73"/>
    <w:rsid w:val="4206B4B8"/>
    <w:rsid w:val="4208BFC8"/>
    <w:rsid w:val="4215D593"/>
    <w:rsid w:val="42160001"/>
    <w:rsid w:val="4217E8E7"/>
    <w:rsid w:val="4218C8B4"/>
    <w:rsid w:val="421B889A"/>
    <w:rsid w:val="421D9FA9"/>
    <w:rsid w:val="421DA911"/>
    <w:rsid w:val="421E32FF"/>
    <w:rsid w:val="421F2428"/>
    <w:rsid w:val="421FB47D"/>
    <w:rsid w:val="42202AB0"/>
    <w:rsid w:val="42230C61"/>
    <w:rsid w:val="4226FDD8"/>
    <w:rsid w:val="42312D64"/>
    <w:rsid w:val="4237737E"/>
    <w:rsid w:val="423B0368"/>
    <w:rsid w:val="423D532E"/>
    <w:rsid w:val="423EC59A"/>
    <w:rsid w:val="42419851"/>
    <w:rsid w:val="42454C25"/>
    <w:rsid w:val="4249ACD2"/>
    <w:rsid w:val="425C0D04"/>
    <w:rsid w:val="425E47E0"/>
    <w:rsid w:val="425E9067"/>
    <w:rsid w:val="425F2121"/>
    <w:rsid w:val="4263D68B"/>
    <w:rsid w:val="42662BBC"/>
    <w:rsid w:val="426BD309"/>
    <w:rsid w:val="426FB33C"/>
    <w:rsid w:val="427CFFDE"/>
    <w:rsid w:val="4280A548"/>
    <w:rsid w:val="428AC9F1"/>
    <w:rsid w:val="428B3DDF"/>
    <w:rsid w:val="428DEC48"/>
    <w:rsid w:val="42929ED5"/>
    <w:rsid w:val="4295CE05"/>
    <w:rsid w:val="4298AD59"/>
    <w:rsid w:val="429B1EBB"/>
    <w:rsid w:val="42A574A8"/>
    <w:rsid w:val="42A6541C"/>
    <w:rsid w:val="42A9024D"/>
    <w:rsid w:val="42A9918B"/>
    <w:rsid w:val="42AF7ACC"/>
    <w:rsid w:val="42B06AFC"/>
    <w:rsid w:val="42B5199B"/>
    <w:rsid w:val="42B5C42E"/>
    <w:rsid w:val="42B6A622"/>
    <w:rsid w:val="42B80E3B"/>
    <w:rsid w:val="42B90A17"/>
    <w:rsid w:val="42BA0E5F"/>
    <w:rsid w:val="42C0A409"/>
    <w:rsid w:val="42C0EC0A"/>
    <w:rsid w:val="42C12704"/>
    <w:rsid w:val="42C2B15A"/>
    <w:rsid w:val="42C4878F"/>
    <w:rsid w:val="42C85E62"/>
    <w:rsid w:val="42CE6A57"/>
    <w:rsid w:val="42D0B9F7"/>
    <w:rsid w:val="42D0C025"/>
    <w:rsid w:val="42D65ED1"/>
    <w:rsid w:val="42E54066"/>
    <w:rsid w:val="42E54277"/>
    <w:rsid w:val="42E6DE95"/>
    <w:rsid w:val="42ED355D"/>
    <w:rsid w:val="42F149CA"/>
    <w:rsid w:val="42F2A85D"/>
    <w:rsid w:val="42F72ED1"/>
    <w:rsid w:val="43065333"/>
    <w:rsid w:val="4311B7E2"/>
    <w:rsid w:val="43137DEB"/>
    <w:rsid w:val="431A0BA1"/>
    <w:rsid w:val="431A4D4C"/>
    <w:rsid w:val="432090EB"/>
    <w:rsid w:val="43233208"/>
    <w:rsid w:val="4325B404"/>
    <w:rsid w:val="4327FD7B"/>
    <w:rsid w:val="432C6B3A"/>
    <w:rsid w:val="4333F409"/>
    <w:rsid w:val="43340F6B"/>
    <w:rsid w:val="4338A2F2"/>
    <w:rsid w:val="43395E70"/>
    <w:rsid w:val="4342584C"/>
    <w:rsid w:val="43449DDD"/>
    <w:rsid w:val="4344E168"/>
    <w:rsid w:val="43475407"/>
    <w:rsid w:val="434783F5"/>
    <w:rsid w:val="434FEBBE"/>
    <w:rsid w:val="435576DB"/>
    <w:rsid w:val="435B64D7"/>
    <w:rsid w:val="435BEB41"/>
    <w:rsid w:val="435C8916"/>
    <w:rsid w:val="435EE954"/>
    <w:rsid w:val="4361D850"/>
    <w:rsid w:val="43651864"/>
    <w:rsid w:val="436EEE8E"/>
    <w:rsid w:val="43712FA7"/>
    <w:rsid w:val="437352E7"/>
    <w:rsid w:val="437E3951"/>
    <w:rsid w:val="437F2D0E"/>
    <w:rsid w:val="4385DCDE"/>
    <w:rsid w:val="4387B396"/>
    <w:rsid w:val="438B32B8"/>
    <w:rsid w:val="438C7AE4"/>
    <w:rsid w:val="438E6AE2"/>
    <w:rsid w:val="439265FC"/>
    <w:rsid w:val="43930FAF"/>
    <w:rsid w:val="4394AF78"/>
    <w:rsid w:val="4394B2DA"/>
    <w:rsid w:val="43955ECE"/>
    <w:rsid w:val="4395BD90"/>
    <w:rsid w:val="4397D9D0"/>
    <w:rsid w:val="439A9FA0"/>
    <w:rsid w:val="439BEB07"/>
    <w:rsid w:val="439E0B03"/>
    <w:rsid w:val="43A12B0F"/>
    <w:rsid w:val="43A1409A"/>
    <w:rsid w:val="43A16D2D"/>
    <w:rsid w:val="43A43E6F"/>
    <w:rsid w:val="43A5AEE5"/>
    <w:rsid w:val="43A9AF58"/>
    <w:rsid w:val="43AB5DBD"/>
    <w:rsid w:val="43ACA7E0"/>
    <w:rsid w:val="43B6CB17"/>
    <w:rsid w:val="43B93C43"/>
    <w:rsid w:val="43B9C29A"/>
    <w:rsid w:val="43BB8202"/>
    <w:rsid w:val="43BDDC86"/>
    <w:rsid w:val="43C1B2D6"/>
    <w:rsid w:val="43C3ED44"/>
    <w:rsid w:val="43C875C5"/>
    <w:rsid w:val="43C9144B"/>
    <w:rsid w:val="43CD9D02"/>
    <w:rsid w:val="43CE3E1C"/>
    <w:rsid w:val="43D3FA02"/>
    <w:rsid w:val="43D82E78"/>
    <w:rsid w:val="43DA12D2"/>
    <w:rsid w:val="43DC2B7D"/>
    <w:rsid w:val="43DDC1BE"/>
    <w:rsid w:val="43DDDE18"/>
    <w:rsid w:val="43E41CDE"/>
    <w:rsid w:val="43E5DB5F"/>
    <w:rsid w:val="43E7255D"/>
    <w:rsid w:val="43E834F0"/>
    <w:rsid w:val="43E8AA99"/>
    <w:rsid w:val="43E97814"/>
    <w:rsid w:val="43EA64D2"/>
    <w:rsid w:val="43F2AD30"/>
    <w:rsid w:val="43F8562E"/>
    <w:rsid w:val="43FE0D1D"/>
    <w:rsid w:val="4401F3E6"/>
    <w:rsid w:val="440384DC"/>
    <w:rsid w:val="4405F739"/>
    <w:rsid w:val="44074E73"/>
    <w:rsid w:val="440A5FB0"/>
    <w:rsid w:val="440A60F5"/>
    <w:rsid w:val="440BD45C"/>
    <w:rsid w:val="44154159"/>
    <w:rsid w:val="441BA00A"/>
    <w:rsid w:val="441C1413"/>
    <w:rsid w:val="441EECC5"/>
    <w:rsid w:val="441F5175"/>
    <w:rsid w:val="4422771E"/>
    <w:rsid w:val="44234AAD"/>
    <w:rsid w:val="4427C7BB"/>
    <w:rsid w:val="442A5B8F"/>
    <w:rsid w:val="442ADA35"/>
    <w:rsid w:val="442C90A0"/>
    <w:rsid w:val="442EA4FF"/>
    <w:rsid w:val="442F4F99"/>
    <w:rsid w:val="442FEA33"/>
    <w:rsid w:val="4433733A"/>
    <w:rsid w:val="44368A2E"/>
    <w:rsid w:val="443C94D7"/>
    <w:rsid w:val="4442058F"/>
    <w:rsid w:val="44489B84"/>
    <w:rsid w:val="444DE18F"/>
    <w:rsid w:val="444F4EDE"/>
    <w:rsid w:val="4450C625"/>
    <w:rsid w:val="44530978"/>
    <w:rsid w:val="44551166"/>
    <w:rsid w:val="445C59FF"/>
    <w:rsid w:val="445D66B9"/>
    <w:rsid w:val="445EF988"/>
    <w:rsid w:val="44668589"/>
    <w:rsid w:val="446A7B1D"/>
    <w:rsid w:val="446F3C5D"/>
    <w:rsid w:val="4473A79A"/>
    <w:rsid w:val="4477B09F"/>
    <w:rsid w:val="4477BB6F"/>
    <w:rsid w:val="4478FE7E"/>
    <w:rsid w:val="4479C892"/>
    <w:rsid w:val="447C02CA"/>
    <w:rsid w:val="448707AC"/>
    <w:rsid w:val="44875581"/>
    <w:rsid w:val="448AB0E3"/>
    <w:rsid w:val="448B68F2"/>
    <w:rsid w:val="448C884A"/>
    <w:rsid w:val="44967B98"/>
    <w:rsid w:val="449C1C2D"/>
    <w:rsid w:val="449EA915"/>
    <w:rsid w:val="44A030E8"/>
    <w:rsid w:val="44A181D5"/>
    <w:rsid w:val="44A256FA"/>
    <w:rsid w:val="44AA6611"/>
    <w:rsid w:val="44ABB607"/>
    <w:rsid w:val="44AD5D95"/>
    <w:rsid w:val="44B651F4"/>
    <w:rsid w:val="44B6B8F3"/>
    <w:rsid w:val="44B72A4C"/>
    <w:rsid w:val="44C58A17"/>
    <w:rsid w:val="44C5BEE0"/>
    <w:rsid w:val="44CDD9A7"/>
    <w:rsid w:val="44D0F2D3"/>
    <w:rsid w:val="44D10735"/>
    <w:rsid w:val="44D156BD"/>
    <w:rsid w:val="44D4C92F"/>
    <w:rsid w:val="44D5D419"/>
    <w:rsid w:val="44DA36EA"/>
    <w:rsid w:val="44DDC5B6"/>
    <w:rsid w:val="44DED864"/>
    <w:rsid w:val="44E15FEB"/>
    <w:rsid w:val="44E2E153"/>
    <w:rsid w:val="44E32249"/>
    <w:rsid w:val="44E7705F"/>
    <w:rsid w:val="44E81E96"/>
    <w:rsid w:val="44E94CC0"/>
    <w:rsid w:val="44F6CE62"/>
    <w:rsid w:val="44F7206D"/>
    <w:rsid w:val="44FA8287"/>
    <w:rsid w:val="44FEAE4F"/>
    <w:rsid w:val="45003968"/>
    <w:rsid w:val="45025AD5"/>
    <w:rsid w:val="4502AE7A"/>
    <w:rsid w:val="4504B6C4"/>
    <w:rsid w:val="45067A51"/>
    <w:rsid w:val="450DCEFD"/>
    <w:rsid w:val="45117535"/>
    <w:rsid w:val="451B2828"/>
    <w:rsid w:val="451E5B32"/>
    <w:rsid w:val="4524CFC2"/>
    <w:rsid w:val="45253A52"/>
    <w:rsid w:val="45274DC8"/>
    <w:rsid w:val="45282F88"/>
    <w:rsid w:val="4528EE61"/>
    <w:rsid w:val="452FF88A"/>
    <w:rsid w:val="45328E86"/>
    <w:rsid w:val="45335D6C"/>
    <w:rsid w:val="45390477"/>
    <w:rsid w:val="45391840"/>
    <w:rsid w:val="45392EA3"/>
    <w:rsid w:val="4539F667"/>
    <w:rsid w:val="453B9A0A"/>
    <w:rsid w:val="4542EC3C"/>
    <w:rsid w:val="454534B7"/>
    <w:rsid w:val="4545823A"/>
    <w:rsid w:val="45491420"/>
    <w:rsid w:val="454CCD8D"/>
    <w:rsid w:val="4551BB01"/>
    <w:rsid w:val="45533C63"/>
    <w:rsid w:val="4556BBC8"/>
    <w:rsid w:val="45573B35"/>
    <w:rsid w:val="45580219"/>
    <w:rsid w:val="45599E96"/>
    <w:rsid w:val="455B42A6"/>
    <w:rsid w:val="455F923F"/>
    <w:rsid w:val="45632EB7"/>
    <w:rsid w:val="456663EF"/>
    <w:rsid w:val="45698689"/>
    <w:rsid w:val="456AE186"/>
    <w:rsid w:val="456D4119"/>
    <w:rsid w:val="45708403"/>
    <w:rsid w:val="45728BEF"/>
    <w:rsid w:val="4576D6DB"/>
    <w:rsid w:val="457B56E9"/>
    <w:rsid w:val="458E05AC"/>
    <w:rsid w:val="458F8AFB"/>
    <w:rsid w:val="45965C84"/>
    <w:rsid w:val="45971F0C"/>
    <w:rsid w:val="4599877B"/>
    <w:rsid w:val="45A56F1F"/>
    <w:rsid w:val="45A85F03"/>
    <w:rsid w:val="45B0D896"/>
    <w:rsid w:val="45B0FF7F"/>
    <w:rsid w:val="45B50E7E"/>
    <w:rsid w:val="45B55B76"/>
    <w:rsid w:val="45B5F1C2"/>
    <w:rsid w:val="45B756FD"/>
    <w:rsid w:val="45BB2B5F"/>
    <w:rsid w:val="45BE4484"/>
    <w:rsid w:val="45C26EA6"/>
    <w:rsid w:val="45C41C85"/>
    <w:rsid w:val="45C566C3"/>
    <w:rsid w:val="45C8CDBE"/>
    <w:rsid w:val="45CA47F9"/>
    <w:rsid w:val="45CD1B5A"/>
    <w:rsid w:val="45CDBBD8"/>
    <w:rsid w:val="45CEFC4D"/>
    <w:rsid w:val="45CFFC89"/>
    <w:rsid w:val="45D1B1E7"/>
    <w:rsid w:val="45DF7D39"/>
    <w:rsid w:val="45E36F10"/>
    <w:rsid w:val="45E79A7D"/>
    <w:rsid w:val="45EE0C6E"/>
    <w:rsid w:val="45F13FF3"/>
    <w:rsid w:val="45F5FF31"/>
    <w:rsid w:val="45F62DCF"/>
    <w:rsid w:val="45FB2D88"/>
    <w:rsid w:val="460086EE"/>
    <w:rsid w:val="460627BE"/>
    <w:rsid w:val="4609BADA"/>
    <w:rsid w:val="460B04AA"/>
    <w:rsid w:val="46101BBF"/>
    <w:rsid w:val="4617C837"/>
    <w:rsid w:val="461A34F9"/>
    <w:rsid w:val="4620604A"/>
    <w:rsid w:val="4626976F"/>
    <w:rsid w:val="462BA2CD"/>
    <w:rsid w:val="462D7A56"/>
    <w:rsid w:val="4634670F"/>
    <w:rsid w:val="464032E8"/>
    <w:rsid w:val="4640C944"/>
    <w:rsid w:val="4648D77E"/>
    <w:rsid w:val="46517224"/>
    <w:rsid w:val="4654185A"/>
    <w:rsid w:val="4656741E"/>
    <w:rsid w:val="4658CBD7"/>
    <w:rsid w:val="465C748F"/>
    <w:rsid w:val="465C7C08"/>
    <w:rsid w:val="46644D10"/>
    <w:rsid w:val="46649A9E"/>
    <w:rsid w:val="466CAAFF"/>
    <w:rsid w:val="467162DE"/>
    <w:rsid w:val="4675E33E"/>
    <w:rsid w:val="467F0BDD"/>
    <w:rsid w:val="4682B813"/>
    <w:rsid w:val="4683E703"/>
    <w:rsid w:val="468DC5D8"/>
    <w:rsid w:val="4690365F"/>
    <w:rsid w:val="4692CC23"/>
    <w:rsid w:val="4694044F"/>
    <w:rsid w:val="4698BB5D"/>
    <w:rsid w:val="469A483E"/>
    <w:rsid w:val="469A9225"/>
    <w:rsid w:val="469D820D"/>
    <w:rsid w:val="469F3C95"/>
    <w:rsid w:val="46A0B253"/>
    <w:rsid w:val="46A64A92"/>
    <w:rsid w:val="46A7B45E"/>
    <w:rsid w:val="46A7E352"/>
    <w:rsid w:val="46ABA767"/>
    <w:rsid w:val="46B27708"/>
    <w:rsid w:val="46B4899B"/>
    <w:rsid w:val="46B600CC"/>
    <w:rsid w:val="46B6435E"/>
    <w:rsid w:val="46B7121E"/>
    <w:rsid w:val="46B86FBF"/>
    <w:rsid w:val="46BB5A8E"/>
    <w:rsid w:val="46C51B2F"/>
    <w:rsid w:val="46C6DDE9"/>
    <w:rsid w:val="46CB7088"/>
    <w:rsid w:val="46CD5846"/>
    <w:rsid w:val="46D099C7"/>
    <w:rsid w:val="46D6F19B"/>
    <w:rsid w:val="46DF1A13"/>
    <w:rsid w:val="46E039C3"/>
    <w:rsid w:val="46E32579"/>
    <w:rsid w:val="46E35DE4"/>
    <w:rsid w:val="46E5C22E"/>
    <w:rsid w:val="46F1165A"/>
    <w:rsid w:val="46F733BD"/>
    <w:rsid w:val="46F80BF5"/>
    <w:rsid w:val="46F9F998"/>
    <w:rsid w:val="46FB0612"/>
    <w:rsid w:val="470221D2"/>
    <w:rsid w:val="4702DFDB"/>
    <w:rsid w:val="4703E2D5"/>
    <w:rsid w:val="47068A0D"/>
    <w:rsid w:val="4707433E"/>
    <w:rsid w:val="470B5DFD"/>
    <w:rsid w:val="470C2E30"/>
    <w:rsid w:val="470C3C32"/>
    <w:rsid w:val="4710D3D6"/>
    <w:rsid w:val="471471FC"/>
    <w:rsid w:val="471AABEF"/>
    <w:rsid w:val="4721128A"/>
    <w:rsid w:val="4725BE88"/>
    <w:rsid w:val="47263A17"/>
    <w:rsid w:val="47284AEA"/>
    <w:rsid w:val="47319668"/>
    <w:rsid w:val="47319C8A"/>
    <w:rsid w:val="47336A36"/>
    <w:rsid w:val="47377092"/>
    <w:rsid w:val="473DD33A"/>
    <w:rsid w:val="473F299E"/>
    <w:rsid w:val="474D9C5B"/>
    <w:rsid w:val="474E342C"/>
    <w:rsid w:val="4752B8E3"/>
    <w:rsid w:val="4753A230"/>
    <w:rsid w:val="475589FA"/>
    <w:rsid w:val="47599B27"/>
    <w:rsid w:val="475B9D34"/>
    <w:rsid w:val="475E35BE"/>
    <w:rsid w:val="475FE92A"/>
    <w:rsid w:val="476010C6"/>
    <w:rsid w:val="47634FAF"/>
    <w:rsid w:val="4764EC9B"/>
    <w:rsid w:val="47689E4B"/>
    <w:rsid w:val="476A1D6D"/>
    <w:rsid w:val="4771831B"/>
    <w:rsid w:val="4772A4AC"/>
    <w:rsid w:val="4773431C"/>
    <w:rsid w:val="47739035"/>
    <w:rsid w:val="47744065"/>
    <w:rsid w:val="47790B2D"/>
    <w:rsid w:val="477A609D"/>
    <w:rsid w:val="4780C1F5"/>
    <w:rsid w:val="478279FD"/>
    <w:rsid w:val="478650A3"/>
    <w:rsid w:val="478E6159"/>
    <w:rsid w:val="478FC301"/>
    <w:rsid w:val="47920FF8"/>
    <w:rsid w:val="479BD8B5"/>
    <w:rsid w:val="479E03E6"/>
    <w:rsid w:val="47A1E275"/>
    <w:rsid w:val="47A7D5D4"/>
    <w:rsid w:val="47AA0A5D"/>
    <w:rsid w:val="47B30817"/>
    <w:rsid w:val="47B6D991"/>
    <w:rsid w:val="47BCC6F5"/>
    <w:rsid w:val="47BD07BD"/>
    <w:rsid w:val="47BF8634"/>
    <w:rsid w:val="47BFE7CA"/>
    <w:rsid w:val="47C06059"/>
    <w:rsid w:val="47C65E70"/>
    <w:rsid w:val="47CADD4B"/>
    <w:rsid w:val="47D2F6F5"/>
    <w:rsid w:val="47D7F690"/>
    <w:rsid w:val="47D98277"/>
    <w:rsid w:val="47DBBCF9"/>
    <w:rsid w:val="47DCAFC9"/>
    <w:rsid w:val="47DE444A"/>
    <w:rsid w:val="47E0F866"/>
    <w:rsid w:val="47E22231"/>
    <w:rsid w:val="47E29105"/>
    <w:rsid w:val="47E6BB60"/>
    <w:rsid w:val="47ECF34E"/>
    <w:rsid w:val="47EF7303"/>
    <w:rsid w:val="47F30AD8"/>
    <w:rsid w:val="47F636EC"/>
    <w:rsid w:val="47FD4397"/>
    <w:rsid w:val="47FDB98B"/>
    <w:rsid w:val="480392E7"/>
    <w:rsid w:val="4809B218"/>
    <w:rsid w:val="480AB87B"/>
    <w:rsid w:val="480E325C"/>
    <w:rsid w:val="480F6592"/>
    <w:rsid w:val="48102558"/>
    <w:rsid w:val="48102FD0"/>
    <w:rsid w:val="4814F902"/>
    <w:rsid w:val="48174826"/>
    <w:rsid w:val="481A7A46"/>
    <w:rsid w:val="481BDC34"/>
    <w:rsid w:val="481C3C91"/>
    <w:rsid w:val="48203A30"/>
    <w:rsid w:val="4820B838"/>
    <w:rsid w:val="48228E0F"/>
    <w:rsid w:val="482578E0"/>
    <w:rsid w:val="4825AEC2"/>
    <w:rsid w:val="4826B363"/>
    <w:rsid w:val="482EFA40"/>
    <w:rsid w:val="483725FC"/>
    <w:rsid w:val="4837838D"/>
    <w:rsid w:val="483E2727"/>
    <w:rsid w:val="484B6DDD"/>
    <w:rsid w:val="484F51AE"/>
    <w:rsid w:val="4851117F"/>
    <w:rsid w:val="4852E8B7"/>
    <w:rsid w:val="485352FC"/>
    <w:rsid w:val="4853BE8E"/>
    <w:rsid w:val="4858618B"/>
    <w:rsid w:val="4858AFD1"/>
    <w:rsid w:val="4858C4B8"/>
    <w:rsid w:val="485A015C"/>
    <w:rsid w:val="485B6A9F"/>
    <w:rsid w:val="485C9208"/>
    <w:rsid w:val="486D505D"/>
    <w:rsid w:val="486D6838"/>
    <w:rsid w:val="486F2D15"/>
    <w:rsid w:val="48719C96"/>
    <w:rsid w:val="4873C9A9"/>
    <w:rsid w:val="4874C6DD"/>
    <w:rsid w:val="4875E9E8"/>
    <w:rsid w:val="4879F392"/>
    <w:rsid w:val="487A38B9"/>
    <w:rsid w:val="4881C203"/>
    <w:rsid w:val="4882BBC2"/>
    <w:rsid w:val="48877779"/>
    <w:rsid w:val="488AF75F"/>
    <w:rsid w:val="489566BA"/>
    <w:rsid w:val="489DE562"/>
    <w:rsid w:val="48A0B725"/>
    <w:rsid w:val="48A58D80"/>
    <w:rsid w:val="48A6E9FD"/>
    <w:rsid w:val="48A6F09E"/>
    <w:rsid w:val="48A7AA3D"/>
    <w:rsid w:val="48A8FB0B"/>
    <w:rsid w:val="48A9DF41"/>
    <w:rsid w:val="48ABEC3F"/>
    <w:rsid w:val="48AFCB65"/>
    <w:rsid w:val="48B594F8"/>
    <w:rsid w:val="48B5AD3F"/>
    <w:rsid w:val="48B88B95"/>
    <w:rsid w:val="48B96662"/>
    <w:rsid w:val="48BB700A"/>
    <w:rsid w:val="48BC4F71"/>
    <w:rsid w:val="48C37E2B"/>
    <w:rsid w:val="48C683C3"/>
    <w:rsid w:val="48CD8749"/>
    <w:rsid w:val="48CDA95E"/>
    <w:rsid w:val="48D316EF"/>
    <w:rsid w:val="48DFF52D"/>
    <w:rsid w:val="48E228D2"/>
    <w:rsid w:val="48E51297"/>
    <w:rsid w:val="48F0C8BA"/>
    <w:rsid w:val="48F11C21"/>
    <w:rsid w:val="48F1DF0A"/>
    <w:rsid w:val="48F75585"/>
    <w:rsid w:val="48FE179C"/>
    <w:rsid w:val="49014415"/>
    <w:rsid w:val="49022367"/>
    <w:rsid w:val="4902B491"/>
    <w:rsid w:val="49043801"/>
    <w:rsid w:val="49045875"/>
    <w:rsid w:val="4908C0BC"/>
    <w:rsid w:val="490C8F5A"/>
    <w:rsid w:val="49159F42"/>
    <w:rsid w:val="4915AA92"/>
    <w:rsid w:val="491EF439"/>
    <w:rsid w:val="4920C2F5"/>
    <w:rsid w:val="49248FA3"/>
    <w:rsid w:val="4925A34F"/>
    <w:rsid w:val="492A1C9B"/>
    <w:rsid w:val="492C2821"/>
    <w:rsid w:val="4934A972"/>
    <w:rsid w:val="493E0ECA"/>
    <w:rsid w:val="49412924"/>
    <w:rsid w:val="4941AA97"/>
    <w:rsid w:val="4945AF1A"/>
    <w:rsid w:val="494ADF2D"/>
    <w:rsid w:val="494E0B56"/>
    <w:rsid w:val="494F174E"/>
    <w:rsid w:val="4951511A"/>
    <w:rsid w:val="49565E02"/>
    <w:rsid w:val="495AAB96"/>
    <w:rsid w:val="49600256"/>
    <w:rsid w:val="4961F54E"/>
    <w:rsid w:val="49651463"/>
    <w:rsid w:val="496F3341"/>
    <w:rsid w:val="49700CC5"/>
    <w:rsid w:val="49718F8F"/>
    <w:rsid w:val="497390E6"/>
    <w:rsid w:val="4976B78F"/>
    <w:rsid w:val="4982C160"/>
    <w:rsid w:val="4984F707"/>
    <w:rsid w:val="49857383"/>
    <w:rsid w:val="498B5782"/>
    <w:rsid w:val="498D50BB"/>
    <w:rsid w:val="4992F3E7"/>
    <w:rsid w:val="499501F8"/>
    <w:rsid w:val="49962B23"/>
    <w:rsid w:val="49980A65"/>
    <w:rsid w:val="4999DD80"/>
    <w:rsid w:val="499A37CF"/>
    <w:rsid w:val="499DCFED"/>
    <w:rsid w:val="499FE085"/>
    <w:rsid w:val="49A64958"/>
    <w:rsid w:val="49A93C3B"/>
    <w:rsid w:val="49AB24A3"/>
    <w:rsid w:val="49AC7C1A"/>
    <w:rsid w:val="49AEC2C3"/>
    <w:rsid w:val="49B6F85E"/>
    <w:rsid w:val="49B9B8E0"/>
    <w:rsid w:val="49BAF6EA"/>
    <w:rsid w:val="49BF169A"/>
    <w:rsid w:val="49C26612"/>
    <w:rsid w:val="49C342BD"/>
    <w:rsid w:val="49C62DBE"/>
    <w:rsid w:val="49C9D8D7"/>
    <w:rsid w:val="49CBB363"/>
    <w:rsid w:val="49D8D48F"/>
    <w:rsid w:val="49DB1A71"/>
    <w:rsid w:val="49E73416"/>
    <w:rsid w:val="49ED3CF8"/>
    <w:rsid w:val="49EF5667"/>
    <w:rsid w:val="49F0FA7F"/>
    <w:rsid w:val="49F67B60"/>
    <w:rsid w:val="49FD6439"/>
    <w:rsid w:val="49FE1209"/>
    <w:rsid w:val="4A009239"/>
    <w:rsid w:val="4A06B1E9"/>
    <w:rsid w:val="4A07DA42"/>
    <w:rsid w:val="4A0DD5C2"/>
    <w:rsid w:val="4A142BD0"/>
    <w:rsid w:val="4A1560FA"/>
    <w:rsid w:val="4A165E68"/>
    <w:rsid w:val="4A1A5DC3"/>
    <w:rsid w:val="4A1BBAC8"/>
    <w:rsid w:val="4A21C379"/>
    <w:rsid w:val="4A231A60"/>
    <w:rsid w:val="4A23877D"/>
    <w:rsid w:val="4A243005"/>
    <w:rsid w:val="4A243B54"/>
    <w:rsid w:val="4A28C642"/>
    <w:rsid w:val="4A2E5713"/>
    <w:rsid w:val="4A30A344"/>
    <w:rsid w:val="4A344535"/>
    <w:rsid w:val="4A358878"/>
    <w:rsid w:val="4A388125"/>
    <w:rsid w:val="4A388501"/>
    <w:rsid w:val="4A3F1F55"/>
    <w:rsid w:val="4A419442"/>
    <w:rsid w:val="4A4B392E"/>
    <w:rsid w:val="4A4B7634"/>
    <w:rsid w:val="4A54B83C"/>
    <w:rsid w:val="4A54F08D"/>
    <w:rsid w:val="4A591F6D"/>
    <w:rsid w:val="4A59F669"/>
    <w:rsid w:val="4A6DFCEC"/>
    <w:rsid w:val="4A741741"/>
    <w:rsid w:val="4A75E056"/>
    <w:rsid w:val="4A7A78EC"/>
    <w:rsid w:val="4A854A93"/>
    <w:rsid w:val="4A8C1122"/>
    <w:rsid w:val="4A8DC75A"/>
    <w:rsid w:val="4A8F68DD"/>
    <w:rsid w:val="4A97EADE"/>
    <w:rsid w:val="4AA7B38E"/>
    <w:rsid w:val="4AAAEF71"/>
    <w:rsid w:val="4AABF6A5"/>
    <w:rsid w:val="4AB70EF9"/>
    <w:rsid w:val="4AB87793"/>
    <w:rsid w:val="4AB9F260"/>
    <w:rsid w:val="4ABAF1CC"/>
    <w:rsid w:val="4ABAFA06"/>
    <w:rsid w:val="4ACA549F"/>
    <w:rsid w:val="4ACA82D8"/>
    <w:rsid w:val="4ACB1971"/>
    <w:rsid w:val="4AD00406"/>
    <w:rsid w:val="4AD6F5FD"/>
    <w:rsid w:val="4ADCA464"/>
    <w:rsid w:val="4AE3EDDE"/>
    <w:rsid w:val="4AE5BB4D"/>
    <w:rsid w:val="4AE6AA37"/>
    <w:rsid w:val="4AE883A7"/>
    <w:rsid w:val="4AE9F805"/>
    <w:rsid w:val="4AF1C2C4"/>
    <w:rsid w:val="4AF39614"/>
    <w:rsid w:val="4AFE2CEB"/>
    <w:rsid w:val="4AFE63D9"/>
    <w:rsid w:val="4AFF8831"/>
    <w:rsid w:val="4AFFA108"/>
    <w:rsid w:val="4B02DB89"/>
    <w:rsid w:val="4B05F238"/>
    <w:rsid w:val="4B0C27FA"/>
    <w:rsid w:val="4B1A23AB"/>
    <w:rsid w:val="4B1C7CDD"/>
    <w:rsid w:val="4B256F01"/>
    <w:rsid w:val="4B276998"/>
    <w:rsid w:val="4B2A2317"/>
    <w:rsid w:val="4B2C4C88"/>
    <w:rsid w:val="4B30587D"/>
    <w:rsid w:val="4B31B3C3"/>
    <w:rsid w:val="4B330B54"/>
    <w:rsid w:val="4B336A5D"/>
    <w:rsid w:val="4B33B3B6"/>
    <w:rsid w:val="4B35B241"/>
    <w:rsid w:val="4B3944AD"/>
    <w:rsid w:val="4B3950B7"/>
    <w:rsid w:val="4B3C8602"/>
    <w:rsid w:val="4B3FAAAD"/>
    <w:rsid w:val="4B428880"/>
    <w:rsid w:val="4B44E5D3"/>
    <w:rsid w:val="4B4AABBE"/>
    <w:rsid w:val="4B4CB2AF"/>
    <w:rsid w:val="4B4CF3B6"/>
    <w:rsid w:val="4B4D9DD9"/>
    <w:rsid w:val="4B4E48C2"/>
    <w:rsid w:val="4B526744"/>
    <w:rsid w:val="4B569970"/>
    <w:rsid w:val="4B5C89A0"/>
    <w:rsid w:val="4B5E0735"/>
    <w:rsid w:val="4B5FB908"/>
    <w:rsid w:val="4B5FE476"/>
    <w:rsid w:val="4B6056BF"/>
    <w:rsid w:val="4B63560C"/>
    <w:rsid w:val="4B69148D"/>
    <w:rsid w:val="4B6989F3"/>
    <w:rsid w:val="4B6C23EA"/>
    <w:rsid w:val="4B6D790C"/>
    <w:rsid w:val="4B6E1EF1"/>
    <w:rsid w:val="4B6EF99F"/>
    <w:rsid w:val="4B76E6C5"/>
    <w:rsid w:val="4B80B917"/>
    <w:rsid w:val="4B84AB43"/>
    <w:rsid w:val="4B8F9138"/>
    <w:rsid w:val="4B90FC82"/>
    <w:rsid w:val="4B96BE3D"/>
    <w:rsid w:val="4B99CD6A"/>
    <w:rsid w:val="4B9A7E15"/>
    <w:rsid w:val="4B9CB92B"/>
    <w:rsid w:val="4B9D68D6"/>
    <w:rsid w:val="4BA8392E"/>
    <w:rsid w:val="4BA8740C"/>
    <w:rsid w:val="4BAFA98C"/>
    <w:rsid w:val="4BB339C2"/>
    <w:rsid w:val="4BB608C6"/>
    <w:rsid w:val="4BB84D26"/>
    <w:rsid w:val="4BB873AD"/>
    <w:rsid w:val="4BBB63A9"/>
    <w:rsid w:val="4BBD97EE"/>
    <w:rsid w:val="4BC29B13"/>
    <w:rsid w:val="4BC4F25C"/>
    <w:rsid w:val="4BC72803"/>
    <w:rsid w:val="4BCBCA2E"/>
    <w:rsid w:val="4BCC8F6D"/>
    <w:rsid w:val="4BCEA0EF"/>
    <w:rsid w:val="4BD23896"/>
    <w:rsid w:val="4BD38D85"/>
    <w:rsid w:val="4BD524C6"/>
    <w:rsid w:val="4BDCA3B2"/>
    <w:rsid w:val="4BDCD207"/>
    <w:rsid w:val="4BEA1614"/>
    <w:rsid w:val="4BEB1AFA"/>
    <w:rsid w:val="4BF3EE54"/>
    <w:rsid w:val="4BF9740F"/>
    <w:rsid w:val="4BFA2565"/>
    <w:rsid w:val="4BFF5D17"/>
    <w:rsid w:val="4C021605"/>
    <w:rsid w:val="4C06241A"/>
    <w:rsid w:val="4C173032"/>
    <w:rsid w:val="4C1AC1B6"/>
    <w:rsid w:val="4C1B77A4"/>
    <w:rsid w:val="4C1BAC03"/>
    <w:rsid w:val="4C1BD883"/>
    <w:rsid w:val="4C231CCB"/>
    <w:rsid w:val="4C255E9A"/>
    <w:rsid w:val="4C26A594"/>
    <w:rsid w:val="4C29FECB"/>
    <w:rsid w:val="4C2B3ECB"/>
    <w:rsid w:val="4C2D2731"/>
    <w:rsid w:val="4C37B5A3"/>
    <w:rsid w:val="4C3A1353"/>
    <w:rsid w:val="4C40D729"/>
    <w:rsid w:val="4C423452"/>
    <w:rsid w:val="4C501347"/>
    <w:rsid w:val="4C5609BC"/>
    <w:rsid w:val="4C57ABA3"/>
    <w:rsid w:val="4C57F1B5"/>
    <w:rsid w:val="4C5BA27D"/>
    <w:rsid w:val="4C6040D9"/>
    <w:rsid w:val="4C629E08"/>
    <w:rsid w:val="4C62CD6A"/>
    <w:rsid w:val="4C66E3BC"/>
    <w:rsid w:val="4C6CB52C"/>
    <w:rsid w:val="4C6E34F2"/>
    <w:rsid w:val="4C711EB7"/>
    <w:rsid w:val="4C7487AE"/>
    <w:rsid w:val="4C75BABB"/>
    <w:rsid w:val="4C77EAE9"/>
    <w:rsid w:val="4C77F81B"/>
    <w:rsid w:val="4C7CD9DB"/>
    <w:rsid w:val="4C7CE87F"/>
    <w:rsid w:val="4C83505A"/>
    <w:rsid w:val="4C837BA9"/>
    <w:rsid w:val="4C858A53"/>
    <w:rsid w:val="4C85D8B0"/>
    <w:rsid w:val="4C85D942"/>
    <w:rsid w:val="4C8A1874"/>
    <w:rsid w:val="4C8A8EB5"/>
    <w:rsid w:val="4C8EE318"/>
    <w:rsid w:val="4C9AB993"/>
    <w:rsid w:val="4C9EEF42"/>
    <w:rsid w:val="4CA50269"/>
    <w:rsid w:val="4CACA112"/>
    <w:rsid w:val="4CAF0A1C"/>
    <w:rsid w:val="4CAF6088"/>
    <w:rsid w:val="4CAF75E9"/>
    <w:rsid w:val="4CB64F12"/>
    <w:rsid w:val="4CBCBFD2"/>
    <w:rsid w:val="4CBCFECE"/>
    <w:rsid w:val="4CC17A9E"/>
    <w:rsid w:val="4CC326E2"/>
    <w:rsid w:val="4CC37316"/>
    <w:rsid w:val="4CC607E4"/>
    <w:rsid w:val="4CC7393D"/>
    <w:rsid w:val="4CCAB161"/>
    <w:rsid w:val="4CCDBC3C"/>
    <w:rsid w:val="4CCECFCB"/>
    <w:rsid w:val="4CD07796"/>
    <w:rsid w:val="4CD0DC32"/>
    <w:rsid w:val="4CD297FD"/>
    <w:rsid w:val="4CD3E949"/>
    <w:rsid w:val="4CD5F115"/>
    <w:rsid w:val="4CDA002A"/>
    <w:rsid w:val="4CE6E4FA"/>
    <w:rsid w:val="4CE7B5A7"/>
    <w:rsid w:val="4CE8073C"/>
    <w:rsid w:val="4CEB5F6E"/>
    <w:rsid w:val="4CEF3354"/>
    <w:rsid w:val="4CF6AF33"/>
    <w:rsid w:val="4CF7933B"/>
    <w:rsid w:val="4CFAB7F8"/>
    <w:rsid w:val="4CFDFC79"/>
    <w:rsid w:val="4D014958"/>
    <w:rsid w:val="4D030EAF"/>
    <w:rsid w:val="4D03D779"/>
    <w:rsid w:val="4D03DBFF"/>
    <w:rsid w:val="4D060407"/>
    <w:rsid w:val="4D067802"/>
    <w:rsid w:val="4D080EEA"/>
    <w:rsid w:val="4D08E3CB"/>
    <w:rsid w:val="4D09700A"/>
    <w:rsid w:val="4D0DF12E"/>
    <w:rsid w:val="4D0E1CCC"/>
    <w:rsid w:val="4D0F2220"/>
    <w:rsid w:val="4D12611F"/>
    <w:rsid w:val="4D138FCC"/>
    <w:rsid w:val="4D168835"/>
    <w:rsid w:val="4D1CF443"/>
    <w:rsid w:val="4D1DD01B"/>
    <w:rsid w:val="4D1EC2A2"/>
    <w:rsid w:val="4D21A633"/>
    <w:rsid w:val="4D302DEE"/>
    <w:rsid w:val="4D303966"/>
    <w:rsid w:val="4D307471"/>
    <w:rsid w:val="4D320EA4"/>
    <w:rsid w:val="4D3497BE"/>
    <w:rsid w:val="4D39B988"/>
    <w:rsid w:val="4D3EF85E"/>
    <w:rsid w:val="4D45BB5E"/>
    <w:rsid w:val="4D4B5774"/>
    <w:rsid w:val="4D4C234F"/>
    <w:rsid w:val="4D4C5C7A"/>
    <w:rsid w:val="4D5002FB"/>
    <w:rsid w:val="4D514AE4"/>
    <w:rsid w:val="4D5542FF"/>
    <w:rsid w:val="4D58B8BC"/>
    <w:rsid w:val="4D5B2F3A"/>
    <w:rsid w:val="4D5D6D38"/>
    <w:rsid w:val="4D622264"/>
    <w:rsid w:val="4D6EBD21"/>
    <w:rsid w:val="4D72578D"/>
    <w:rsid w:val="4D78BB1E"/>
    <w:rsid w:val="4D7A7B08"/>
    <w:rsid w:val="4D7EFFD8"/>
    <w:rsid w:val="4D7FED1D"/>
    <w:rsid w:val="4D81076E"/>
    <w:rsid w:val="4D8953E5"/>
    <w:rsid w:val="4D8B2F7D"/>
    <w:rsid w:val="4D936C75"/>
    <w:rsid w:val="4D949A6F"/>
    <w:rsid w:val="4D9529A3"/>
    <w:rsid w:val="4D9BA2C5"/>
    <w:rsid w:val="4D9BB95D"/>
    <w:rsid w:val="4D9FA331"/>
    <w:rsid w:val="4D9FFC4D"/>
    <w:rsid w:val="4DA2B652"/>
    <w:rsid w:val="4DA5AD0D"/>
    <w:rsid w:val="4DAA44B1"/>
    <w:rsid w:val="4DB0DE94"/>
    <w:rsid w:val="4DB14613"/>
    <w:rsid w:val="4DBEEA43"/>
    <w:rsid w:val="4DBEF3D7"/>
    <w:rsid w:val="4DBF3138"/>
    <w:rsid w:val="4DBF9887"/>
    <w:rsid w:val="4DBFD27F"/>
    <w:rsid w:val="4DC1FA67"/>
    <w:rsid w:val="4DC6E407"/>
    <w:rsid w:val="4DCA7283"/>
    <w:rsid w:val="4DCB736F"/>
    <w:rsid w:val="4DCF2069"/>
    <w:rsid w:val="4DD2C9FF"/>
    <w:rsid w:val="4DD324B4"/>
    <w:rsid w:val="4DD5B66F"/>
    <w:rsid w:val="4DD5BA2F"/>
    <w:rsid w:val="4DD8B55C"/>
    <w:rsid w:val="4DDD6879"/>
    <w:rsid w:val="4DDD8E14"/>
    <w:rsid w:val="4DDFC83D"/>
    <w:rsid w:val="4DE0B591"/>
    <w:rsid w:val="4DE3FD24"/>
    <w:rsid w:val="4DE5BC8A"/>
    <w:rsid w:val="4DEC9945"/>
    <w:rsid w:val="4DF015AA"/>
    <w:rsid w:val="4DF0EF04"/>
    <w:rsid w:val="4DF3E675"/>
    <w:rsid w:val="4DF4F058"/>
    <w:rsid w:val="4DFC8D82"/>
    <w:rsid w:val="4E085CA2"/>
    <w:rsid w:val="4E087C17"/>
    <w:rsid w:val="4E0D474F"/>
    <w:rsid w:val="4E125BAD"/>
    <w:rsid w:val="4E150826"/>
    <w:rsid w:val="4E190A40"/>
    <w:rsid w:val="4E197CBF"/>
    <w:rsid w:val="4E1BC177"/>
    <w:rsid w:val="4E1EE68A"/>
    <w:rsid w:val="4E20E681"/>
    <w:rsid w:val="4E29FB3E"/>
    <w:rsid w:val="4E2B81DF"/>
    <w:rsid w:val="4E305432"/>
    <w:rsid w:val="4E31F66D"/>
    <w:rsid w:val="4E33CF37"/>
    <w:rsid w:val="4E357F31"/>
    <w:rsid w:val="4E3B9830"/>
    <w:rsid w:val="4E3C88D9"/>
    <w:rsid w:val="4E3F2691"/>
    <w:rsid w:val="4E443488"/>
    <w:rsid w:val="4E4D1745"/>
    <w:rsid w:val="4E50F77D"/>
    <w:rsid w:val="4E526BF3"/>
    <w:rsid w:val="4E5400D8"/>
    <w:rsid w:val="4E5539B8"/>
    <w:rsid w:val="4E578AB0"/>
    <w:rsid w:val="4E57A03F"/>
    <w:rsid w:val="4E57A486"/>
    <w:rsid w:val="4E584D49"/>
    <w:rsid w:val="4E593B79"/>
    <w:rsid w:val="4E632A99"/>
    <w:rsid w:val="4E6D4C88"/>
    <w:rsid w:val="4E6DF360"/>
    <w:rsid w:val="4E6E912C"/>
    <w:rsid w:val="4E6F9063"/>
    <w:rsid w:val="4E730480"/>
    <w:rsid w:val="4E8138D3"/>
    <w:rsid w:val="4E83D534"/>
    <w:rsid w:val="4E853E9B"/>
    <w:rsid w:val="4E858167"/>
    <w:rsid w:val="4E86FBA1"/>
    <w:rsid w:val="4E87E043"/>
    <w:rsid w:val="4E938407"/>
    <w:rsid w:val="4E94A6B3"/>
    <w:rsid w:val="4E982E82"/>
    <w:rsid w:val="4E99CCDA"/>
    <w:rsid w:val="4E9E3349"/>
    <w:rsid w:val="4EA29E52"/>
    <w:rsid w:val="4EAB6F70"/>
    <w:rsid w:val="4EAD93E8"/>
    <w:rsid w:val="4EAF1249"/>
    <w:rsid w:val="4EBC9B99"/>
    <w:rsid w:val="4EBD18A7"/>
    <w:rsid w:val="4EBF6D0F"/>
    <w:rsid w:val="4EC30012"/>
    <w:rsid w:val="4ED07515"/>
    <w:rsid w:val="4ED59A81"/>
    <w:rsid w:val="4EDB3D63"/>
    <w:rsid w:val="4EDD3A82"/>
    <w:rsid w:val="4EDE6959"/>
    <w:rsid w:val="4EE17283"/>
    <w:rsid w:val="4EE5DF8C"/>
    <w:rsid w:val="4EE72E91"/>
    <w:rsid w:val="4EE9EDDF"/>
    <w:rsid w:val="4EF73173"/>
    <w:rsid w:val="4EF7DB6A"/>
    <w:rsid w:val="4EFBEB78"/>
    <w:rsid w:val="4EFCD398"/>
    <w:rsid w:val="4F044758"/>
    <w:rsid w:val="4F074B65"/>
    <w:rsid w:val="4F077809"/>
    <w:rsid w:val="4F0C54D1"/>
    <w:rsid w:val="4F0E2B3C"/>
    <w:rsid w:val="4F0EA2D6"/>
    <w:rsid w:val="4F10D202"/>
    <w:rsid w:val="4F155C11"/>
    <w:rsid w:val="4F208119"/>
    <w:rsid w:val="4F215007"/>
    <w:rsid w:val="4F25BAC3"/>
    <w:rsid w:val="4F263FFA"/>
    <w:rsid w:val="4F27CBE6"/>
    <w:rsid w:val="4F2C3D3F"/>
    <w:rsid w:val="4F2E2C61"/>
    <w:rsid w:val="4F325FCC"/>
    <w:rsid w:val="4F3E494A"/>
    <w:rsid w:val="4F47E301"/>
    <w:rsid w:val="4F4E266B"/>
    <w:rsid w:val="4F5824A6"/>
    <w:rsid w:val="4F59270D"/>
    <w:rsid w:val="4F62F02B"/>
    <w:rsid w:val="4F67C499"/>
    <w:rsid w:val="4F69BFD0"/>
    <w:rsid w:val="4F6ACD06"/>
    <w:rsid w:val="4F756BB3"/>
    <w:rsid w:val="4F7816E6"/>
    <w:rsid w:val="4F7C6854"/>
    <w:rsid w:val="4F7ED132"/>
    <w:rsid w:val="4F87B826"/>
    <w:rsid w:val="4F87DE58"/>
    <w:rsid w:val="4F895C9F"/>
    <w:rsid w:val="4F8C2460"/>
    <w:rsid w:val="4F92308D"/>
    <w:rsid w:val="4F96497A"/>
    <w:rsid w:val="4F99839C"/>
    <w:rsid w:val="4F9A6766"/>
    <w:rsid w:val="4FA175F4"/>
    <w:rsid w:val="4FA612F0"/>
    <w:rsid w:val="4FAAF81D"/>
    <w:rsid w:val="4FAF368B"/>
    <w:rsid w:val="4FB19BB3"/>
    <w:rsid w:val="4FB2AE96"/>
    <w:rsid w:val="4FB61A6A"/>
    <w:rsid w:val="4FBA5150"/>
    <w:rsid w:val="4FBA7307"/>
    <w:rsid w:val="4FBCA96D"/>
    <w:rsid w:val="4FBCB518"/>
    <w:rsid w:val="4FBEF764"/>
    <w:rsid w:val="4FBFC127"/>
    <w:rsid w:val="4FBFFD84"/>
    <w:rsid w:val="4FC112F5"/>
    <w:rsid w:val="4FC3A0D3"/>
    <w:rsid w:val="4FC5CBE2"/>
    <w:rsid w:val="4FC722E8"/>
    <w:rsid w:val="4FC7440F"/>
    <w:rsid w:val="4FCDE666"/>
    <w:rsid w:val="4FD39B64"/>
    <w:rsid w:val="4FE033E9"/>
    <w:rsid w:val="4FE20CDD"/>
    <w:rsid w:val="4FE424C3"/>
    <w:rsid w:val="4FE50317"/>
    <w:rsid w:val="4FF0BF2D"/>
    <w:rsid w:val="4FF1B440"/>
    <w:rsid w:val="4FF1D367"/>
    <w:rsid w:val="4FF43BDF"/>
    <w:rsid w:val="50046641"/>
    <w:rsid w:val="500DAC99"/>
    <w:rsid w:val="5011C148"/>
    <w:rsid w:val="5011DA38"/>
    <w:rsid w:val="50165DC0"/>
    <w:rsid w:val="5017D079"/>
    <w:rsid w:val="501849D1"/>
    <w:rsid w:val="50191E38"/>
    <w:rsid w:val="5019F35C"/>
    <w:rsid w:val="501CA34F"/>
    <w:rsid w:val="501F4556"/>
    <w:rsid w:val="50202D65"/>
    <w:rsid w:val="502453AB"/>
    <w:rsid w:val="502475E1"/>
    <w:rsid w:val="50341AA6"/>
    <w:rsid w:val="5035785B"/>
    <w:rsid w:val="50371E8F"/>
    <w:rsid w:val="503DBAC2"/>
    <w:rsid w:val="503EC6A7"/>
    <w:rsid w:val="504264B0"/>
    <w:rsid w:val="5042AEA6"/>
    <w:rsid w:val="5047C212"/>
    <w:rsid w:val="50488432"/>
    <w:rsid w:val="50495807"/>
    <w:rsid w:val="504A05AA"/>
    <w:rsid w:val="504D7843"/>
    <w:rsid w:val="504E5035"/>
    <w:rsid w:val="50552781"/>
    <w:rsid w:val="506E502A"/>
    <w:rsid w:val="506F1FA7"/>
    <w:rsid w:val="5071D55F"/>
    <w:rsid w:val="507206F6"/>
    <w:rsid w:val="507212E3"/>
    <w:rsid w:val="507330C1"/>
    <w:rsid w:val="507F4DE3"/>
    <w:rsid w:val="5081CC1E"/>
    <w:rsid w:val="508206CD"/>
    <w:rsid w:val="50825DAA"/>
    <w:rsid w:val="50857ED0"/>
    <w:rsid w:val="508770A9"/>
    <w:rsid w:val="508BB820"/>
    <w:rsid w:val="508BF870"/>
    <w:rsid w:val="508C8D39"/>
    <w:rsid w:val="508ECC26"/>
    <w:rsid w:val="50919C6F"/>
    <w:rsid w:val="50963DCF"/>
    <w:rsid w:val="50980C98"/>
    <w:rsid w:val="509ADA9A"/>
    <w:rsid w:val="509B7B34"/>
    <w:rsid w:val="509EBE69"/>
    <w:rsid w:val="50A34F3B"/>
    <w:rsid w:val="50A40B46"/>
    <w:rsid w:val="50A5015B"/>
    <w:rsid w:val="50A557FD"/>
    <w:rsid w:val="50A73675"/>
    <w:rsid w:val="50A7D3A2"/>
    <w:rsid w:val="50A8DB3A"/>
    <w:rsid w:val="50AC5AE3"/>
    <w:rsid w:val="50B0754B"/>
    <w:rsid w:val="50B8E929"/>
    <w:rsid w:val="50BA1007"/>
    <w:rsid w:val="50BB62F8"/>
    <w:rsid w:val="50BC12B5"/>
    <w:rsid w:val="50BF23A0"/>
    <w:rsid w:val="50C035DC"/>
    <w:rsid w:val="50C38C9E"/>
    <w:rsid w:val="50CA78EA"/>
    <w:rsid w:val="50CECC14"/>
    <w:rsid w:val="50D14320"/>
    <w:rsid w:val="50D17F82"/>
    <w:rsid w:val="50D1BA18"/>
    <w:rsid w:val="50D2996A"/>
    <w:rsid w:val="50D6093B"/>
    <w:rsid w:val="50D72CD5"/>
    <w:rsid w:val="50DD71B9"/>
    <w:rsid w:val="50E41809"/>
    <w:rsid w:val="50E5C1CB"/>
    <w:rsid w:val="50E807E7"/>
    <w:rsid w:val="50EAC2E6"/>
    <w:rsid w:val="50EF67C8"/>
    <w:rsid w:val="50F06D2B"/>
    <w:rsid w:val="50F550B2"/>
    <w:rsid w:val="50F57A0D"/>
    <w:rsid w:val="50F9E460"/>
    <w:rsid w:val="50FA1D16"/>
    <w:rsid w:val="50FEC08C"/>
    <w:rsid w:val="50FFB118"/>
    <w:rsid w:val="5102A6EB"/>
    <w:rsid w:val="5103D048"/>
    <w:rsid w:val="510767B0"/>
    <w:rsid w:val="510EC3B1"/>
    <w:rsid w:val="5111E64A"/>
    <w:rsid w:val="5113C70E"/>
    <w:rsid w:val="5113F7B4"/>
    <w:rsid w:val="5115EEA4"/>
    <w:rsid w:val="5119E2B2"/>
    <w:rsid w:val="511BC9F8"/>
    <w:rsid w:val="511EE218"/>
    <w:rsid w:val="512B6F96"/>
    <w:rsid w:val="512C2CC3"/>
    <w:rsid w:val="512E0C3E"/>
    <w:rsid w:val="512ED02B"/>
    <w:rsid w:val="513406CF"/>
    <w:rsid w:val="5135FB6B"/>
    <w:rsid w:val="5137E375"/>
    <w:rsid w:val="5137EE73"/>
    <w:rsid w:val="513C8382"/>
    <w:rsid w:val="513F3671"/>
    <w:rsid w:val="514695DD"/>
    <w:rsid w:val="515176B9"/>
    <w:rsid w:val="515226D1"/>
    <w:rsid w:val="515247D6"/>
    <w:rsid w:val="51575351"/>
    <w:rsid w:val="515DFC86"/>
    <w:rsid w:val="51659E74"/>
    <w:rsid w:val="5165A4EB"/>
    <w:rsid w:val="5166A695"/>
    <w:rsid w:val="516E9814"/>
    <w:rsid w:val="516EF84A"/>
    <w:rsid w:val="51703A82"/>
    <w:rsid w:val="517B35B7"/>
    <w:rsid w:val="51812F49"/>
    <w:rsid w:val="518396DC"/>
    <w:rsid w:val="51858BB0"/>
    <w:rsid w:val="518DA3C8"/>
    <w:rsid w:val="5191B64F"/>
    <w:rsid w:val="51927164"/>
    <w:rsid w:val="5192E850"/>
    <w:rsid w:val="51965AF4"/>
    <w:rsid w:val="51973EAD"/>
    <w:rsid w:val="519BE780"/>
    <w:rsid w:val="519C03AF"/>
    <w:rsid w:val="519C676C"/>
    <w:rsid w:val="519CA59E"/>
    <w:rsid w:val="519CBB76"/>
    <w:rsid w:val="519DFEF9"/>
    <w:rsid w:val="519E0735"/>
    <w:rsid w:val="51A1FD0A"/>
    <w:rsid w:val="51A9A2E6"/>
    <w:rsid w:val="51AB55FF"/>
    <w:rsid w:val="51B09733"/>
    <w:rsid w:val="51B15B3D"/>
    <w:rsid w:val="51B5F2E1"/>
    <w:rsid w:val="51B65F0F"/>
    <w:rsid w:val="51BB3917"/>
    <w:rsid w:val="51BC5A74"/>
    <w:rsid w:val="51BE3255"/>
    <w:rsid w:val="51C2BE7A"/>
    <w:rsid w:val="51C70EDE"/>
    <w:rsid w:val="51C87BBD"/>
    <w:rsid w:val="51CF6867"/>
    <w:rsid w:val="51CFC727"/>
    <w:rsid w:val="51D4B3CE"/>
    <w:rsid w:val="51D6158F"/>
    <w:rsid w:val="51DA5F0E"/>
    <w:rsid w:val="51DB0B5F"/>
    <w:rsid w:val="51DC9B48"/>
    <w:rsid w:val="51DCCCF2"/>
    <w:rsid w:val="51DE65AF"/>
    <w:rsid w:val="51F07041"/>
    <w:rsid w:val="51F10DF1"/>
    <w:rsid w:val="51F2602C"/>
    <w:rsid w:val="51F732B1"/>
    <w:rsid w:val="51F82CCE"/>
    <w:rsid w:val="51FADE77"/>
    <w:rsid w:val="51FE207F"/>
    <w:rsid w:val="5204E783"/>
    <w:rsid w:val="520A6C41"/>
    <w:rsid w:val="520B3AFB"/>
    <w:rsid w:val="520B4EFD"/>
    <w:rsid w:val="520CEB33"/>
    <w:rsid w:val="5212207B"/>
    <w:rsid w:val="52132D9C"/>
    <w:rsid w:val="521518E4"/>
    <w:rsid w:val="5217D55D"/>
    <w:rsid w:val="521AD332"/>
    <w:rsid w:val="521DB8B7"/>
    <w:rsid w:val="52244555"/>
    <w:rsid w:val="5225151C"/>
    <w:rsid w:val="5226E55A"/>
    <w:rsid w:val="522A2D9D"/>
    <w:rsid w:val="523384A2"/>
    <w:rsid w:val="52360005"/>
    <w:rsid w:val="523BD197"/>
    <w:rsid w:val="523C7C7F"/>
    <w:rsid w:val="523D43B7"/>
    <w:rsid w:val="523E000F"/>
    <w:rsid w:val="52401A1C"/>
    <w:rsid w:val="5241B42E"/>
    <w:rsid w:val="52428D75"/>
    <w:rsid w:val="5246D6E5"/>
    <w:rsid w:val="52477288"/>
    <w:rsid w:val="524B16A3"/>
    <w:rsid w:val="524EF4B4"/>
    <w:rsid w:val="52512AFC"/>
    <w:rsid w:val="5251D5E0"/>
    <w:rsid w:val="5253F949"/>
    <w:rsid w:val="5256D736"/>
    <w:rsid w:val="52573113"/>
    <w:rsid w:val="52579133"/>
    <w:rsid w:val="5259E489"/>
    <w:rsid w:val="526A1488"/>
    <w:rsid w:val="526ACDB4"/>
    <w:rsid w:val="526AE8B5"/>
    <w:rsid w:val="526F2865"/>
    <w:rsid w:val="5271D4D9"/>
    <w:rsid w:val="527ECE5A"/>
    <w:rsid w:val="527F87E0"/>
    <w:rsid w:val="5281B50A"/>
    <w:rsid w:val="5282EBF9"/>
    <w:rsid w:val="5283154A"/>
    <w:rsid w:val="52845644"/>
    <w:rsid w:val="52901B7E"/>
    <w:rsid w:val="529057C6"/>
    <w:rsid w:val="5294FB23"/>
    <w:rsid w:val="529A552A"/>
    <w:rsid w:val="529C31A1"/>
    <w:rsid w:val="529DDB3C"/>
    <w:rsid w:val="529DEF60"/>
    <w:rsid w:val="529E6A2A"/>
    <w:rsid w:val="52A05C47"/>
    <w:rsid w:val="52A7CAA8"/>
    <w:rsid w:val="52A89650"/>
    <w:rsid w:val="52A9B124"/>
    <w:rsid w:val="52B3A2E5"/>
    <w:rsid w:val="52BC3ADA"/>
    <w:rsid w:val="52BD9276"/>
    <w:rsid w:val="52BEE449"/>
    <w:rsid w:val="52C68AAE"/>
    <w:rsid w:val="52C7B3D8"/>
    <w:rsid w:val="52C7FBD9"/>
    <w:rsid w:val="52C907BE"/>
    <w:rsid w:val="52CA60FD"/>
    <w:rsid w:val="52CAE9D1"/>
    <w:rsid w:val="52D3015D"/>
    <w:rsid w:val="52D3B838"/>
    <w:rsid w:val="52D5F603"/>
    <w:rsid w:val="52D73B1E"/>
    <w:rsid w:val="52D85FA3"/>
    <w:rsid w:val="52DB398B"/>
    <w:rsid w:val="52DC15B0"/>
    <w:rsid w:val="52DE3829"/>
    <w:rsid w:val="52E5389C"/>
    <w:rsid w:val="52E68E97"/>
    <w:rsid w:val="52E72CBD"/>
    <w:rsid w:val="52E7DE7D"/>
    <w:rsid w:val="52EBA077"/>
    <w:rsid w:val="52F0C631"/>
    <w:rsid w:val="52F23CF3"/>
    <w:rsid w:val="52F44FA1"/>
    <w:rsid w:val="52FA7E69"/>
    <w:rsid w:val="52FE3403"/>
    <w:rsid w:val="5304D9D7"/>
    <w:rsid w:val="530B2E3D"/>
    <w:rsid w:val="530B3268"/>
    <w:rsid w:val="530C2A03"/>
    <w:rsid w:val="530C4E96"/>
    <w:rsid w:val="530C6F33"/>
    <w:rsid w:val="531105C3"/>
    <w:rsid w:val="531457E4"/>
    <w:rsid w:val="531B6027"/>
    <w:rsid w:val="531C3D5D"/>
    <w:rsid w:val="532B86C5"/>
    <w:rsid w:val="532CE5E1"/>
    <w:rsid w:val="532DBC24"/>
    <w:rsid w:val="532E076D"/>
    <w:rsid w:val="5336FE88"/>
    <w:rsid w:val="533755FC"/>
    <w:rsid w:val="533C2A90"/>
    <w:rsid w:val="533DE5FD"/>
    <w:rsid w:val="533FF678"/>
    <w:rsid w:val="5345B26F"/>
    <w:rsid w:val="5346B892"/>
    <w:rsid w:val="5349DE3E"/>
    <w:rsid w:val="5353445B"/>
    <w:rsid w:val="535D8A87"/>
    <w:rsid w:val="5360A807"/>
    <w:rsid w:val="53636274"/>
    <w:rsid w:val="5364951A"/>
    <w:rsid w:val="536D1B85"/>
    <w:rsid w:val="536D5D01"/>
    <w:rsid w:val="5370EDEE"/>
    <w:rsid w:val="53752629"/>
    <w:rsid w:val="5376A6ED"/>
    <w:rsid w:val="537BC43E"/>
    <w:rsid w:val="537EF183"/>
    <w:rsid w:val="5383B338"/>
    <w:rsid w:val="5385B8B7"/>
    <w:rsid w:val="53986756"/>
    <w:rsid w:val="539DAE72"/>
    <w:rsid w:val="53A3818E"/>
    <w:rsid w:val="53A3F980"/>
    <w:rsid w:val="53A85592"/>
    <w:rsid w:val="53AC46DB"/>
    <w:rsid w:val="53AD5858"/>
    <w:rsid w:val="53AE1C26"/>
    <w:rsid w:val="53B532CA"/>
    <w:rsid w:val="53BC11BE"/>
    <w:rsid w:val="53C33C83"/>
    <w:rsid w:val="53C3888F"/>
    <w:rsid w:val="53CCEEE1"/>
    <w:rsid w:val="53CDF26E"/>
    <w:rsid w:val="53D0D59B"/>
    <w:rsid w:val="53D745BF"/>
    <w:rsid w:val="53D836EA"/>
    <w:rsid w:val="53DCBF5E"/>
    <w:rsid w:val="53DD7270"/>
    <w:rsid w:val="53E22607"/>
    <w:rsid w:val="53E937D5"/>
    <w:rsid w:val="53ED7BFF"/>
    <w:rsid w:val="53F16E14"/>
    <w:rsid w:val="53F4F9B8"/>
    <w:rsid w:val="53F769A3"/>
    <w:rsid w:val="53F9A02F"/>
    <w:rsid w:val="53FAA004"/>
    <w:rsid w:val="53FAF0FC"/>
    <w:rsid w:val="53FD0E11"/>
    <w:rsid w:val="5400A89C"/>
    <w:rsid w:val="54031C2E"/>
    <w:rsid w:val="54073668"/>
    <w:rsid w:val="5408F80B"/>
    <w:rsid w:val="540AB4E2"/>
    <w:rsid w:val="540B110C"/>
    <w:rsid w:val="540B8E1D"/>
    <w:rsid w:val="54126F97"/>
    <w:rsid w:val="5414355A"/>
    <w:rsid w:val="54166D9A"/>
    <w:rsid w:val="54190E8A"/>
    <w:rsid w:val="54196003"/>
    <w:rsid w:val="541B5A5C"/>
    <w:rsid w:val="541D61D9"/>
    <w:rsid w:val="542AC9D6"/>
    <w:rsid w:val="542C95EA"/>
    <w:rsid w:val="542CE3C0"/>
    <w:rsid w:val="54310D3C"/>
    <w:rsid w:val="5433C863"/>
    <w:rsid w:val="5439DB6B"/>
    <w:rsid w:val="543C34F6"/>
    <w:rsid w:val="543F66E4"/>
    <w:rsid w:val="5446B377"/>
    <w:rsid w:val="544A8D78"/>
    <w:rsid w:val="544CB810"/>
    <w:rsid w:val="544DA43C"/>
    <w:rsid w:val="545A145E"/>
    <w:rsid w:val="545ABF8A"/>
    <w:rsid w:val="545B0469"/>
    <w:rsid w:val="545CD89C"/>
    <w:rsid w:val="546236A2"/>
    <w:rsid w:val="5468E6F5"/>
    <w:rsid w:val="5469C4BA"/>
    <w:rsid w:val="54747A47"/>
    <w:rsid w:val="5475FEE6"/>
    <w:rsid w:val="5479BAE2"/>
    <w:rsid w:val="547B36C0"/>
    <w:rsid w:val="547CB5F1"/>
    <w:rsid w:val="547F90F1"/>
    <w:rsid w:val="548090DB"/>
    <w:rsid w:val="5486E00D"/>
    <w:rsid w:val="54876551"/>
    <w:rsid w:val="54882C75"/>
    <w:rsid w:val="54890E11"/>
    <w:rsid w:val="548A1EFD"/>
    <w:rsid w:val="548B8328"/>
    <w:rsid w:val="548DA019"/>
    <w:rsid w:val="548FB6A9"/>
    <w:rsid w:val="5490621B"/>
    <w:rsid w:val="5492F71D"/>
    <w:rsid w:val="54930F29"/>
    <w:rsid w:val="5497D37A"/>
    <w:rsid w:val="5497F12C"/>
    <w:rsid w:val="5498F921"/>
    <w:rsid w:val="549A14E1"/>
    <w:rsid w:val="549C0F46"/>
    <w:rsid w:val="54A09234"/>
    <w:rsid w:val="54A97B12"/>
    <w:rsid w:val="54B01C65"/>
    <w:rsid w:val="54B2B898"/>
    <w:rsid w:val="54B34DF0"/>
    <w:rsid w:val="54B47507"/>
    <w:rsid w:val="54B614F5"/>
    <w:rsid w:val="54B7CC7E"/>
    <w:rsid w:val="54B86583"/>
    <w:rsid w:val="54C1B370"/>
    <w:rsid w:val="54C9F26F"/>
    <w:rsid w:val="54CB9530"/>
    <w:rsid w:val="54D0C250"/>
    <w:rsid w:val="54D0D390"/>
    <w:rsid w:val="54D41395"/>
    <w:rsid w:val="54D58ED5"/>
    <w:rsid w:val="54D84275"/>
    <w:rsid w:val="54DACCBC"/>
    <w:rsid w:val="54DB9868"/>
    <w:rsid w:val="54E83B58"/>
    <w:rsid w:val="54E9C6A7"/>
    <w:rsid w:val="54EB349A"/>
    <w:rsid w:val="54EB899D"/>
    <w:rsid w:val="54EE2E85"/>
    <w:rsid w:val="54EF66E7"/>
    <w:rsid w:val="54F40874"/>
    <w:rsid w:val="54F4C661"/>
    <w:rsid w:val="54F5249C"/>
    <w:rsid w:val="54F83E6A"/>
    <w:rsid w:val="54FA3FDA"/>
    <w:rsid w:val="54FF6B77"/>
    <w:rsid w:val="550163B5"/>
    <w:rsid w:val="550B5C8E"/>
    <w:rsid w:val="550F9404"/>
    <w:rsid w:val="550FCB1F"/>
    <w:rsid w:val="55127BAE"/>
    <w:rsid w:val="55193F54"/>
    <w:rsid w:val="551B381E"/>
    <w:rsid w:val="551B3ABC"/>
    <w:rsid w:val="5524B19D"/>
    <w:rsid w:val="55289650"/>
    <w:rsid w:val="5529BD23"/>
    <w:rsid w:val="552ACA2E"/>
    <w:rsid w:val="552F593C"/>
    <w:rsid w:val="55377D08"/>
    <w:rsid w:val="553E442A"/>
    <w:rsid w:val="553E55CD"/>
    <w:rsid w:val="5540F332"/>
    <w:rsid w:val="55419E33"/>
    <w:rsid w:val="55426FE3"/>
    <w:rsid w:val="5542E7D4"/>
    <w:rsid w:val="554AA12C"/>
    <w:rsid w:val="554DAB9D"/>
    <w:rsid w:val="554E3FEB"/>
    <w:rsid w:val="55522A7E"/>
    <w:rsid w:val="5552F572"/>
    <w:rsid w:val="55552C05"/>
    <w:rsid w:val="555649B8"/>
    <w:rsid w:val="556BE346"/>
    <w:rsid w:val="556CC51D"/>
    <w:rsid w:val="556EDA03"/>
    <w:rsid w:val="557DA291"/>
    <w:rsid w:val="557DE76B"/>
    <w:rsid w:val="557E897B"/>
    <w:rsid w:val="557EC59E"/>
    <w:rsid w:val="557ED2EE"/>
    <w:rsid w:val="558520D3"/>
    <w:rsid w:val="558696CE"/>
    <w:rsid w:val="55872F3C"/>
    <w:rsid w:val="558C4EFC"/>
    <w:rsid w:val="558D4383"/>
    <w:rsid w:val="558DC5B5"/>
    <w:rsid w:val="558F1499"/>
    <w:rsid w:val="559014D5"/>
    <w:rsid w:val="559055E8"/>
    <w:rsid w:val="55919478"/>
    <w:rsid w:val="5592FB27"/>
    <w:rsid w:val="5595F2F7"/>
    <w:rsid w:val="559D3CBC"/>
    <w:rsid w:val="559E7F5F"/>
    <w:rsid w:val="559EB779"/>
    <w:rsid w:val="559EED74"/>
    <w:rsid w:val="559F83B6"/>
    <w:rsid w:val="55A6DEE5"/>
    <w:rsid w:val="55ACC5E2"/>
    <w:rsid w:val="55AD6C32"/>
    <w:rsid w:val="55AF2BF9"/>
    <w:rsid w:val="55B0282A"/>
    <w:rsid w:val="55B41693"/>
    <w:rsid w:val="55B668E0"/>
    <w:rsid w:val="55BABEFE"/>
    <w:rsid w:val="55C11C0A"/>
    <w:rsid w:val="55C6E82F"/>
    <w:rsid w:val="55CE58C1"/>
    <w:rsid w:val="55D2B86B"/>
    <w:rsid w:val="55D46CC5"/>
    <w:rsid w:val="55DC3AE0"/>
    <w:rsid w:val="55DC4420"/>
    <w:rsid w:val="55DC4EFB"/>
    <w:rsid w:val="55DC74C7"/>
    <w:rsid w:val="55E54782"/>
    <w:rsid w:val="55E7C57F"/>
    <w:rsid w:val="55E7D4D0"/>
    <w:rsid w:val="55EB16D1"/>
    <w:rsid w:val="55EC4A98"/>
    <w:rsid w:val="55EDA9DD"/>
    <w:rsid w:val="55F65083"/>
    <w:rsid w:val="55FF330B"/>
    <w:rsid w:val="55FF3F0D"/>
    <w:rsid w:val="55FF65DC"/>
    <w:rsid w:val="56017D61"/>
    <w:rsid w:val="56030F1C"/>
    <w:rsid w:val="5603224E"/>
    <w:rsid w:val="56046944"/>
    <w:rsid w:val="560931A5"/>
    <w:rsid w:val="560C5E49"/>
    <w:rsid w:val="56173713"/>
    <w:rsid w:val="56177597"/>
    <w:rsid w:val="561DADFD"/>
    <w:rsid w:val="561EFCFC"/>
    <w:rsid w:val="561FB46E"/>
    <w:rsid w:val="5621C800"/>
    <w:rsid w:val="5624B817"/>
    <w:rsid w:val="562992FA"/>
    <w:rsid w:val="562CA9E3"/>
    <w:rsid w:val="562E374E"/>
    <w:rsid w:val="5636D72D"/>
    <w:rsid w:val="563CF333"/>
    <w:rsid w:val="563D0A6D"/>
    <w:rsid w:val="563EFAAE"/>
    <w:rsid w:val="56450990"/>
    <w:rsid w:val="564870AB"/>
    <w:rsid w:val="56516E74"/>
    <w:rsid w:val="56568C2A"/>
    <w:rsid w:val="5657D871"/>
    <w:rsid w:val="565B7C1F"/>
    <w:rsid w:val="565CEF24"/>
    <w:rsid w:val="56639457"/>
    <w:rsid w:val="566D6DD5"/>
    <w:rsid w:val="566E3C26"/>
    <w:rsid w:val="566F1AA8"/>
    <w:rsid w:val="56737890"/>
    <w:rsid w:val="5676E8F8"/>
    <w:rsid w:val="5679EE0F"/>
    <w:rsid w:val="567A0275"/>
    <w:rsid w:val="568474AF"/>
    <w:rsid w:val="56962F9D"/>
    <w:rsid w:val="56968315"/>
    <w:rsid w:val="5696BB55"/>
    <w:rsid w:val="569727C6"/>
    <w:rsid w:val="569F514A"/>
    <w:rsid w:val="56A02244"/>
    <w:rsid w:val="56A17EA1"/>
    <w:rsid w:val="56A3E43E"/>
    <w:rsid w:val="56A670DA"/>
    <w:rsid w:val="56A6D556"/>
    <w:rsid w:val="56A8BD22"/>
    <w:rsid w:val="56AA8182"/>
    <w:rsid w:val="56AEBD69"/>
    <w:rsid w:val="56B4C3C7"/>
    <w:rsid w:val="56B6CDB4"/>
    <w:rsid w:val="56B7838C"/>
    <w:rsid w:val="56B7D989"/>
    <w:rsid w:val="56BC7A6D"/>
    <w:rsid w:val="56C19BEF"/>
    <w:rsid w:val="56C40DF9"/>
    <w:rsid w:val="56C8141E"/>
    <w:rsid w:val="56C9F898"/>
    <w:rsid w:val="56CB64E8"/>
    <w:rsid w:val="56CDC22E"/>
    <w:rsid w:val="56CDD570"/>
    <w:rsid w:val="56DA1843"/>
    <w:rsid w:val="56DAD50C"/>
    <w:rsid w:val="56DD3B97"/>
    <w:rsid w:val="56DEA390"/>
    <w:rsid w:val="56DEEBA8"/>
    <w:rsid w:val="56E18C49"/>
    <w:rsid w:val="56E4161B"/>
    <w:rsid w:val="56F4D3FA"/>
    <w:rsid w:val="56FA0BEC"/>
    <w:rsid w:val="56FAFDB3"/>
    <w:rsid w:val="5706361F"/>
    <w:rsid w:val="57085EBA"/>
    <w:rsid w:val="570C04F3"/>
    <w:rsid w:val="570D4EC2"/>
    <w:rsid w:val="570D5EB7"/>
    <w:rsid w:val="570D9EF2"/>
    <w:rsid w:val="570E3E68"/>
    <w:rsid w:val="570FBE6F"/>
    <w:rsid w:val="5713E34C"/>
    <w:rsid w:val="5714D2FB"/>
    <w:rsid w:val="571574BA"/>
    <w:rsid w:val="57162A6D"/>
    <w:rsid w:val="57185E8D"/>
    <w:rsid w:val="57192F3B"/>
    <w:rsid w:val="5723C0FB"/>
    <w:rsid w:val="5725E85F"/>
    <w:rsid w:val="5729305D"/>
    <w:rsid w:val="572F0C64"/>
    <w:rsid w:val="57341A4E"/>
    <w:rsid w:val="573548A1"/>
    <w:rsid w:val="57389819"/>
    <w:rsid w:val="5738F3A7"/>
    <w:rsid w:val="5738FC32"/>
    <w:rsid w:val="57427662"/>
    <w:rsid w:val="5742BECE"/>
    <w:rsid w:val="574650DA"/>
    <w:rsid w:val="574A7AB2"/>
    <w:rsid w:val="574C7399"/>
    <w:rsid w:val="574F5C4D"/>
    <w:rsid w:val="5752A69B"/>
    <w:rsid w:val="57606315"/>
    <w:rsid w:val="5760F8FB"/>
    <w:rsid w:val="5764ED67"/>
    <w:rsid w:val="576B89E8"/>
    <w:rsid w:val="5774D269"/>
    <w:rsid w:val="5775498E"/>
    <w:rsid w:val="57772959"/>
    <w:rsid w:val="5779583B"/>
    <w:rsid w:val="577AB410"/>
    <w:rsid w:val="577D949F"/>
    <w:rsid w:val="57841CE8"/>
    <w:rsid w:val="5786B736"/>
    <w:rsid w:val="5789D82C"/>
    <w:rsid w:val="578A2D3C"/>
    <w:rsid w:val="578B3468"/>
    <w:rsid w:val="578C3A29"/>
    <w:rsid w:val="578CED8F"/>
    <w:rsid w:val="578D6C2A"/>
    <w:rsid w:val="578E82FE"/>
    <w:rsid w:val="5791B0C3"/>
    <w:rsid w:val="5794F6A0"/>
    <w:rsid w:val="5797F66D"/>
    <w:rsid w:val="5799C30D"/>
    <w:rsid w:val="5799D525"/>
    <w:rsid w:val="57A4ACBA"/>
    <w:rsid w:val="57A8DE95"/>
    <w:rsid w:val="57A8E5D9"/>
    <w:rsid w:val="57AA4223"/>
    <w:rsid w:val="57AE7FB8"/>
    <w:rsid w:val="57AFDECA"/>
    <w:rsid w:val="57B10537"/>
    <w:rsid w:val="57B3DEA2"/>
    <w:rsid w:val="57B864E5"/>
    <w:rsid w:val="57B9EF44"/>
    <w:rsid w:val="57BD5219"/>
    <w:rsid w:val="57C07DF3"/>
    <w:rsid w:val="57C0F260"/>
    <w:rsid w:val="57C2D109"/>
    <w:rsid w:val="57C64B2E"/>
    <w:rsid w:val="57C75282"/>
    <w:rsid w:val="57C87743"/>
    <w:rsid w:val="57CA4A38"/>
    <w:rsid w:val="57CD1F8F"/>
    <w:rsid w:val="57D485FF"/>
    <w:rsid w:val="57D4B3D4"/>
    <w:rsid w:val="57D822A3"/>
    <w:rsid w:val="57DBFC8A"/>
    <w:rsid w:val="57DD20D1"/>
    <w:rsid w:val="57DE4433"/>
    <w:rsid w:val="57E0131A"/>
    <w:rsid w:val="57E1A5D3"/>
    <w:rsid w:val="57E2A440"/>
    <w:rsid w:val="57E735F7"/>
    <w:rsid w:val="57E94630"/>
    <w:rsid w:val="57EF408B"/>
    <w:rsid w:val="57F5ADE8"/>
    <w:rsid w:val="57F66329"/>
    <w:rsid w:val="57F6F927"/>
    <w:rsid w:val="57F734A2"/>
    <w:rsid w:val="57FB7F41"/>
    <w:rsid w:val="57FD8408"/>
    <w:rsid w:val="5800E15B"/>
    <w:rsid w:val="58040267"/>
    <w:rsid w:val="58066BBC"/>
    <w:rsid w:val="58093990"/>
    <w:rsid w:val="580D4462"/>
    <w:rsid w:val="580EB920"/>
    <w:rsid w:val="58107540"/>
    <w:rsid w:val="58108425"/>
    <w:rsid w:val="5811A8A4"/>
    <w:rsid w:val="581228FE"/>
    <w:rsid w:val="58181672"/>
    <w:rsid w:val="5819810B"/>
    <w:rsid w:val="581B1085"/>
    <w:rsid w:val="582D9523"/>
    <w:rsid w:val="582EA6BD"/>
    <w:rsid w:val="583088F1"/>
    <w:rsid w:val="5834AC3E"/>
    <w:rsid w:val="5836FFCD"/>
    <w:rsid w:val="5837CB64"/>
    <w:rsid w:val="583B714F"/>
    <w:rsid w:val="583BC097"/>
    <w:rsid w:val="583CC60D"/>
    <w:rsid w:val="583D8CCA"/>
    <w:rsid w:val="583EE7AA"/>
    <w:rsid w:val="58413E5E"/>
    <w:rsid w:val="5842054E"/>
    <w:rsid w:val="58427AF7"/>
    <w:rsid w:val="58429380"/>
    <w:rsid w:val="5847C49B"/>
    <w:rsid w:val="58510CDC"/>
    <w:rsid w:val="58516F54"/>
    <w:rsid w:val="5853802F"/>
    <w:rsid w:val="58538497"/>
    <w:rsid w:val="5855A760"/>
    <w:rsid w:val="5855A94E"/>
    <w:rsid w:val="58570CFF"/>
    <w:rsid w:val="585CF1EF"/>
    <w:rsid w:val="585D5151"/>
    <w:rsid w:val="5860F8E5"/>
    <w:rsid w:val="58679590"/>
    <w:rsid w:val="5875B367"/>
    <w:rsid w:val="587778A5"/>
    <w:rsid w:val="587A73F1"/>
    <w:rsid w:val="587CE8E9"/>
    <w:rsid w:val="587DC65B"/>
    <w:rsid w:val="58812FEB"/>
    <w:rsid w:val="58822BB1"/>
    <w:rsid w:val="5882D165"/>
    <w:rsid w:val="58857C06"/>
    <w:rsid w:val="588C13F0"/>
    <w:rsid w:val="589174FC"/>
    <w:rsid w:val="5897D50E"/>
    <w:rsid w:val="589A8127"/>
    <w:rsid w:val="589CAC20"/>
    <w:rsid w:val="589D5A8C"/>
    <w:rsid w:val="589FD534"/>
    <w:rsid w:val="58A7A4F7"/>
    <w:rsid w:val="58B16939"/>
    <w:rsid w:val="58B64B74"/>
    <w:rsid w:val="58B795A0"/>
    <w:rsid w:val="58BB03C7"/>
    <w:rsid w:val="58BDD7FC"/>
    <w:rsid w:val="58BF2346"/>
    <w:rsid w:val="58C611DC"/>
    <w:rsid w:val="58C6E69F"/>
    <w:rsid w:val="58C74EF7"/>
    <w:rsid w:val="58C87CE6"/>
    <w:rsid w:val="58C94D4B"/>
    <w:rsid w:val="58C997D9"/>
    <w:rsid w:val="58CDA5C7"/>
    <w:rsid w:val="58DFEC33"/>
    <w:rsid w:val="58E0741F"/>
    <w:rsid w:val="58E1635E"/>
    <w:rsid w:val="58E38C5A"/>
    <w:rsid w:val="58E4F1DE"/>
    <w:rsid w:val="58ED46A3"/>
    <w:rsid w:val="58F35296"/>
    <w:rsid w:val="58F66AB6"/>
    <w:rsid w:val="58FBFAF7"/>
    <w:rsid w:val="590023C1"/>
    <w:rsid w:val="5902C3FD"/>
    <w:rsid w:val="59078C50"/>
    <w:rsid w:val="59093A39"/>
    <w:rsid w:val="5909DB34"/>
    <w:rsid w:val="591386C7"/>
    <w:rsid w:val="59141149"/>
    <w:rsid w:val="59153480"/>
    <w:rsid w:val="5919DF74"/>
    <w:rsid w:val="591C6376"/>
    <w:rsid w:val="591CA7C3"/>
    <w:rsid w:val="591D1264"/>
    <w:rsid w:val="591D305E"/>
    <w:rsid w:val="5922DBE6"/>
    <w:rsid w:val="5925F225"/>
    <w:rsid w:val="5926AF91"/>
    <w:rsid w:val="5927CB98"/>
    <w:rsid w:val="5928F7EF"/>
    <w:rsid w:val="5929DAF5"/>
    <w:rsid w:val="59312E07"/>
    <w:rsid w:val="5932A58C"/>
    <w:rsid w:val="593A17D4"/>
    <w:rsid w:val="5942502C"/>
    <w:rsid w:val="5942B71B"/>
    <w:rsid w:val="594B9E90"/>
    <w:rsid w:val="594CE268"/>
    <w:rsid w:val="594D7B10"/>
    <w:rsid w:val="595026A9"/>
    <w:rsid w:val="5953EB07"/>
    <w:rsid w:val="59584D55"/>
    <w:rsid w:val="595B4F77"/>
    <w:rsid w:val="595E303B"/>
    <w:rsid w:val="5969141F"/>
    <w:rsid w:val="596DE280"/>
    <w:rsid w:val="5972838D"/>
    <w:rsid w:val="59731F1F"/>
    <w:rsid w:val="597653E2"/>
    <w:rsid w:val="5976F5F2"/>
    <w:rsid w:val="5979354D"/>
    <w:rsid w:val="59795535"/>
    <w:rsid w:val="597B85D5"/>
    <w:rsid w:val="59806630"/>
    <w:rsid w:val="5982A123"/>
    <w:rsid w:val="59832B47"/>
    <w:rsid w:val="598D68BE"/>
    <w:rsid w:val="598E041A"/>
    <w:rsid w:val="5991ACCE"/>
    <w:rsid w:val="59921DB9"/>
    <w:rsid w:val="59989498"/>
    <w:rsid w:val="59991FA4"/>
    <w:rsid w:val="59995BB9"/>
    <w:rsid w:val="599CBC86"/>
    <w:rsid w:val="599DB889"/>
    <w:rsid w:val="59A19D2F"/>
    <w:rsid w:val="59A4006A"/>
    <w:rsid w:val="59AEC7C2"/>
    <w:rsid w:val="59B02DE3"/>
    <w:rsid w:val="59B77C7B"/>
    <w:rsid w:val="59B98C63"/>
    <w:rsid w:val="59BE17F0"/>
    <w:rsid w:val="59BE2B4B"/>
    <w:rsid w:val="59C1E9CC"/>
    <w:rsid w:val="59C20E35"/>
    <w:rsid w:val="59C44F15"/>
    <w:rsid w:val="59C511F0"/>
    <w:rsid w:val="59CCA6EF"/>
    <w:rsid w:val="59CCED06"/>
    <w:rsid w:val="59D056E0"/>
    <w:rsid w:val="59D48466"/>
    <w:rsid w:val="59D5CA66"/>
    <w:rsid w:val="59D83A65"/>
    <w:rsid w:val="59DC7413"/>
    <w:rsid w:val="59E2E666"/>
    <w:rsid w:val="59E5BA00"/>
    <w:rsid w:val="59F1B13E"/>
    <w:rsid w:val="59F1B667"/>
    <w:rsid w:val="59F2A89E"/>
    <w:rsid w:val="59F2CF2C"/>
    <w:rsid w:val="59F785A6"/>
    <w:rsid w:val="5A03144E"/>
    <w:rsid w:val="5A0494E1"/>
    <w:rsid w:val="5A060904"/>
    <w:rsid w:val="5A0EE75B"/>
    <w:rsid w:val="5A10E107"/>
    <w:rsid w:val="5A162CC9"/>
    <w:rsid w:val="5A17D58B"/>
    <w:rsid w:val="5A1A6AFE"/>
    <w:rsid w:val="5A1B1803"/>
    <w:rsid w:val="5A1F459D"/>
    <w:rsid w:val="5A1F96BB"/>
    <w:rsid w:val="5A23FDEC"/>
    <w:rsid w:val="5A2468AA"/>
    <w:rsid w:val="5A297525"/>
    <w:rsid w:val="5A2A00C3"/>
    <w:rsid w:val="5A2ED6E9"/>
    <w:rsid w:val="5A329A21"/>
    <w:rsid w:val="5A37F07C"/>
    <w:rsid w:val="5A3AC1BA"/>
    <w:rsid w:val="5A3BD504"/>
    <w:rsid w:val="5A4360D0"/>
    <w:rsid w:val="5A45EA13"/>
    <w:rsid w:val="5A471A5F"/>
    <w:rsid w:val="5A47C568"/>
    <w:rsid w:val="5A48BF6C"/>
    <w:rsid w:val="5A492FA6"/>
    <w:rsid w:val="5A51A09C"/>
    <w:rsid w:val="5A51DD02"/>
    <w:rsid w:val="5A58D901"/>
    <w:rsid w:val="5A59A85D"/>
    <w:rsid w:val="5A5FA22F"/>
    <w:rsid w:val="5A626B31"/>
    <w:rsid w:val="5A64B072"/>
    <w:rsid w:val="5A66EA8F"/>
    <w:rsid w:val="5A689077"/>
    <w:rsid w:val="5A68EE60"/>
    <w:rsid w:val="5A70C910"/>
    <w:rsid w:val="5A713666"/>
    <w:rsid w:val="5A72224E"/>
    <w:rsid w:val="5A733783"/>
    <w:rsid w:val="5A7582C1"/>
    <w:rsid w:val="5A7BEEA1"/>
    <w:rsid w:val="5A7D269C"/>
    <w:rsid w:val="5A81A16B"/>
    <w:rsid w:val="5A81AAA0"/>
    <w:rsid w:val="5A838792"/>
    <w:rsid w:val="5A8444EE"/>
    <w:rsid w:val="5A862797"/>
    <w:rsid w:val="5A879EED"/>
    <w:rsid w:val="5A892EAA"/>
    <w:rsid w:val="5A8EB58B"/>
    <w:rsid w:val="5A9154F1"/>
    <w:rsid w:val="5A915B4A"/>
    <w:rsid w:val="5A957BA8"/>
    <w:rsid w:val="5A959DBD"/>
    <w:rsid w:val="5A9B58F1"/>
    <w:rsid w:val="5A9CCAA9"/>
    <w:rsid w:val="5AA3FFCF"/>
    <w:rsid w:val="5AB093A7"/>
    <w:rsid w:val="5AB1E81C"/>
    <w:rsid w:val="5AB82427"/>
    <w:rsid w:val="5ABA7526"/>
    <w:rsid w:val="5ABB62FE"/>
    <w:rsid w:val="5ABBFFB6"/>
    <w:rsid w:val="5ABCFD89"/>
    <w:rsid w:val="5ABE1AD5"/>
    <w:rsid w:val="5ABF3FDD"/>
    <w:rsid w:val="5AD302FC"/>
    <w:rsid w:val="5AD6DF3B"/>
    <w:rsid w:val="5AD84FC8"/>
    <w:rsid w:val="5AD987CE"/>
    <w:rsid w:val="5ADEE564"/>
    <w:rsid w:val="5AE1C38D"/>
    <w:rsid w:val="5AE2B408"/>
    <w:rsid w:val="5AE37188"/>
    <w:rsid w:val="5AE63282"/>
    <w:rsid w:val="5AE6848A"/>
    <w:rsid w:val="5AEC5A21"/>
    <w:rsid w:val="5AF0A546"/>
    <w:rsid w:val="5AF351F8"/>
    <w:rsid w:val="5AFB481D"/>
    <w:rsid w:val="5AFBE3E1"/>
    <w:rsid w:val="5B008628"/>
    <w:rsid w:val="5B07826A"/>
    <w:rsid w:val="5B0D24FE"/>
    <w:rsid w:val="5B0E69E9"/>
    <w:rsid w:val="5B0FE551"/>
    <w:rsid w:val="5B101176"/>
    <w:rsid w:val="5B118CCB"/>
    <w:rsid w:val="5B120B1B"/>
    <w:rsid w:val="5B131F56"/>
    <w:rsid w:val="5B135DCB"/>
    <w:rsid w:val="5B1475F2"/>
    <w:rsid w:val="5B147DCD"/>
    <w:rsid w:val="5B1568C9"/>
    <w:rsid w:val="5B2509A1"/>
    <w:rsid w:val="5B28396E"/>
    <w:rsid w:val="5B297807"/>
    <w:rsid w:val="5B2C0CB9"/>
    <w:rsid w:val="5B2D7CBD"/>
    <w:rsid w:val="5B3B9750"/>
    <w:rsid w:val="5B3DF310"/>
    <w:rsid w:val="5B4651E6"/>
    <w:rsid w:val="5B4BF398"/>
    <w:rsid w:val="5B4ECD0B"/>
    <w:rsid w:val="5B4F5F71"/>
    <w:rsid w:val="5B522007"/>
    <w:rsid w:val="5B555747"/>
    <w:rsid w:val="5B5607DC"/>
    <w:rsid w:val="5B563D06"/>
    <w:rsid w:val="5B574164"/>
    <w:rsid w:val="5B57B3FF"/>
    <w:rsid w:val="5B57CD49"/>
    <w:rsid w:val="5B591F61"/>
    <w:rsid w:val="5B5CE6AC"/>
    <w:rsid w:val="5B5F8AE9"/>
    <w:rsid w:val="5B685632"/>
    <w:rsid w:val="5B69A0C0"/>
    <w:rsid w:val="5B705E83"/>
    <w:rsid w:val="5B711478"/>
    <w:rsid w:val="5B7926DE"/>
    <w:rsid w:val="5B7974DA"/>
    <w:rsid w:val="5B7A3C84"/>
    <w:rsid w:val="5B7D25B8"/>
    <w:rsid w:val="5B80C1C6"/>
    <w:rsid w:val="5B81BE88"/>
    <w:rsid w:val="5B827F63"/>
    <w:rsid w:val="5B89695C"/>
    <w:rsid w:val="5B8A4D0B"/>
    <w:rsid w:val="5B8CB220"/>
    <w:rsid w:val="5BA0105F"/>
    <w:rsid w:val="5BA0D498"/>
    <w:rsid w:val="5BA681C3"/>
    <w:rsid w:val="5BACCF7C"/>
    <w:rsid w:val="5BAD2205"/>
    <w:rsid w:val="5BB002E0"/>
    <w:rsid w:val="5BB4110E"/>
    <w:rsid w:val="5BB572CF"/>
    <w:rsid w:val="5BB6E660"/>
    <w:rsid w:val="5BB78AC4"/>
    <w:rsid w:val="5BB92D28"/>
    <w:rsid w:val="5BB9638E"/>
    <w:rsid w:val="5BC446E8"/>
    <w:rsid w:val="5BC51552"/>
    <w:rsid w:val="5BC7D100"/>
    <w:rsid w:val="5BC9161E"/>
    <w:rsid w:val="5BCBA5D4"/>
    <w:rsid w:val="5BCBD1EC"/>
    <w:rsid w:val="5BCCC015"/>
    <w:rsid w:val="5BCF4A75"/>
    <w:rsid w:val="5BCF647A"/>
    <w:rsid w:val="5BD47B76"/>
    <w:rsid w:val="5BD54EC8"/>
    <w:rsid w:val="5BD57EB5"/>
    <w:rsid w:val="5BD7B141"/>
    <w:rsid w:val="5BD9C31A"/>
    <w:rsid w:val="5BDB26C9"/>
    <w:rsid w:val="5BE47359"/>
    <w:rsid w:val="5BEE3D97"/>
    <w:rsid w:val="5BFC06E1"/>
    <w:rsid w:val="5BFC99B8"/>
    <w:rsid w:val="5C048158"/>
    <w:rsid w:val="5C04D153"/>
    <w:rsid w:val="5C050814"/>
    <w:rsid w:val="5C066813"/>
    <w:rsid w:val="5C0C5031"/>
    <w:rsid w:val="5C0D48DA"/>
    <w:rsid w:val="5C0F5119"/>
    <w:rsid w:val="5C12298B"/>
    <w:rsid w:val="5C1CFBC7"/>
    <w:rsid w:val="5C1D9AA1"/>
    <w:rsid w:val="5C1F4735"/>
    <w:rsid w:val="5C213014"/>
    <w:rsid w:val="5C22F6F9"/>
    <w:rsid w:val="5C25594F"/>
    <w:rsid w:val="5C2E8565"/>
    <w:rsid w:val="5C30A5F9"/>
    <w:rsid w:val="5C32BB62"/>
    <w:rsid w:val="5C3306E7"/>
    <w:rsid w:val="5C349E81"/>
    <w:rsid w:val="5C36724E"/>
    <w:rsid w:val="5C3C1AD2"/>
    <w:rsid w:val="5C3F7F19"/>
    <w:rsid w:val="5C442D78"/>
    <w:rsid w:val="5C47E4B0"/>
    <w:rsid w:val="5C492282"/>
    <w:rsid w:val="5C4DC44E"/>
    <w:rsid w:val="5C4E7075"/>
    <w:rsid w:val="5C4EE672"/>
    <w:rsid w:val="5C57BDC6"/>
    <w:rsid w:val="5C5819F0"/>
    <w:rsid w:val="5C5AE346"/>
    <w:rsid w:val="5C658D58"/>
    <w:rsid w:val="5C67D0C7"/>
    <w:rsid w:val="5C6D2413"/>
    <w:rsid w:val="5C71BD92"/>
    <w:rsid w:val="5C746564"/>
    <w:rsid w:val="5C7672A3"/>
    <w:rsid w:val="5C8045E9"/>
    <w:rsid w:val="5C8090E8"/>
    <w:rsid w:val="5C8375AC"/>
    <w:rsid w:val="5C862BBE"/>
    <w:rsid w:val="5C880DC0"/>
    <w:rsid w:val="5C88A8A2"/>
    <w:rsid w:val="5C895A21"/>
    <w:rsid w:val="5C8B440A"/>
    <w:rsid w:val="5C94C92A"/>
    <w:rsid w:val="5C95B9B1"/>
    <w:rsid w:val="5C97250F"/>
    <w:rsid w:val="5C9A043C"/>
    <w:rsid w:val="5CA6745B"/>
    <w:rsid w:val="5CAB5169"/>
    <w:rsid w:val="5CACE14E"/>
    <w:rsid w:val="5CB0B709"/>
    <w:rsid w:val="5CB77B41"/>
    <w:rsid w:val="5CBB3CF8"/>
    <w:rsid w:val="5CC0AFF8"/>
    <w:rsid w:val="5CC354C7"/>
    <w:rsid w:val="5CC74BDA"/>
    <w:rsid w:val="5CCD20EA"/>
    <w:rsid w:val="5CCF815F"/>
    <w:rsid w:val="5CD48235"/>
    <w:rsid w:val="5CD57A0E"/>
    <w:rsid w:val="5CD7E4FD"/>
    <w:rsid w:val="5CD82ED3"/>
    <w:rsid w:val="5CDA0B58"/>
    <w:rsid w:val="5CDABB7B"/>
    <w:rsid w:val="5CDD54C2"/>
    <w:rsid w:val="5CE1234D"/>
    <w:rsid w:val="5CE576FD"/>
    <w:rsid w:val="5CE5DEA1"/>
    <w:rsid w:val="5CE6AF24"/>
    <w:rsid w:val="5CE9886E"/>
    <w:rsid w:val="5CEAC507"/>
    <w:rsid w:val="5CEDA0EE"/>
    <w:rsid w:val="5CF0305D"/>
    <w:rsid w:val="5CF14CEE"/>
    <w:rsid w:val="5CF156AC"/>
    <w:rsid w:val="5CF18E93"/>
    <w:rsid w:val="5D0030D6"/>
    <w:rsid w:val="5D04AC72"/>
    <w:rsid w:val="5D0E9D5F"/>
    <w:rsid w:val="5D0F09B0"/>
    <w:rsid w:val="5D0F8B23"/>
    <w:rsid w:val="5D11305D"/>
    <w:rsid w:val="5D114640"/>
    <w:rsid w:val="5D15A699"/>
    <w:rsid w:val="5D16D832"/>
    <w:rsid w:val="5D2338D3"/>
    <w:rsid w:val="5D24E154"/>
    <w:rsid w:val="5D281107"/>
    <w:rsid w:val="5D33B420"/>
    <w:rsid w:val="5D33BE3A"/>
    <w:rsid w:val="5D3455B2"/>
    <w:rsid w:val="5D38F020"/>
    <w:rsid w:val="5D3DD9E0"/>
    <w:rsid w:val="5D3FEDFB"/>
    <w:rsid w:val="5D43567B"/>
    <w:rsid w:val="5D444B5D"/>
    <w:rsid w:val="5D493BA5"/>
    <w:rsid w:val="5D4AC203"/>
    <w:rsid w:val="5D4DA2C7"/>
    <w:rsid w:val="5D4EA214"/>
    <w:rsid w:val="5D50B23B"/>
    <w:rsid w:val="5D51A34C"/>
    <w:rsid w:val="5D5DC75F"/>
    <w:rsid w:val="5D5EC2EE"/>
    <w:rsid w:val="5D64050E"/>
    <w:rsid w:val="5D643121"/>
    <w:rsid w:val="5D65CA40"/>
    <w:rsid w:val="5D673251"/>
    <w:rsid w:val="5D67812A"/>
    <w:rsid w:val="5D688582"/>
    <w:rsid w:val="5D6D4E6B"/>
    <w:rsid w:val="5D6EFE19"/>
    <w:rsid w:val="5D72AFF5"/>
    <w:rsid w:val="5D757922"/>
    <w:rsid w:val="5D757EBD"/>
    <w:rsid w:val="5D76FAF9"/>
    <w:rsid w:val="5D7A8492"/>
    <w:rsid w:val="5D7F4083"/>
    <w:rsid w:val="5D835586"/>
    <w:rsid w:val="5D83FAA7"/>
    <w:rsid w:val="5D8D5497"/>
    <w:rsid w:val="5D944662"/>
    <w:rsid w:val="5D9C15D6"/>
    <w:rsid w:val="5D9C7561"/>
    <w:rsid w:val="5D9D51C9"/>
    <w:rsid w:val="5DA1AE62"/>
    <w:rsid w:val="5DA41D12"/>
    <w:rsid w:val="5DA47721"/>
    <w:rsid w:val="5DA52A73"/>
    <w:rsid w:val="5DA5E114"/>
    <w:rsid w:val="5DA75137"/>
    <w:rsid w:val="5DA87426"/>
    <w:rsid w:val="5DB08784"/>
    <w:rsid w:val="5DB2DC43"/>
    <w:rsid w:val="5DB39D05"/>
    <w:rsid w:val="5DB5533A"/>
    <w:rsid w:val="5DB6DAE7"/>
    <w:rsid w:val="5DB86ADD"/>
    <w:rsid w:val="5DBAA204"/>
    <w:rsid w:val="5DBD48D6"/>
    <w:rsid w:val="5DC5589C"/>
    <w:rsid w:val="5DC67460"/>
    <w:rsid w:val="5DC69C38"/>
    <w:rsid w:val="5DC79056"/>
    <w:rsid w:val="5DC8910C"/>
    <w:rsid w:val="5DCD3ED1"/>
    <w:rsid w:val="5DD84835"/>
    <w:rsid w:val="5DDAD1E7"/>
    <w:rsid w:val="5DE0527C"/>
    <w:rsid w:val="5DE568F9"/>
    <w:rsid w:val="5DE60A6F"/>
    <w:rsid w:val="5DE930CA"/>
    <w:rsid w:val="5DF7DF1C"/>
    <w:rsid w:val="5DF8B4F0"/>
    <w:rsid w:val="5DFD0F44"/>
    <w:rsid w:val="5DFE185C"/>
    <w:rsid w:val="5E008CE8"/>
    <w:rsid w:val="5E016EBB"/>
    <w:rsid w:val="5E08378B"/>
    <w:rsid w:val="5E0BCFAA"/>
    <w:rsid w:val="5E0EDA0C"/>
    <w:rsid w:val="5E15AEDE"/>
    <w:rsid w:val="5E15C3F2"/>
    <w:rsid w:val="5E15DEB2"/>
    <w:rsid w:val="5E1ACE4A"/>
    <w:rsid w:val="5E1F3CF1"/>
    <w:rsid w:val="5E20DC9F"/>
    <w:rsid w:val="5E2A62A2"/>
    <w:rsid w:val="5E2A6854"/>
    <w:rsid w:val="5E2DF819"/>
    <w:rsid w:val="5E376B77"/>
    <w:rsid w:val="5E3990E5"/>
    <w:rsid w:val="5E3DE218"/>
    <w:rsid w:val="5E41162B"/>
    <w:rsid w:val="5E419963"/>
    <w:rsid w:val="5E425DAE"/>
    <w:rsid w:val="5E460F75"/>
    <w:rsid w:val="5E476300"/>
    <w:rsid w:val="5E4CE2FE"/>
    <w:rsid w:val="5E4EE96B"/>
    <w:rsid w:val="5E509932"/>
    <w:rsid w:val="5E5735D3"/>
    <w:rsid w:val="5E5A81EA"/>
    <w:rsid w:val="5E5C904D"/>
    <w:rsid w:val="5E5CDC49"/>
    <w:rsid w:val="5E5F9819"/>
    <w:rsid w:val="5E65BD76"/>
    <w:rsid w:val="5E6A282D"/>
    <w:rsid w:val="5E6B0BC3"/>
    <w:rsid w:val="5E6E5771"/>
    <w:rsid w:val="5E6E6292"/>
    <w:rsid w:val="5E6E6CD6"/>
    <w:rsid w:val="5E6F62C5"/>
    <w:rsid w:val="5E71B29E"/>
    <w:rsid w:val="5E751F40"/>
    <w:rsid w:val="5E771CED"/>
    <w:rsid w:val="5E7AF6A4"/>
    <w:rsid w:val="5E7BBDC6"/>
    <w:rsid w:val="5E7BCC54"/>
    <w:rsid w:val="5E7C5F66"/>
    <w:rsid w:val="5E81B5B1"/>
    <w:rsid w:val="5E86B44B"/>
    <w:rsid w:val="5E8EBF05"/>
    <w:rsid w:val="5E8FE2D2"/>
    <w:rsid w:val="5E96BB81"/>
    <w:rsid w:val="5E9997A9"/>
    <w:rsid w:val="5EA3985D"/>
    <w:rsid w:val="5EA44E4C"/>
    <w:rsid w:val="5EAB07C6"/>
    <w:rsid w:val="5EACEFB0"/>
    <w:rsid w:val="5EADB5D4"/>
    <w:rsid w:val="5EAFB2CF"/>
    <w:rsid w:val="5EB3792A"/>
    <w:rsid w:val="5EB7B5CC"/>
    <w:rsid w:val="5EB8396D"/>
    <w:rsid w:val="5EB8E9C0"/>
    <w:rsid w:val="5EBB310F"/>
    <w:rsid w:val="5EBD5388"/>
    <w:rsid w:val="5EBF898C"/>
    <w:rsid w:val="5EC0AC8C"/>
    <w:rsid w:val="5EC292AB"/>
    <w:rsid w:val="5EC4A114"/>
    <w:rsid w:val="5EC4F139"/>
    <w:rsid w:val="5ECBF3A7"/>
    <w:rsid w:val="5ECF43F9"/>
    <w:rsid w:val="5ED0B96E"/>
    <w:rsid w:val="5ED2D474"/>
    <w:rsid w:val="5ED34E93"/>
    <w:rsid w:val="5ED6B798"/>
    <w:rsid w:val="5ED79AF3"/>
    <w:rsid w:val="5EDA28A8"/>
    <w:rsid w:val="5EDE8FAE"/>
    <w:rsid w:val="5EDFFC4A"/>
    <w:rsid w:val="5EE4480E"/>
    <w:rsid w:val="5EE4E485"/>
    <w:rsid w:val="5EEA4B9E"/>
    <w:rsid w:val="5EEE18D3"/>
    <w:rsid w:val="5EF056AD"/>
    <w:rsid w:val="5EF64556"/>
    <w:rsid w:val="5EF98090"/>
    <w:rsid w:val="5EF9CE69"/>
    <w:rsid w:val="5EFDFF6F"/>
    <w:rsid w:val="5EFFE641"/>
    <w:rsid w:val="5F014DAB"/>
    <w:rsid w:val="5F02ED06"/>
    <w:rsid w:val="5F064C41"/>
    <w:rsid w:val="5F0A20F5"/>
    <w:rsid w:val="5F0D4EE9"/>
    <w:rsid w:val="5F0D9990"/>
    <w:rsid w:val="5F0E17BD"/>
    <w:rsid w:val="5F19CF09"/>
    <w:rsid w:val="5F1E4315"/>
    <w:rsid w:val="5F1E6636"/>
    <w:rsid w:val="5F2226F7"/>
    <w:rsid w:val="5F2449A0"/>
    <w:rsid w:val="5F25849D"/>
    <w:rsid w:val="5F25EF15"/>
    <w:rsid w:val="5F272FE7"/>
    <w:rsid w:val="5F3211A9"/>
    <w:rsid w:val="5F353829"/>
    <w:rsid w:val="5F35C40E"/>
    <w:rsid w:val="5F35D3BE"/>
    <w:rsid w:val="5F3ED293"/>
    <w:rsid w:val="5F407EB3"/>
    <w:rsid w:val="5F43299E"/>
    <w:rsid w:val="5F444D8D"/>
    <w:rsid w:val="5F455D4C"/>
    <w:rsid w:val="5F4984AB"/>
    <w:rsid w:val="5F4C8089"/>
    <w:rsid w:val="5F4E88E7"/>
    <w:rsid w:val="5F513EA2"/>
    <w:rsid w:val="5F5989B2"/>
    <w:rsid w:val="5F60063C"/>
    <w:rsid w:val="5F607679"/>
    <w:rsid w:val="5F61B49A"/>
    <w:rsid w:val="5F63D98B"/>
    <w:rsid w:val="5F6762DD"/>
    <w:rsid w:val="5F67A621"/>
    <w:rsid w:val="5F685A6B"/>
    <w:rsid w:val="5F700881"/>
    <w:rsid w:val="5F756FAE"/>
    <w:rsid w:val="5F75A6DC"/>
    <w:rsid w:val="5F7B5D0D"/>
    <w:rsid w:val="5F7D06CF"/>
    <w:rsid w:val="5F7DEA7F"/>
    <w:rsid w:val="5F83A29B"/>
    <w:rsid w:val="5F845E5C"/>
    <w:rsid w:val="5F87CD7C"/>
    <w:rsid w:val="5F8831B1"/>
    <w:rsid w:val="5F8A6131"/>
    <w:rsid w:val="5F8B505A"/>
    <w:rsid w:val="5F8D14D1"/>
    <w:rsid w:val="5F90942C"/>
    <w:rsid w:val="5F9188AF"/>
    <w:rsid w:val="5F9873D3"/>
    <w:rsid w:val="5F9B92BF"/>
    <w:rsid w:val="5F9EF713"/>
    <w:rsid w:val="5F9F496E"/>
    <w:rsid w:val="5FA4314D"/>
    <w:rsid w:val="5FA638B5"/>
    <w:rsid w:val="5FAB1217"/>
    <w:rsid w:val="5FB5DD9A"/>
    <w:rsid w:val="5FB85898"/>
    <w:rsid w:val="5FBA6425"/>
    <w:rsid w:val="5FBBF7E1"/>
    <w:rsid w:val="5FBC7033"/>
    <w:rsid w:val="5FBDB5BB"/>
    <w:rsid w:val="5FC149A0"/>
    <w:rsid w:val="5FC798A7"/>
    <w:rsid w:val="5FCC512B"/>
    <w:rsid w:val="5FCD6928"/>
    <w:rsid w:val="5FCED581"/>
    <w:rsid w:val="5FD09A1A"/>
    <w:rsid w:val="5FD350DB"/>
    <w:rsid w:val="5FD43E9E"/>
    <w:rsid w:val="5FD7E367"/>
    <w:rsid w:val="5FD88DE3"/>
    <w:rsid w:val="5FD920CC"/>
    <w:rsid w:val="5FDAB383"/>
    <w:rsid w:val="5FDC5906"/>
    <w:rsid w:val="5FDCB659"/>
    <w:rsid w:val="5FDF2001"/>
    <w:rsid w:val="5FE0C751"/>
    <w:rsid w:val="5FE3E0D6"/>
    <w:rsid w:val="5FE680BE"/>
    <w:rsid w:val="5FEA6A28"/>
    <w:rsid w:val="5FEBB34F"/>
    <w:rsid w:val="5FEC6D09"/>
    <w:rsid w:val="5FECD342"/>
    <w:rsid w:val="5FECD49C"/>
    <w:rsid w:val="5FED89EB"/>
    <w:rsid w:val="5FF15289"/>
    <w:rsid w:val="5FF6CD40"/>
    <w:rsid w:val="5FFC37AA"/>
    <w:rsid w:val="5FFCC48A"/>
    <w:rsid w:val="5FFE7E02"/>
    <w:rsid w:val="60005BF3"/>
    <w:rsid w:val="6001BF97"/>
    <w:rsid w:val="6002872A"/>
    <w:rsid w:val="6003460E"/>
    <w:rsid w:val="600480EF"/>
    <w:rsid w:val="60130217"/>
    <w:rsid w:val="6017D60F"/>
    <w:rsid w:val="601CDA56"/>
    <w:rsid w:val="6029C07D"/>
    <w:rsid w:val="602D58E7"/>
    <w:rsid w:val="60355562"/>
    <w:rsid w:val="60360B30"/>
    <w:rsid w:val="60372B55"/>
    <w:rsid w:val="60382DC2"/>
    <w:rsid w:val="603D46B6"/>
    <w:rsid w:val="60423E73"/>
    <w:rsid w:val="60447153"/>
    <w:rsid w:val="60470F19"/>
    <w:rsid w:val="604DD9F5"/>
    <w:rsid w:val="604DFCE0"/>
    <w:rsid w:val="60529986"/>
    <w:rsid w:val="60547D48"/>
    <w:rsid w:val="60557588"/>
    <w:rsid w:val="6057E05A"/>
    <w:rsid w:val="605A5458"/>
    <w:rsid w:val="605CAF0B"/>
    <w:rsid w:val="605DB747"/>
    <w:rsid w:val="606264A3"/>
    <w:rsid w:val="6064EED1"/>
    <w:rsid w:val="606A9E4B"/>
    <w:rsid w:val="606F3C90"/>
    <w:rsid w:val="60707C66"/>
    <w:rsid w:val="6071BA4E"/>
    <w:rsid w:val="607A9DBB"/>
    <w:rsid w:val="607EF9C1"/>
    <w:rsid w:val="607F66F2"/>
    <w:rsid w:val="608098F3"/>
    <w:rsid w:val="608776A1"/>
    <w:rsid w:val="608E9AE6"/>
    <w:rsid w:val="608F3AF5"/>
    <w:rsid w:val="60976BAD"/>
    <w:rsid w:val="6099F884"/>
    <w:rsid w:val="609CCC72"/>
    <w:rsid w:val="609E8A78"/>
    <w:rsid w:val="60A03423"/>
    <w:rsid w:val="60A0573D"/>
    <w:rsid w:val="60A59CBF"/>
    <w:rsid w:val="60A7D9A1"/>
    <w:rsid w:val="60AFFE7D"/>
    <w:rsid w:val="60B08BCD"/>
    <w:rsid w:val="60B092FD"/>
    <w:rsid w:val="60B25ABE"/>
    <w:rsid w:val="60B35F6F"/>
    <w:rsid w:val="60B62FEF"/>
    <w:rsid w:val="60B7750B"/>
    <w:rsid w:val="60B82964"/>
    <w:rsid w:val="60B9426D"/>
    <w:rsid w:val="60B9BEAB"/>
    <w:rsid w:val="60B9C04D"/>
    <w:rsid w:val="60BD27D2"/>
    <w:rsid w:val="60BDF758"/>
    <w:rsid w:val="60C5260F"/>
    <w:rsid w:val="60C55A00"/>
    <w:rsid w:val="60C58ACF"/>
    <w:rsid w:val="60CB6E7D"/>
    <w:rsid w:val="60CCE3F4"/>
    <w:rsid w:val="60D26950"/>
    <w:rsid w:val="60D5F2E6"/>
    <w:rsid w:val="60DA9F1A"/>
    <w:rsid w:val="60DE95AB"/>
    <w:rsid w:val="60DF5215"/>
    <w:rsid w:val="60E0B7C1"/>
    <w:rsid w:val="60E131C3"/>
    <w:rsid w:val="60E51391"/>
    <w:rsid w:val="60E60624"/>
    <w:rsid w:val="60E6A9B3"/>
    <w:rsid w:val="60ECE50D"/>
    <w:rsid w:val="60EE4E3D"/>
    <w:rsid w:val="60EE65B9"/>
    <w:rsid w:val="60FD3D71"/>
    <w:rsid w:val="61002BC0"/>
    <w:rsid w:val="610B7DDD"/>
    <w:rsid w:val="6110209F"/>
    <w:rsid w:val="6111F342"/>
    <w:rsid w:val="61167EC4"/>
    <w:rsid w:val="61172D6E"/>
    <w:rsid w:val="6123E46E"/>
    <w:rsid w:val="61251B9B"/>
    <w:rsid w:val="6126374F"/>
    <w:rsid w:val="6127C38C"/>
    <w:rsid w:val="6128F743"/>
    <w:rsid w:val="612B9BB9"/>
    <w:rsid w:val="61307788"/>
    <w:rsid w:val="6138AC15"/>
    <w:rsid w:val="6142A783"/>
    <w:rsid w:val="6144A9CE"/>
    <w:rsid w:val="6148C48A"/>
    <w:rsid w:val="614A7EA7"/>
    <w:rsid w:val="614FAB10"/>
    <w:rsid w:val="614FAEE3"/>
    <w:rsid w:val="6152E35A"/>
    <w:rsid w:val="61530228"/>
    <w:rsid w:val="61545AF4"/>
    <w:rsid w:val="615A4B6C"/>
    <w:rsid w:val="6165A210"/>
    <w:rsid w:val="61742402"/>
    <w:rsid w:val="617582F0"/>
    <w:rsid w:val="6178895F"/>
    <w:rsid w:val="6178B462"/>
    <w:rsid w:val="61839871"/>
    <w:rsid w:val="6184936E"/>
    <w:rsid w:val="61869DDC"/>
    <w:rsid w:val="618C9CCA"/>
    <w:rsid w:val="6192261E"/>
    <w:rsid w:val="6197729C"/>
    <w:rsid w:val="619CC6A6"/>
    <w:rsid w:val="61A2824A"/>
    <w:rsid w:val="61A6D0A5"/>
    <w:rsid w:val="61A75D4B"/>
    <w:rsid w:val="61A8DCBE"/>
    <w:rsid w:val="61A9342D"/>
    <w:rsid w:val="61A95116"/>
    <w:rsid w:val="61AD4E02"/>
    <w:rsid w:val="61AF88AB"/>
    <w:rsid w:val="61B30409"/>
    <w:rsid w:val="61B635D6"/>
    <w:rsid w:val="61B6DD43"/>
    <w:rsid w:val="61B78348"/>
    <w:rsid w:val="61BBB5B2"/>
    <w:rsid w:val="61BC842B"/>
    <w:rsid w:val="61BEB3A6"/>
    <w:rsid w:val="61C0E2FD"/>
    <w:rsid w:val="61C1F903"/>
    <w:rsid w:val="61CE3F00"/>
    <w:rsid w:val="61D03F7D"/>
    <w:rsid w:val="61D54BE4"/>
    <w:rsid w:val="61D8145A"/>
    <w:rsid w:val="61DADFCC"/>
    <w:rsid w:val="61DB93B0"/>
    <w:rsid w:val="61DB9E1F"/>
    <w:rsid w:val="61DC7884"/>
    <w:rsid w:val="61E054DC"/>
    <w:rsid w:val="61E0BB9E"/>
    <w:rsid w:val="61E41404"/>
    <w:rsid w:val="61E4D52E"/>
    <w:rsid w:val="61E5B038"/>
    <w:rsid w:val="61F02575"/>
    <w:rsid w:val="61F02E35"/>
    <w:rsid w:val="61F09A0F"/>
    <w:rsid w:val="61F0D21D"/>
    <w:rsid w:val="61F2612A"/>
    <w:rsid w:val="61F3A7A8"/>
    <w:rsid w:val="61F7F5F2"/>
    <w:rsid w:val="61FB9E3C"/>
    <w:rsid w:val="61FC27FE"/>
    <w:rsid w:val="61FF310E"/>
    <w:rsid w:val="6201AD17"/>
    <w:rsid w:val="62032333"/>
    <w:rsid w:val="620381E6"/>
    <w:rsid w:val="620639B9"/>
    <w:rsid w:val="620AC6C5"/>
    <w:rsid w:val="620C6A63"/>
    <w:rsid w:val="620FAF86"/>
    <w:rsid w:val="62100D2F"/>
    <w:rsid w:val="62159B13"/>
    <w:rsid w:val="621C41A6"/>
    <w:rsid w:val="621EB7DA"/>
    <w:rsid w:val="6221F1CC"/>
    <w:rsid w:val="62232A48"/>
    <w:rsid w:val="6223B31C"/>
    <w:rsid w:val="622E76DE"/>
    <w:rsid w:val="6232D607"/>
    <w:rsid w:val="6239F6C4"/>
    <w:rsid w:val="623C39F6"/>
    <w:rsid w:val="6242FE3A"/>
    <w:rsid w:val="6246F399"/>
    <w:rsid w:val="624A5BDD"/>
    <w:rsid w:val="62524B3E"/>
    <w:rsid w:val="6256BEDE"/>
    <w:rsid w:val="62589E24"/>
    <w:rsid w:val="6258A6C5"/>
    <w:rsid w:val="625C2BB8"/>
    <w:rsid w:val="625E4DDB"/>
    <w:rsid w:val="626BB6AE"/>
    <w:rsid w:val="6274AD86"/>
    <w:rsid w:val="627606AD"/>
    <w:rsid w:val="6279CAF6"/>
    <w:rsid w:val="627B2382"/>
    <w:rsid w:val="627ED16C"/>
    <w:rsid w:val="627F59FD"/>
    <w:rsid w:val="6281FB8E"/>
    <w:rsid w:val="628993A4"/>
    <w:rsid w:val="62899BD2"/>
    <w:rsid w:val="6289EBE5"/>
    <w:rsid w:val="628F6562"/>
    <w:rsid w:val="6295D55A"/>
    <w:rsid w:val="629605B9"/>
    <w:rsid w:val="62978C5A"/>
    <w:rsid w:val="6299CFF2"/>
    <w:rsid w:val="629ACF66"/>
    <w:rsid w:val="629B4A28"/>
    <w:rsid w:val="629DF55C"/>
    <w:rsid w:val="629F5405"/>
    <w:rsid w:val="629FA3BF"/>
    <w:rsid w:val="62A2D0E5"/>
    <w:rsid w:val="62A97E60"/>
    <w:rsid w:val="62B002F7"/>
    <w:rsid w:val="62B3A1C5"/>
    <w:rsid w:val="62B90369"/>
    <w:rsid w:val="62BD28BC"/>
    <w:rsid w:val="62CA3B97"/>
    <w:rsid w:val="62CB3F80"/>
    <w:rsid w:val="62D2ECFC"/>
    <w:rsid w:val="62D4558B"/>
    <w:rsid w:val="62D4E51F"/>
    <w:rsid w:val="62DC0DE6"/>
    <w:rsid w:val="62DDE97E"/>
    <w:rsid w:val="62EB5EC4"/>
    <w:rsid w:val="62EF9C9F"/>
    <w:rsid w:val="62F52BFF"/>
    <w:rsid w:val="62F5E2EB"/>
    <w:rsid w:val="62F64BA6"/>
    <w:rsid w:val="62F949E0"/>
    <w:rsid w:val="6302FF13"/>
    <w:rsid w:val="630B2F06"/>
    <w:rsid w:val="630D7337"/>
    <w:rsid w:val="63152E5A"/>
    <w:rsid w:val="631CDBFB"/>
    <w:rsid w:val="631D230C"/>
    <w:rsid w:val="6323A8B2"/>
    <w:rsid w:val="6326296A"/>
    <w:rsid w:val="632B7EC8"/>
    <w:rsid w:val="63328116"/>
    <w:rsid w:val="633434D9"/>
    <w:rsid w:val="6335AC0D"/>
    <w:rsid w:val="6336AEA9"/>
    <w:rsid w:val="6338B6B0"/>
    <w:rsid w:val="63399CDD"/>
    <w:rsid w:val="633E04F5"/>
    <w:rsid w:val="6344116D"/>
    <w:rsid w:val="63456D69"/>
    <w:rsid w:val="634759DC"/>
    <w:rsid w:val="635249D1"/>
    <w:rsid w:val="63550E76"/>
    <w:rsid w:val="6357C686"/>
    <w:rsid w:val="6358A968"/>
    <w:rsid w:val="635910A1"/>
    <w:rsid w:val="635C80B0"/>
    <w:rsid w:val="635D1001"/>
    <w:rsid w:val="6362A907"/>
    <w:rsid w:val="636A01B8"/>
    <w:rsid w:val="636D7008"/>
    <w:rsid w:val="636E22E1"/>
    <w:rsid w:val="636F2671"/>
    <w:rsid w:val="637034D6"/>
    <w:rsid w:val="637C4C7B"/>
    <w:rsid w:val="6383FCE8"/>
    <w:rsid w:val="638670E4"/>
    <w:rsid w:val="6387AA50"/>
    <w:rsid w:val="638B0519"/>
    <w:rsid w:val="63921CF4"/>
    <w:rsid w:val="63923B68"/>
    <w:rsid w:val="639352F2"/>
    <w:rsid w:val="6393DC7E"/>
    <w:rsid w:val="6394A308"/>
    <w:rsid w:val="639F0CB0"/>
    <w:rsid w:val="63A22799"/>
    <w:rsid w:val="63A3962A"/>
    <w:rsid w:val="63A3A58B"/>
    <w:rsid w:val="63A64E6C"/>
    <w:rsid w:val="63A883C0"/>
    <w:rsid w:val="63ABEF7E"/>
    <w:rsid w:val="63ADB7C5"/>
    <w:rsid w:val="63B9ED5C"/>
    <w:rsid w:val="63BDAA36"/>
    <w:rsid w:val="63C4A9F7"/>
    <w:rsid w:val="63C7D14A"/>
    <w:rsid w:val="63CC6A86"/>
    <w:rsid w:val="63CCE403"/>
    <w:rsid w:val="63CDC012"/>
    <w:rsid w:val="63CE5AF4"/>
    <w:rsid w:val="63D03011"/>
    <w:rsid w:val="63D59F6E"/>
    <w:rsid w:val="63DEF0BE"/>
    <w:rsid w:val="63E4E081"/>
    <w:rsid w:val="63E4E594"/>
    <w:rsid w:val="63E6C0A2"/>
    <w:rsid w:val="63ED11FC"/>
    <w:rsid w:val="63F35640"/>
    <w:rsid w:val="63F3FFEE"/>
    <w:rsid w:val="63F591CC"/>
    <w:rsid w:val="63FBF502"/>
    <w:rsid w:val="63FC953E"/>
    <w:rsid w:val="63FD1BE4"/>
    <w:rsid w:val="63FFD9D3"/>
    <w:rsid w:val="6400478B"/>
    <w:rsid w:val="6401B94A"/>
    <w:rsid w:val="6404A897"/>
    <w:rsid w:val="64055AE6"/>
    <w:rsid w:val="6406FA56"/>
    <w:rsid w:val="640BF9D6"/>
    <w:rsid w:val="640C728A"/>
    <w:rsid w:val="64102059"/>
    <w:rsid w:val="641036CC"/>
    <w:rsid w:val="641CE4C6"/>
    <w:rsid w:val="642619B0"/>
    <w:rsid w:val="6426825D"/>
    <w:rsid w:val="64291F46"/>
    <w:rsid w:val="64299EE5"/>
    <w:rsid w:val="6429EBA2"/>
    <w:rsid w:val="642A0335"/>
    <w:rsid w:val="64325307"/>
    <w:rsid w:val="6439FC37"/>
    <w:rsid w:val="64408356"/>
    <w:rsid w:val="64460BB8"/>
    <w:rsid w:val="6448CE40"/>
    <w:rsid w:val="644EFA94"/>
    <w:rsid w:val="644F4D3B"/>
    <w:rsid w:val="64559A6F"/>
    <w:rsid w:val="6458D636"/>
    <w:rsid w:val="645EB6E5"/>
    <w:rsid w:val="64626B19"/>
    <w:rsid w:val="6469AD38"/>
    <w:rsid w:val="646FBF26"/>
    <w:rsid w:val="6478F6F8"/>
    <w:rsid w:val="64798287"/>
    <w:rsid w:val="647A77CD"/>
    <w:rsid w:val="647B7DE7"/>
    <w:rsid w:val="6481712C"/>
    <w:rsid w:val="64836BDC"/>
    <w:rsid w:val="64837121"/>
    <w:rsid w:val="6484D796"/>
    <w:rsid w:val="6488158E"/>
    <w:rsid w:val="648DB42C"/>
    <w:rsid w:val="6496965B"/>
    <w:rsid w:val="6497182A"/>
    <w:rsid w:val="649CAB03"/>
    <w:rsid w:val="649D31B7"/>
    <w:rsid w:val="64A07498"/>
    <w:rsid w:val="64A21CAA"/>
    <w:rsid w:val="64A25A39"/>
    <w:rsid w:val="64A2F272"/>
    <w:rsid w:val="64A5242E"/>
    <w:rsid w:val="64AF0BEC"/>
    <w:rsid w:val="64B1B6F6"/>
    <w:rsid w:val="64B3419B"/>
    <w:rsid w:val="64B44648"/>
    <w:rsid w:val="64B51512"/>
    <w:rsid w:val="64C49A3C"/>
    <w:rsid w:val="64C4D7EC"/>
    <w:rsid w:val="64C5BC81"/>
    <w:rsid w:val="64C9645F"/>
    <w:rsid w:val="64CEDB62"/>
    <w:rsid w:val="64D0F963"/>
    <w:rsid w:val="64D4E3D3"/>
    <w:rsid w:val="64D9D275"/>
    <w:rsid w:val="64DAA46B"/>
    <w:rsid w:val="64DD3954"/>
    <w:rsid w:val="64E03E99"/>
    <w:rsid w:val="64E22522"/>
    <w:rsid w:val="64E2BA88"/>
    <w:rsid w:val="64E49FDA"/>
    <w:rsid w:val="64E914DA"/>
    <w:rsid w:val="64E9283C"/>
    <w:rsid w:val="64EABF80"/>
    <w:rsid w:val="64F524C5"/>
    <w:rsid w:val="64F65A94"/>
    <w:rsid w:val="64F941B8"/>
    <w:rsid w:val="64F9A569"/>
    <w:rsid w:val="650A4876"/>
    <w:rsid w:val="650AD2DF"/>
    <w:rsid w:val="650C55BC"/>
    <w:rsid w:val="650CF8AA"/>
    <w:rsid w:val="651486F3"/>
    <w:rsid w:val="651CD66D"/>
    <w:rsid w:val="651DCA48"/>
    <w:rsid w:val="651E451B"/>
    <w:rsid w:val="651F311C"/>
    <w:rsid w:val="6525316C"/>
    <w:rsid w:val="652645A4"/>
    <w:rsid w:val="652C3872"/>
    <w:rsid w:val="65315B6B"/>
    <w:rsid w:val="65373543"/>
    <w:rsid w:val="6537C87C"/>
    <w:rsid w:val="654380CF"/>
    <w:rsid w:val="6547AB93"/>
    <w:rsid w:val="6547C2EB"/>
    <w:rsid w:val="654D92E4"/>
    <w:rsid w:val="654FA275"/>
    <w:rsid w:val="65586C94"/>
    <w:rsid w:val="6558AF84"/>
    <w:rsid w:val="655FD5CC"/>
    <w:rsid w:val="65603A72"/>
    <w:rsid w:val="65613853"/>
    <w:rsid w:val="6563A55C"/>
    <w:rsid w:val="6565D537"/>
    <w:rsid w:val="6565F6C5"/>
    <w:rsid w:val="65668FCA"/>
    <w:rsid w:val="656AC2E7"/>
    <w:rsid w:val="656B96F6"/>
    <w:rsid w:val="657105D9"/>
    <w:rsid w:val="657148DE"/>
    <w:rsid w:val="65719587"/>
    <w:rsid w:val="65730FCC"/>
    <w:rsid w:val="65749FBD"/>
    <w:rsid w:val="65761E87"/>
    <w:rsid w:val="657B84ED"/>
    <w:rsid w:val="657C430A"/>
    <w:rsid w:val="65861FD6"/>
    <w:rsid w:val="658A8248"/>
    <w:rsid w:val="6592D9A2"/>
    <w:rsid w:val="6593A26A"/>
    <w:rsid w:val="65970B25"/>
    <w:rsid w:val="659942AA"/>
    <w:rsid w:val="659A2CE4"/>
    <w:rsid w:val="659B6143"/>
    <w:rsid w:val="659C2148"/>
    <w:rsid w:val="659DEC99"/>
    <w:rsid w:val="65A14B09"/>
    <w:rsid w:val="65A20761"/>
    <w:rsid w:val="65A4E3F0"/>
    <w:rsid w:val="65A6CC84"/>
    <w:rsid w:val="65A7AC26"/>
    <w:rsid w:val="65B0D432"/>
    <w:rsid w:val="65B2139C"/>
    <w:rsid w:val="65B43838"/>
    <w:rsid w:val="65B48236"/>
    <w:rsid w:val="65BE177B"/>
    <w:rsid w:val="65BE80CB"/>
    <w:rsid w:val="65C82996"/>
    <w:rsid w:val="65C8D409"/>
    <w:rsid w:val="65CCE7C5"/>
    <w:rsid w:val="65CFE6A9"/>
    <w:rsid w:val="65D189A9"/>
    <w:rsid w:val="65D1F53F"/>
    <w:rsid w:val="65D29722"/>
    <w:rsid w:val="65D3EA3F"/>
    <w:rsid w:val="65D661D6"/>
    <w:rsid w:val="65D806BB"/>
    <w:rsid w:val="65DB0D7C"/>
    <w:rsid w:val="65DE5788"/>
    <w:rsid w:val="65E2628F"/>
    <w:rsid w:val="65E53E7F"/>
    <w:rsid w:val="65E8C3D7"/>
    <w:rsid w:val="65E9FD34"/>
    <w:rsid w:val="65EE6E60"/>
    <w:rsid w:val="65EEAA34"/>
    <w:rsid w:val="65EF1495"/>
    <w:rsid w:val="65F24F4F"/>
    <w:rsid w:val="65F44593"/>
    <w:rsid w:val="65F89CF4"/>
    <w:rsid w:val="66025E47"/>
    <w:rsid w:val="6602D078"/>
    <w:rsid w:val="660A0327"/>
    <w:rsid w:val="660C6C54"/>
    <w:rsid w:val="660CAA9C"/>
    <w:rsid w:val="660D6B5D"/>
    <w:rsid w:val="660E025C"/>
    <w:rsid w:val="660F268E"/>
    <w:rsid w:val="661527F7"/>
    <w:rsid w:val="66154539"/>
    <w:rsid w:val="66214003"/>
    <w:rsid w:val="66223591"/>
    <w:rsid w:val="662704DE"/>
    <w:rsid w:val="6627D80E"/>
    <w:rsid w:val="662E7707"/>
    <w:rsid w:val="66310615"/>
    <w:rsid w:val="663B5E3C"/>
    <w:rsid w:val="664230E2"/>
    <w:rsid w:val="664274CA"/>
    <w:rsid w:val="664384DC"/>
    <w:rsid w:val="664608FF"/>
    <w:rsid w:val="66465E7B"/>
    <w:rsid w:val="664746D6"/>
    <w:rsid w:val="664762B3"/>
    <w:rsid w:val="664CA70F"/>
    <w:rsid w:val="664D8757"/>
    <w:rsid w:val="664D9C76"/>
    <w:rsid w:val="665A35A1"/>
    <w:rsid w:val="666391A9"/>
    <w:rsid w:val="666B36FF"/>
    <w:rsid w:val="666EB3C2"/>
    <w:rsid w:val="66717B95"/>
    <w:rsid w:val="66740E8E"/>
    <w:rsid w:val="6674830E"/>
    <w:rsid w:val="6674ECB6"/>
    <w:rsid w:val="667C25A0"/>
    <w:rsid w:val="667E9F0D"/>
    <w:rsid w:val="6681E964"/>
    <w:rsid w:val="66828459"/>
    <w:rsid w:val="6687B970"/>
    <w:rsid w:val="668EC731"/>
    <w:rsid w:val="668F6B84"/>
    <w:rsid w:val="6690A451"/>
    <w:rsid w:val="66937CA3"/>
    <w:rsid w:val="669A4287"/>
    <w:rsid w:val="669D11A8"/>
    <w:rsid w:val="66A50ED3"/>
    <w:rsid w:val="66A5962D"/>
    <w:rsid w:val="66ABDC96"/>
    <w:rsid w:val="66ACAD5A"/>
    <w:rsid w:val="66B38C01"/>
    <w:rsid w:val="66B3F9F0"/>
    <w:rsid w:val="66B5C50B"/>
    <w:rsid w:val="66BA6D40"/>
    <w:rsid w:val="66BF9C5E"/>
    <w:rsid w:val="66C307AB"/>
    <w:rsid w:val="66C90671"/>
    <w:rsid w:val="66CD75AC"/>
    <w:rsid w:val="66D0CF12"/>
    <w:rsid w:val="66D2FAEA"/>
    <w:rsid w:val="66D85E58"/>
    <w:rsid w:val="66DDC5AC"/>
    <w:rsid w:val="66DEE08F"/>
    <w:rsid w:val="66E19BD0"/>
    <w:rsid w:val="66E2B2A6"/>
    <w:rsid w:val="66EB2DA3"/>
    <w:rsid w:val="66EBD821"/>
    <w:rsid w:val="66ECCF3C"/>
    <w:rsid w:val="66EE3220"/>
    <w:rsid w:val="66F0C406"/>
    <w:rsid w:val="66F11AAC"/>
    <w:rsid w:val="66F2D713"/>
    <w:rsid w:val="66F32D48"/>
    <w:rsid w:val="66F38DA9"/>
    <w:rsid w:val="66F5D95F"/>
    <w:rsid w:val="66FA8982"/>
    <w:rsid w:val="66FEDEF4"/>
    <w:rsid w:val="6700B82E"/>
    <w:rsid w:val="6706391F"/>
    <w:rsid w:val="6706AF1C"/>
    <w:rsid w:val="670940FB"/>
    <w:rsid w:val="670A8BD3"/>
    <w:rsid w:val="670BC8C5"/>
    <w:rsid w:val="670FBF06"/>
    <w:rsid w:val="671298B1"/>
    <w:rsid w:val="67135FB3"/>
    <w:rsid w:val="6713C63D"/>
    <w:rsid w:val="671A6436"/>
    <w:rsid w:val="671F9A80"/>
    <w:rsid w:val="6727D671"/>
    <w:rsid w:val="67292D2C"/>
    <w:rsid w:val="672D532C"/>
    <w:rsid w:val="672FFB63"/>
    <w:rsid w:val="67310913"/>
    <w:rsid w:val="67319777"/>
    <w:rsid w:val="673276FE"/>
    <w:rsid w:val="673587BB"/>
    <w:rsid w:val="673872B3"/>
    <w:rsid w:val="673E4B52"/>
    <w:rsid w:val="673EE74B"/>
    <w:rsid w:val="673FBFCF"/>
    <w:rsid w:val="674176F7"/>
    <w:rsid w:val="6742B21E"/>
    <w:rsid w:val="674782BE"/>
    <w:rsid w:val="6748F54F"/>
    <w:rsid w:val="674C3134"/>
    <w:rsid w:val="674EBFFB"/>
    <w:rsid w:val="6750BDEF"/>
    <w:rsid w:val="6751DFA7"/>
    <w:rsid w:val="6755CF5A"/>
    <w:rsid w:val="6756D722"/>
    <w:rsid w:val="675C7160"/>
    <w:rsid w:val="67606B11"/>
    <w:rsid w:val="6761BB27"/>
    <w:rsid w:val="6761FAD3"/>
    <w:rsid w:val="6767CDCC"/>
    <w:rsid w:val="676F98FE"/>
    <w:rsid w:val="677F453A"/>
    <w:rsid w:val="677F891E"/>
    <w:rsid w:val="67823360"/>
    <w:rsid w:val="67837DA6"/>
    <w:rsid w:val="6783B302"/>
    <w:rsid w:val="6783C6F7"/>
    <w:rsid w:val="6784BEB5"/>
    <w:rsid w:val="6784BEF8"/>
    <w:rsid w:val="67866725"/>
    <w:rsid w:val="67870A97"/>
    <w:rsid w:val="678A5F3B"/>
    <w:rsid w:val="678CBD4E"/>
    <w:rsid w:val="678E5B6C"/>
    <w:rsid w:val="67935A42"/>
    <w:rsid w:val="67945C75"/>
    <w:rsid w:val="6795630F"/>
    <w:rsid w:val="679C8594"/>
    <w:rsid w:val="679F087B"/>
    <w:rsid w:val="67A00013"/>
    <w:rsid w:val="67A6988B"/>
    <w:rsid w:val="67AB93A4"/>
    <w:rsid w:val="67AD6074"/>
    <w:rsid w:val="67AF2C0C"/>
    <w:rsid w:val="67B0B9B9"/>
    <w:rsid w:val="67BE3EC0"/>
    <w:rsid w:val="67C35ECB"/>
    <w:rsid w:val="67C3C8B7"/>
    <w:rsid w:val="67C51DBD"/>
    <w:rsid w:val="67C5F01B"/>
    <w:rsid w:val="67CE230E"/>
    <w:rsid w:val="67CEB0E3"/>
    <w:rsid w:val="67D0D88F"/>
    <w:rsid w:val="67D0EF0C"/>
    <w:rsid w:val="67D29158"/>
    <w:rsid w:val="67D6A5B7"/>
    <w:rsid w:val="67D85793"/>
    <w:rsid w:val="67D8F83D"/>
    <w:rsid w:val="67DC444B"/>
    <w:rsid w:val="67DF31F6"/>
    <w:rsid w:val="67E567D5"/>
    <w:rsid w:val="67E7BF7D"/>
    <w:rsid w:val="67EDA11C"/>
    <w:rsid w:val="67EDEF5C"/>
    <w:rsid w:val="67F0B56C"/>
    <w:rsid w:val="67F0E5FC"/>
    <w:rsid w:val="67F17A18"/>
    <w:rsid w:val="67F55903"/>
    <w:rsid w:val="67F62039"/>
    <w:rsid w:val="67F89D69"/>
    <w:rsid w:val="67F8FD7E"/>
    <w:rsid w:val="67FA29CB"/>
    <w:rsid w:val="68006834"/>
    <w:rsid w:val="68024EC3"/>
    <w:rsid w:val="6802F201"/>
    <w:rsid w:val="68065307"/>
    <w:rsid w:val="680E5114"/>
    <w:rsid w:val="680E5CA6"/>
    <w:rsid w:val="68178847"/>
    <w:rsid w:val="68188768"/>
    <w:rsid w:val="681CBDB4"/>
    <w:rsid w:val="681FBAA6"/>
    <w:rsid w:val="6820C368"/>
    <w:rsid w:val="682137E5"/>
    <w:rsid w:val="68213C8C"/>
    <w:rsid w:val="682AD10F"/>
    <w:rsid w:val="682D570B"/>
    <w:rsid w:val="6837BF08"/>
    <w:rsid w:val="684061AE"/>
    <w:rsid w:val="6843D815"/>
    <w:rsid w:val="684A6B9B"/>
    <w:rsid w:val="684DC0EA"/>
    <w:rsid w:val="6850DEFF"/>
    <w:rsid w:val="68520914"/>
    <w:rsid w:val="6853C8F7"/>
    <w:rsid w:val="6859E6E6"/>
    <w:rsid w:val="685A683A"/>
    <w:rsid w:val="685DB9BF"/>
    <w:rsid w:val="686339AF"/>
    <w:rsid w:val="68654343"/>
    <w:rsid w:val="686EED18"/>
    <w:rsid w:val="68736DC7"/>
    <w:rsid w:val="6873E6E7"/>
    <w:rsid w:val="688251F4"/>
    <w:rsid w:val="6882EA11"/>
    <w:rsid w:val="68847109"/>
    <w:rsid w:val="688BF39C"/>
    <w:rsid w:val="688E049B"/>
    <w:rsid w:val="68909FE5"/>
    <w:rsid w:val="6896BDDE"/>
    <w:rsid w:val="68A10456"/>
    <w:rsid w:val="68A81409"/>
    <w:rsid w:val="68A82FA3"/>
    <w:rsid w:val="68A8B608"/>
    <w:rsid w:val="68A9EB3E"/>
    <w:rsid w:val="68B1B0F4"/>
    <w:rsid w:val="68B1D806"/>
    <w:rsid w:val="68B39042"/>
    <w:rsid w:val="68B4F00D"/>
    <w:rsid w:val="68B6385B"/>
    <w:rsid w:val="68B84D57"/>
    <w:rsid w:val="68B9105A"/>
    <w:rsid w:val="68B9282F"/>
    <w:rsid w:val="68B999D0"/>
    <w:rsid w:val="68BD3D49"/>
    <w:rsid w:val="68BE3F76"/>
    <w:rsid w:val="68BEBCD6"/>
    <w:rsid w:val="68C415F7"/>
    <w:rsid w:val="68C51DD4"/>
    <w:rsid w:val="68C7718C"/>
    <w:rsid w:val="68C8F8FB"/>
    <w:rsid w:val="68CA3791"/>
    <w:rsid w:val="68CCD780"/>
    <w:rsid w:val="68CFEAB4"/>
    <w:rsid w:val="68D578EE"/>
    <w:rsid w:val="68D5DB6D"/>
    <w:rsid w:val="68D60E93"/>
    <w:rsid w:val="68D9720B"/>
    <w:rsid w:val="68DB7612"/>
    <w:rsid w:val="68E13C33"/>
    <w:rsid w:val="68E14964"/>
    <w:rsid w:val="68E1692F"/>
    <w:rsid w:val="68E2BF70"/>
    <w:rsid w:val="68E32675"/>
    <w:rsid w:val="68E3D941"/>
    <w:rsid w:val="68ED3BB1"/>
    <w:rsid w:val="68EFC492"/>
    <w:rsid w:val="68EFCF1F"/>
    <w:rsid w:val="68F1D28C"/>
    <w:rsid w:val="68F69608"/>
    <w:rsid w:val="68F8661A"/>
    <w:rsid w:val="69010A36"/>
    <w:rsid w:val="69029975"/>
    <w:rsid w:val="69066844"/>
    <w:rsid w:val="690E7066"/>
    <w:rsid w:val="6912E416"/>
    <w:rsid w:val="6913DE4E"/>
    <w:rsid w:val="6913E854"/>
    <w:rsid w:val="691477B7"/>
    <w:rsid w:val="69174CFB"/>
    <w:rsid w:val="6919632A"/>
    <w:rsid w:val="691F4F13"/>
    <w:rsid w:val="692206AD"/>
    <w:rsid w:val="69220B19"/>
    <w:rsid w:val="6927F5FD"/>
    <w:rsid w:val="693102BA"/>
    <w:rsid w:val="6934BF88"/>
    <w:rsid w:val="6937DECB"/>
    <w:rsid w:val="693B7248"/>
    <w:rsid w:val="69430602"/>
    <w:rsid w:val="69443144"/>
    <w:rsid w:val="69499D98"/>
    <w:rsid w:val="694FAE86"/>
    <w:rsid w:val="69532AE2"/>
    <w:rsid w:val="6959FD85"/>
    <w:rsid w:val="695B59EE"/>
    <w:rsid w:val="6967F147"/>
    <w:rsid w:val="696B2317"/>
    <w:rsid w:val="69742430"/>
    <w:rsid w:val="6974BE92"/>
    <w:rsid w:val="69767406"/>
    <w:rsid w:val="697895D3"/>
    <w:rsid w:val="6978E28D"/>
    <w:rsid w:val="697D9C13"/>
    <w:rsid w:val="697EE07B"/>
    <w:rsid w:val="6980BE48"/>
    <w:rsid w:val="6985C082"/>
    <w:rsid w:val="6987CA20"/>
    <w:rsid w:val="698C1008"/>
    <w:rsid w:val="6990F66B"/>
    <w:rsid w:val="6992240D"/>
    <w:rsid w:val="6993670C"/>
    <w:rsid w:val="6997A3EE"/>
    <w:rsid w:val="699DD720"/>
    <w:rsid w:val="699E2CBF"/>
    <w:rsid w:val="699EC147"/>
    <w:rsid w:val="69A20F1C"/>
    <w:rsid w:val="69A30B65"/>
    <w:rsid w:val="69A64DD2"/>
    <w:rsid w:val="69AA3D2D"/>
    <w:rsid w:val="69AB374A"/>
    <w:rsid w:val="69AB5744"/>
    <w:rsid w:val="69ABA42B"/>
    <w:rsid w:val="69AF75E9"/>
    <w:rsid w:val="69B36B3D"/>
    <w:rsid w:val="69B51C74"/>
    <w:rsid w:val="69C81095"/>
    <w:rsid w:val="69D1E9AD"/>
    <w:rsid w:val="69D2B82A"/>
    <w:rsid w:val="69D4748D"/>
    <w:rsid w:val="69D8C128"/>
    <w:rsid w:val="69DB5A2F"/>
    <w:rsid w:val="69DFA132"/>
    <w:rsid w:val="69E1EB96"/>
    <w:rsid w:val="69E25C59"/>
    <w:rsid w:val="69E4D184"/>
    <w:rsid w:val="69E5A867"/>
    <w:rsid w:val="69EA28C3"/>
    <w:rsid w:val="69EAF15E"/>
    <w:rsid w:val="69EF451E"/>
    <w:rsid w:val="69F1E1CA"/>
    <w:rsid w:val="69FDA1CB"/>
    <w:rsid w:val="69FDFE41"/>
    <w:rsid w:val="69FE3572"/>
    <w:rsid w:val="69FE5D18"/>
    <w:rsid w:val="69FEB21C"/>
    <w:rsid w:val="6A00650F"/>
    <w:rsid w:val="6A024005"/>
    <w:rsid w:val="6A0A9BAC"/>
    <w:rsid w:val="6A139120"/>
    <w:rsid w:val="6A1697BD"/>
    <w:rsid w:val="6A1E2255"/>
    <w:rsid w:val="6A1F7EFE"/>
    <w:rsid w:val="6A22EA2F"/>
    <w:rsid w:val="6A2A31B1"/>
    <w:rsid w:val="6A2B701A"/>
    <w:rsid w:val="6A2E883A"/>
    <w:rsid w:val="6A2E932B"/>
    <w:rsid w:val="6A2FE7E1"/>
    <w:rsid w:val="6A32273A"/>
    <w:rsid w:val="6A38D156"/>
    <w:rsid w:val="6A3C2EFD"/>
    <w:rsid w:val="6A43C7B3"/>
    <w:rsid w:val="6A51B41E"/>
    <w:rsid w:val="6A5FDB22"/>
    <w:rsid w:val="6A61B6D0"/>
    <w:rsid w:val="6A6CD61C"/>
    <w:rsid w:val="6A6EB39A"/>
    <w:rsid w:val="6A6F9206"/>
    <w:rsid w:val="6A6FF2B2"/>
    <w:rsid w:val="6A7BF911"/>
    <w:rsid w:val="6A7D1B45"/>
    <w:rsid w:val="6A95C153"/>
    <w:rsid w:val="6A97A72C"/>
    <w:rsid w:val="6A9B028E"/>
    <w:rsid w:val="6AA3BF9A"/>
    <w:rsid w:val="6AA459A0"/>
    <w:rsid w:val="6AA482F1"/>
    <w:rsid w:val="6AA56662"/>
    <w:rsid w:val="6AAA57CA"/>
    <w:rsid w:val="6AAB33BE"/>
    <w:rsid w:val="6ABAC6F7"/>
    <w:rsid w:val="6ABC1B93"/>
    <w:rsid w:val="6ABE3A03"/>
    <w:rsid w:val="6ACBCA0A"/>
    <w:rsid w:val="6ACC5A4B"/>
    <w:rsid w:val="6AD279E2"/>
    <w:rsid w:val="6AD971D5"/>
    <w:rsid w:val="6ADBC005"/>
    <w:rsid w:val="6ADBD1C6"/>
    <w:rsid w:val="6AE11136"/>
    <w:rsid w:val="6AE36FC9"/>
    <w:rsid w:val="6AE4066D"/>
    <w:rsid w:val="6AE83100"/>
    <w:rsid w:val="6AEF58A6"/>
    <w:rsid w:val="6AF0C019"/>
    <w:rsid w:val="6AF571E7"/>
    <w:rsid w:val="6AFDBBC5"/>
    <w:rsid w:val="6B037AEE"/>
    <w:rsid w:val="6B051727"/>
    <w:rsid w:val="6B054961"/>
    <w:rsid w:val="6B05E8DF"/>
    <w:rsid w:val="6B064617"/>
    <w:rsid w:val="6B084930"/>
    <w:rsid w:val="6B084EAB"/>
    <w:rsid w:val="6B0A6583"/>
    <w:rsid w:val="6B0C0984"/>
    <w:rsid w:val="6B0D5897"/>
    <w:rsid w:val="6B0DEE6A"/>
    <w:rsid w:val="6B1019CD"/>
    <w:rsid w:val="6B104C85"/>
    <w:rsid w:val="6B1DF7E1"/>
    <w:rsid w:val="6B200DDC"/>
    <w:rsid w:val="6B223314"/>
    <w:rsid w:val="6B2BF399"/>
    <w:rsid w:val="6B2DDAC4"/>
    <w:rsid w:val="6B394BF6"/>
    <w:rsid w:val="6B39689C"/>
    <w:rsid w:val="6B40F113"/>
    <w:rsid w:val="6B41DCAC"/>
    <w:rsid w:val="6B46F4D4"/>
    <w:rsid w:val="6B4D1051"/>
    <w:rsid w:val="6B567AFA"/>
    <w:rsid w:val="6B591965"/>
    <w:rsid w:val="6B5DDA47"/>
    <w:rsid w:val="6B60AB47"/>
    <w:rsid w:val="6B6421FF"/>
    <w:rsid w:val="6B6A099D"/>
    <w:rsid w:val="6B6B118D"/>
    <w:rsid w:val="6B6CBF12"/>
    <w:rsid w:val="6B6DB3AA"/>
    <w:rsid w:val="6B768830"/>
    <w:rsid w:val="6B79D8CC"/>
    <w:rsid w:val="6B7B5920"/>
    <w:rsid w:val="6B7E4A4F"/>
    <w:rsid w:val="6B88D6D0"/>
    <w:rsid w:val="6B896E48"/>
    <w:rsid w:val="6B8D7DD2"/>
    <w:rsid w:val="6B92DACC"/>
    <w:rsid w:val="6B972345"/>
    <w:rsid w:val="6B98F8B5"/>
    <w:rsid w:val="6B9C901D"/>
    <w:rsid w:val="6BA39EBC"/>
    <w:rsid w:val="6BA49173"/>
    <w:rsid w:val="6BA50086"/>
    <w:rsid w:val="6BA949BC"/>
    <w:rsid w:val="6BB082C8"/>
    <w:rsid w:val="6BB09A50"/>
    <w:rsid w:val="6BB2C322"/>
    <w:rsid w:val="6BB39199"/>
    <w:rsid w:val="6BB79EFC"/>
    <w:rsid w:val="6BC0A2F6"/>
    <w:rsid w:val="6BC2D525"/>
    <w:rsid w:val="6BC863D8"/>
    <w:rsid w:val="6BC99D60"/>
    <w:rsid w:val="6BCC1E27"/>
    <w:rsid w:val="6BD0B7F7"/>
    <w:rsid w:val="6BD609C1"/>
    <w:rsid w:val="6BD7FAD9"/>
    <w:rsid w:val="6BD92B3D"/>
    <w:rsid w:val="6BDB2E9C"/>
    <w:rsid w:val="6BDDC972"/>
    <w:rsid w:val="6BDE9817"/>
    <w:rsid w:val="6BDEA713"/>
    <w:rsid w:val="6BDEB5E1"/>
    <w:rsid w:val="6BE0D976"/>
    <w:rsid w:val="6BE2C9DA"/>
    <w:rsid w:val="6BE9EDAF"/>
    <w:rsid w:val="6BEA8F27"/>
    <w:rsid w:val="6BEBEEC3"/>
    <w:rsid w:val="6BEC361E"/>
    <w:rsid w:val="6BED16DF"/>
    <w:rsid w:val="6BEF4F83"/>
    <w:rsid w:val="6BF19249"/>
    <w:rsid w:val="6BF2C15C"/>
    <w:rsid w:val="6BF6D1D0"/>
    <w:rsid w:val="6BF79E7B"/>
    <w:rsid w:val="6BF85ACF"/>
    <w:rsid w:val="6BFD80B6"/>
    <w:rsid w:val="6C03154C"/>
    <w:rsid w:val="6C08A002"/>
    <w:rsid w:val="6C09A44A"/>
    <w:rsid w:val="6C0B49BD"/>
    <w:rsid w:val="6C0BF6F8"/>
    <w:rsid w:val="6C0E0577"/>
    <w:rsid w:val="6C1091A5"/>
    <w:rsid w:val="6C17C3F3"/>
    <w:rsid w:val="6C182421"/>
    <w:rsid w:val="6C1EA131"/>
    <w:rsid w:val="6C1FA9D6"/>
    <w:rsid w:val="6C202935"/>
    <w:rsid w:val="6C22BB7B"/>
    <w:rsid w:val="6C2CE935"/>
    <w:rsid w:val="6C33D937"/>
    <w:rsid w:val="6C436FA7"/>
    <w:rsid w:val="6C43D342"/>
    <w:rsid w:val="6C56516D"/>
    <w:rsid w:val="6C57C6B7"/>
    <w:rsid w:val="6C5A5E7F"/>
    <w:rsid w:val="6C5A5F20"/>
    <w:rsid w:val="6C5E1A6F"/>
    <w:rsid w:val="6C60448E"/>
    <w:rsid w:val="6C642AA3"/>
    <w:rsid w:val="6C69EDAA"/>
    <w:rsid w:val="6C6A3915"/>
    <w:rsid w:val="6C6B0244"/>
    <w:rsid w:val="6C6C02C3"/>
    <w:rsid w:val="6C794425"/>
    <w:rsid w:val="6C7999B3"/>
    <w:rsid w:val="6C7A925B"/>
    <w:rsid w:val="6C89630D"/>
    <w:rsid w:val="6C8F50A3"/>
    <w:rsid w:val="6C91A076"/>
    <w:rsid w:val="6C9DB908"/>
    <w:rsid w:val="6C9EAF3B"/>
    <w:rsid w:val="6CA5933C"/>
    <w:rsid w:val="6CA7FA7B"/>
    <w:rsid w:val="6CAA5F19"/>
    <w:rsid w:val="6CAC6C71"/>
    <w:rsid w:val="6CACE013"/>
    <w:rsid w:val="6CAE75CB"/>
    <w:rsid w:val="6CB21DE6"/>
    <w:rsid w:val="6CB25FC8"/>
    <w:rsid w:val="6CB60CBF"/>
    <w:rsid w:val="6CBBE764"/>
    <w:rsid w:val="6CC1D0D1"/>
    <w:rsid w:val="6CCCE6D0"/>
    <w:rsid w:val="6CCD2792"/>
    <w:rsid w:val="6CCDCD65"/>
    <w:rsid w:val="6CCF9311"/>
    <w:rsid w:val="6CD02D2A"/>
    <w:rsid w:val="6CD1CF0B"/>
    <w:rsid w:val="6CD2BA5A"/>
    <w:rsid w:val="6CD47345"/>
    <w:rsid w:val="6CD53606"/>
    <w:rsid w:val="6CDA081F"/>
    <w:rsid w:val="6CDC91A8"/>
    <w:rsid w:val="6CE14CFC"/>
    <w:rsid w:val="6CE8416A"/>
    <w:rsid w:val="6CEA115E"/>
    <w:rsid w:val="6CEAF418"/>
    <w:rsid w:val="6CEEFA58"/>
    <w:rsid w:val="6CEF6D80"/>
    <w:rsid w:val="6CF164A8"/>
    <w:rsid w:val="6CF18399"/>
    <w:rsid w:val="6CF7D38B"/>
    <w:rsid w:val="6CF8DCA9"/>
    <w:rsid w:val="6D022AEC"/>
    <w:rsid w:val="6D08551B"/>
    <w:rsid w:val="6D0B8BF9"/>
    <w:rsid w:val="6D0CA828"/>
    <w:rsid w:val="6D102D3D"/>
    <w:rsid w:val="6D105A2F"/>
    <w:rsid w:val="6D106F08"/>
    <w:rsid w:val="6D114A26"/>
    <w:rsid w:val="6D146915"/>
    <w:rsid w:val="6D1A52AA"/>
    <w:rsid w:val="6D1BD503"/>
    <w:rsid w:val="6D1C48ED"/>
    <w:rsid w:val="6D20B01E"/>
    <w:rsid w:val="6D20DE8F"/>
    <w:rsid w:val="6D250A59"/>
    <w:rsid w:val="6D25ACB5"/>
    <w:rsid w:val="6D282C6A"/>
    <w:rsid w:val="6D2CB062"/>
    <w:rsid w:val="6D2CDC8B"/>
    <w:rsid w:val="6D2D625B"/>
    <w:rsid w:val="6D2EDF61"/>
    <w:rsid w:val="6D329E07"/>
    <w:rsid w:val="6D3467A2"/>
    <w:rsid w:val="6D34799F"/>
    <w:rsid w:val="6D3A556E"/>
    <w:rsid w:val="6D3AC43D"/>
    <w:rsid w:val="6D3ADCD4"/>
    <w:rsid w:val="6D45879C"/>
    <w:rsid w:val="6D467CC8"/>
    <w:rsid w:val="6D4AF1FB"/>
    <w:rsid w:val="6D4C4C5D"/>
    <w:rsid w:val="6D555B5B"/>
    <w:rsid w:val="6D55780B"/>
    <w:rsid w:val="6D559209"/>
    <w:rsid w:val="6D57519B"/>
    <w:rsid w:val="6D5FACA0"/>
    <w:rsid w:val="6D6087E4"/>
    <w:rsid w:val="6D63FA48"/>
    <w:rsid w:val="6D64AA6A"/>
    <w:rsid w:val="6D65351D"/>
    <w:rsid w:val="6D667A23"/>
    <w:rsid w:val="6D669F2F"/>
    <w:rsid w:val="6D6735B9"/>
    <w:rsid w:val="6D6D2876"/>
    <w:rsid w:val="6D6F5749"/>
    <w:rsid w:val="6D700049"/>
    <w:rsid w:val="6D701A4D"/>
    <w:rsid w:val="6D705A3C"/>
    <w:rsid w:val="6D7508E0"/>
    <w:rsid w:val="6D7A5873"/>
    <w:rsid w:val="6D7C241A"/>
    <w:rsid w:val="6D8078FA"/>
    <w:rsid w:val="6D819DDD"/>
    <w:rsid w:val="6D81DC0D"/>
    <w:rsid w:val="6D82922D"/>
    <w:rsid w:val="6D833DC9"/>
    <w:rsid w:val="6D849F8A"/>
    <w:rsid w:val="6D84AFAA"/>
    <w:rsid w:val="6D85B0E1"/>
    <w:rsid w:val="6D85B6DA"/>
    <w:rsid w:val="6D8874FF"/>
    <w:rsid w:val="6D887AE7"/>
    <w:rsid w:val="6D9242F9"/>
    <w:rsid w:val="6D979642"/>
    <w:rsid w:val="6D97CE88"/>
    <w:rsid w:val="6D99909B"/>
    <w:rsid w:val="6DA18D19"/>
    <w:rsid w:val="6DA19CC9"/>
    <w:rsid w:val="6DA81437"/>
    <w:rsid w:val="6DB16A3B"/>
    <w:rsid w:val="6DB68C38"/>
    <w:rsid w:val="6DB97990"/>
    <w:rsid w:val="6DBB97A3"/>
    <w:rsid w:val="6DBF9B2C"/>
    <w:rsid w:val="6DCB2D64"/>
    <w:rsid w:val="6DCCD145"/>
    <w:rsid w:val="6DCCFEA7"/>
    <w:rsid w:val="6DD2DBBD"/>
    <w:rsid w:val="6DD51A75"/>
    <w:rsid w:val="6DDCD330"/>
    <w:rsid w:val="6DE5A295"/>
    <w:rsid w:val="6DE63292"/>
    <w:rsid w:val="6DE96924"/>
    <w:rsid w:val="6DE9696D"/>
    <w:rsid w:val="6DEA63A0"/>
    <w:rsid w:val="6DEEFB15"/>
    <w:rsid w:val="6DF0E6B9"/>
    <w:rsid w:val="6DF60268"/>
    <w:rsid w:val="6DF86865"/>
    <w:rsid w:val="6DFC857A"/>
    <w:rsid w:val="6E04C682"/>
    <w:rsid w:val="6E05D2CB"/>
    <w:rsid w:val="6E066FA5"/>
    <w:rsid w:val="6E085189"/>
    <w:rsid w:val="6E0D4204"/>
    <w:rsid w:val="6E0DAE43"/>
    <w:rsid w:val="6E0E5BA3"/>
    <w:rsid w:val="6E12A7AD"/>
    <w:rsid w:val="6E12B4D2"/>
    <w:rsid w:val="6E159CA6"/>
    <w:rsid w:val="6E1739B5"/>
    <w:rsid w:val="6E18B0E8"/>
    <w:rsid w:val="6E1FF518"/>
    <w:rsid w:val="6E21666E"/>
    <w:rsid w:val="6E238F8C"/>
    <w:rsid w:val="6E24F597"/>
    <w:rsid w:val="6E3345B3"/>
    <w:rsid w:val="6E33F204"/>
    <w:rsid w:val="6E396D84"/>
    <w:rsid w:val="6E3A0FED"/>
    <w:rsid w:val="6E3BCFDA"/>
    <w:rsid w:val="6E3BFB53"/>
    <w:rsid w:val="6E3E8D7E"/>
    <w:rsid w:val="6E3FA3B0"/>
    <w:rsid w:val="6E43CE72"/>
    <w:rsid w:val="6E4679C3"/>
    <w:rsid w:val="6E46A93B"/>
    <w:rsid w:val="6E474AB4"/>
    <w:rsid w:val="6E584B4C"/>
    <w:rsid w:val="6E5E405F"/>
    <w:rsid w:val="6E62F358"/>
    <w:rsid w:val="6E668F44"/>
    <w:rsid w:val="6E6FCD78"/>
    <w:rsid w:val="6E7745EB"/>
    <w:rsid w:val="6E7B7E18"/>
    <w:rsid w:val="6E7C861F"/>
    <w:rsid w:val="6E7D51B1"/>
    <w:rsid w:val="6E807BE8"/>
    <w:rsid w:val="6E85AAE7"/>
    <w:rsid w:val="6E87F423"/>
    <w:rsid w:val="6E8A4172"/>
    <w:rsid w:val="6E8AD481"/>
    <w:rsid w:val="6E903793"/>
    <w:rsid w:val="6E9348B7"/>
    <w:rsid w:val="6E936CFE"/>
    <w:rsid w:val="6E939A53"/>
    <w:rsid w:val="6E9797C1"/>
    <w:rsid w:val="6E99126F"/>
    <w:rsid w:val="6EA16E88"/>
    <w:rsid w:val="6EA1A8E0"/>
    <w:rsid w:val="6EA40E7B"/>
    <w:rsid w:val="6EA44549"/>
    <w:rsid w:val="6EA7196A"/>
    <w:rsid w:val="6EB01B1C"/>
    <w:rsid w:val="6EB4DAC7"/>
    <w:rsid w:val="6EB53A3F"/>
    <w:rsid w:val="6EB63F32"/>
    <w:rsid w:val="6EBA81C6"/>
    <w:rsid w:val="6EBE05E5"/>
    <w:rsid w:val="6EC0FE68"/>
    <w:rsid w:val="6EC1BD76"/>
    <w:rsid w:val="6EC5744B"/>
    <w:rsid w:val="6ED1E7D8"/>
    <w:rsid w:val="6ED1ECED"/>
    <w:rsid w:val="6ED29304"/>
    <w:rsid w:val="6ED7CE90"/>
    <w:rsid w:val="6EDB8D36"/>
    <w:rsid w:val="6EDF04D1"/>
    <w:rsid w:val="6EE2F476"/>
    <w:rsid w:val="6EE835EF"/>
    <w:rsid w:val="6EED0873"/>
    <w:rsid w:val="6EEEF77C"/>
    <w:rsid w:val="6EF16755"/>
    <w:rsid w:val="6EF3675C"/>
    <w:rsid w:val="6EF594BA"/>
    <w:rsid w:val="6EFA9ED3"/>
    <w:rsid w:val="6F02DABC"/>
    <w:rsid w:val="6F08300F"/>
    <w:rsid w:val="6F0963F9"/>
    <w:rsid w:val="6F0A8FAC"/>
    <w:rsid w:val="6F117F47"/>
    <w:rsid w:val="6F18E24F"/>
    <w:rsid w:val="6F1E56FB"/>
    <w:rsid w:val="6F204CF3"/>
    <w:rsid w:val="6F2140A8"/>
    <w:rsid w:val="6F21977A"/>
    <w:rsid w:val="6F23D291"/>
    <w:rsid w:val="6F259C0B"/>
    <w:rsid w:val="6F2BD518"/>
    <w:rsid w:val="6F2CC080"/>
    <w:rsid w:val="6F2F710F"/>
    <w:rsid w:val="6F3185ED"/>
    <w:rsid w:val="6F338BB2"/>
    <w:rsid w:val="6F3DE55E"/>
    <w:rsid w:val="6F3EEA23"/>
    <w:rsid w:val="6F434A40"/>
    <w:rsid w:val="6F46D05B"/>
    <w:rsid w:val="6F46D93C"/>
    <w:rsid w:val="6F46ED11"/>
    <w:rsid w:val="6F4838E2"/>
    <w:rsid w:val="6F4B0CBF"/>
    <w:rsid w:val="6F4B425E"/>
    <w:rsid w:val="6F54D124"/>
    <w:rsid w:val="6F59CE0B"/>
    <w:rsid w:val="6F5AE305"/>
    <w:rsid w:val="6F5D0C38"/>
    <w:rsid w:val="6F5F76BC"/>
    <w:rsid w:val="6F638361"/>
    <w:rsid w:val="6F65FF8F"/>
    <w:rsid w:val="6F681EDA"/>
    <w:rsid w:val="6F6A0AE1"/>
    <w:rsid w:val="6F6FA2A1"/>
    <w:rsid w:val="6F70A2DD"/>
    <w:rsid w:val="6F739C52"/>
    <w:rsid w:val="6F779FD9"/>
    <w:rsid w:val="6F7BE965"/>
    <w:rsid w:val="6F7D0DBF"/>
    <w:rsid w:val="6F83B3A7"/>
    <w:rsid w:val="6F8774AB"/>
    <w:rsid w:val="6F8892D2"/>
    <w:rsid w:val="6F89164A"/>
    <w:rsid w:val="6F8937DF"/>
    <w:rsid w:val="6F89A4EF"/>
    <w:rsid w:val="6F8E8C7A"/>
    <w:rsid w:val="6F965E7A"/>
    <w:rsid w:val="6F98F021"/>
    <w:rsid w:val="6F9B5084"/>
    <w:rsid w:val="6F9B91F6"/>
    <w:rsid w:val="6FA48D80"/>
    <w:rsid w:val="6FA91CD6"/>
    <w:rsid w:val="6FAAA248"/>
    <w:rsid w:val="6FAD1BCA"/>
    <w:rsid w:val="6FB38EA4"/>
    <w:rsid w:val="6FB7BB2D"/>
    <w:rsid w:val="6FB91D24"/>
    <w:rsid w:val="6FBA35E9"/>
    <w:rsid w:val="6FBF5FED"/>
    <w:rsid w:val="6FC268C8"/>
    <w:rsid w:val="6FC4EF4F"/>
    <w:rsid w:val="6FC54E74"/>
    <w:rsid w:val="6FCDAEB9"/>
    <w:rsid w:val="6FCDFBFD"/>
    <w:rsid w:val="6FD3886A"/>
    <w:rsid w:val="6FD6A53C"/>
    <w:rsid w:val="6FDDF200"/>
    <w:rsid w:val="6FE18D2D"/>
    <w:rsid w:val="6FE1CC5D"/>
    <w:rsid w:val="6FE1FFD6"/>
    <w:rsid w:val="6FE4435A"/>
    <w:rsid w:val="6FE923DE"/>
    <w:rsid w:val="6FE98CD2"/>
    <w:rsid w:val="6FF563F7"/>
    <w:rsid w:val="6FF5780D"/>
    <w:rsid w:val="6FF63B46"/>
    <w:rsid w:val="6FFC83D0"/>
    <w:rsid w:val="70010966"/>
    <w:rsid w:val="700275BF"/>
    <w:rsid w:val="7003CEFE"/>
    <w:rsid w:val="7003E4BB"/>
    <w:rsid w:val="7004AC72"/>
    <w:rsid w:val="70060002"/>
    <w:rsid w:val="700BDEC0"/>
    <w:rsid w:val="7010E377"/>
    <w:rsid w:val="701150A0"/>
    <w:rsid w:val="7015C9C9"/>
    <w:rsid w:val="701C5C29"/>
    <w:rsid w:val="70211AD1"/>
    <w:rsid w:val="7022F19A"/>
    <w:rsid w:val="7026B53F"/>
    <w:rsid w:val="702851A3"/>
    <w:rsid w:val="7029ABB4"/>
    <w:rsid w:val="702E8EFA"/>
    <w:rsid w:val="70316392"/>
    <w:rsid w:val="7032D9F0"/>
    <w:rsid w:val="70361287"/>
    <w:rsid w:val="7036E22C"/>
    <w:rsid w:val="7044FCF2"/>
    <w:rsid w:val="70473256"/>
    <w:rsid w:val="704A35A5"/>
    <w:rsid w:val="704F83D0"/>
    <w:rsid w:val="70511B15"/>
    <w:rsid w:val="7051236B"/>
    <w:rsid w:val="705DFA17"/>
    <w:rsid w:val="705FE49A"/>
    <w:rsid w:val="706A5911"/>
    <w:rsid w:val="706BBC49"/>
    <w:rsid w:val="707359C3"/>
    <w:rsid w:val="7073F9F9"/>
    <w:rsid w:val="707AFFF6"/>
    <w:rsid w:val="70813EB3"/>
    <w:rsid w:val="7089180D"/>
    <w:rsid w:val="70913CAF"/>
    <w:rsid w:val="7093D460"/>
    <w:rsid w:val="709A7E67"/>
    <w:rsid w:val="709B31DF"/>
    <w:rsid w:val="70A24E48"/>
    <w:rsid w:val="70A3BE05"/>
    <w:rsid w:val="70A4B802"/>
    <w:rsid w:val="70A560B0"/>
    <w:rsid w:val="70A72D93"/>
    <w:rsid w:val="70A74223"/>
    <w:rsid w:val="70A94CF5"/>
    <w:rsid w:val="70AF4CEF"/>
    <w:rsid w:val="70AF7832"/>
    <w:rsid w:val="70B0BE88"/>
    <w:rsid w:val="70B10604"/>
    <w:rsid w:val="70B21DAB"/>
    <w:rsid w:val="70B858D6"/>
    <w:rsid w:val="70B98FE4"/>
    <w:rsid w:val="70BA57B9"/>
    <w:rsid w:val="70BBC686"/>
    <w:rsid w:val="70BCA225"/>
    <w:rsid w:val="70C41C6C"/>
    <w:rsid w:val="70C74E96"/>
    <w:rsid w:val="70CD8EA6"/>
    <w:rsid w:val="70CF8248"/>
    <w:rsid w:val="70D60ACA"/>
    <w:rsid w:val="70DD3107"/>
    <w:rsid w:val="70DDE642"/>
    <w:rsid w:val="70E17654"/>
    <w:rsid w:val="70E86462"/>
    <w:rsid w:val="70E874FF"/>
    <w:rsid w:val="70E90F1A"/>
    <w:rsid w:val="70EC0AED"/>
    <w:rsid w:val="70F58841"/>
    <w:rsid w:val="7102E789"/>
    <w:rsid w:val="7104D32E"/>
    <w:rsid w:val="71084774"/>
    <w:rsid w:val="710956AE"/>
    <w:rsid w:val="7111F4E2"/>
    <w:rsid w:val="711849C1"/>
    <w:rsid w:val="711C516C"/>
    <w:rsid w:val="711D2805"/>
    <w:rsid w:val="711EF2C5"/>
    <w:rsid w:val="71244673"/>
    <w:rsid w:val="712805E3"/>
    <w:rsid w:val="713401CC"/>
    <w:rsid w:val="713452BD"/>
    <w:rsid w:val="7135D6F4"/>
    <w:rsid w:val="713A2F76"/>
    <w:rsid w:val="713DD92F"/>
    <w:rsid w:val="7142E22D"/>
    <w:rsid w:val="7144B965"/>
    <w:rsid w:val="71509BA6"/>
    <w:rsid w:val="7150FE6C"/>
    <w:rsid w:val="71539338"/>
    <w:rsid w:val="715394F4"/>
    <w:rsid w:val="715516CA"/>
    <w:rsid w:val="71582559"/>
    <w:rsid w:val="7158D191"/>
    <w:rsid w:val="715A1DAA"/>
    <w:rsid w:val="715DAEF1"/>
    <w:rsid w:val="715FA47D"/>
    <w:rsid w:val="715FBD47"/>
    <w:rsid w:val="71641BD2"/>
    <w:rsid w:val="71644A50"/>
    <w:rsid w:val="716B2203"/>
    <w:rsid w:val="717AF40A"/>
    <w:rsid w:val="717B6CD7"/>
    <w:rsid w:val="717BD30E"/>
    <w:rsid w:val="717DB1E0"/>
    <w:rsid w:val="7184CD62"/>
    <w:rsid w:val="71884EF2"/>
    <w:rsid w:val="7188DC96"/>
    <w:rsid w:val="718AB4DF"/>
    <w:rsid w:val="718D0EB3"/>
    <w:rsid w:val="719D782D"/>
    <w:rsid w:val="719D9489"/>
    <w:rsid w:val="719DEBA2"/>
    <w:rsid w:val="719E2796"/>
    <w:rsid w:val="719F4022"/>
    <w:rsid w:val="719F7A58"/>
    <w:rsid w:val="71A319B9"/>
    <w:rsid w:val="71A3F5D6"/>
    <w:rsid w:val="71A5B7F8"/>
    <w:rsid w:val="71A8550B"/>
    <w:rsid w:val="71AA4809"/>
    <w:rsid w:val="71AC7A1F"/>
    <w:rsid w:val="71B08F24"/>
    <w:rsid w:val="71B3B75E"/>
    <w:rsid w:val="71B3CEDB"/>
    <w:rsid w:val="71B69D06"/>
    <w:rsid w:val="71B882EB"/>
    <w:rsid w:val="71B93B80"/>
    <w:rsid w:val="71C05EAE"/>
    <w:rsid w:val="71C6433A"/>
    <w:rsid w:val="71C7F8DB"/>
    <w:rsid w:val="71CB2ECB"/>
    <w:rsid w:val="71CBCBBB"/>
    <w:rsid w:val="71CCC209"/>
    <w:rsid w:val="71CD9B77"/>
    <w:rsid w:val="71D0139C"/>
    <w:rsid w:val="71D101C4"/>
    <w:rsid w:val="71D13D4F"/>
    <w:rsid w:val="71DA4245"/>
    <w:rsid w:val="71DC5DB6"/>
    <w:rsid w:val="71DDF474"/>
    <w:rsid w:val="71DEA4AF"/>
    <w:rsid w:val="71DFBBBA"/>
    <w:rsid w:val="71E22AC5"/>
    <w:rsid w:val="71F3DF78"/>
    <w:rsid w:val="71F98CBA"/>
    <w:rsid w:val="720649CD"/>
    <w:rsid w:val="720BAB7F"/>
    <w:rsid w:val="720FCCB5"/>
    <w:rsid w:val="7210A1A8"/>
    <w:rsid w:val="721148C8"/>
    <w:rsid w:val="7219A1E7"/>
    <w:rsid w:val="721D21FF"/>
    <w:rsid w:val="7220631E"/>
    <w:rsid w:val="7221CFFC"/>
    <w:rsid w:val="7225D076"/>
    <w:rsid w:val="7226251C"/>
    <w:rsid w:val="7227F8F3"/>
    <w:rsid w:val="72289852"/>
    <w:rsid w:val="722B921A"/>
    <w:rsid w:val="722D789E"/>
    <w:rsid w:val="72325FA5"/>
    <w:rsid w:val="723CA5B3"/>
    <w:rsid w:val="723FBF8F"/>
    <w:rsid w:val="72405E4B"/>
    <w:rsid w:val="724294BC"/>
    <w:rsid w:val="724689CF"/>
    <w:rsid w:val="724BF724"/>
    <w:rsid w:val="724CB683"/>
    <w:rsid w:val="725F7BFB"/>
    <w:rsid w:val="7261AE81"/>
    <w:rsid w:val="72642F29"/>
    <w:rsid w:val="7264E262"/>
    <w:rsid w:val="7267E252"/>
    <w:rsid w:val="726BE4DC"/>
    <w:rsid w:val="727032AA"/>
    <w:rsid w:val="727A6D1F"/>
    <w:rsid w:val="727DC423"/>
    <w:rsid w:val="727DCDC3"/>
    <w:rsid w:val="727F3E0F"/>
    <w:rsid w:val="7280C1B3"/>
    <w:rsid w:val="728DE3D5"/>
    <w:rsid w:val="72939B19"/>
    <w:rsid w:val="7299FD74"/>
    <w:rsid w:val="72A20DCC"/>
    <w:rsid w:val="72A554B1"/>
    <w:rsid w:val="72A5B806"/>
    <w:rsid w:val="72A81295"/>
    <w:rsid w:val="72A88CE2"/>
    <w:rsid w:val="72A8F38A"/>
    <w:rsid w:val="72ACD941"/>
    <w:rsid w:val="72BADD47"/>
    <w:rsid w:val="72C10B72"/>
    <w:rsid w:val="72C27E34"/>
    <w:rsid w:val="72C4CD29"/>
    <w:rsid w:val="72C6B93D"/>
    <w:rsid w:val="72C91774"/>
    <w:rsid w:val="72C9A0A4"/>
    <w:rsid w:val="72C9ACA8"/>
    <w:rsid w:val="72CA98CD"/>
    <w:rsid w:val="72CCCBC2"/>
    <w:rsid w:val="72D1AB53"/>
    <w:rsid w:val="72D36EA9"/>
    <w:rsid w:val="72D805C3"/>
    <w:rsid w:val="72DA3532"/>
    <w:rsid w:val="72E09E31"/>
    <w:rsid w:val="72E12CED"/>
    <w:rsid w:val="72E14462"/>
    <w:rsid w:val="72E23AF9"/>
    <w:rsid w:val="72E86475"/>
    <w:rsid w:val="72E8FDCF"/>
    <w:rsid w:val="72EAF03B"/>
    <w:rsid w:val="72EB4250"/>
    <w:rsid w:val="72EC6C28"/>
    <w:rsid w:val="72EE9593"/>
    <w:rsid w:val="72F34646"/>
    <w:rsid w:val="72F37A1F"/>
    <w:rsid w:val="72F3C2E9"/>
    <w:rsid w:val="73016739"/>
    <w:rsid w:val="73036917"/>
    <w:rsid w:val="730558F0"/>
    <w:rsid w:val="73132764"/>
    <w:rsid w:val="73140EF4"/>
    <w:rsid w:val="7314E73D"/>
    <w:rsid w:val="731C5063"/>
    <w:rsid w:val="731DC8FD"/>
    <w:rsid w:val="731E7B14"/>
    <w:rsid w:val="73288FE0"/>
    <w:rsid w:val="73298DD7"/>
    <w:rsid w:val="732A1221"/>
    <w:rsid w:val="732BBD6E"/>
    <w:rsid w:val="732E92AF"/>
    <w:rsid w:val="732FF1FA"/>
    <w:rsid w:val="7334CBCB"/>
    <w:rsid w:val="7336AED9"/>
    <w:rsid w:val="7337C123"/>
    <w:rsid w:val="7338ACE5"/>
    <w:rsid w:val="7339794A"/>
    <w:rsid w:val="733AE031"/>
    <w:rsid w:val="733B84BE"/>
    <w:rsid w:val="733DFDB4"/>
    <w:rsid w:val="733EF666"/>
    <w:rsid w:val="7341C801"/>
    <w:rsid w:val="7342015F"/>
    <w:rsid w:val="73429F9C"/>
    <w:rsid w:val="734372CF"/>
    <w:rsid w:val="7346AC4E"/>
    <w:rsid w:val="73470EB4"/>
    <w:rsid w:val="734975C0"/>
    <w:rsid w:val="734C053B"/>
    <w:rsid w:val="734CC8A6"/>
    <w:rsid w:val="734D2A99"/>
    <w:rsid w:val="734EC28E"/>
    <w:rsid w:val="73513190"/>
    <w:rsid w:val="735589E7"/>
    <w:rsid w:val="73562F7A"/>
    <w:rsid w:val="735D7187"/>
    <w:rsid w:val="7363C8CA"/>
    <w:rsid w:val="73673CF6"/>
    <w:rsid w:val="7368E9AB"/>
    <w:rsid w:val="736958A7"/>
    <w:rsid w:val="73722490"/>
    <w:rsid w:val="73767342"/>
    <w:rsid w:val="73812EE0"/>
    <w:rsid w:val="7385D38D"/>
    <w:rsid w:val="7388734A"/>
    <w:rsid w:val="738F8098"/>
    <w:rsid w:val="73902174"/>
    <w:rsid w:val="7393E736"/>
    <w:rsid w:val="739491DC"/>
    <w:rsid w:val="73984A1A"/>
    <w:rsid w:val="7398605F"/>
    <w:rsid w:val="739DAF48"/>
    <w:rsid w:val="739E42F7"/>
    <w:rsid w:val="73A0A0D7"/>
    <w:rsid w:val="73A14F91"/>
    <w:rsid w:val="73A43492"/>
    <w:rsid w:val="73A73076"/>
    <w:rsid w:val="73A77FF2"/>
    <w:rsid w:val="73A9A5E4"/>
    <w:rsid w:val="73AEEA63"/>
    <w:rsid w:val="73B87A09"/>
    <w:rsid w:val="73B88845"/>
    <w:rsid w:val="73C6F72A"/>
    <w:rsid w:val="73C737FF"/>
    <w:rsid w:val="73C7D05A"/>
    <w:rsid w:val="73CE201B"/>
    <w:rsid w:val="73CF1686"/>
    <w:rsid w:val="73CF38B7"/>
    <w:rsid w:val="73CF677A"/>
    <w:rsid w:val="73D02B62"/>
    <w:rsid w:val="73D2DD01"/>
    <w:rsid w:val="73D9CA94"/>
    <w:rsid w:val="73DAF77D"/>
    <w:rsid w:val="73DC68F1"/>
    <w:rsid w:val="73DD9932"/>
    <w:rsid w:val="73E00820"/>
    <w:rsid w:val="73E50C30"/>
    <w:rsid w:val="73E6301B"/>
    <w:rsid w:val="73E8011B"/>
    <w:rsid w:val="73E8CDBB"/>
    <w:rsid w:val="73E92371"/>
    <w:rsid w:val="73E94EB3"/>
    <w:rsid w:val="73EA5974"/>
    <w:rsid w:val="73EBE82E"/>
    <w:rsid w:val="73ECFE8E"/>
    <w:rsid w:val="73F0633B"/>
    <w:rsid w:val="73F21047"/>
    <w:rsid w:val="73F6F62E"/>
    <w:rsid w:val="73F9219D"/>
    <w:rsid w:val="73FED72B"/>
    <w:rsid w:val="73FFB0AD"/>
    <w:rsid w:val="7400DF5C"/>
    <w:rsid w:val="7405F9CC"/>
    <w:rsid w:val="7412044B"/>
    <w:rsid w:val="741A5286"/>
    <w:rsid w:val="74268328"/>
    <w:rsid w:val="7427FC9F"/>
    <w:rsid w:val="742BC39D"/>
    <w:rsid w:val="742E0EB4"/>
    <w:rsid w:val="742FFA27"/>
    <w:rsid w:val="74303149"/>
    <w:rsid w:val="7438733F"/>
    <w:rsid w:val="743BC760"/>
    <w:rsid w:val="743F48D3"/>
    <w:rsid w:val="74413A3F"/>
    <w:rsid w:val="74422096"/>
    <w:rsid w:val="7442B9F8"/>
    <w:rsid w:val="74465B24"/>
    <w:rsid w:val="7446D687"/>
    <w:rsid w:val="74474F5A"/>
    <w:rsid w:val="744CFCF5"/>
    <w:rsid w:val="744F6D3E"/>
    <w:rsid w:val="7453E939"/>
    <w:rsid w:val="7455D68E"/>
    <w:rsid w:val="745923C1"/>
    <w:rsid w:val="7459D442"/>
    <w:rsid w:val="745BB56D"/>
    <w:rsid w:val="745E2D49"/>
    <w:rsid w:val="7462C070"/>
    <w:rsid w:val="74644A29"/>
    <w:rsid w:val="7473E2E0"/>
    <w:rsid w:val="74754A4E"/>
    <w:rsid w:val="74779392"/>
    <w:rsid w:val="747B7016"/>
    <w:rsid w:val="747F0FFB"/>
    <w:rsid w:val="7480B2AE"/>
    <w:rsid w:val="74823A7D"/>
    <w:rsid w:val="7483996B"/>
    <w:rsid w:val="748543CC"/>
    <w:rsid w:val="7491BB16"/>
    <w:rsid w:val="74937F48"/>
    <w:rsid w:val="7494E2E3"/>
    <w:rsid w:val="749A682A"/>
    <w:rsid w:val="749A910A"/>
    <w:rsid w:val="749BBF74"/>
    <w:rsid w:val="749DFB53"/>
    <w:rsid w:val="74A55D8B"/>
    <w:rsid w:val="74A9BB30"/>
    <w:rsid w:val="74AAFD4E"/>
    <w:rsid w:val="74AC93FD"/>
    <w:rsid w:val="74ADEA94"/>
    <w:rsid w:val="74B3698A"/>
    <w:rsid w:val="74B897F9"/>
    <w:rsid w:val="74C04E07"/>
    <w:rsid w:val="74C0C0D4"/>
    <w:rsid w:val="74C1E7FB"/>
    <w:rsid w:val="74C207ED"/>
    <w:rsid w:val="74C5CF6E"/>
    <w:rsid w:val="74C70D83"/>
    <w:rsid w:val="74CEEAD1"/>
    <w:rsid w:val="74CFC33E"/>
    <w:rsid w:val="74D79468"/>
    <w:rsid w:val="74DADF10"/>
    <w:rsid w:val="74DB0558"/>
    <w:rsid w:val="74DC19A4"/>
    <w:rsid w:val="74E597C4"/>
    <w:rsid w:val="74E877E7"/>
    <w:rsid w:val="74E96DBF"/>
    <w:rsid w:val="74EC9823"/>
    <w:rsid w:val="74EDB0E8"/>
    <w:rsid w:val="74EED434"/>
    <w:rsid w:val="74F08A9D"/>
    <w:rsid w:val="74F83B31"/>
    <w:rsid w:val="74FD7F55"/>
    <w:rsid w:val="750233F3"/>
    <w:rsid w:val="750A96DF"/>
    <w:rsid w:val="75130F85"/>
    <w:rsid w:val="75134624"/>
    <w:rsid w:val="75174DC7"/>
    <w:rsid w:val="75188C15"/>
    <w:rsid w:val="7518E8FD"/>
    <w:rsid w:val="75218546"/>
    <w:rsid w:val="75235664"/>
    <w:rsid w:val="7523653E"/>
    <w:rsid w:val="7523867A"/>
    <w:rsid w:val="7523A9DD"/>
    <w:rsid w:val="7540DCD2"/>
    <w:rsid w:val="75411EC4"/>
    <w:rsid w:val="75450B23"/>
    <w:rsid w:val="75459ABF"/>
    <w:rsid w:val="75464F43"/>
    <w:rsid w:val="7548205A"/>
    <w:rsid w:val="754B0F20"/>
    <w:rsid w:val="7550E5E5"/>
    <w:rsid w:val="75511C5A"/>
    <w:rsid w:val="75559740"/>
    <w:rsid w:val="75577B55"/>
    <w:rsid w:val="7557EAA4"/>
    <w:rsid w:val="755F1754"/>
    <w:rsid w:val="75609AEC"/>
    <w:rsid w:val="7560BA8D"/>
    <w:rsid w:val="756CC8B9"/>
    <w:rsid w:val="757C9A02"/>
    <w:rsid w:val="758177DB"/>
    <w:rsid w:val="7581E554"/>
    <w:rsid w:val="75827A2E"/>
    <w:rsid w:val="758D21B9"/>
    <w:rsid w:val="758E79E6"/>
    <w:rsid w:val="758F66D3"/>
    <w:rsid w:val="75906AB6"/>
    <w:rsid w:val="7592D164"/>
    <w:rsid w:val="7593D83A"/>
    <w:rsid w:val="759DA10D"/>
    <w:rsid w:val="75A1E93B"/>
    <w:rsid w:val="75A48C81"/>
    <w:rsid w:val="75A8A270"/>
    <w:rsid w:val="75B04FA2"/>
    <w:rsid w:val="75B46E38"/>
    <w:rsid w:val="75BE9210"/>
    <w:rsid w:val="75C0C717"/>
    <w:rsid w:val="75C145CC"/>
    <w:rsid w:val="75C7B021"/>
    <w:rsid w:val="75C7D8C3"/>
    <w:rsid w:val="75CBE6B1"/>
    <w:rsid w:val="75CCDB2C"/>
    <w:rsid w:val="75CF598B"/>
    <w:rsid w:val="75CFD86C"/>
    <w:rsid w:val="75D280A3"/>
    <w:rsid w:val="75D4CC8B"/>
    <w:rsid w:val="75D6AE04"/>
    <w:rsid w:val="75D883BB"/>
    <w:rsid w:val="75DFDEF5"/>
    <w:rsid w:val="75E4F1AE"/>
    <w:rsid w:val="75E76D09"/>
    <w:rsid w:val="75E8BD4A"/>
    <w:rsid w:val="75E8D1DE"/>
    <w:rsid w:val="75EA6013"/>
    <w:rsid w:val="75EB1053"/>
    <w:rsid w:val="75EC2440"/>
    <w:rsid w:val="75EF174A"/>
    <w:rsid w:val="75F61C7E"/>
    <w:rsid w:val="75F766A7"/>
    <w:rsid w:val="7600D616"/>
    <w:rsid w:val="7605789D"/>
    <w:rsid w:val="7605E6DF"/>
    <w:rsid w:val="76062865"/>
    <w:rsid w:val="760EC00C"/>
    <w:rsid w:val="760F1EEE"/>
    <w:rsid w:val="760F88F6"/>
    <w:rsid w:val="7611E4C5"/>
    <w:rsid w:val="7617743E"/>
    <w:rsid w:val="7617C16A"/>
    <w:rsid w:val="76186B56"/>
    <w:rsid w:val="761C1609"/>
    <w:rsid w:val="761EFDAA"/>
    <w:rsid w:val="761FEF7F"/>
    <w:rsid w:val="76224BC3"/>
    <w:rsid w:val="762970F2"/>
    <w:rsid w:val="762BD3C5"/>
    <w:rsid w:val="762BE0DB"/>
    <w:rsid w:val="762C6AF7"/>
    <w:rsid w:val="762E7D87"/>
    <w:rsid w:val="762F8645"/>
    <w:rsid w:val="76300099"/>
    <w:rsid w:val="76300134"/>
    <w:rsid w:val="7634F945"/>
    <w:rsid w:val="7635852A"/>
    <w:rsid w:val="763805E8"/>
    <w:rsid w:val="76395916"/>
    <w:rsid w:val="763DC3D0"/>
    <w:rsid w:val="763E2D40"/>
    <w:rsid w:val="7645E3E4"/>
    <w:rsid w:val="764B83FB"/>
    <w:rsid w:val="764CADA9"/>
    <w:rsid w:val="764D2A64"/>
    <w:rsid w:val="76503CBE"/>
    <w:rsid w:val="76515785"/>
    <w:rsid w:val="7651974C"/>
    <w:rsid w:val="7651A87B"/>
    <w:rsid w:val="765A7D87"/>
    <w:rsid w:val="765A881F"/>
    <w:rsid w:val="765E2801"/>
    <w:rsid w:val="7662F84E"/>
    <w:rsid w:val="76646DE3"/>
    <w:rsid w:val="76679674"/>
    <w:rsid w:val="766DCE4E"/>
    <w:rsid w:val="7671A524"/>
    <w:rsid w:val="7673FC69"/>
    <w:rsid w:val="7679E47F"/>
    <w:rsid w:val="767B2B38"/>
    <w:rsid w:val="767C3596"/>
    <w:rsid w:val="76800ED0"/>
    <w:rsid w:val="7680CADE"/>
    <w:rsid w:val="768AE30A"/>
    <w:rsid w:val="768ED386"/>
    <w:rsid w:val="76901542"/>
    <w:rsid w:val="76927639"/>
    <w:rsid w:val="7698D769"/>
    <w:rsid w:val="769AC555"/>
    <w:rsid w:val="769DE608"/>
    <w:rsid w:val="769E9402"/>
    <w:rsid w:val="769EDE61"/>
    <w:rsid w:val="76AD25C2"/>
    <w:rsid w:val="76AF572E"/>
    <w:rsid w:val="76B02E11"/>
    <w:rsid w:val="76B586C9"/>
    <w:rsid w:val="76BAD4E9"/>
    <w:rsid w:val="76BB2EF8"/>
    <w:rsid w:val="76BD786C"/>
    <w:rsid w:val="76BDEE15"/>
    <w:rsid w:val="76C0C166"/>
    <w:rsid w:val="76C2DD1B"/>
    <w:rsid w:val="76C4F99A"/>
    <w:rsid w:val="76C632E0"/>
    <w:rsid w:val="76C82490"/>
    <w:rsid w:val="76CB3C05"/>
    <w:rsid w:val="76CE1019"/>
    <w:rsid w:val="76D4E4AE"/>
    <w:rsid w:val="76D557BF"/>
    <w:rsid w:val="76D6C07D"/>
    <w:rsid w:val="76D84156"/>
    <w:rsid w:val="76D90DAB"/>
    <w:rsid w:val="76D94296"/>
    <w:rsid w:val="76DE7488"/>
    <w:rsid w:val="76DFB419"/>
    <w:rsid w:val="76E564F7"/>
    <w:rsid w:val="76E63FA4"/>
    <w:rsid w:val="76EED4A2"/>
    <w:rsid w:val="76F30825"/>
    <w:rsid w:val="76F396D8"/>
    <w:rsid w:val="76F3B9A2"/>
    <w:rsid w:val="76F66DF5"/>
    <w:rsid w:val="76F8A85A"/>
    <w:rsid w:val="76F992B5"/>
    <w:rsid w:val="76FB2A03"/>
    <w:rsid w:val="76FD790B"/>
    <w:rsid w:val="7702386D"/>
    <w:rsid w:val="77026626"/>
    <w:rsid w:val="77028963"/>
    <w:rsid w:val="77048031"/>
    <w:rsid w:val="770F8272"/>
    <w:rsid w:val="7711DFAD"/>
    <w:rsid w:val="7713458B"/>
    <w:rsid w:val="7713A5ED"/>
    <w:rsid w:val="7714A8AF"/>
    <w:rsid w:val="77158225"/>
    <w:rsid w:val="7720E491"/>
    <w:rsid w:val="77218BB0"/>
    <w:rsid w:val="7724EF28"/>
    <w:rsid w:val="7727E25B"/>
    <w:rsid w:val="772A45F0"/>
    <w:rsid w:val="772C2B67"/>
    <w:rsid w:val="77323272"/>
    <w:rsid w:val="7734E456"/>
    <w:rsid w:val="773714BD"/>
    <w:rsid w:val="773C2905"/>
    <w:rsid w:val="773F301B"/>
    <w:rsid w:val="7742FAEF"/>
    <w:rsid w:val="7743B8D4"/>
    <w:rsid w:val="77442F4D"/>
    <w:rsid w:val="774B110D"/>
    <w:rsid w:val="7750BD2F"/>
    <w:rsid w:val="77524047"/>
    <w:rsid w:val="7755E0E4"/>
    <w:rsid w:val="7756379D"/>
    <w:rsid w:val="775FC49B"/>
    <w:rsid w:val="77635344"/>
    <w:rsid w:val="7770499B"/>
    <w:rsid w:val="77747822"/>
    <w:rsid w:val="77758DA4"/>
    <w:rsid w:val="777DC21F"/>
    <w:rsid w:val="777E595B"/>
    <w:rsid w:val="7781D9FA"/>
    <w:rsid w:val="7782DC1C"/>
    <w:rsid w:val="77901BCA"/>
    <w:rsid w:val="77905FE1"/>
    <w:rsid w:val="77912A7A"/>
    <w:rsid w:val="7795D4FF"/>
    <w:rsid w:val="77969A0F"/>
    <w:rsid w:val="7799C59D"/>
    <w:rsid w:val="779A86F4"/>
    <w:rsid w:val="779F9D87"/>
    <w:rsid w:val="77A029B6"/>
    <w:rsid w:val="77A16E87"/>
    <w:rsid w:val="77A9A5E6"/>
    <w:rsid w:val="77B06472"/>
    <w:rsid w:val="77B2EB9C"/>
    <w:rsid w:val="77B39642"/>
    <w:rsid w:val="77B794D0"/>
    <w:rsid w:val="77BA79FB"/>
    <w:rsid w:val="77BD22A4"/>
    <w:rsid w:val="77BF0937"/>
    <w:rsid w:val="77C60469"/>
    <w:rsid w:val="77C64C6E"/>
    <w:rsid w:val="77C726BA"/>
    <w:rsid w:val="77C7F62C"/>
    <w:rsid w:val="77CD8931"/>
    <w:rsid w:val="77CF8759"/>
    <w:rsid w:val="77D026BC"/>
    <w:rsid w:val="77D34EC4"/>
    <w:rsid w:val="77D414A8"/>
    <w:rsid w:val="77D7A48D"/>
    <w:rsid w:val="77D9BFDF"/>
    <w:rsid w:val="77E0DD64"/>
    <w:rsid w:val="77E14BA1"/>
    <w:rsid w:val="77E3908D"/>
    <w:rsid w:val="77EEEEAC"/>
    <w:rsid w:val="77F8FA44"/>
    <w:rsid w:val="77FA0AF9"/>
    <w:rsid w:val="77FEB7C4"/>
    <w:rsid w:val="780A86BE"/>
    <w:rsid w:val="780ADB6A"/>
    <w:rsid w:val="78103B4C"/>
    <w:rsid w:val="7815074E"/>
    <w:rsid w:val="78196A15"/>
    <w:rsid w:val="781AF103"/>
    <w:rsid w:val="782B47D2"/>
    <w:rsid w:val="782C5D26"/>
    <w:rsid w:val="782D37C9"/>
    <w:rsid w:val="782E1921"/>
    <w:rsid w:val="7833FEFD"/>
    <w:rsid w:val="78358C60"/>
    <w:rsid w:val="783A218B"/>
    <w:rsid w:val="783AE29F"/>
    <w:rsid w:val="783DED27"/>
    <w:rsid w:val="784151FE"/>
    <w:rsid w:val="7849B1B1"/>
    <w:rsid w:val="784A727A"/>
    <w:rsid w:val="784DE97A"/>
    <w:rsid w:val="784FB4DE"/>
    <w:rsid w:val="78553993"/>
    <w:rsid w:val="7855D14E"/>
    <w:rsid w:val="785679AC"/>
    <w:rsid w:val="7856E7BF"/>
    <w:rsid w:val="7856FE4D"/>
    <w:rsid w:val="7858571C"/>
    <w:rsid w:val="785A73A0"/>
    <w:rsid w:val="785C4E2C"/>
    <w:rsid w:val="7863C628"/>
    <w:rsid w:val="78698318"/>
    <w:rsid w:val="7869F174"/>
    <w:rsid w:val="7872AB96"/>
    <w:rsid w:val="7873D44E"/>
    <w:rsid w:val="787822F6"/>
    <w:rsid w:val="7878B63D"/>
    <w:rsid w:val="7878D01A"/>
    <w:rsid w:val="787A0647"/>
    <w:rsid w:val="787B06CF"/>
    <w:rsid w:val="7880FE9F"/>
    <w:rsid w:val="7885288E"/>
    <w:rsid w:val="788BEAA4"/>
    <w:rsid w:val="788DCA16"/>
    <w:rsid w:val="78926AD6"/>
    <w:rsid w:val="7892E176"/>
    <w:rsid w:val="78946D58"/>
    <w:rsid w:val="789595DE"/>
    <w:rsid w:val="7895D072"/>
    <w:rsid w:val="789752C4"/>
    <w:rsid w:val="78AB28D1"/>
    <w:rsid w:val="78ABC926"/>
    <w:rsid w:val="78ACA43F"/>
    <w:rsid w:val="78ACC90E"/>
    <w:rsid w:val="78AEFD20"/>
    <w:rsid w:val="78B1FFC8"/>
    <w:rsid w:val="78B2361C"/>
    <w:rsid w:val="78B2B0DB"/>
    <w:rsid w:val="78B2F1CF"/>
    <w:rsid w:val="78B44510"/>
    <w:rsid w:val="78B4A6CC"/>
    <w:rsid w:val="78B76F43"/>
    <w:rsid w:val="78BEFCF3"/>
    <w:rsid w:val="78C86F13"/>
    <w:rsid w:val="78C9B6E0"/>
    <w:rsid w:val="78CA83F7"/>
    <w:rsid w:val="78CBE4BD"/>
    <w:rsid w:val="78CCF6F5"/>
    <w:rsid w:val="78D43305"/>
    <w:rsid w:val="78D435F4"/>
    <w:rsid w:val="78DD01F8"/>
    <w:rsid w:val="78DE8D09"/>
    <w:rsid w:val="78E2039E"/>
    <w:rsid w:val="78E2378F"/>
    <w:rsid w:val="78E3CA40"/>
    <w:rsid w:val="78E9D207"/>
    <w:rsid w:val="78EF0B78"/>
    <w:rsid w:val="78F5F620"/>
    <w:rsid w:val="78F6703B"/>
    <w:rsid w:val="78F7D0EB"/>
    <w:rsid w:val="78F9DB90"/>
    <w:rsid w:val="78FDDE64"/>
    <w:rsid w:val="7909D3A6"/>
    <w:rsid w:val="790B0B8C"/>
    <w:rsid w:val="790CB85F"/>
    <w:rsid w:val="790E1ADC"/>
    <w:rsid w:val="79129112"/>
    <w:rsid w:val="7913FF45"/>
    <w:rsid w:val="791B3794"/>
    <w:rsid w:val="791B7D15"/>
    <w:rsid w:val="791CFAF2"/>
    <w:rsid w:val="791E40FA"/>
    <w:rsid w:val="7921429D"/>
    <w:rsid w:val="792434CF"/>
    <w:rsid w:val="792BBB8F"/>
    <w:rsid w:val="792F5BDE"/>
    <w:rsid w:val="792FBCEC"/>
    <w:rsid w:val="79304C2B"/>
    <w:rsid w:val="7930C4A6"/>
    <w:rsid w:val="7931138A"/>
    <w:rsid w:val="793174B3"/>
    <w:rsid w:val="793937FE"/>
    <w:rsid w:val="793975AA"/>
    <w:rsid w:val="793F1620"/>
    <w:rsid w:val="794193B7"/>
    <w:rsid w:val="79498587"/>
    <w:rsid w:val="794B1A0F"/>
    <w:rsid w:val="794DBD00"/>
    <w:rsid w:val="7950783A"/>
    <w:rsid w:val="7951DA0B"/>
    <w:rsid w:val="7955AF7A"/>
    <w:rsid w:val="7956231A"/>
    <w:rsid w:val="795917BE"/>
    <w:rsid w:val="7962ADE4"/>
    <w:rsid w:val="7968F18C"/>
    <w:rsid w:val="796CF727"/>
    <w:rsid w:val="796F4716"/>
    <w:rsid w:val="796FEE7E"/>
    <w:rsid w:val="797054AF"/>
    <w:rsid w:val="7980AA4E"/>
    <w:rsid w:val="798746FE"/>
    <w:rsid w:val="798AD63D"/>
    <w:rsid w:val="799D0E2E"/>
    <w:rsid w:val="799F4C0F"/>
    <w:rsid w:val="799FCE2B"/>
    <w:rsid w:val="799FDF6A"/>
    <w:rsid w:val="79A23599"/>
    <w:rsid w:val="79A29794"/>
    <w:rsid w:val="79A4D6DA"/>
    <w:rsid w:val="79A56A38"/>
    <w:rsid w:val="79A88AAB"/>
    <w:rsid w:val="79ADF501"/>
    <w:rsid w:val="79B27D22"/>
    <w:rsid w:val="79B2ADD8"/>
    <w:rsid w:val="79B2C6A4"/>
    <w:rsid w:val="79B312C2"/>
    <w:rsid w:val="79C2CDE8"/>
    <w:rsid w:val="79C7D10D"/>
    <w:rsid w:val="79C85D8E"/>
    <w:rsid w:val="79C924C1"/>
    <w:rsid w:val="79CCF01A"/>
    <w:rsid w:val="79D816E6"/>
    <w:rsid w:val="79D844E5"/>
    <w:rsid w:val="79DB400C"/>
    <w:rsid w:val="79DC85AB"/>
    <w:rsid w:val="79E0A999"/>
    <w:rsid w:val="79E6D282"/>
    <w:rsid w:val="79E85E11"/>
    <w:rsid w:val="79EA25F5"/>
    <w:rsid w:val="79F02100"/>
    <w:rsid w:val="79F042CF"/>
    <w:rsid w:val="79F14BD3"/>
    <w:rsid w:val="79F181C6"/>
    <w:rsid w:val="79F2B731"/>
    <w:rsid w:val="79FAA8D4"/>
    <w:rsid w:val="79FE66C7"/>
    <w:rsid w:val="79FF2F13"/>
    <w:rsid w:val="7A0557B6"/>
    <w:rsid w:val="7A0B7710"/>
    <w:rsid w:val="7A0CBE0A"/>
    <w:rsid w:val="7A0D4054"/>
    <w:rsid w:val="7A0ED3EB"/>
    <w:rsid w:val="7A11EFBE"/>
    <w:rsid w:val="7A11FE11"/>
    <w:rsid w:val="7A185D05"/>
    <w:rsid w:val="7A1CF229"/>
    <w:rsid w:val="7A1F7440"/>
    <w:rsid w:val="7A21204D"/>
    <w:rsid w:val="7A271C27"/>
    <w:rsid w:val="7A2922B6"/>
    <w:rsid w:val="7A2D3EBF"/>
    <w:rsid w:val="7A2FA641"/>
    <w:rsid w:val="7A3089BF"/>
    <w:rsid w:val="7A370C10"/>
    <w:rsid w:val="7A376F65"/>
    <w:rsid w:val="7A3AD370"/>
    <w:rsid w:val="7A40C214"/>
    <w:rsid w:val="7A476CED"/>
    <w:rsid w:val="7A47F402"/>
    <w:rsid w:val="7A4E9110"/>
    <w:rsid w:val="7A500DE7"/>
    <w:rsid w:val="7A536633"/>
    <w:rsid w:val="7A54D1DB"/>
    <w:rsid w:val="7A569DFA"/>
    <w:rsid w:val="7A584B47"/>
    <w:rsid w:val="7A5A4C07"/>
    <w:rsid w:val="7A683C8F"/>
    <w:rsid w:val="7A68A6A5"/>
    <w:rsid w:val="7A6C623A"/>
    <w:rsid w:val="7A7106BE"/>
    <w:rsid w:val="7A76A037"/>
    <w:rsid w:val="7A7AA8B4"/>
    <w:rsid w:val="7A7C5BEA"/>
    <w:rsid w:val="7A810452"/>
    <w:rsid w:val="7A84BAAE"/>
    <w:rsid w:val="7A887F51"/>
    <w:rsid w:val="7A88E4E8"/>
    <w:rsid w:val="7A894E7A"/>
    <w:rsid w:val="7A904CDB"/>
    <w:rsid w:val="7A926A48"/>
    <w:rsid w:val="7A95727F"/>
    <w:rsid w:val="7A95E758"/>
    <w:rsid w:val="7A9C39D1"/>
    <w:rsid w:val="7A9DB07F"/>
    <w:rsid w:val="7A9F30E8"/>
    <w:rsid w:val="7AA08931"/>
    <w:rsid w:val="7AA2CAAE"/>
    <w:rsid w:val="7AA6423A"/>
    <w:rsid w:val="7AADF08C"/>
    <w:rsid w:val="7AAEFF66"/>
    <w:rsid w:val="7AB1DA60"/>
    <w:rsid w:val="7AB45A7A"/>
    <w:rsid w:val="7AB6362C"/>
    <w:rsid w:val="7ABC2E6D"/>
    <w:rsid w:val="7ABF4E2E"/>
    <w:rsid w:val="7AC0075B"/>
    <w:rsid w:val="7AC59918"/>
    <w:rsid w:val="7AD29988"/>
    <w:rsid w:val="7AD2F76B"/>
    <w:rsid w:val="7AD32CC7"/>
    <w:rsid w:val="7AD79A4C"/>
    <w:rsid w:val="7ADE6DF6"/>
    <w:rsid w:val="7ADEE8C8"/>
    <w:rsid w:val="7AE02C6C"/>
    <w:rsid w:val="7AE616FC"/>
    <w:rsid w:val="7AE6509F"/>
    <w:rsid w:val="7AE6CC8B"/>
    <w:rsid w:val="7AE98111"/>
    <w:rsid w:val="7AEB9B45"/>
    <w:rsid w:val="7AF2E19C"/>
    <w:rsid w:val="7AFA56BF"/>
    <w:rsid w:val="7AFA9EC0"/>
    <w:rsid w:val="7AFB5A0C"/>
    <w:rsid w:val="7AFF6FB0"/>
    <w:rsid w:val="7B0024F2"/>
    <w:rsid w:val="7B059AEB"/>
    <w:rsid w:val="7B0D5395"/>
    <w:rsid w:val="7B169A29"/>
    <w:rsid w:val="7B178D61"/>
    <w:rsid w:val="7B1A7646"/>
    <w:rsid w:val="7B1F6AC7"/>
    <w:rsid w:val="7B1FABB1"/>
    <w:rsid w:val="7B2566D3"/>
    <w:rsid w:val="7B27F962"/>
    <w:rsid w:val="7B291227"/>
    <w:rsid w:val="7B33A3E0"/>
    <w:rsid w:val="7B37EADC"/>
    <w:rsid w:val="7B424EBE"/>
    <w:rsid w:val="7B459F1B"/>
    <w:rsid w:val="7B492F56"/>
    <w:rsid w:val="7B496C76"/>
    <w:rsid w:val="7B4A3E1C"/>
    <w:rsid w:val="7B5837A7"/>
    <w:rsid w:val="7B5B7543"/>
    <w:rsid w:val="7B5E2F75"/>
    <w:rsid w:val="7B62789D"/>
    <w:rsid w:val="7B690B79"/>
    <w:rsid w:val="7B6C623E"/>
    <w:rsid w:val="7B6D0788"/>
    <w:rsid w:val="7B6DBE04"/>
    <w:rsid w:val="7B7355E4"/>
    <w:rsid w:val="7B76A1D5"/>
    <w:rsid w:val="7B7877AE"/>
    <w:rsid w:val="7B78DB49"/>
    <w:rsid w:val="7B7E52D7"/>
    <w:rsid w:val="7B8202BA"/>
    <w:rsid w:val="7B821F4D"/>
    <w:rsid w:val="7B8380F4"/>
    <w:rsid w:val="7B872759"/>
    <w:rsid w:val="7B89AFAD"/>
    <w:rsid w:val="7B8E1ECE"/>
    <w:rsid w:val="7B90D504"/>
    <w:rsid w:val="7B9D2C05"/>
    <w:rsid w:val="7B9F0E3A"/>
    <w:rsid w:val="7BA15600"/>
    <w:rsid w:val="7BA70347"/>
    <w:rsid w:val="7BA8FD04"/>
    <w:rsid w:val="7BB37D35"/>
    <w:rsid w:val="7BB6C136"/>
    <w:rsid w:val="7BBA3BCB"/>
    <w:rsid w:val="7BBB6754"/>
    <w:rsid w:val="7BC5AEBC"/>
    <w:rsid w:val="7BC8B745"/>
    <w:rsid w:val="7BC9EFF9"/>
    <w:rsid w:val="7BD5D5E6"/>
    <w:rsid w:val="7BD60E37"/>
    <w:rsid w:val="7BD7436A"/>
    <w:rsid w:val="7BD7D49F"/>
    <w:rsid w:val="7BDA55DA"/>
    <w:rsid w:val="7BDB2FBE"/>
    <w:rsid w:val="7BDEE3A4"/>
    <w:rsid w:val="7BE10ECA"/>
    <w:rsid w:val="7BE187D5"/>
    <w:rsid w:val="7BE796E0"/>
    <w:rsid w:val="7BEE0AF5"/>
    <w:rsid w:val="7BF0B906"/>
    <w:rsid w:val="7BF7AD8C"/>
    <w:rsid w:val="7C0106CE"/>
    <w:rsid w:val="7C019A37"/>
    <w:rsid w:val="7C069889"/>
    <w:rsid w:val="7C0D3E97"/>
    <w:rsid w:val="7C0D6430"/>
    <w:rsid w:val="7C0FCFDF"/>
    <w:rsid w:val="7C126F59"/>
    <w:rsid w:val="7C17675F"/>
    <w:rsid w:val="7C17FDAF"/>
    <w:rsid w:val="7C189A96"/>
    <w:rsid w:val="7C1AEB80"/>
    <w:rsid w:val="7C1CF8D7"/>
    <w:rsid w:val="7C2129F5"/>
    <w:rsid w:val="7C21B47B"/>
    <w:rsid w:val="7C268C9D"/>
    <w:rsid w:val="7C29D314"/>
    <w:rsid w:val="7C2C64C4"/>
    <w:rsid w:val="7C30B4DC"/>
    <w:rsid w:val="7C375F49"/>
    <w:rsid w:val="7C426955"/>
    <w:rsid w:val="7C4B345D"/>
    <w:rsid w:val="7C4B7D81"/>
    <w:rsid w:val="7C56BEFD"/>
    <w:rsid w:val="7C58635F"/>
    <w:rsid w:val="7C58BC32"/>
    <w:rsid w:val="7C59BA52"/>
    <w:rsid w:val="7C5A3EB6"/>
    <w:rsid w:val="7C5DAFF0"/>
    <w:rsid w:val="7C600F93"/>
    <w:rsid w:val="7C6617A0"/>
    <w:rsid w:val="7C6C8FBF"/>
    <w:rsid w:val="7C6F98BD"/>
    <w:rsid w:val="7C768929"/>
    <w:rsid w:val="7C792472"/>
    <w:rsid w:val="7C7E47C0"/>
    <w:rsid w:val="7C812649"/>
    <w:rsid w:val="7C81C484"/>
    <w:rsid w:val="7C82F71C"/>
    <w:rsid w:val="7C93BEA8"/>
    <w:rsid w:val="7C99D3FB"/>
    <w:rsid w:val="7C9A4EA6"/>
    <w:rsid w:val="7C9E17A6"/>
    <w:rsid w:val="7CA047EF"/>
    <w:rsid w:val="7CA6187C"/>
    <w:rsid w:val="7CA6FF1B"/>
    <w:rsid w:val="7CA93B67"/>
    <w:rsid w:val="7CA9B097"/>
    <w:rsid w:val="7CADFAD5"/>
    <w:rsid w:val="7CB08DC7"/>
    <w:rsid w:val="7CB46C8B"/>
    <w:rsid w:val="7CB9F2FC"/>
    <w:rsid w:val="7CC0952F"/>
    <w:rsid w:val="7CC6843F"/>
    <w:rsid w:val="7CC7F7AD"/>
    <w:rsid w:val="7CC95C18"/>
    <w:rsid w:val="7CCBA865"/>
    <w:rsid w:val="7CCBF422"/>
    <w:rsid w:val="7CDB3640"/>
    <w:rsid w:val="7CDEE62B"/>
    <w:rsid w:val="7CE5CABE"/>
    <w:rsid w:val="7CE78812"/>
    <w:rsid w:val="7CEA5B20"/>
    <w:rsid w:val="7CF3EF6E"/>
    <w:rsid w:val="7CF401DF"/>
    <w:rsid w:val="7CF5F5AE"/>
    <w:rsid w:val="7CF63317"/>
    <w:rsid w:val="7CFFAE31"/>
    <w:rsid w:val="7D01B360"/>
    <w:rsid w:val="7D020575"/>
    <w:rsid w:val="7D021847"/>
    <w:rsid w:val="7D06E43C"/>
    <w:rsid w:val="7D06F3BE"/>
    <w:rsid w:val="7D0F4666"/>
    <w:rsid w:val="7D119F83"/>
    <w:rsid w:val="7D121D00"/>
    <w:rsid w:val="7D17A62B"/>
    <w:rsid w:val="7D196FA4"/>
    <w:rsid w:val="7D19ECD4"/>
    <w:rsid w:val="7D20C822"/>
    <w:rsid w:val="7D31B78D"/>
    <w:rsid w:val="7D36092C"/>
    <w:rsid w:val="7D366BB3"/>
    <w:rsid w:val="7D3948A7"/>
    <w:rsid w:val="7D39FB00"/>
    <w:rsid w:val="7D3A6654"/>
    <w:rsid w:val="7D3CE3CF"/>
    <w:rsid w:val="7D3EAB2D"/>
    <w:rsid w:val="7D4075C8"/>
    <w:rsid w:val="7D42C4D5"/>
    <w:rsid w:val="7D43A854"/>
    <w:rsid w:val="7D4E01A9"/>
    <w:rsid w:val="7D55EF5F"/>
    <w:rsid w:val="7D58804B"/>
    <w:rsid w:val="7D5E095D"/>
    <w:rsid w:val="7D601520"/>
    <w:rsid w:val="7D65A9CA"/>
    <w:rsid w:val="7D68B2B6"/>
    <w:rsid w:val="7D6A0261"/>
    <w:rsid w:val="7D6A6BD3"/>
    <w:rsid w:val="7D6BAB52"/>
    <w:rsid w:val="7D6FF54D"/>
    <w:rsid w:val="7D7021DA"/>
    <w:rsid w:val="7D712D7A"/>
    <w:rsid w:val="7D723F22"/>
    <w:rsid w:val="7D74F605"/>
    <w:rsid w:val="7D76BD63"/>
    <w:rsid w:val="7D76FEFF"/>
    <w:rsid w:val="7D7A5727"/>
    <w:rsid w:val="7D817D5B"/>
    <w:rsid w:val="7D83C822"/>
    <w:rsid w:val="7D8D6C03"/>
    <w:rsid w:val="7D8DCFF7"/>
    <w:rsid w:val="7D908897"/>
    <w:rsid w:val="7DA063F4"/>
    <w:rsid w:val="7DAD3A11"/>
    <w:rsid w:val="7DAFB762"/>
    <w:rsid w:val="7DB19F51"/>
    <w:rsid w:val="7DB7C1E5"/>
    <w:rsid w:val="7DB80BA5"/>
    <w:rsid w:val="7DB982D9"/>
    <w:rsid w:val="7DBBD1D2"/>
    <w:rsid w:val="7DBCD61C"/>
    <w:rsid w:val="7DC11C27"/>
    <w:rsid w:val="7DCBBD29"/>
    <w:rsid w:val="7DCD7497"/>
    <w:rsid w:val="7DD8DC54"/>
    <w:rsid w:val="7DDC408D"/>
    <w:rsid w:val="7DE44436"/>
    <w:rsid w:val="7DE76707"/>
    <w:rsid w:val="7DEB8FD9"/>
    <w:rsid w:val="7DECB8AF"/>
    <w:rsid w:val="7DEE782A"/>
    <w:rsid w:val="7DEE9644"/>
    <w:rsid w:val="7DEEF9B9"/>
    <w:rsid w:val="7DEF150D"/>
    <w:rsid w:val="7DF02AC5"/>
    <w:rsid w:val="7DF0DFFB"/>
    <w:rsid w:val="7DF74E7B"/>
    <w:rsid w:val="7DFC5A76"/>
    <w:rsid w:val="7DFF52A0"/>
    <w:rsid w:val="7E00FB92"/>
    <w:rsid w:val="7E06EAB6"/>
    <w:rsid w:val="7E08DA41"/>
    <w:rsid w:val="7E0993EB"/>
    <w:rsid w:val="7E0A900A"/>
    <w:rsid w:val="7E131DAF"/>
    <w:rsid w:val="7E13625C"/>
    <w:rsid w:val="7E1598D6"/>
    <w:rsid w:val="7E1AA8AD"/>
    <w:rsid w:val="7E1ADEB5"/>
    <w:rsid w:val="7E1F81CF"/>
    <w:rsid w:val="7E252A13"/>
    <w:rsid w:val="7E263CEA"/>
    <w:rsid w:val="7E324F32"/>
    <w:rsid w:val="7E32FACE"/>
    <w:rsid w:val="7E33CFE9"/>
    <w:rsid w:val="7E3751DF"/>
    <w:rsid w:val="7E3F8B4D"/>
    <w:rsid w:val="7E420235"/>
    <w:rsid w:val="7E421BAE"/>
    <w:rsid w:val="7E42F800"/>
    <w:rsid w:val="7E442EBA"/>
    <w:rsid w:val="7E445BDF"/>
    <w:rsid w:val="7E466EE5"/>
    <w:rsid w:val="7E467F3E"/>
    <w:rsid w:val="7E46C8C3"/>
    <w:rsid w:val="7E535E3B"/>
    <w:rsid w:val="7E6249A7"/>
    <w:rsid w:val="7E6F665D"/>
    <w:rsid w:val="7E7669B9"/>
    <w:rsid w:val="7E7A0AD8"/>
    <w:rsid w:val="7E7C3D68"/>
    <w:rsid w:val="7E7EE4FC"/>
    <w:rsid w:val="7E80670B"/>
    <w:rsid w:val="7E82CCB5"/>
    <w:rsid w:val="7E84283C"/>
    <w:rsid w:val="7E856866"/>
    <w:rsid w:val="7E869338"/>
    <w:rsid w:val="7E87BDEA"/>
    <w:rsid w:val="7E8F1A7F"/>
    <w:rsid w:val="7E9A613E"/>
    <w:rsid w:val="7E9D22C4"/>
    <w:rsid w:val="7E9DF7A5"/>
    <w:rsid w:val="7E9F016D"/>
    <w:rsid w:val="7E9F176D"/>
    <w:rsid w:val="7EA65A30"/>
    <w:rsid w:val="7EA83E92"/>
    <w:rsid w:val="7EBA6B04"/>
    <w:rsid w:val="7EBFD8EC"/>
    <w:rsid w:val="7EC27435"/>
    <w:rsid w:val="7EC85B28"/>
    <w:rsid w:val="7EC86BD6"/>
    <w:rsid w:val="7ECF76A0"/>
    <w:rsid w:val="7ED60CFE"/>
    <w:rsid w:val="7EDC9018"/>
    <w:rsid w:val="7EDCA1B7"/>
    <w:rsid w:val="7EDF4A36"/>
    <w:rsid w:val="7EDF65D0"/>
    <w:rsid w:val="7EE9AE4A"/>
    <w:rsid w:val="7EEC1EFB"/>
    <w:rsid w:val="7EF13A52"/>
    <w:rsid w:val="7EF81FF2"/>
    <w:rsid w:val="7EF920D1"/>
    <w:rsid w:val="7EFD32D8"/>
    <w:rsid w:val="7EFD5199"/>
    <w:rsid w:val="7EFD76FC"/>
    <w:rsid w:val="7EFF5BE8"/>
    <w:rsid w:val="7F014B29"/>
    <w:rsid w:val="7F06DCAF"/>
    <w:rsid w:val="7F097249"/>
    <w:rsid w:val="7F182113"/>
    <w:rsid w:val="7F1C5C35"/>
    <w:rsid w:val="7F1E6B24"/>
    <w:rsid w:val="7F203AD5"/>
    <w:rsid w:val="7F212C24"/>
    <w:rsid w:val="7F2250FF"/>
    <w:rsid w:val="7F228B4C"/>
    <w:rsid w:val="7F239F6C"/>
    <w:rsid w:val="7F26222C"/>
    <w:rsid w:val="7F2AEFB7"/>
    <w:rsid w:val="7F2C9FA7"/>
    <w:rsid w:val="7F32E5AD"/>
    <w:rsid w:val="7F39F440"/>
    <w:rsid w:val="7F3E76DE"/>
    <w:rsid w:val="7F423C87"/>
    <w:rsid w:val="7F42BD22"/>
    <w:rsid w:val="7F4D185D"/>
    <w:rsid w:val="7F5AA481"/>
    <w:rsid w:val="7F5E1078"/>
    <w:rsid w:val="7F60B16A"/>
    <w:rsid w:val="7F620DAC"/>
    <w:rsid w:val="7F62E4A0"/>
    <w:rsid w:val="7F635B55"/>
    <w:rsid w:val="7F6385A4"/>
    <w:rsid w:val="7F76E162"/>
    <w:rsid w:val="7F7A06F4"/>
    <w:rsid w:val="7F7BD184"/>
    <w:rsid w:val="7F81BEB8"/>
    <w:rsid w:val="7F82BAD7"/>
    <w:rsid w:val="7F83524F"/>
    <w:rsid w:val="7F866200"/>
    <w:rsid w:val="7F8860B9"/>
    <w:rsid w:val="7F89DF0A"/>
    <w:rsid w:val="7F8DEE01"/>
    <w:rsid w:val="7F9069D9"/>
    <w:rsid w:val="7F94F22A"/>
    <w:rsid w:val="7F9B9F67"/>
    <w:rsid w:val="7FA18671"/>
    <w:rsid w:val="7FA5005D"/>
    <w:rsid w:val="7FAFD41C"/>
    <w:rsid w:val="7FB1064F"/>
    <w:rsid w:val="7FB1AE39"/>
    <w:rsid w:val="7FB292F2"/>
    <w:rsid w:val="7FBAA927"/>
    <w:rsid w:val="7FBD7214"/>
    <w:rsid w:val="7FBEC917"/>
    <w:rsid w:val="7FC0E50B"/>
    <w:rsid w:val="7FDD2B3E"/>
    <w:rsid w:val="7FDD500D"/>
    <w:rsid w:val="7FE8DA45"/>
    <w:rsid w:val="7FE95F1C"/>
    <w:rsid w:val="7FEA308D"/>
    <w:rsid w:val="7FF1148C"/>
    <w:rsid w:val="7FF74280"/>
    <w:rsid w:val="7FF8194B"/>
    <w:rsid w:val="7FF8FF3F"/>
    <w:rsid w:val="7FFA8180"/>
    <w:rsid w:val="7FFEA4C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5F5D38"/>
  <w15:chartTrackingRefBased/>
  <w15:docId w15:val="{9466DDB5-053F-418C-AFD5-FD2E386A6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1B9A"/>
    <w:pPr>
      <w:spacing w:after="240" w:line="276" w:lineRule="auto"/>
      <w:ind w:right="1701"/>
    </w:pPr>
    <w:rPr>
      <w:rFonts w:ascii="Arial" w:hAnsi="Arial"/>
      <w:sz w:val="20"/>
    </w:rPr>
  </w:style>
  <w:style w:type="paragraph" w:styleId="Heading1">
    <w:name w:val="heading 1"/>
    <w:basedOn w:val="Normal"/>
    <w:next w:val="Normal"/>
    <w:link w:val="Heading1Char"/>
    <w:uiPriority w:val="9"/>
    <w:qFormat/>
    <w:rsid w:val="00257ABD"/>
    <w:pPr>
      <w:keepNext/>
      <w:keepLines/>
      <w:spacing w:before="360"/>
      <w:ind w:right="0"/>
      <w:outlineLvl w:val="0"/>
    </w:pPr>
    <w:rPr>
      <w:rFonts w:eastAsiaTheme="majorEastAsia" w:cstheme="majorBidi"/>
      <w:iCs/>
      <w:color w:val="347B9F"/>
      <w:sz w:val="48"/>
      <w:szCs w:val="32"/>
    </w:rPr>
  </w:style>
  <w:style w:type="paragraph" w:styleId="Heading2">
    <w:name w:val="heading 2"/>
    <w:basedOn w:val="Normal"/>
    <w:next w:val="Normal"/>
    <w:link w:val="Heading2Char"/>
    <w:uiPriority w:val="9"/>
    <w:unhideWhenUsed/>
    <w:qFormat/>
    <w:rsid w:val="00B132DB"/>
    <w:pPr>
      <w:keepNext/>
      <w:keepLines/>
      <w:outlineLvl w:val="1"/>
    </w:pPr>
    <w:rPr>
      <w:rFonts w:eastAsiaTheme="majorEastAsia" w:cstheme="majorBidi"/>
      <w:color w:val="347B9F"/>
      <w:sz w:val="36"/>
      <w:szCs w:val="26"/>
    </w:rPr>
  </w:style>
  <w:style w:type="paragraph" w:styleId="Heading3">
    <w:name w:val="heading 3"/>
    <w:basedOn w:val="Normal"/>
    <w:next w:val="Normal"/>
    <w:link w:val="Heading3Char"/>
    <w:uiPriority w:val="9"/>
    <w:unhideWhenUsed/>
    <w:qFormat/>
    <w:rsid w:val="00173B61"/>
    <w:pPr>
      <w:keepNext/>
      <w:keepLines/>
      <w:ind w:right="1987"/>
      <w:outlineLvl w:val="2"/>
    </w:pPr>
    <w:rPr>
      <w:rFonts w:eastAsiaTheme="majorEastAsia" w:cstheme="majorBidi"/>
      <w:color w:val="347B9F"/>
      <w:sz w:val="28"/>
      <w:szCs w:val="24"/>
    </w:rPr>
  </w:style>
  <w:style w:type="paragraph" w:styleId="Heading4">
    <w:name w:val="heading 4"/>
    <w:basedOn w:val="Normal"/>
    <w:next w:val="Normal"/>
    <w:link w:val="Heading4Char"/>
    <w:uiPriority w:val="9"/>
    <w:unhideWhenUsed/>
    <w:qFormat/>
    <w:rsid w:val="00173B61"/>
    <w:pPr>
      <w:keepNext/>
      <w:keepLines/>
      <w:ind w:right="1987"/>
      <w:outlineLvl w:val="3"/>
    </w:pPr>
    <w:rPr>
      <w:rFonts w:eastAsiaTheme="majorEastAsia" w:cstheme="majorBidi"/>
      <w:iCs/>
      <w:color w:val="347B9F"/>
      <w:sz w:val="24"/>
    </w:rPr>
  </w:style>
  <w:style w:type="paragraph" w:styleId="Heading5">
    <w:name w:val="heading 5"/>
    <w:basedOn w:val="Normal"/>
    <w:next w:val="Normal"/>
    <w:link w:val="Heading5Char"/>
    <w:uiPriority w:val="9"/>
    <w:unhideWhenUsed/>
    <w:qFormat/>
    <w:rsid w:val="00A81854"/>
    <w:pPr>
      <w:keepNext/>
      <w:keepLines/>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rsid w:val="008E5F0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3B61"/>
    <w:rPr>
      <w:rFonts w:ascii="Arial" w:eastAsiaTheme="majorEastAsia" w:hAnsi="Arial" w:cstheme="majorBidi"/>
      <w:iCs/>
      <w:color w:val="347B9F"/>
      <w:sz w:val="48"/>
      <w:szCs w:val="32"/>
    </w:rPr>
  </w:style>
  <w:style w:type="character" w:customStyle="1" w:styleId="Heading2Char">
    <w:name w:val="Heading 2 Char"/>
    <w:basedOn w:val="DefaultParagraphFont"/>
    <w:link w:val="Heading2"/>
    <w:uiPriority w:val="9"/>
    <w:rsid w:val="00173B61"/>
    <w:rPr>
      <w:rFonts w:ascii="Arial" w:eastAsiaTheme="majorEastAsia" w:hAnsi="Arial" w:cstheme="majorBidi"/>
      <w:color w:val="347B9F"/>
      <w:sz w:val="36"/>
      <w:szCs w:val="26"/>
    </w:rPr>
  </w:style>
  <w:style w:type="character" w:customStyle="1" w:styleId="Heading3Char">
    <w:name w:val="Heading 3 Char"/>
    <w:basedOn w:val="DefaultParagraphFont"/>
    <w:link w:val="Heading3"/>
    <w:uiPriority w:val="9"/>
    <w:rsid w:val="00173B61"/>
    <w:rPr>
      <w:rFonts w:ascii="Arial" w:eastAsiaTheme="majorEastAsia" w:hAnsi="Arial" w:cstheme="majorBidi"/>
      <w:color w:val="347B9F"/>
      <w:sz w:val="28"/>
      <w:szCs w:val="24"/>
    </w:rPr>
  </w:style>
  <w:style w:type="paragraph" w:customStyle="1" w:styleId="Sectiontitle">
    <w:name w:val="Section title"/>
    <w:basedOn w:val="Heading1"/>
    <w:qFormat/>
    <w:rsid w:val="007868A2"/>
    <w:pPr>
      <w:spacing w:before="0" w:after="0"/>
      <w:contextualSpacing/>
    </w:pPr>
    <w:rPr>
      <w:color w:val="FFFFFF" w:themeColor="background1"/>
      <w:sz w:val="96"/>
      <w:szCs w:val="72"/>
    </w:rPr>
  </w:style>
  <w:style w:type="character" w:customStyle="1" w:styleId="Heading4Char">
    <w:name w:val="Heading 4 Char"/>
    <w:basedOn w:val="DefaultParagraphFont"/>
    <w:link w:val="Heading4"/>
    <w:uiPriority w:val="9"/>
    <w:rsid w:val="00173B61"/>
    <w:rPr>
      <w:rFonts w:ascii="Arial" w:eastAsiaTheme="majorEastAsia" w:hAnsi="Arial" w:cstheme="majorBidi"/>
      <w:iCs/>
      <w:color w:val="347B9F"/>
      <w:sz w:val="24"/>
    </w:rPr>
  </w:style>
  <w:style w:type="paragraph" w:customStyle="1" w:styleId="Recommendations">
    <w:name w:val="Recommendations"/>
    <w:basedOn w:val="Normal"/>
    <w:qFormat/>
    <w:rsid w:val="002C2F8E"/>
    <w:pPr>
      <w:spacing w:before="480" w:after="480"/>
      <w:ind w:left="810" w:right="1987"/>
    </w:pPr>
    <w:rPr>
      <w:b/>
      <w:color w:val="347B9F"/>
    </w:rPr>
  </w:style>
  <w:style w:type="table" w:styleId="TableGrid">
    <w:name w:val="Table Grid"/>
    <w:basedOn w:val="TableNormal"/>
    <w:uiPriority w:val="39"/>
    <w:rsid w:val="007C0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23">
    <w:name w:val="List paragraph - 123"/>
    <w:basedOn w:val="Normal"/>
    <w:qFormat/>
    <w:rsid w:val="007C01C7"/>
    <w:pPr>
      <w:numPr>
        <w:numId w:val="1"/>
      </w:numPr>
      <w:ind w:right="1987"/>
      <w:contextualSpacing/>
    </w:pPr>
  </w:style>
  <w:style w:type="paragraph" w:customStyle="1" w:styleId="Listparagraph-bulleted">
    <w:name w:val="List paragraph - bulleted"/>
    <w:basedOn w:val="Normal"/>
    <w:qFormat/>
    <w:rsid w:val="00432F57"/>
    <w:pPr>
      <w:numPr>
        <w:numId w:val="3"/>
      </w:numPr>
      <w:ind w:right="1987"/>
      <w:contextualSpacing/>
    </w:pPr>
  </w:style>
  <w:style w:type="paragraph" w:styleId="Quote">
    <w:name w:val="Quote"/>
    <w:aliases w:val="Quote - standard"/>
    <w:basedOn w:val="Normal"/>
    <w:next w:val="Normal"/>
    <w:link w:val="QuoteChar"/>
    <w:uiPriority w:val="29"/>
    <w:qFormat/>
    <w:rsid w:val="002C2F8E"/>
    <w:pPr>
      <w:ind w:left="851" w:right="864"/>
    </w:pPr>
    <w:rPr>
      <w:i/>
      <w:iCs/>
      <w:color w:val="000000" w:themeColor="text1"/>
    </w:rPr>
  </w:style>
  <w:style w:type="character" w:customStyle="1" w:styleId="QuoteChar">
    <w:name w:val="Quote Char"/>
    <w:aliases w:val="Quote - standard Char"/>
    <w:basedOn w:val="DefaultParagraphFont"/>
    <w:link w:val="Quote"/>
    <w:uiPriority w:val="29"/>
    <w:rsid w:val="002C2F8E"/>
    <w:rPr>
      <w:rFonts w:ascii="Arial" w:hAnsi="Arial"/>
      <w:i/>
      <w:iCs/>
      <w:color w:val="000000" w:themeColor="text1"/>
    </w:rPr>
  </w:style>
  <w:style w:type="paragraph" w:styleId="IntenseQuote">
    <w:name w:val="Intense Quote"/>
    <w:aliases w:val="Quote - feature"/>
    <w:basedOn w:val="Normal"/>
    <w:next w:val="Normal"/>
    <w:link w:val="IntenseQuoteChar"/>
    <w:uiPriority w:val="30"/>
    <w:qFormat/>
    <w:rsid w:val="002C2F8E"/>
    <w:pPr>
      <w:spacing w:after="480"/>
      <w:ind w:left="864" w:right="567"/>
      <w:jc w:val="right"/>
    </w:pPr>
    <w:rPr>
      <w:i/>
      <w:iCs/>
      <w:color w:val="347B9F"/>
      <w:sz w:val="28"/>
    </w:rPr>
  </w:style>
  <w:style w:type="character" w:customStyle="1" w:styleId="IntenseQuoteChar">
    <w:name w:val="Intense Quote Char"/>
    <w:aliases w:val="Quote - feature Char"/>
    <w:basedOn w:val="DefaultParagraphFont"/>
    <w:link w:val="IntenseQuote"/>
    <w:uiPriority w:val="30"/>
    <w:rsid w:val="002C2F8E"/>
    <w:rPr>
      <w:rFonts w:ascii="Arial" w:hAnsi="Arial"/>
      <w:i/>
      <w:iCs/>
      <w:color w:val="347B9F"/>
      <w:sz w:val="28"/>
    </w:rPr>
  </w:style>
  <w:style w:type="paragraph" w:customStyle="1" w:styleId="Casestudyheading">
    <w:name w:val="Case study heading"/>
    <w:basedOn w:val="Normal"/>
    <w:qFormat/>
    <w:rsid w:val="00794D44"/>
    <w:pPr>
      <w:ind w:left="1134" w:right="1987"/>
    </w:pPr>
    <w:rPr>
      <w:color w:val="347B9F"/>
      <w:sz w:val="36"/>
      <w:szCs w:val="36"/>
    </w:rPr>
  </w:style>
  <w:style w:type="paragraph" w:customStyle="1" w:styleId="Casestudytext">
    <w:name w:val="Case study text"/>
    <w:basedOn w:val="Normal"/>
    <w:qFormat/>
    <w:rsid w:val="00794D44"/>
    <w:pPr>
      <w:ind w:left="1134" w:right="1987"/>
    </w:pPr>
    <w:rPr>
      <w:color w:val="347B9F"/>
    </w:rPr>
  </w:style>
  <w:style w:type="paragraph" w:customStyle="1" w:styleId="Tableheading">
    <w:name w:val="Table heading"/>
    <w:basedOn w:val="Normal"/>
    <w:qFormat/>
    <w:rsid w:val="007C01C7"/>
    <w:pPr>
      <w:spacing w:before="120" w:after="120"/>
      <w:ind w:right="0"/>
    </w:pPr>
    <w:rPr>
      <w:b/>
      <w:color w:val="347B9F"/>
    </w:rPr>
  </w:style>
  <w:style w:type="paragraph" w:styleId="FootnoteText">
    <w:name w:val="footnote text"/>
    <w:aliases w:val="Footnote text"/>
    <w:basedOn w:val="Normal"/>
    <w:link w:val="FootnoteTextChar"/>
    <w:uiPriority w:val="99"/>
    <w:unhideWhenUsed/>
    <w:rsid w:val="007B7282"/>
    <w:pPr>
      <w:spacing w:after="0" w:line="240" w:lineRule="auto"/>
      <w:ind w:right="0"/>
    </w:pPr>
    <w:rPr>
      <w:color w:val="000000" w:themeColor="text1"/>
      <w:sz w:val="16"/>
      <w:szCs w:val="20"/>
    </w:rPr>
  </w:style>
  <w:style w:type="character" w:customStyle="1" w:styleId="FootnoteTextChar">
    <w:name w:val="Footnote Text Char"/>
    <w:aliases w:val="Footnote text Char"/>
    <w:basedOn w:val="DefaultParagraphFont"/>
    <w:link w:val="FootnoteText"/>
    <w:uiPriority w:val="99"/>
    <w:rsid w:val="00766BCB"/>
    <w:rPr>
      <w:rFonts w:ascii="Arial" w:hAnsi="Arial"/>
      <w:color w:val="000000" w:themeColor="text1"/>
      <w:sz w:val="16"/>
      <w:szCs w:val="20"/>
    </w:rPr>
  </w:style>
  <w:style w:type="paragraph" w:customStyle="1" w:styleId="Tabletext">
    <w:name w:val="Table text"/>
    <w:basedOn w:val="Normal"/>
    <w:qFormat/>
    <w:rsid w:val="007C01C7"/>
    <w:pPr>
      <w:spacing w:before="120" w:after="120"/>
      <w:ind w:right="0"/>
    </w:pPr>
  </w:style>
  <w:style w:type="paragraph" w:styleId="Caption">
    <w:name w:val="caption"/>
    <w:basedOn w:val="Normal"/>
    <w:next w:val="Normal"/>
    <w:unhideWhenUsed/>
    <w:qFormat/>
    <w:rsid w:val="009038B8"/>
    <w:pPr>
      <w:spacing w:line="240" w:lineRule="auto"/>
      <w:ind w:right="1987"/>
    </w:pPr>
    <w:rPr>
      <w:i/>
      <w:iCs/>
      <w:color w:val="000000" w:themeColor="text1"/>
      <w:szCs w:val="18"/>
    </w:rPr>
  </w:style>
  <w:style w:type="character" w:customStyle="1" w:styleId="Heading5Char">
    <w:name w:val="Heading 5 Char"/>
    <w:basedOn w:val="DefaultParagraphFont"/>
    <w:link w:val="Heading5"/>
    <w:uiPriority w:val="9"/>
    <w:rsid w:val="00A81854"/>
    <w:rPr>
      <w:rFonts w:ascii="Arial" w:eastAsiaTheme="majorEastAsia" w:hAnsi="Arial" w:cstheme="majorBidi"/>
      <w:b/>
      <w:color w:val="000000" w:themeColor="text1"/>
    </w:rPr>
  </w:style>
  <w:style w:type="character" w:styleId="FootnoteReference">
    <w:name w:val="footnote reference"/>
    <w:aliases w:val="4_G,Footnote number,Footnotes refss,Footnote,Stinking Styles"/>
    <w:basedOn w:val="DefaultParagraphFont"/>
    <w:uiPriority w:val="99"/>
    <w:unhideWhenUsed/>
    <w:rsid w:val="007C01C7"/>
    <w:rPr>
      <w:vertAlign w:val="superscript"/>
    </w:rPr>
  </w:style>
  <w:style w:type="paragraph" w:styleId="Footer">
    <w:name w:val="footer"/>
    <w:basedOn w:val="Normal"/>
    <w:link w:val="FooterChar"/>
    <w:uiPriority w:val="99"/>
    <w:unhideWhenUsed/>
    <w:rsid w:val="00847A69"/>
    <w:pPr>
      <w:tabs>
        <w:tab w:val="center" w:pos="4513"/>
        <w:tab w:val="right" w:pos="9026"/>
      </w:tabs>
      <w:spacing w:after="0" w:line="240" w:lineRule="auto"/>
      <w:ind w:right="1134"/>
    </w:pPr>
    <w:rPr>
      <w:color w:val="347B9F"/>
      <w:sz w:val="18"/>
    </w:rPr>
  </w:style>
  <w:style w:type="character" w:customStyle="1" w:styleId="FooterChar">
    <w:name w:val="Footer Char"/>
    <w:basedOn w:val="DefaultParagraphFont"/>
    <w:link w:val="Footer"/>
    <w:uiPriority w:val="99"/>
    <w:rsid w:val="00847A69"/>
    <w:rPr>
      <w:rFonts w:ascii="Arial" w:hAnsi="Arial"/>
      <w:color w:val="347B9F"/>
      <w:sz w:val="18"/>
    </w:rPr>
  </w:style>
  <w:style w:type="paragraph" w:styleId="Header">
    <w:name w:val="header"/>
    <w:basedOn w:val="Normal"/>
    <w:link w:val="HeaderChar"/>
    <w:uiPriority w:val="99"/>
    <w:unhideWhenUsed/>
    <w:rsid w:val="00FA51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519B"/>
    <w:rPr>
      <w:rFonts w:ascii="Arial" w:hAnsi="Arial"/>
    </w:rPr>
  </w:style>
  <w:style w:type="character" w:customStyle="1" w:styleId="Heading6Char">
    <w:name w:val="Heading 6 Char"/>
    <w:basedOn w:val="DefaultParagraphFont"/>
    <w:link w:val="Heading6"/>
    <w:uiPriority w:val="9"/>
    <w:rsid w:val="008E5F01"/>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D115FC"/>
    <w:rPr>
      <w:color w:val="337B9E"/>
      <w:u w:val="single"/>
    </w:rPr>
  </w:style>
  <w:style w:type="paragraph" w:customStyle="1" w:styleId="TableTextHeading">
    <w:name w:val="Table Text Heading"/>
    <w:basedOn w:val="Normal"/>
    <w:uiPriority w:val="13"/>
    <w:qFormat/>
    <w:rsid w:val="007A0EBB"/>
    <w:pPr>
      <w:keepLines/>
      <w:widowControl w:val="0"/>
      <w:spacing w:before="60" w:after="60" w:line="264" w:lineRule="auto"/>
      <w:ind w:right="0"/>
    </w:pPr>
    <w:rPr>
      <w:color w:val="347B9F"/>
      <w:sz w:val="24"/>
      <w:szCs w:val="18"/>
    </w:rPr>
  </w:style>
  <w:style w:type="paragraph" w:customStyle="1" w:styleId="TableText0">
    <w:name w:val="Table Text"/>
    <w:basedOn w:val="Normal"/>
    <w:uiPriority w:val="14"/>
    <w:rsid w:val="007A0EBB"/>
    <w:pPr>
      <w:keepLines/>
      <w:widowControl w:val="0"/>
      <w:spacing w:before="60" w:after="60"/>
      <w:ind w:right="0"/>
    </w:pPr>
    <w:rPr>
      <w:sz w:val="24"/>
      <w:szCs w:val="18"/>
    </w:rPr>
  </w:style>
  <w:style w:type="paragraph" w:styleId="TOC1">
    <w:name w:val="toc 1"/>
    <w:basedOn w:val="Normal"/>
    <w:next w:val="Normal"/>
    <w:autoRedefine/>
    <w:uiPriority w:val="39"/>
    <w:unhideWhenUsed/>
    <w:rsid w:val="00CF4104"/>
    <w:pPr>
      <w:tabs>
        <w:tab w:val="left" w:leader="dot" w:pos="8496"/>
      </w:tabs>
      <w:spacing w:before="120" w:after="0"/>
      <w:ind w:right="115"/>
    </w:pPr>
    <w:rPr>
      <w:rFonts w:cstheme="minorHAnsi"/>
      <w:b/>
      <w:bCs/>
      <w:szCs w:val="20"/>
    </w:rPr>
  </w:style>
  <w:style w:type="paragraph" w:styleId="TOC2">
    <w:name w:val="toc 2"/>
    <w:basedOn w:val="TOC1"/>
    <w:next w:val="Normal"/>
    <w:autoRedefine/>
    <w:uiPriority w:val="39"/>
    <w:unhideWhenUsed/>
    <w:rsid w:val="00701FA9"/>
    <w:rPr>
      <w:rFonts w:eastAsia="Times New Roman" w:cs="Times New Roman"/>
      <w:b w:val="0"/>
      <w:iCs/>
      <w:noProof/>
      <w:color w:val="000000" w:themeColor="text1"/>
      <w:kern w:val="36"/>
      <w:lang w:eastAsia="en-AU"/>
    </w:rPr>
  </w:style>
  <w:style w:type="paragraph" w:styleId="TOC3">
    <w:name w:val="toc 3"/>
    <w:basedOn w:val="Normal"/>
    <w:next w:val="Normal"/>
    <w:autoRedefine/>
    <w:uiPriority w:val="39"/>
    <w:unhideWhenUsed/>
    <w:rsid w:val="004405CB"/>
    <w:pPr>
      <w:tabs>
        <w:tab w:val="left" w:leader="dot" w:pos="8496"/>
      </w:tabs>
      <w:spacing w:after="0"/>
      <w:ind w:left="360" w:right="1987"/>
    </w:pPr>
    <w:rPr>
      <w:rFonts w:cstheme="minorHAnsi"/>
      <w:szCs w:val="20"/>
    </w:rPr>
  </w:style>
  <w:style w:type="paragraph" w:styleId="TOC4">
    <w:name w:val="toc 4"/>
    <w:basedOn w:val="Normal"/>
    <w:next w:val="Normal"/>
    <w:autoRedefine/>
    <w:uiPriority w:val="39"/>
    <w:unhideWhenUsed/>
    <w:rsid w:val="002D4CFC"/>
    <w:pPr>
      <w:spacing w:after="0"/>
      <w:ind w:left="660"/>
    </w:pPr>
    <w:rPr>
      <w:rFonts w:asciiTheme="minorHAnsi" w:hAnsiTheme="minorHAnsi" w:cstheme="minorHAnsi"/>
      <w:szCs w:val="20"/>
    </w:rPr>
  </w:style>
  <w:style w:type="paragraph" w:styleId="TOC5">
    <w:name w:val="toc 5"/>
    <w:basedOn w:val="Normal"/>
    <w:next w:val="Normal"/>
    <w:autoRedefine/>
    <w:uiPriority w:val="39"/>
    <w:unhideWhenUsed/>
    <w:rsid w:val="002D4CFC"/>
    <w:pPr>
      <w:spacing w:after="0"/>
      <w:ind w:left="880"/>
    </w:pPr>
    <w:rPr>
      <w:rFonts w:asciiTheme="minorHAnsi" w:hAnsiTheme="minorHAnsi" w:cstheme="minorHAnsi"/>
      <w:szCs w:val="20"/>
    </w:rPr>
  </w:style>
  <w:style w:type="paragraph" w:styleId="TOC6">
    <w:name w:val="toc 6"/>
    <w:basedOn w:val="Normal"/>
    <w:next w:val="Normal"/>
    <w:autoRedefine/>
    <w:uiPriority w:val="39"/>
    <w:unhideWhenUsed/>
    <w:rsid w:val="002D4CFC"/>
    <w:pPr>
      <w:spacing w:after="0"/>
      <w:ind w:left="1100"/>
    </w:pPr>
    <w:rPr>
      <w:rFonts w:asciiTheme="minorHAnsi" w:hAnsiTheme="minorHAnsi" w:cstheme="minorHAnsi"/>
      <w:szCs w:val="20"/>
    </w:rPr>
  </w:style>
  <w:style w:type="paragraph" w:styleId="TOC7">
    <w:name w:val="toc 7"/>
    <w:basedOn w:val="Normal"/>
    <w:next w:val="Normal"/>
    <w:autoRedefine/>
    <w:uiPriority w:val="39"/>
    <w:unhideWhenUsed/>
    <w:rsid w:val="002D4CFC"/>
    <w:pPr>
      <w:spacing w:after="0"/>
      <w:ind w:left="1320"/>
    </w:pPr>
    <w:rPr>
      <w:rFonts w:asciiTheme="minorHAnsi" w:hAnsiTheme="minorHAnsi" w:cstheme="minorHAnsi"/>
      <w:szCs w:val="20"/>
    </w:rPr>
  </w:style>
  <w:style w:type="paragraph" w:styleId="TOC8">
    <w:name w:val="toc 8"/>
    <w:basedOn w:val="Normal"/>
    <w:next w:val="Normal"/>
    <w:autoRedefine/>
    <w:uiPriority w:val="39"/>
    <w:unhideWhenUsed/>
    <w:rsid w:val="002D4CFC"/>
    <w:pPr>
      <w:spacing w:after="0"/>
      <w:ind w:left="1540"/>
    </w:pPr>
    <w:rPr>
      <w:rFonts w:asciiTheme="minorHAnsi" w:hAnsiTheme="minorHAnsi" w:cstheme="minorHAnsi"/>
      <w:szCs w:val="20"/>
    </w:rPr>
  </w:style>
  <w:style w:type="paragraph" w:styleId="TOC9">
    <w:name w:val="toc 9"/>
    <w:basedOn w:val="Normal"/>
    <w:next w:val="Normal"/>
    <w:autoRedefine/>
    <w:uiPriority w:val="39"/>
    <w:unhideWhenUsed/>
    <w:rsid w:val="002D4CFC"/>
    <w:pPr>
      <w:spacing w:after="0"/>
      <w:ind w:left="1760"/>
    </w:pPr>
    <w:rPr>
      <w:rFonts w:asciiTheme="minorHAnsi" w:hAnsiTheme="minorHAnsi" w:cstheme="minorHAnsi"/>
      <w:szCs w:val="20"/>
    </w:rPr>
  </w:style>
  <w:style w:type="character" w:styleId="CommentReference">
    <w:name w:val="annotation reference"/>
    <w:basedOn w:val="DefaultParagraphFont"/>
    <w:uiPriority w:val="99"/>
    <w:semiHidden/>
    <w:unhideWhenUsed/>
    <w:rsid w:val="0002787C"/>
    <w:rPr>
      <w:sz w:val="16"/>
      <w:szCs w:val="16"/>
    </w:rPr>
  </w:style>
  <w:style w:type="paragraph" w:styleId="CommentText">
    <w:name w:val="annotation text"/>
    <w:basedOn w:val="Normal"/>
    <w:link w:val="CommentTextChar"/>
    <w:uiPriority w:val="99"/>
    <w:unhideWhenUsed/>
    <w:rsid w:val="0002787C"/>
    <w:pPr>
      <w:spacing w:line="240" w:lineRule="auto"/>
    </w:pPr>
    <w:rPr>
      <w:szCs w:val="20"/>
    </w:rPr>
  </w:style>
  <w:style w:type="character" w:customStyle="1" w:styleId="CommentTextChar">
    <w:name w:val="Comment Text Char"/>
    <w:basedOn w:val="DefaultParagraphFont"/>
    <w:link w:val="CommentText"/>
    <w:uiPriority w:val="99"/>
    <w:rsid w:val="0002787C"/>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2787C"/>
    <w:rPr>
      <w:b/>
      <w:bCs/>
    </w:rPr>
  </w:style>
  <w:style w:type="character" w:customStyle="1" w:styleId="CommentSubjectChar">
    <w:name w:val="Comment Subject Char"/>
    <w:basedOn w:val="CommentTextChar"/>
    <w:link w:val="CommentSubject"/>
    <w:uiPriority w:val="99"/>
    <w:semiHidden/>
    <w:rsid w:val="0002787C"/>
    <w:rPr>
      <w:rFonts w:ascii="Arial" w:hAnsi="Arial"/>
      <w:b/>
      <w:bCs/>
      <w:sz w:val="20"/>
      <w:szCs w:val="20"/>
    </w:rPr>
  </w:style>
  <w:style w:type="paragraph" w:styleId="Title">
    <w:name w:val="Title"/>
    <w:basedOn w:val="Normal"/>
    <w:next w:val="Normal"/>
    <w:link w:val="TitleChar"/>
    <w:uiPriority w:val="10"/>
    <w:qFormat/>
    <w:rsid w:val="00AE7CFA"/>
    <w:pPr>
      <w:keepLines/>
      <w:widowControl w:val="0"/>
      <w:spacing w:after="0" w:line="240" w:lineRule="auto"/>
      <w:ind w:right="2160"/>
      <w:contextualSpacing/>
    </w:pPr>
    <w:rPr>
      <w:rFonts w:eastAsiaTheme="majorEastAsia" w:cstheme="majorBidi"/>
      <w:spacing w:val="-10"/>
      <w:kern w:val="28"/>
      <w:sz w:val="72"/>
      <w:szCs w:val="56"/>
    </w:rPr>
  </w:style>
  <w:style w:type="character" w:customStyle="1" w:styleId="TitleChar">
    <w:name w:val="Title Char"/>
    <w:basedOn w:val="DefaultParagraphFont"/>
    <w:link w:val="Title"/>
    <w:uiPriority w:val="10"/>
    <w:rsid w:val="00AE7CFA"/>
    <w:rPr>
      <w:rFonts w:ascii="Arial" w:eastAsiaTheme="majorEastAsia" w:hAnsi="Arial" w:cstheme="majorBidi"/>
      <w:spacing w:val="-10"/>
      <w:kern w:val="28"/>
      <w:sz w:val="72"/>
      <w:szCs w:val="56"/>
    </w:rPr>
  </w:style>
  <w:style w:type="paragraph" w:styleId="ListParagraph">
    <w:name w:val="List Paragraph"/>
    <w:aliases w:val="Bullet,NFP GP Bulleted List,List Paragraph1,Recommendation,List Paragraph11,FooterText,numbered,Paragraphe de liste1,Bulletr List Paragraph,列出段落,列出段落1,List Paragraph2,List Paragraph21,Listeafsnit1,Parágrafo da Lista1,Párrafo de lista1,L"/>
    <w:basedOn w:val="Normal"/>
    <w:link w:val="ListParagraphChar"/>
    <w:uiPriority w:val="34"/>
    <w:qFormat/>
    <w:rsid w:val="004F5B86"/>
    <w:pPr>
      <w:keepLines/>
      <w:widowControl w:val="0"/>
      <w:numPr>
        <w:numId w:val="2"/>
      </w:numPr>
      <w:ind w:right="2160"/>
      <w:contextualSpacing/>
    </w:pPr>
    <w:rPr>
      <w:rFonts w:eastAsiaTheme="minorEastAsia"/>
      <w:iCs/>
      <w:color w:val="000000" w:themeColor="text1"/>
      <w:szCs w:val="20"/>
    </w:rPr>
  </w:style>
  <w:style w:type="character" w:customStyle="1" w:styleId="ListParagraphChar">
    <w:name w:val="List Paragraph Char"/>
    <w:aliases w:val="Bullet Char,NFP GP Bulleted List Char,List Paragraph1 Char,Recommendation Char,List Paragraph11 Char,FooterText Char,numbered Char,Paragraphe de liste1 Char,Bulletr List Paragraph Char,列出段落 Char,列出段落1 Char,List Paragraph2 Char,L Char"/>
    <w:link w:val="ListParagraph"/>
    <w:uiPriority w:val="34"/>
    <w:qFormat/>
    <w:locked/>
    <w:rsid w:val="004F5B86"/>
    <w:rPr>
      <w:rFonts w:ascii="Arial" w:eastAsiaTheme="minorEastAsia" w:hAnsi="Arial"/>
      <w:iCs/>
      <w:color w:val="000000" w:themeColor="text1"/>
      <w:sz w:val="20"/>
      <w:szCs w:val="20"/>
    </w:rPr>
  </w:style>
  <w:style w:type="paragraph" w:styleId="TOCHeading">
    <w:name w:val="TOC Heading"/>
    <w:basedOn w:val="Heading1"/>
    <w:next w:val="Normal"/>
    <w:uiPriority w:val="39"/>
    <w:unhideWhenUsed/>
    <w:qFormat/>
    <w:rsid w:val="009261F5"/>
    <w:pPr>
      <w:spacing w:before="240" w:after="0" w:line="259" w:lineRule="auto"/>
      <w:outlineLvl w:val="9"/>
    </w:pPr>
    <w:rPr>
      <w:rFonts w:asciiTheme="majorHAnsi" w:hAnsiTheme="majorHAnsi"/>
      <w:color w:val="2F5496" w:themeColor="accent1" w:themeShade="BF"/>
      <w:sz w:val="32"/>
      <w:lang w:val="en-US"/>
    </w:rPr>
  </w:style>
  <w:style w:type="character" w:styleId="Strong">
    <w:name w:val="Strong"/>
    <w:basedOn w:val="DefaultParagraphFont"/>
    <w:uiPriority w:val="22"/>
    <w:qFormat/>
    <w:rsid w:val="0051646F"/>
    <w:rPr>
      <w:b/>
      <w:bCs/>
    </w:rPr>
  </w:style>
  <w:style w:type="paragraph" w:customStyle="1" w:styleId="Chapterheading">
    <w:name w:val="Chapter heading"/>
    <w:qFormat/>
    <w:rsid w:val="00EF6EE1"/>
    <w:pPr>
      <w:spacing w:before="1440" w:after="240"/>
    </w:pPr>
    <w:rPr>
      <w:rFonts w:ascii="Arial" w:eastAsia="Times New Roman" w:hAnsi="Arial" w:cs="Times New Roman"/>
      <w:bCs/>
      <w:color w:val="FFFFFF" w:themeColor="background1"/>
      <w:kern w:val="36"/>
      <w:sz w:val="72"/>
      <w:szCs w:val="48"/>
      <w:lang w:eastAsia="en-AU"/>
    </w:rPr>
  </w:style>
  <w:style w:type="character" w:styleId="Emphasis">
    <w:name w:val="Emphasis"/>
    <w:basedOn w:val="DefaultParagraphFont"/>
    <w:uiPriority w:val="20"/>
    <w:qFormat/>
    <w:rsid w:val="004C374F"/>
    <w:rPr>
      <w:i/>
      <w:iCs/>
    </w:rPr>
  </w:style>
  <w:style w:type="character" w:styleId="HTMLCite">
    <w:name w:val="HTML Cite"/>
    <w:basedOn w:val="DefaultParagraphFont"/>
    <w:uiPriority w:val="99"/>
    <w:semiHidden/>
    <w:unhideWhenUsed/>
    <w:rsid w:val="004C374F"/>
    <w:rPr>
      <w:i/>
      <w:iCs/>
    </w:rPr>
  </w:style>
  <w:style w:type="character" w:customStyle="1" w:styleId="UnresolvedMention1">
    <w:name w:val="Unresolved Mention1"/>
    <w:basedOn w:val="DefaultParagraphFont"/>
    <w:uiPriority w:val="99"/>
    <w:unhideWhenUsed/>
    <w:rsid w:val="00485AE0"/>
    <w:rPr>
      <w:color w:val="605E5C"/>
      <w:shd w:val="clear" w:color="auto" w:fill="E1DFDD"/>
    </w:rPr>
  </w:style>
  <w:style w:type="paragraph" w:styleId="NoSpacing">
    <w:name w:val="No Spacing"/>
    <w:uiPriority w:val="1"/>
    <w:qFormat/>
    <w:rsid w:val="009271E0"/>
    <w:pPr>
      <w:spacing w:after="0" w:line="240" w:lineRule="auto"/>
      <w:ind w:right="1985"/>
    </w:pPr>
    <w:rPr>
      <w:rFonts w:ascii="Arial" w:hAnsi="Arial"/>
    </w:rPr>
  </w:style>
  <w:style w:type="character" w:customStyle="1" w:styleId="Mention1">
    <w:name w:val="Mention1"/>
    <w:basedOn w:val="DefaultParagraphFont"/>
    <w:uiPriority w:val="99"/>
    <w:unhideWhenUsed/>
    <w:rsid w:val="001E246F"/>
    <w:rPr>
      <w:color w:val="2B579A"/>
      <w:shd w:val="clear" w:color="auto" w:fill="E1DFDD"/>
    </w:rPr>
  </w:style>
  <w:style w:type="paragraph" w:styleId="Revision">
    <w:name w:val="Revision"/>
    <w:hidden/>
    <w:uiPriority w:val="99"/>
    <w:semiHidden/>
    <w:rsid w:val="00DB0D72"/>
    <w:pPr>
      <w:spacing w:after="0" w:line="240" w:lineRule="auto"/>
    </w:pPr>
    <w:rPr>
      <w:rFonts w:ascii="Arial" w:hAnsi="Arial"/>
    </w:rPr>
  </w:style>
  <w:style w:type="character" w:styleId="FollowedHyperlink">
    <w:name w:val="FollowedHyperlink"/>
    <w:basedOn w:val="DefaultParagraphFont"/>
    <w:uiPriority w:val="99"/>
    <w:semiHidden/>
    <w:unhideWhenUsed/>
    <w:rsid w:val="00F47B4B"/>
    <w:rPr>
      <w:color w:val="954F72" w:themeColor="followedHyperlink"/>
      <w:u w:val="single"/>
    </w:rPr>
  </w:style>
  <w:style w:type="paragraph" w:customStyle="1" w:styleId="Default">
    <w:name w:val="Default"/>
    <w:rsid w:val="00853526"/>
    <w:pPr>
      <w:autoSpaceDE w:val="0"/>
      <w:autoSpaceDN w:val="0"/>
      <w:adjustRightInd w:val="0"/>
      <w:spacing w:after="0" w:line="240" w:lineRule="auto"/>
    </w:pPr>
    <w:rPr>
      <w:rFonts w:ascii="Arial" w:hAnsi="Arial" w:cs="Arial"/>
      <w:color w:val="000000"/>
      <w:sz w:val="24"/>
      <w:szCs w:val="24"/>
    </w:rPr>
  </w:style>
  <w:style w:type="paragraph" w:customStyle="1" w:styleId="paragraph">
    <w:name w:val="paragraph"/>
    <w:basedOn w:val="Normal"/>
    <w:rsid w:val="0045481B"/>
    <w:pPr>
      <w:spacing w:before="100" w:beforeAutospacing="1" w:after="100" w:afterAutospacing="1" w:line="240" w:lineRule="auto"/>
      <w:ind w:right="0"/>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45481B"/>
  </w:style>
  <w:style w:type="character" w:customStyle="1" w:styleId="eop">
    <w:name w:val="eop"/>
    <w:basedOn w:val="DefaultParagraphFont"/>
    <w:rsid w:val="0045481B"/>
  </w:style>
  <w:style w:type="character" w:customStyle="1" w:styleId="superscript">
    <w:name w:val="superscript"/>
    <w:basedOn w:val="DefaultParagraphFont"/>
    <w:rsid w:val="0045481B"/>
  </w:style>
  <w:style w:type="character" w:customStyle="1" w:styleId="pagebreaktextspan">
    <w:name w:val="pagebreaktextspan"/>
    <w:basedOn w:val="DefaultParagraphFont"/>
    <w:rsid w:val="0045481B"/>
  </w:style>
  <w:style w:type="paragraph" w:customStyle="1" w:styleId="FootnoteText1">
    <w:name w:val="Footnote Text1"/>
    <w:basedOn w:val="Normal"/>
    <w:next w:val="FootnoteText"/>
    <w:uiPriority w:val="99"/>
    <w:rsid w:val="00C90591"/>
    <w:pPr>
      <w:keepLines/>
      <w:widowControl w:val="0"/>
      <w:spacing w:after="0" w:line="240" w:lineRule="auto"/>
      <w:ind w:right="0"/>
    </w:pPr>
    <w:rPr>
      <w:rFonts w:ascii="Calibri" w:eastAsia="Times New Roman" w:hAnsi="Calibri" w:cs="Times New Roman"/>
      <w:color w:val="000000"/>
      <w:szCs w:val="20"/>
      <w:lang w:eastAsia="en-AU"/>
    </w:rPr>
  </w:style>
  <w:style w:type="paragraph" w:styleId="EndnoteText">
    <w:name w:val="endnote text"/>
    <w:basedOn w:val="Normal"/>
    <w:link w:val="EndnoteTextChar"/>
    <w:uiPriority w:val="99"/>
    <w:semiHidden/>
    <w:unhideWhenUsed/>
    <w:rsid w:val="006645EA"/>
    <w:pPr>
      <w:spacing w:after="0" w:line="240" w:lineRule="auto"/>
    </w:pPr>
    <w:rPr>
      <w:szCs w:val="20"/>
    </w:rPr>
  </w:style>
  <w:style w:type="character" w:customStyle="1" w:styleId="EndnoteTextChar">
    <w:name w:val="Endnote Text Char"/>
    <w:basedOn w:val="DefaultParagraphFont"/>
    <w:link w:val="EndnoteText"/>
    <w:uiPriority w:val="99"/>
    <w:semiHidden/>
    <w:rsid w:val="006645EA"/>
    <w:rPr>
      <w:rFonts w:ascii="Arial" w:hAnsi="Arial"/>
      <w:sz w:val="20"/>
      <w:szCs w:val="20"/>
    </w:rPr>
  </w:style>
  <w:style w:type="character" w:styleId="EndnoteReference">
    <w:name w:val="endnote reference"/>
    <w:basedOn w:val="DefaultParagraphFont"/>
    <w:uiPriority w:val="99"/>
    <w:semiHidden/>
    <w:unhideWhenUsed/>
    <w:rsid w:val="006645EA"/>
    <w:rPr>
      <w:vertAlign w:val="superscript"/>
    </w:rPr>
  </w:style>
  <w:style w:type="paragraph" w:customStyle="1" w:styleId="xmsonormal">
    <w:name w:val="x_msonormal"/>
    <w:basedOn w:val="Normal"/>
    <w:uiPriority w:val="1"/>
    <w:rsid w:val="00FD4BC7"/>
    <w:pPr>
      <w:spacing w:after="0"/>
    </w:pPr>
    <w:rPr>
      <w:rFonts w:ascii="Calibri" w:hAnsi="Calibri" w:cs="Calibri"/>
      <w:lang w:eastAsia="en-AU"/>
    </w:rPr>
  </w:style>
  <w:style w:type="paragraph" w:customStyle="1" w:styleId="xmsolistparagraph">
    <w:name w:val="x_msolistparagraph"/>
    <w:basedOn w:val="Normal"/>
    <w:uiPriority w:val="1"/>
    <w:rsid w:val="00FD4BC7"/>
    <w:pPr>
      <w:spacing w:after="0"/>
      <w:ind w:left="720"/>
    </w:pPr>
    <w:rPr>
      <w:rFonts w:ascii="Calibri" w:hAnsi="Calibri" w:cs="Calibri"/>
      <w:lang w:eastAsia="en-AU"/>
    </w:rPr>
  </w:style>
  <w:style w:type="paragraph" w:customStyle="1" w:styleId="pf0">
    <w:name w:val="pf0"/>
    <w:basedOn w:val="Normal"/>
    <w:rsid w:val="00BA1F45"/>
    <w:pPr>
      <w:spacing w:before="100" w:beforeAutospacing="1" w:after="100" w:afterAutospacing="1" w:line="240" w:lineRule="auto"/>
      <w:ind w:right="0"/>
    </w:pPr>
    <w:rPr>
      <w:rFonts w:ascii="Times New Roman" w:eastAsia="Times New Roman" w:hAnsi="Times New Roman" w:cs="Times New Roman"/>
      <w:sz w:val="24"/>
      <w:szCs w:val="24"/>
      <w:lang w:eastAsia="en-AU"/>
    </w:rPr>
  </w:style>
  <w:style w:type="character" w:customStyle="1" w:styleId="cf01">
    <w:name w:val="cf01"/>
    <w:basedOn w:val="DefaultParagraphFont"/>
    <w:rsid w:val="00BA1F45"/>
    <w:rPr>
      <w:rFonts w:ascii="Segoe UI" w:hAnsi="Segoe UI" w:cs="Segoe UI" w:hint="default"/>
      <w:sz w:val="18"/>
      <w:szCs w:val="18"/>
    </w:rPr>
  </w:style>
  <w:style w:type="paragraph" w:styleId="NormalWeb">
    <w:name w:val="Normal (Web)"/>
    <w:basedOn w:val="Normal"/>
    <w:uiPriority w:val="99"/>
    <w:unhideWhenUsed/>
    <w:rsid w:val="002D48BE"/>
    <w:pPr>
      <w:spacing w:before="100" w:beforeAutospacing="1" w:after="100" w:afterAutospacing="1" w:line="240" w:lineRule="auto"/>
      <w:ind w:right="0"/>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3118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1886"/>
    <w:rPr>
      <w:rFonts w:ascii="Segoe UI" w:hAnsi="Segoe UI" w:cs="Segoe UI"/>
      <w:sz w:val="18"/>
      <w:szCs w:val="18"/>
    </w:rPr>
  </w:style>
  <w:style w:type="paragraph" w:customStyle="1" w:styleId="count">
    <w:name w:val="count"/>
    <w:basedOn w:val="Normal"/>
    <w:rsid w:val="001B1FA1"/>
    <w:pPr>
      <w:numPr>
        <w:numId w:val="25"/>
      </w:numPr>
      <w:spacing w:after="160" w:line="252" w:lineRule="auto"/>
      <w:ind w:right="0"/>
    </w:pPr>
    <w:rPr>
      <w:rFonts w:eastAsia="Times New Roman" w:cs="Arial"/>
      <w:i/>
      <w:iCs/>
    </w:rPr>
  </w:style>
  <w:style w:type="character" w:customStyle="1" w:styleId="UnresolvedMention2">
    <w:name w:val="Unresolved Mention2"/>
    <w:basedOn w:val="DefaultParagraphFont"/>
    <w:uiPriority w:val="99"/>
    <w:semiHidden/>
    <w:unhideWhenUsed/>
    <w:rsid w:val="00E275A3"/>
    <w:rPr>
      <w:color w:val="605E5C"/>
      <w:shd w:val="clear" w:color="auto" w:fill="E1DFDD"/>
    </w:rPr>
  </w:style>
  <w:style w:type="character" w:customStyle="1" w:styleId="Mention2">
    <w:name w:val="Mention2"/>
    <w:basedOn w:val="DefaultParagraphFont"/>
    <w:uiPriority w:val="99"/>
    <w:unhideWhenUsed/>
    <w:rsid w:val="001405A6"/>
    <w:rPr>
      <w:color w:val="2B579A"/>
      <w:shd w:val="clear" w:color="auto" w:fill="E1DFDD"/>
    </w:rPr>
  </w:style>
  <w:style w:type="character" w:styleId="Mention">
    <w:name w:val="Mention"/>
    <w:basedOn w:val="DefaultParagraphFont"/>
    <w:uiPriority w:val="99"/>
    <w:unhideWhenUsed/>
    <w:rPr>
      <w:color w:val="2B579A"/>
      <w:shd w:val="clear" w:color="auto" w:fill="E6E6E6"/>
    </w:rPr>
  </w:style>
  <w:style w:type="character" w:styleId="UnresolvedMention">
    <w:name w:val="Unresolved Mention"/>
    <w:basedOn w:val="DefaultParagraphFont"/>
    <w:uiPriority w:val="99"/>
    <w:semiHidden/>
    <w:unhideWhenUsed/>
    <w:rsid w:val="009C7D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507787">
      <w:bodyDiv w:val="1"/>
      <w:marLeft w:val="0"/>
      <w:marRight w:val="0"/>
      <w:marTop w:val="0"/>
      <w:marBottom w:val="0"/>
      <w:divBdr>
        <w:top w:val="none" w:sz="0" w:space="0" w:color="auto"/>
        <w:left w:val="none" w:sz="0" w:space="0" w:color="auto"/>
        <w:bottom w:val="none" w:sz="0" w:space="0" w:color="auto"/>
        <w:right w:val="none" w:sz="0" w:space="0" w:color="auto"/>
      </w:divBdr>
    </w:div>
    <w:div w:id="99035400">
      <w:bodyDiv w:val="1"/>
      <w:marLeft w:val="0"/>
      <w:marRight w:val="0"/>
      <w:marTop w:val="0"/>
      <w:marBottom w:val="0"/>
      <w:divBdr>
        <w:top w:val="none" w:sz="0" w:space="0" w:color="auto"/>
        <w:left w:val="none" w:sz="0" w:space="0" w:color="auto"/>
        <w:bottom w:val="none" w:sz="0" w:space="0" w:color="auto"/>
        <w:right w:val="none" w:sz="0" w:space="0" w:color="auto"/>
      </w:divBdr>
    </w:div>
    <w:div w:id="181406757">
      <w:bodyDiv w:val="1"/>
      <w:marLeft w:val="0"/>
      <w:marRight w:val="0"/>
      <w:marTop w:val="0"/>
      <w:marBottom w:val="0"/>
      <w:divBdr>
        <w:top w:val="none" w:sz="0" w:space="0" w:color="auto"/>
        <w:left w:val="none" w:sz="0" w:space="0" w:color="auto"/>
        <w:bottom w:val="none" w:sz="0" w:space="0" w:color="auto"/>
        <w:right w:val="none" w:sz="0" w:space="0" w:color="auto"/>
      </w:divBdr>
    </w:div>
    <w:div w:id="185559529">
      <w:bodyDiv w:val="1"/>
      <w:marLeft w:val="0"/>
      <w:marRight w:val="0"/>
      <w:marTop w:val="0"/>
      <w:marBottom w:val="0"/>
      <w:divBdr>
        <w:top w:val="none" w:sz="0" w:space="0" w:color="auto"/>
        <w:left w:val="none" w:sz="0" w:space="0" w:color="auto"/>
        <w:bottom w:val="none" w:sz="0" w:space="0" w:color="auto"/>
        <w:right w:val="none" w:sz="0" w:space="0" w:color="auto"/>
      </w:divBdr>
    </w:div>
    <w:div w:id="189344901">
      <w:bodyDiv w:val="1"/>
      <w:marLeft w:val="0"/>
      <w:marRight w:val="0"/>
      <w:marTop w:val="0"/>
      <w:marBottom w:val="0"/>
      <w:divBdr>
        <w:top w:val="none" w:sz="0" w:space="0" w:color="auto"/>
        <w:left w:val="none" w:sz="0" w:space="0" w:color="auto"/>
        <w:bottom w:val="none" w:sz="0" w:space="0" w:color="auto"/>
        <w:right w:val="none" w:sz="0" w:space="0" w:color="auto"/>
      </w:divBdr>
    </w:div>
    <w:div w:id="211162976">
      <w:bodyDiv w:val="1"/>
      <w:marLeft w:val="0"/>
      <w:marRight w:val="0"/>
      <w:marTop w:val="0"/>
      <w:marBottom w:val="0"/>
      <w:divBdr>
        <w:top w:val="none" w:sz="0" w:space="0" w:color="auto"/>
        <w:left w:val="none" w:sz="0" w:space="0" w:color="auto"/>
        <w:bottom w:val="none" w:sz="0" w:space="0" w:color="auto"/>
        <w:right w:val="none" w:sz="0" w:space="0" w:color="auto"/>
      </w:divBdr>
    </w:div>
    <w:div w:id="216665804">
      <w:bodyDiv w:val="1"/>
      <w:marLeft w:val="0"/>
      <w:marRight w:val="0"/>
      <w:marTop w:val="0"/>
      <w:marBottom w:val="0"/>
      <w:divBdr>
        <w:top w:val="none" w:sz="0" w:space="0" w:color="auto"/>
        <w:left w:val="none" w:sz="0" w:space="0" w:color="auto"/>
        <w:bottom w:val="none" w:sz="0" w:space="0" w:color="auto"/>
        <w:right w:val="none" w:sz="0" w:space="0" w:color="auto"/>
      </w:divBdr>
    </w:div>
    <w:div w:id="222911383">
      <w:bodyDiv w:val="1"/>
      <w:marLeft w:val="0"/>
      <w:marRight w:val="0"/>
      <w:marTop w:val="0"/>
      <w:marBottom w:val="0"/>
      <w:divBdr>
        <w:top w:val="none" w:sz="0" w:space="0" w:color="auto"/>
        <w:left w:val="none" w:sz="0" w:space="0" w:color="auto"/>
        <w:bottom w:val="none" w:sz="0" w:space="0" w:color="auto"/>
        <w:right w:val="none" w:sz="0" w:space="0" w:color="auto"/>
      </w:divBdr>
    </w:div>
    <w:div w:id="233244691">
      <w:bodyDiv w:val="1"/>
      <w:marLeft w:val="0"/>
      <w:marRight w:val="0"/>
      <w:marTop w:val="0"/>
      <w:marBottom w:val="0"/>
      <w:divBdr>
        <w:top w:val="none" w:sz="0" w:space="0" w:color="auto"/>
        <w:left w:val="none" w:sz="0" w:space="0" w:color="auto"/>
        <w:bottom w:val="none" w:sz="0" w:space="0" w:color="auto"/>
        <w:right w:val="none" w:sz="0" w:space="0" w:color="auto"/>
      </w:divBdr>
    </w:div>
    <w:div w:id="264197567">
      <w:bodyDiv w:val="1"/>
      <w:marLeft w:val="0"/>
      <w:marRight w:val="0"/>
      <w:marTop w:val="0"/>
      <w:marBottom w:val="0"/>
      <w:divBdr>
        <w:top w:val="none" w:sz="0" w:space="0" w:color="auto"/>
        <w:left w:val="none" w:sz="0" w:space="0" w:color="auto"/>
        <w:bottom w:val="none" w:sz="0" w:space="0" w:color="auto"/>
        <w:right w:val="none" w:sz="0" w:space="0" w:color="auto"/>
      </w:divBdr>
    </w:div>
    <w:div w:id="307784062">
      <w:bodyDiv w:val="1"/>
      <w:marLeft w:val="0"/>
      <w:marRight w:val="0"/>
      <w:marTop w:val="0"/>
      <w:marBottom w:val="0"/>
      <w:divBdr>
        <w:top w:val="none" w:sz="0" w:space="0" w:color="auto"/>
        <w:left w:val="none" w:sz="0" w:space="0" w:color="auto"/>
        <w:bottom w:val="none" w:sz="0" w:space="0" w:color="auto"/>
        <w:right w:val="none" w:sz="0" w:space="0" w:color="auto"/>
      </w:divBdr>
    </w:div>
    <w:div w:id="472797823">
      <w:bodyDiv w:val="1"/>
      <w:marLeft w:val="0"/>
      <w:marRight w:val="0"/>
      <w:marTop w:val="0"/>
      <w:marBottom w:val="0"/>
      <w:divBdr>
        <w:top w:val="none" w:sz="0" w:space="0" w:color="auto"/>
        <w:left w:val="none" w:sz="0" w:space="0" w:color="auto"/>
        <w:bottom w:val="none" w:sz="0" w:space="0" w:color="auto"/>
        <w:right w:val="none" w:sz="0" w:space="0" w:color="auto"/>
      </w:divBdr>
    </w:div>
    <w:div w:id="478769651">
      <w:bodyDiv w:val="1"/>
      <w:marLeft w:val="0"/>
      <w:marRight w:val="0"/>
      <w:marTop w:val="0"/>
      <w:marBottom w:val="0"/>
      <w:divBdr>
        <w:top w:val="none" w:sz="0" w:space="0" w:color="auto"/>
        <w:left w:val="none" w:sz="0" w:space="0" w:color="auto"/>
        <w:bottom w:val="none" w:sz="0" w:space="0" w:color="auto"/>
        <w:right w:val="none" w:sz="0" w:space="0" w:color="auto"/>
      </w:divBdr>
    </w:div>
    <w:div w:id="496697970">
      <w:bodyDiv w:val="1"/>
      <w:marLeft w:val="0"/>
      <w:marRight w:val="0"/>
      <w:marTop w:val="0"/>
      <w:marBottom w:val="0"/>
      <w:divBdr>
        <w:top w:val="none" w:sz="0" w:space="0" w:color="auto"/>
        <w:left w:val="none" w:sz="0" w:space="0" w:color="auto"/>
        <w:bottom w:val="none" w:sz="0" w:space="0" w:color="auto"/>
        <w:right w:val="none" w:sz="0" w:space="0" w:color="auto"/>
      </w:divBdr>
    </w:div>
    <w:div w:id="507331410">
      <w:bodyDiv w:val="1"/>
      <w:marLeft w:val="0"/>
      <w:marRight w:val="0"/>
      <w:marTop w:val="0"/>
      <w:marBottom w:val="0"/>
      <w:divBdr>
        <w:top w:val="none" w:sz="0" w:space="0" w:color="auto"/>
        <w:left w:val="none" w:sz="0" w:space="0" w:color="auto"/>
        <w:bottom w:val="none" w:sz="0" w:space="0" w:color="auto"/>
        <w:right w:val="none" w:sz="0" w:space="0" w:color="auto"/>
      </w:divBdr>
    </w:div>
    <w:div w:id="519509619">
      <w:bodyDiv w:val="1"/>
      <w:marLeft w:val="0"/>
      <w:marRight w:val="0"/>
      <w:marTop w:val="0"/>
      <w:marBottom w:val="0"/>
      <w:divBdr>
        <w:top w:val="none" w:sz="0" w:space="0" w:color="auto"/>
        <w:left w:val="none" w:sz="0" w:space="0" w:color="auto"/>
        <w:bottom w:val="none" w:sz="0" w:space="0" w:color="auto"/>
        <w:right w:val="none" w:sz="0" w:space="0" w:color="auto"/>
      </w:divBdr>
    </w:div>
    <w:div w:id="527833911">
      <w:bodyDiv w:val="1"/>
      <w:marLeft w:val="0"/>
      <w:marRight w:val="0"/>
      <w:marTop w:val="0"/>
      <w:marBottom w:val="0"/>
      <w:divBdr>
        <w:top w:val="none" w:sz="0" w:space="0" w:color="auto"/>
        <w:left w:val="none" w:sz="0" w:space="0" w:color="auto"/>
        <w:bottom w:val="none" w:sz="0" w:space="0" w:color="auto"/>
        <w:right w:val="none" w:sz="0" w:space="0" w:color="auto"/>
      </w:divBdr>
    </w:div>
    <w:div w:id="565185461">
      <w:bodyDiv w:val="1"/>
      <w:marLeft w:val="0"/>
      <w:marRight w:val="0"/>
      <w:marTop w:val="0"/>
      <w:marBottom w:val="0"/>
      <w:divBdr>
        <w:top w:val="none" w:sz="0" w:space="0" w:color="auto"/>
        <w:left w:val="none" w:sz="0" w:space="0" w:color="auto"/>
        <w:bottom w:val="none" w:sz="0" w:space="0" w:color="auto"/>
        <w:right w:val="none" w:sz="0" w:space="0" w:color="auto"/>
      </w:divBdr>
    </w:div>
    <w:div w:id="576718667">
      <w:bodyDiv w:val="1"/>
      <w:marLeft w:val="0"/>
      <w:marRight w:val="0"/>
      <w:marTop w:val="0"/>
      <w:marBottom w:val="0"/>
      <w:divBdr>
        <w:top w:val="none" w:sz="0" w:space="0" w:color="auto"/>
        <w:left w:val="none" w:sz="0" w:space="0" w:color="auto"/>
        <w:bottom w:val="none" w:sz="0" w:space="0" w:color="auto"/>
        <w:right w:val="none" w:sz="0" w:space="0" w:color="auto"/>
      </w:divBdr>
    </w:div>
    <w:div w:id="591352798">
      <w:bodyDiv w:val="1"/>
      <w:marLeft w:val="0"/>
      <w:marRight w:val="0"/>
      <w:marTop w:val="0"/>
      <w:marBottom w:val="0"/>
      <w:divBdr>
        <w:top w:val="none" w:sz="0" w:space="0" w:color="auto"/>
        <w:left w:val="none" w:sz="0" w:space="0" w:color="auto"/>
        <w:bottom w:val="none" w:sz="0" w:space="0" w:color="auto"/>
        <w:right w:val="none" w:sz="0" w:space="0" w:color="auto"/>
      </w:divBdr>
    </w:div>
    <w:div w:id="622731206">
      <w:bodyDiv w:val="1"/>
      <w:marLeft w:val="0"/>
      <w:marRight w:val="0"/>
      <w:marTop w:val="0"/>
      <w:marBottom w:val="0"/>
      <w:divBdr>
        <w:top w:val="none" w:sz="0" w:space="0" w:color="auto"/>
        <w:left w:val="none" w:sz="0" w:space="0" w:color="auto"/>
        <w:bottom w:val="none" w:sz="0" w:space="0" w:color="auto"/>
        <w:right w:val="none" w:sz="0" w:space="0" w:color="auto"/>
      </w:divBdr>
    </w:div>
    <w:div w:id="634870756">
      <w:bodyDiv w:val="1"/>
      <w:marLeft w:val="0"/>
      <w:marRight w:val="0"/>
      <w:marTop w:val="0"/>
      <w:marBottom w:val="0"/>
      <w:divBdr>
        <w:top w:val="none" w:sz="0" w:space="0" w:color="auto"/>
        <w:left w:val="none" w:sz="0" w:space="0" w:color="auto"/>
        <w:bottom w:val="none" w:sz="0" w:space="0" w:color="auto"/>
        <w:right w:val="none" w:sz="0" w:space="0" w:color="auto"/>
      </w:divBdr>
      <w:divsChild>
        <w:div w:id="1475637821">
          <w:marLeft w:val="360"/>
          <w:marRight w:val="0"/>
          <w:marTop w:val="200"/>
          <w:marBottom w:val="0"/>
          <w:divBdr>
            <w:top w:val="none" w:sz="0" w:space="0" w:color="auto"/>
            <w:left w:val="none" w:sz="0" w:space="0" w:color="auto"/>
            <w:bottom w:val="none" w:sz="0" w:space="0" w:color="auto"/>
            <w:right w:val="none" w:sz="0" w:space="0" w:color="auto"/>
          </w:divBdr>
        </w:div>
      </w:divsChild>
    </w:div>
    <w:div w:id="646470465">
      <w:bodyDiv w:val="1"/>
      <w:marLeft w:val="0"/>
      <w:marRight w:val="0"/>
      <w:marTop w:val="0"/>
      <w:marBottom w:val="0"/>
      <w:divBdr>
        <w:top w:val="none" w:sz="0" w:space="0" w:color="auto"/>
        <w:left w:val="none" w:sz="0" w:space="0" w:color="auto"/>
        <w:bottom w:val="none" w:sz="0" w:space="0" w:color="auto"/>
        <w:right w:val="none" w:sz="0" w:space="0" w:color="auto"/>
      </w:divBdr>
    </w:div>
    <w:div w:id="670841654">
      <w:bodyDiv w:val="1"/>
      <w:marLeft w:val="0"/>
      <w:marRight w:val="0"/>
      <w:marTop w:val="0"/>
      <w:marBottom w:val="0"/>
      <w:divBdr>
        <w:top w:val="none" w:sz="0" w:space="0" w:color="auto"/>
        <w:left w:val="none" w:sz="0" w:space="0" w:color="auto"/>
        <w:bottom w:val="none" w:sz="0" w:space="0" w:color="auto"/>
        <w:right w:val="none" w:sz="0" w:space="0" w:color="auto"/>
      </w:divBdr>
    </w:div>
    <w:div w:id="673538032">
      <w:bodyDiv w:val="1"/>
      <w:marLeft w:val="0"/>
      <w:marRight w:val="0"/>
      <w:marTop w:val="0"/>
      <w:marBottom w:val="0"/>
      <w:divBdr>
        <w:top w:val="none" w:sz="0" w:space="0" w:color="auto"/>
        <w:left w:val="none" w:sz="0" w:space="0" w:color="auto"/>
        <w:bottom w:val="none" w:sz="0" w:space="0" w:color="auto"/>
        <w:right w:val="none" w:sz="0" w:space="0" w:color="auto"/>
      </w:divBdr>
    </w:div>
    <w:div w:id="679813705">
      <w:bodyDiv w:val="1"/>
      <w:marLeft w:val="0"/>
      <w:marRight w:val="0"/>
      <w:marTop w:val="0"/>
      <w:marBottom w:val="0"/>
      <w:divBdr>
        <w:top w:val="none" w:sz="0" w:space="0" w:color="auto"/>
        <w:left w:val="none" w:sz="0" w:space="0" w:color="auto"/>
        <w:bottom w:val="none" w:sz="0" w:space="0" w:color="auto"/>
        <w:right w:val="none" w:sz="0" w:space="0" w:color="auto"/>
      </w:divBdr>
    </w:div>
    <w:div w:id="704984397">
      <w:bodyDiv w:val="1"/>
      <w:marLeft w:val="0"/>
      <w:marRight w:val="0"/>
      <w:marTop w:val="0"/>
      <w:marBottom w:val="0"/>
      <w:divBdr>
        <w:top w:val="none" w:sz="0" w:space="0" w:color="auto"/>
        <w:left w:val="none" w:sz="0" w:space="0" w:color="auto"/>
        <w:bottom w:val="none" w:sz="0" w:space="0" w:color="auto"/>
        <w:right w:val="none" w:sz="0" w:space="0" w:color="auto"/>
      </w:divBdr>
    </w:div>
    <w:div w:id="738332849">
      <w:bodyDiv w:val="1"/>
      <w:marLeft w:val="0"/>
      <w:marRight w:val="0"/>
      <w:marTop w:val="0"/>
      <w:marBottom w:val="0"/>
      <w:divBdr>
        <w:top w:val="none" w:sz="0" w:space="0" w:color="auto"/>
        <w:left w:val="none" w:sz="0" w:space="0" w:color="auto"/>
        <w:bottom w:val="none" w:sz="0" w:space="0" w:color="auto"/>
        <w:right w:val="none" w:sz="0" w:space="0" w:color="auto"/>
      </w:divBdr>
      <w:divsChild>
        <w:div w:id="1880360501">
          <w:marLeft w:val="0"/>
          <w:marRight w:val="0"/>
          <w:marTop w:val="0"/>
          <w:marBottom w:val="450"/>
          <w:divBdr>
            <w:top w:val="none" w:sz="0" w:space="0" w:color="auto"/>
            <w:left w:val="none" w:sz="0" w:space="0" w:color="auto"/>
            <w:bottom w:val="none" w:sz="0" w:space="0" w:color="auto"/>
            <w:right w:val="none" w:sz="0" w:space="0" w:color="auto"/>
          </w:divBdr>
        </w:div>
      </w:divsChild>
    </w:div>
    <w:div w:id="788203220">
      <w:bodyDiv w:val="1"/>
      <w:marLeft w:val="0"/>
      <w:marRight w:val="0"/>
      <w:marTop w:val="0"/>
      <w:marBottom w:val="0"/>
      <w:divBdr>
        <w:top w:val="none" w:sz="0" w:space="0" w:color="auto"/>
        <w:left w:val="none" w:sz="0" w:space="0" w:color="auto"/>
        <w:bottom w:val="none" w:sz="0" w:space="0" w:color="auto"/>
        <w:right w:val="none" w:sz="0" w:space="0" w:color="auto"/>
      </w:divBdr>
    </w:div>
    <w:div w:id="795678140">
      <w:bodyDiv w:val="1"/>
      <w:marLeft w:val="0"/>
      <w:marRight w:val="0"/>
      <w:marTop w:val="0"/>
      <w:marBottom w:val="0"/>
      <w:divBdr>
        <w:top w:val="none" w:sz="0" w:space="0" w:color="auto"/>
        <w:left w:val="none" w:sz="0" w:space="0" w:color="auto"/>
        <w:bottom w:val="none" w:sz="0" w:space="0" w:color="auto"/>
        <w:right w:val="none" w:sz="0" w:space="0" w:color="auto"/>
      </w:divBdr>
    </w:div>
    <w:div w:id="827407356">
      <w:bodyDiv w:val="1"/>
      <w:marLeft w:val="0"/>
      <w:marRight w:val="0"/>
      <w:marTop w:val="0"/>
      <w:marBottom w:val="0"/>
      <w:divBdr>
        <w:top w:val="none" w:sz="0" w:space="0" w:color="auto"/>
        <w:left w:val="none" w:sz="0" w:space="0" w:color="auto"/>
        <w:bottom w:val="none" w:sz="0" w:space="0" w:color="auto"/>
        <w:right w:val="none" w:sz="0" w:space="0" w:color="auto"/>
      </w:divBdr>
    </w:div>
    <w:div w:id="840581476">
      <w:bodyDiv w:val="1"/>
      <w:marLeft w:val="0"/>
      <w:marRight w:val="0"/>
      <w:marTop w:val="0"/>
      <w:marBottom w:val="0"/>
      <w:divBdr>
        <w:top w:val="none" w:sz="0" w:space="0" w:color="auto"/>
        <w:left w:val="none" w:sz="0" w:space="0" w:color="auto"/>
        <w:bottom w:val="none" w:sz="0" w:space="0" w:color="auto"/>
        <w:right w:val="none" w:sz="0" w:space="0" w:color="auto"/>
      </w:divBdr>
    </w:div>
    <w:div w:id="884289804">
      <w:bodyDiv w:val="1"/>
      <w:marLeft w:val="0"/>
      <w:marRight w:val="0"/>
      <w:marTop w:val="0"/>
      <w:marBottom w:val="0"/>
      <w:divBdr>
        <w:top w:val="none" w:sz="0" w:space="0" w:color="auto"/>
        <w:left w:val="none" w:sz="0" w:space="0" w:color="auto"/>
        <w:bottom w:val="none" w:sz="0" w:space="0" w:color="auto"/>
        <w:right w:val="none" w:sz="0" w:space="0" w:color="auto"/>
      </w:divBdr>
    </w:div>
    <w:div w:id="1021007247">
      <w:bodyDiv w:val="1"/>
      <w:marLeft w:val="0"/>
      <w:marRight w:val="0"/>
      <w:marTop w:val="0"/>
      <w:marBottom w:val="0"/>
      <w:divBdr>
        <w:top w:val="none" w:sz="0" w:space="0" w:color="auto"/>
        <w:left w:val="none" w:sz="0" w:space="0" w:color="auto"/>
        <w:bottom w:val="none" w:sz="0" w:space="0" w:color="auto"/>
        <w:right w:val="none" w:sz="0" w:space="0" w:color="auto"/>
      </w:divBdr>
    </w:div>
    <w:div w:id="1036126825">
      <w:bodyDiv w:val="1"/>
      <w:marLeft w:val="0"/>
      <w:marRight w:val="0"/>
      <w:marTop w:val="0"/>
      <w:marBottom w:val="0"/>
      <w:divBdr>
        <w:top w:val="none" w:sz="0" w:space="0" w:color="auto"/>
        <w:left w:val="none" w:sz="0" w:space="0" w:color="auto"/>
        <w:bottom w:val="none" w:sz="0" w:space="0" w:color="auto"/>
        <w:right w:val="none" w:sz="0" w:space="0" w:color="auto"/>
      </w:divBdr>
    </w:div>
    <w:div w:id="1050500972">
      <w:bodyDiv w:val="1"/>
      <w:marLeft w:val="0"/>
      <w:marRight w:val="0"/>
      <w:marTop w:val="0"/>
      <w:marBottom w:val="0"/>
      <w:divBdr>
        <w:top w:val="none" w:sz="0" w:space="0" w:color="auto"/>
        <w:left w:val="none" w:sz="0" w:space="0" w:color="auto"/>
        <w:bottom w:val="none" w:sz="0" w:space="0" w:color="auto"/>
        <w:right w:val="none" w:sz="0" w:space="0" w:color="auto"/>
      </w:divBdr>
    </w:div>
    <w:div w:id="1065686503">
      <w:bodyDiv w:val="1"/>
      <w:marLeft w:val="0"/>
      <w:marRight w:val="0"/>
      <w:marTop w:val="0"/>
      <w:marBottom w:val="0"/>
      <w:divBdr>
        <w:top w:val="none" w:sz="0" w:space="0" w:color="auto"/>
        <w:left w:val="none" w:sz="0" w:space="0" w:color="auto"/>
        <w:bottom w:val="none" w:sz="0" w:space="0" w:color="auto"/>
        <w:right w:val="none" w:sz="0" w:space="0" w:color="auto"/>
      </w:divBdr>
    </w:div>
    <w:div w:id="1125733394">
      <w:bodyDiv w:val="1"/>
      <w:marLeft w:val="0"/>
      <w:marRight w:val="0"/>
      <w:marTop w:val="0"/>
      <w:marBottom w:val="0"/>
      <w:divBdr>
        <w:top w:val="none" w:sz="0" w:space="0" w:color="auto"/>
        <w:left w:val="none" w:sz="0" w:space="0" w:color="auto"/>
        <w:bottom w:val="none" w:sz="0" w:space="0" w:color="auto"/>
        <w:right w:val="none" w:sz="0" w:space="0" w:color="auto"/>
      </w:divBdr>
    </w:div>
    <w:div w:id="1165703918">
      <w:bodyDiv w:val="1"/>
      <w:marLeft w:val="0"/>
      <w:marRight w:val="0"/>
      <w:marTop w:val="0"/>
      <w:marBottom w:val="0"/>
      <w:divBdr>
        <w:top w:val="none" w:sz="0" w:space="0" w:color="auto"/>
        <w:left w:val="none" w:sz="0" w:space="0" w:color="auto"/>
        <w:bottom w:val="none" w:sz="0" w:space="0" w:color="auto"/>
        <w:right w:val="none" w:sz="0" w:space="0" w:color="auto"/>
      </w:divBdr>
    </w:div>
    <w:div w:id="1191802306">
      <w:bodyDiv w:val="1"/>
      <w:marLeft w:val="0"/>
      <w:marRight w:val="0"/>
      <w:marTop w:val="0"/>
      <w:marBottom w:val="0"/>
      <w:divBdr>
        <w:top w:val="none" w:sz="0" w:space="0" w:color="auto"/>
        <w:left w:val="none" w:sz="0" w:space="0" w:color="auto"/>
        <w:bottom w:val="none" w:sz="0" w:space="0" w:color="auto"/>
        <w:right w:val="none" w:sz="0" w:space="0" w:color="auto"/>
      </w:divBdr>
    </w:div>
    <w:div w:id="1221286112">
      <w:bodyDiv w:val="1"/>
      <w:marLeft w:val="0"/>
      <w:marRight w:val="0"/>
      <w:marTop w:val="0"/>
      <w:marBottom w:val="0"/>
      <w:divBdr>
        <w:top w:val="none" w:sz="0" w:space="0" w:color="auto"/>
        <w:left w:val="none" w:sz="0" w:space="0" w:color="auto"/>
        <w:bottom w:val="none" w:sz="0" w:space="0" w:color="auto"/>
        <w:right w:val="none" w:sz="0" w:space="0" w:color="auto"/>
      </w:divBdr>
    </w:div>
    <w:div w:id="1238899119">
      <w:bodyDiv w:val="1"/>
      <w:marLeft w:val="0"/>
      <w:marRight w:val="0"/>
      <w:marTop w:val="0"/>
      <w:marBottom w:val="0"/>
      <w:divBdr>
        <w:top w:val="none" w:sz="0" w:space="0" w:color="auto"/>
        <w:left w:val="none" w:sz="0" w:space="0" w:color="auto"/>
        <w:bottom w:val="none" w:sz="0" w:space="0" w:color="auto"/>
        <w:right w:val="none" w:sz="0" w:space="0" w:color="auto"/>
      </w:divBdr>
    </w:div>
    <w:div w:id="1250843940">
      <w:bodyDiv w:val="1"/>
      <w:marLeft w:val="0"/>
      <w:marRight w:val="0"/>
      <w:marTop w:val="0"/>
      <w:marBottom w:val="0"/>
      <w:divBdr>
        <w:top w:val="none" w:sz="0" w:space="0" w:color="auto"/>
        <w:left w:val="none" w:sz="0" w:space="0" w:color="auto"/>
        <w:bottom w:val="none" w:sz="0" w:space="0" w:color="auto"/>
        <w:right w:val="none" w:sz="0" w:space="0" w:color="auto"/>
      </w:divBdr>
    </w:div>
    <w:div w:id="1289510430">
      <w:bodyDiv w:val="1"/>
      <w:marLeft w:val="0"/>
      <w:marRight w:val="0"/>
      <w:marTop w:val="0"/>
      <w:marBottom w:val="0"/>
      <w:divBdr>
        <w:top w:val="none" w:sz="0" w:space="0" w:color="auto"/>
        <w:left w:val="none" w:sz="0" w:space="0" w:color="auto"/>
        <w:bottom w:val="none" w:sz="0" w:space="0" w:color="auto"/>
        <w:right w:val="none" w:sz="0" w:space="0" w:color="auto"/>
      </w:divBdr>
    </w:div>
    <w:div w:id="1310479726">
      <w:bodyDiv w:val="1"/>
      <w:marLeft w:val="0"/>
      <w:marRight w:val="0"/>
      <w:marTop w:val="0"/>
      <w:marBottom w:val="0"/>
      <w:divBdr>
        <w:top w:val="none" w:sz="0" w:space="0" w:color="auto"/>
        <w:left w:val="none" w:sz="0" w:space="0" w:color="auto"/>
        <w:bottom w:val="none" w:sz="0" w:space="0" w:color="auto"/>
        <w:right w:val="none" w:sz="0" w:space="0" w:color="auto"/>
      </w:divBdr>
    </w:div>
    <w:div w:id="1314456194">
      <w:bodyDiv w:val="1"/>
      <w:marLeft w:val="0"/>
      <w:marRight w:val="0"/>
      <w:marTop w:val="0"/>
      <w:marBottom w:val="0"/>
      <w:divBdr>
        <w:top w:val="none" w:sz="0" w:space="0" w:color="auto"/>
        <w:left w:val="none" w:sz="0" w:space="0" w:color="auto"/>
        <w:bottom w:val="none" w:sz="0" w:space="0" w:color="auto"/>
        <w:right w:val="none" w:sz="0" w:space="0" w:color="auto"/>
      </w:divBdr>
    </w:div>
    <w:div w:id="1321154588">
      <w:bodyDiv w:val="1"/>
      <w:marLeft w:val="0"/>
      <w:marRight w:val="0"/>
      <w:marTop w:val="0"/>
      <w:marBottom w:val="0"/>
      <w:divBdr>
        <w:top w:val="none" w:sz="0" w:space="0" w:color="auto"/>
        <w:left w:val="none" w:sz="0" w:space="0" w:color="auto"/>
        <w:bottom w:val="none" w:sz="0" w:space="0" w:color="auto"/>
        <w:right w:val="none" w:sz="0" w:space="0" w:color="auto"/>
      </w:divBdr>
    </w:div>
    <w:div w:id="1348172058">
      <w:bodyDiv w:val="1"/>
      <w:marLeft w:val="0"/>
      <w:marRight w:val="0"/>
      <w:marTop w:val="0"/>
      <w:marBottom w:val="0"/>
      <w:divBdr>
        <w:top w:val="none" w:sz="0" w:space="0" w:color="auto"/>
        <w:left w:val="none" w:sz="0" w:space="0" w:color="auto"/>
        <w:bottom w:val="none" w:sz="0" w:space="0" w:color="auto"/>
        <w:right w:val="none" w:sz="0" w:space="0" w:color="auto"/>
      </w:divBdr>
    </w:div>
    <w:div w:id="1352491799">
      <w:bodyDiv w:val="1"/>
      <w:marLeft w:val="0"/>
      <w:marRight w:val="0"/>
      <w:marTop w:val="0"/>
      <w:marBottom w:val="0"/>
      <w:divBdr>
        <w:top w:val="none" w:sz="0" w:space="0" w:color="auto"/>
        <w:left w:val="none" w:sz="0" w:space="0" w:color="auto"/>
        <w:bottom w:val="none" w:sz="0" w:space="0" w:color="auto"/>
        <w:right w:val="none" w:sz="0" w:space="0" w:color="auto"/>
      </w:divBdr>
    </w:div>
    <w:div w:id="1354500957">
      <w:bodyDiv w:val="1"/>
      <w:marLeft w:val="0"/>
      <w:marRight w:val="0"/>
      <w:marTop w:val="0"/>
      <w:marBottom w:val="0"/>
      <w:divBdr>
        <w:top w:val="none" w:sz="0" w:space="0" w:color="auto"/>
        <w:left w:val="none" w:sz="0" w:space="0" w:color="auto"/>
        <w:bottom w:val="none" w:sz="0" w:space="0" w:color="auto"/>
        <w:right w:val="none" w:sz="0" w:space="0" w:color="auto"/>
      </w:divBdr>
    </w:div>
    <w:div w:id="1357003251">
      <w:bodyDiv w:val="1"/>
      <w:marLeft w:val="0"/>
      <w:marRight w:val="0"/>
      <w:marTop w:val="0"/>
      <w:marBottom w:val="0"/>
      <w:divBdr>
        <w:top w:val="none" w:sz="0" w:space="0" w:color="auto"/>
        <w:left w:val="none" w:sz="0" w:space="0" w:color="auto"/>
        <w:bottom w:val="none" w:sz="0" w:space="0" w:color="auto"/>
        <w:right w:val="none" w:sz="0" w:space="0" w:color="auto"/>
      </w:divBdr>
    </w:div>
    <w:div w:id="1411193259">
      <w:bodyDiv w:val="1"/>
      <w:marLeft w:val="0"/>
      <w:marRight w:val="0"/>
      <w:marTop w:val="0"/>
      <w:marBottom w:val="0"/>
      <w:divBdr>
        <w:top w:val="none" w:sz="0" w:space="0" w:color="auto"/>
        <w:left w:val="none" w:sz="0" w:space="0" w:color="auto"/>
        <w:bottom w:val="none" w:sz="0" w:space="0" w:color="auto"/>
        <w:right w:val="none" w:sz="0" w:space="0" w:color="auto"/>
      </w:divBdr>
    </w:div>
    <w:div w:id="1427383270">
      <w:bodyDiv w:val="1"/>
      <w:marLeft w:val="0"/>
      <w:marRight w:val="0"/>
      <w:marTop w:val="0"/>
      <w:marBottom w:val="0"/>
      <w:divBdr>
        <w:top w:val="none" w:sz="0" w:space="0" w:color="auto"/>
        <w:left w:val="none" w:sz="0" w:space="0" w:color="auto"/>
        <w:bottom w:val="none" w:sz="0" w:space="0" w:color="auto"/>
        <w:right w:val="none" w:sz="0" w:space="0" w:color="auto"/>
      </w:divBdr>
    </w:div>
    <w:div w:id="1510875706">
      <w:bodyDiv w:val="1"/>
      <w:marLeft w:val="0"/>
      <w:marRight w:val="0"/>
      <w:marTop w:val="0"/>
      <w:marBottom w:val="0"/>
      <w:divBdr>
        <w:top w:val="none" w:sz="0" w:space="0" w:color="auto"/>
        <w:left w:val="none" w:sz="0" w:space="0" w:color="auto"/>
        <w:bottom w:val="none" w:sz="0" w:space="0" w:color="auto"/>
        <w:right w:val="none" w:sz="0" w:space="0" w:color="auto"/>
      </w:divBdr>
    </w:div>
    <w:div w:id="1531722142">
      <w:bodyDiv w:val="1"/>
      <w:marLeft w:val="0"/>
      <w:marRight w:val="0"/>
      <w:marTop w:val="0"/>
      <w:marBottom w:val="0"/>
      <w:divBdr>
        <w:top w:val="none" w:sz="0" w:space="0" w:color="auto"/>
        <w:left w:val="none" w:sz="0" w:space="0" w:color="auto"/>
        <w:bottom w:val="none" w:sz="0" w:space="0" w:color="auto"/>
        <w:right w:val="none" w:sz="0" w:space="0" w:color="auto"/>
      </w:divBdr>
    </w:div>
    <w:div w:id="1541287540">
      <w:bodyDiv w:val="1"/>
      <w:marLeft w:val="0"/>
      <w:marRight w:val="0"/>
      <w:marTop w:val="0"/>
      <w:marBottom w:val="0"/>
      <w:divBdr>
        <w:top w:val="none" w:sz="0" w:space="0" w:color="auto"/>
        <w:left w:val="none" w:sz="0" w:space="0" w:color="auto"/>
        <w:bottom w:val="none" w:sz="0" w:space="0" w:color="auto"/>
        <w:right w:val="none" w:sz="0" w:space="0" w:color="auto"/>
      </w:divBdr>
    </w:div>
    <w:div w:id="1563131632">
      <w:bodyDiv w:val="1"/>
      <w:marLeft w:val="0"/>
      <w:marRight w:val="0"/>
      <w:marTop w:val="0"/>
      <w:marBottom w:val="0"/>
      <w:divBdr>
        <w:top w:val="none" w:sz="0" w:space="0" w:color="auto"/>
        <w:left w:val="none" w:sz="0" w:space="0" w:color="auto"/>
        <w:bottom w:val="none" w:sz="0" w:space="0" w:color="auto"/>
        <w:right w:val="none" w:sz="0" w:space="0" w:color="auto"/>
      </w:divBdr>
    </w:div>
    <w:div w:id="1571113082">
      <w:bodyDiv w:val="1"/>
      <w:marLeft w:val="0"/>
      <w:marRight w:val="0"/>
      <w:marTop w:val="0"/>
      <w:marBottom w:val="0"/>
      <w:divBdr>
        <w:top w:val="none" w:sz="0" w:space="0" w:color="auto"/>
        <w:left w:val="none" w:sz="0" w:space="0" w:color="auto"/>
        <w:bottom w:val="none" w:sz="0" w:space="0" w:color="auto"/>
        <w:right w:val="none" w:sz="0" w:space="0" w:color="auto"/>
      </w:divBdr>
    </w:div>
    <w:div w:id="1635520369">
      <w:bodyDiv w:val="1"/>
      <w:marLeft w:val="0"/>
      <w:marRight w:val="0"/>
      <w:marTop w:val="0"/>
      <w:marBottom w:val="0"/>
      <w:divBdr>
        <w:top w:val="none" w:sz="0" w:space="0" w:color="auto"/>
        <w:left w:val="none" w:sz="0" w:space="0" w:color="auto"/>
        <w:bottom w:val="none" w:sz="0" w:space="0" w:color="auto"/>
        <w:right w:val="none" w:sz="0" w:space="0" w:color="auto"/>
      </w:divBdr>
    </w:div>
    <w:div w:id="1636640235">
      <w:bodyDiv w:val="1"/>
      <w:marLeft w:val="0"/>
      <w:marRight w:val="0"/>
      <w:marTop w:val="0"/>
      <w:marBottom w:val="0"/>
      <w:divBdr>
        <w:top w:val="none" w:sz="0" w:space="0" w:color="auto"/>
        <w:left w:val="none" w:sz="0" w:space="0" w:color="auto"/>
        <w:bottom w:val="none" w:sz="0" w:space="0" w:color="auto"/>
        <w:right w:val="none" w:sz="0" w:space="0" w:color="auto"/>
      </w:divBdr>
    </w:div>
    <w:div w:id="1680278510">
      <w:bodyDiv w:val="1"/>
      <w:marLeft w:val="0"/>
      <w:marRight w:val="0"/>
      <w:marTop w:val="0"/>
      <w:marBottom w:val="0"/>
      <w:divBdr>
        <w:top w:val="none" w:sz="0" w:space="0" w:color="auto"/>
        <w:left w:val="none" w:sz="0" w:space="0" w:color="auto"/>
        <w:bottom w:val="none" w:sz="0" w:space="0" w:color="auto"/>
        <w:right w:val="none" w:sz="0" w:space="0" w:color="auto"/>
      </w:divBdr>
    </w:div>
    <w:div w:id="1682588925">
      <w:bodyDiv w:val="1"/>
      <w:marLeft w:val="0"/>
      <w:marRight w:val="0"/>
      <w:marTop w:val="0"/>
      <w:marBottom w:val="0"/>
      <w:divBdr>
        <w:top w:val="none" w:sz="0" w:space="0" w:color="auto"/>
        <w:left w:val="none" w:sz="0" w:space="0" w:color="auto"/>
        <w:bottom w:val="none" w:sz="0" w:space="0" w:color="auto"/>
        <w:right w:val="none" w:sz="0" w:space="0" w:color="auto"/>
      </w:divBdr>
    </w:div>
    <w:div w:id="1698433396">
      <w:bodyDiv w:val="1"/>
      <w:marLeft w:val="0"/>
      <w:marRight w:val="0"/>
      <w:marTop w:val="0"/>
      <w:marBottom w:val="0"/>
      <w:divBdr>
        <w:top w:val="none" w:sz="0" w:space="0" w:color="auto"/>
        <w:left w:val="none" w:sz="0" w:space="0" w:color="auto"/>
        <w:bottom w:val="none" w:sz="0" w:space="0" w:color="auto"/>
        <w:right w:val="none" w:sz="0" w:space="0" w:color="auto"/>
      </w:divBdr>
    </w:div>
    <w:div w:id="1703748801">
      <w:bodyDiv w:val="1"/>
      <w:marLeft w:val="0"/>
      <w:marRight w:val="0"/>
      <w:marTop w:val="0"/>
      <w:marBottom w:val="0"/>
      <w:divBdr>
        <w:top w:val="none" w:sz="0" w:space="0" w:color="auto"/>
        <w:left w:val="none" w:sz="0" w:space="0" w:color="auto"/>
        <w:bottom w:val="none" w:sz="0" w:space="0" w:color="auto"/>
        <w:right w:val="none" w:sz="0" w:space="0" w:color="auto"/>
      </w:divBdr>
      <w:divsChild>
        <w:div w:id="26688263">
          <w:marLeft w:val="0"/>
          <w:marRight w:val="0"/>
          <w:marTop w:val="0"/>
          <w:marBottom w:val="0"/>
          <w:divBdr>
            <w:top w:val="none" w:sz="0" w:space="0" w:color="auto"/>
            <w:left w:val="none" w:sz="0" w:space="0" w:color="auto"/>
            <w:bottom w:val="none" w:sz="0" w:space="0" w:color="auto"/>
            <w:right w:val="none" w:sz="0" w:space="0" w:color="auto"/>
          </w:divBdr>
        </w:div>
        <w:div w:id="29032761">
          <w:marLeft w:val="0"/>
          <w:marRight w:val="0"/>
          <w:marTop w:val="0"/>
          <w:marBottom w:val="0"/>
          <w:divBdr>
            <w:top w:val="none" w:sz="0" w:space="0" w:color="auto"/>
            <w:left w:val="none" w:sz="0" w:space="0" w:color="auto"/>
            <w:bottom w:val="none" w:sz="0" w:space="0" w:color="auto"/>
            <w:right w:val="none" w:sz="0" w:space="0" w:color="auto"/>
          </w:divBdr>
        </w:div>
        <w:div w:id="41252704">
          <w:marLeft w:val="0"/>
          <w:marRight w:val="0"/>
          <w:marTop w:val="0"/>
          <w:marBottom w:val="0"/>
          <w:divBdr>
            <w:top w:val="none" w:sz="0" w:space="0" w:color="auto"/>
            <w:left w:val="none" w:sz="0" w:space="0" w:color="auto"/>
            <w:bottom w:val="none" w:sz="0" w:space="0" w:color="auto"/>
            <w:right w:val="none" w:sz="0" w:space="0" w:color="auto"/>
          </w:divBdr>
        </w:div>
        <w:div w:id="47536197">
          <w:marLeft w:val="0"/>
          <w:marRight w:val="0"/>
          <w:marTop w:val="0"/>
          <w:marBottom w:val="0"/>
          <w:divBdr>
            <w:top w:val="none" w:sz="0" w:space="0" w:color="auto"/>
            <w:left w:val="none" w:sz="0" w:space="0" w:color="auto"/>
            <w:bottom w:val="none" w:sz="0" w:space="0" w:color="auto"/>
            <w:right w:val="none" w:sz="0" w:space="0" w:color="auto"/>
          </w:divBdr>
        </w:div>
        <w:div w:id="79371878">
          <w:marLeft w:val="0"/>
          <w:marRight w:val="0"/>
          <w:marTop w:val="0"/>
          <w:marBottom w:val="0"/>
          <w:divBdr>
            <w:top w:val="none" w:sz="0" w:space="0" w:color="auto"/>
            <w:left w:val="none" w:sz="0" w:space="0" w:color="auto"/>
            <w:bottom w:val="none" w:sz="0" w:space="0" w:color="auto"/>
            <w:right w:val="none" w:sz="0" w:space="0" w:color="auto"/>
          </w:divBdr>
        </w:div>
        <w:div w:id="127935240">
          <w:marLeft w:val="0"/>
          <w:marRight w:val="0"/>
          <w:marTop w:val="0"/>
          <w:marBottom w:val="0"/>
          <w:divBdr>
            <w:top w:val="none" w:sz="0" w:space="0" w:color="auto"/>
            <w:left w:val="none" w:sz="0" w:space="0" w:color="auto"/>
            <w:bottom w:val="none" w:sz="0" w:space="0" w:color="auto"/>
            <w:right w:val="none" w:sz="0" w:space="0" w:color="auto"/>
          </w:divBdr>
        </w:div>
        <w:div w:id="145821289">
          <w:marLeft w:val="0"/>
          <w:marRight w:val="0"/>
          <w:marTop w:val="0"/>
          <w:marBottom w:val="0"/>
          <w:divBdr>
            <w:top w:val="none" w:sz="0" w:space="0" w:color="auto"/>
            <w:left w:val="none" w:sz="0" w:space="0" w:color="auto"/>
            <w:bottom w:val="none" w:sz="0" w:space="0" w:color="auto"/>
            <w:right w:val="none" w:sz="0" w:space="0" w:color="auto"/>
          </w:divBdr>
        </w:div>
        <w:div w:id="160127109">
          <w:marLeft w:val="0"/>
          <w:marRight w:val="0"/>
          <w:marTop w:val="0"/>
          <w:marBottom w:val="0"/>
          <w:divBdr>
            <w:top w:val="none" w:sz="0" w:space="0" w:color="auto"/>
            <w:left w:val="none" w:sz="0" w:space="0" w:color="auto"/>
            <w:bottom w:val="none" w:sz="0" w:space="0" w:color="auto"/>
            <w:right w:val="none" w:sz="0" w:space="0" w:color="auto"/>
          </w:divBdr>
        </w:div>
        <w:div w:id="167410115">
          <w:marLeft w:val="0"/>
          <w:marRight w:val="0"/>
          <w:marTop w:val="0"/>
          <w:marBottom w:val="0"/>
          <w:divBdr>
            <w:top w:val="none" w:sz="0" w:space="0" w:color="auto"/>
            <w:left w:val="none" w:sz="0" w:space="0" w:color="auto"/>
            <w:bottom w:val="none" w:sz="0" w:space="0" w:color="auto"/>
            <w:right w:val="none" w:sz="0" w:space="0" w:color="auto"/>
          </w:divBdr>
        </w:div>
        <w:div w:id="187570925">
          <w:marLeft w:val="0"/>
          <w:marRight w:val="0"/>
          <w:marTop w:val="0"/>
          <w:marBottom w:val="0"/>
          <w:divBdr>
            <w:top w:val="none" w:sz="0" w:space="0" w:color="auto"/>
            <w:left w:val="none" w:sz="0" w:space="0" w:color="auto"/>
            <w:bottom w:val="none" w:sz="0" w:space="0" w:color="auto"/>
            <w:right w:val="none" w:sz="0" w:space="0" w:color="auto"/>
          </w:divBdr>
        </w:div>
        <w:div w:id="209651299">
          <w:marLeft w:val="0"/>
          <w:marRight w:val="0"/>
          <w:marTop w:val="0"/>
          <w:marBottom w:val="0"/>
          <w:divBdr>
            <w:top w:val="none" w:sz="0" w:space="0" w:color="auto"/>
            <w:left w:val="none" w:sz="0" w:space="0" w:color="auto"/>
            <w:bottom w:val="none" w:sz="0" w:space="0" w:color="auto"/>
            <w:right w:val="none" w:sz="0" w:space="0" w:color="auto"/>
          </w:divBdr>
        </w:div>
        <w:div w:id="229659153">
          <w:marLeft w:val="0"/>
          <w:marRight w:val="0"/>
          <w:marTop w:val="0"/>
          <w:marBottom w:val="0"/>
          <w:divBdr>
            <w:top w:val="none" w:sz="0" w:space="0" w:color="auto"/>
            <w:left w:val="none" w:sz="0" w:space="0" w:color="auto"/>
            <w:bottom w:val="none" w:sz="0" w:space="0" w:color="auto"/>
            <w:right w:val="none" w:sz="0" w:space="0" w:color="auto"/>
          </w:divBdr>
        </w:div>
        <w:div w:id="273437877">
          <w:marLeft w:val="0"/>
          <w:marRight w:val="0"/>
          <w:marTop w:val="0"/>
          <w:marBottom w:val="0"/>
          <w:divBdr>
            <w:top w:val="none" w:sz="0" w:space="0" w:color="auto"/>
            <w:left w:val="none" w:sz="0" w:space="0" w:color="auto"/>
            <w:bottom w:val="none" w:sz="0" w:space="0" w:color="auto"/>
            <w:right w:val="none" w:sz="0" w:space="0" w:color="auto"/>
          </w:divBdr>
        </w:div>
        <w:div w:id="301734407">
          <w:marLeft w:val="0"/>
          <w:marRight w:val="0"/>
          <w:marTop w:val="0"/>
          <w:marBottom w:val="0"/>
          <w:divBdr>
            <w:top w:val="none" w:sz="0" w:space="0" w:color="auto"/>
            <w:left w:val="none" w:sz="0" w:space="0" w:color="auto"/>
            <w:bottom w:val="none" w:sz="0" w:space="0" w:color="auto"/>
            <w:right w:val="none" w:sz="0" w:space="0" w:color="auto"/>
          </w:divBdr>
        </w:div>
        <w:div w:id="309792626">
          <w:marLeft w:val="0"/>
          <w:marRight w:val="0"/>
          <w:marTop w:val="0"/>
          <w:marBottom w:val="0"/>
          <w:divBdr>
            <w:top w:val="none" w:sz="0" w:space="0" w:color="auto"/>
            <w:left w:val="none" w:sz="0" w:space="0" w:color="auto"/>
            <w:bottom w:val="none" w:sz="0" w:space="0" w:color="auto"/>
            <w:right w:val="none" w:sz="0" w:space="0" w:color="auto"/>
          </w:divBdr>
        </w:div>
        <w:div w:id="359167182">
          <w:marLeft w:val="0"/>
          <w:marRight w:val="0"/>
          <w:marTop w:val="0"/>
          <w:marBottom w:val="0"/>
          <w:divBdr>
            <w:top w:val="none" w:sz="0" w:space="0" w:color="auto"/>
            <w:left w:val="none" w:sz="0" w:space="0" w:color="auto"/>
            <w:bottom w:val="none" w:sz="0" w:space="0" w:color="auto"/>
            <w:right w:val="none" w:sz="0" w:space="0" w:color="auto"/>
          </w:divBdr>
        </w:div>
        <w:div w:id="386223840">
          <w:marLeft w:val="0"/>
          <w:marRight w:val="0"/>
          <w:marTop w:val="0"/>
          <w:marBottom w:val="0"/>
          <w:divBdr>
            <w:top w:val="none" w:sz="0" w:space="0" w:color="auto"/>
            <w:left w:val="none" w:sz="0" w:space="0" w:color="auto"/>
            <w:bottom w:val="none" w:sz="0" w:space="0" w:color="auto"/>
            <w:right w:val="none" w:sz="0" w:space="0" w:color="auto"/>
          </w:divBdr>
        </w:div>
        <w:div w:id="414135216">
          <w:marLeft w:val="0"/>
          <w:marRight w:val="0"/>
          <w:marTop w:val="0"/>
          <w:marBottom w:val="0"/>
          <w:divBdr>
            <w:top w:val="none" w:sz="0" w:space="0" w:color="auto"/>
            <w:left w:val="none" w:sz="0" w:space="0" w:color="auto"/>
            <w:bottom w:val="none" w:sz="0" w:space="0" w:color="auto"/>
            <w:right w:val="none" w:sz="0" w:space="0" w:color="auto"/>
          </w:divBdr>
        </w:div>
        <w:div w:id="482627234">
          <w:marLeft w:val="0"/>
          <w:marRight w:val="0"/>
          <w:marTop w:val="0"/>
          <w:marBottom w:val="0"/>
          <w:divBdr>
            <w:top w:val="none" w:sz="0" w:space="0" w:color="auto"/>
            <w:left w:val="none" w:sz="0" w:space="0" w:color="auto"/>
            <w:bottom w:val="none" w:sz="0" w:space="0" w:color="auto"/>
            <w:right w:val="none" w:sz="0" w:space="0" w:color="auto"/>
          </w:divBdr>
        </w:div>
        <w:div w:id="546841602">
          <w:marLeft w:val="0"/>
          <w:marRight w:val="0"/>
          <w:marTop w:val="0"/>
          <w:marBottom w:val="0"/>
          <w:divBdr>
            <w:top w:val="none" w:sz="0" w:space="0" w:color="auto"/>
            <w:left w:val="none" w:sz="0" w:space="0" w:color="auto"/>
            <w:bottom w:val="none" w:sz="0" w:space="0" w:color="auto"/>
            <w:right w:val="none" w:sz="0" w:space="0" w:color="auto"/>
          </w:divBdr>
        </w:div>
        <w:div w:id="548147751">
          <w:marLeft w:val="0"/>
          <w:marRight w:val="0"/>
          <w:marTop w:val="0"/>
          <w:marBottom w:val="0"/>
          <w:divBdr>
            <w:top w:val="none" w:sz="0" w:space="0" w:color="auto"/>
            <w:left w:val="none" w:sz="0" w:space="0" w:color="auto"/>
            <w:bottom w:val="none" w:sz="0" w:space="0" w:color="auto"/>
            <w:right w:val="none" w:sz="0" w:space="0" w:color="auto"/>
          </w:divBdr>
        </w:div>
        <w:div w:id="606304468">
          <w:marLeft w:val="0"/>
          <w:marRight w:val="0"/>
          <w:marTop w:val="0"/>
          <w:marBottom w:val="0"/>
          <w:divBdr>
            <w:top w:val="none" w:sz="0" w:space="0" w:color="auto"/>
            <w:left w:val="none" w:sz="0" w:space="0" w:color="auto"/>
            <w:bottom w:val="none" w:sz="0" w:space="0" w:color="auto"/>
            <w:right w:val="none" w:sz="0" w:space="0" w:color="auto"/>
          </w:divBdr>
        </w:div>
        <w:div w:id="617567356">
          <w:marLeft w:val="0"/>
          <w:marRight w:val="0"/>
          <w:marTop w:val="0"/>
          <w:marBottom w:val="0"/>
          <w:divBdr>
            <w:top w:val="none" w:sz="0" w:space="0" w:color="auto"/>
            <w:left w:val="none" w:sz="0" w:space="0" w:color="auto"/>
            <w:bottom w:val="none" w:sz="0" w:space="0" w:color="auto"/>
            <w:right w:val="none" w:sz="0" w:space="0" w:color="auto"/>
          </w:divBdr>
        </w:div>
        <w:div w:id="698821498">
          <w:marLeft w:val="0"/>
          <w:marRight w:val="0"/>
          <w:marTop w:val="0"/>
          <w:marBottom w:val="0"/>
          <w:divBdr>
            <w:top w:val="none" w:sz="0" w:space="0" w:color="auto"/>
            <w:left w:val="none" w:sz="0" w:space="0" w:color="auto"/>
            <w:bottom w:val="none" w:sz="0" w:space="0" w:color="auto"/>
            <w:right w:val="none" w:sz="0" w:space="0" w:color="auto"/>
          </w:divBdr>
        </w:div>
        <w:div w:id="715200362">
          <w:marLeft w:val="0"/>
          <w:marRight w:val="0"/>
          <w:marTop w:val="0"/>
          <w:marBottom w:val="0"/>
          <w:divBdr>
            <w:top w:val="none" w:sz="0" w:space="0" w:color="auto"/>
            <w:left w:val="none" w:sz="0" w:space="0" w:color="auto"/>
            <w:bottom w:val="none" w:sz="0" w:space="0" w:color="auto"/>
            <w:right w:val="none" w:sz="0" w:space="0" w:color="auto"/>
          </w:divBdr>
        </w:div>
        <w:div w:id="743259016">
          <w:marLeft w:val="0"/>
          <w:marRight w:val="0"/>
          <w:marTop w:val="0"/>
          <w:marBottom w:val="0"/>
          <w:divBdr>
            <w:top w:val="none" w:sz="0" w:space="0" w:color="auto"/>
            <w:left w:val="none" w:sz="0" w:space="0" w:color="auto"/>
            <w:bottom w:val="none" w:sz="0" w:space="0" w:color="auto"/>
            <w:right w:val="none" w:sz="0" w:space="0" w:color="auto"/>
          </w:divBdr>
        </w:div>
        <w:div w:id="744228134">
          <w:marLeft w:val="0"/>
          <w:marRight w:val="0"/>
          <w:marTop w:val="0"/>
          <w:marBottom w:val="0"/>
          <w:divBdr>
            <w:top w:val="none" w:sz="0" w:space="0" w:color="auto"/>
            <w:left w:val="none" w:sz="0" w:space="0" w:color="auto"/>
            <w:bottom w:val="none" w:sz="0" w:space="0" w:color="auto"/>
            <w:right w:val="none" w:sz="0" w:space="0" w:color="auto"/>
          </w:divBdr>
        </w:div>
        <w:div w:id="762839788">
          <w:marLeft w:val="0"/>
          <w:marRight w:val="0"/>
          <w:marTop w:val="0"/>
          <w:marBottom w:val="0"/>
          <w:divBdr>
            <w:top w:val="none" w:sz="0" w:space="0" w:color="auto"/>
            <w:left w:val="none" w:sz="0" w:space="0" w:color="auto"/>
            <w:bottom w:val="none" w:sz="0" w:space="0" w:color="auto"/>
            <w:right w:val="none" w:sz="0" w:space="0" w:color="auto"/>
          </w:divBdr>
        </w:div>
        <w:div w:id="776102784">
          <w:marLeft w:val="0"/>
          <w:marRight w:val="0"/>
          <w:marTop w:val="0"/>
          <w:marBottom w:val="0"/>
          <w:divBdr>
            <w:top w:val="none" w:sz="0" w:space="0" w:color="auto"/>
            <w:left w:val="none" w:sz="0" w:space="0" w:color="auto"/>
            <w:bottom w:val="none" w:sz="0" w:space="0" w:color="auto"/>
            <w:right w:val="none" w:sz="0" w:space="0" w:color="auto"/>
          </w:divBdr>
        </w:div>
        <w:div w:id="782653485">
          <w:marLeft w:val="0"/>
          <w:marRight w:val="0"/>
          <w:marTop w:val="0"/>
          <w:marBottom w:val="0"/>
          <w:divBdr>
            <w:top w:val="none" w:sz="0" w:space="0" w:color="auto"/>
            <w:left w:val="none" w:sz="0" w:space="0" w:color="auto"/>
            <w:bottom w:val="none" w:sz="0" w:space="0" w:color="auto"/>
            <w:right w:val="none" w:sz="0" w:space="0" w:color="auto"/>
          </w:divBdr>
        </w:div>
        <w:div w:id="883830527">
          <w:marLeft w:val="0"/>
          <w:marRight w:val="0"/>
          <w:marTop w:val="0"/>
          <w:marBottom w:val="0"/>
          <w:divBdr>
            <w:top w:val="none" w:sz="0" w:space="0" w:color="auto"/>
            <w:left w:val="none" w:sz="0" w:space="0" w:color="auto"/>
            <w:bottom w:val="none" w:sz="0" w:space="0" w:color="auto"/>
            <w:right w:val="none" w:sz="0" w:space="0" w:color="auto"/>
          </w:divBdr>
        </w:div>
        <w:div w:id="915820746">
          <w:marLeft w:val="0"/>
          <w:marRight w:val="0"/>
          <w:marTop w:val="0"/>
          <w:marBottom w:val="0"/>
          <w:divBdr>
            <w:top w:val="none" w:sz="0" w:space="0" w:color="auto"/>
            <w:left w:val="none" w:sz="0" w:space="0" w:color="auto"/>
            <w:bottom w:val="none" w:sz="0" w:space="0" w:color="auto"/>
            <w:right w:val="none" w:sz="0" w:space="0" w:color="auto"/>
          </w:divBdr>
        </w:div>
        <w:div w:id="951204630">
          <w:marLeft w:val="0"/>
          <w:marRight w:val="0"/>
          <w:marTop w:val="0"/>
          <w:marBottom w:val="0"/>
          <w:divBdr>
            <w:top w:val="none" w:sz="0" w:space="0" w:color="auto"/>
            <w:left w:val="none" w:sz="0" w:space="0" w:color="auto"/>
            <w:bottom w:val="none" w:sz="0" w:space="0" w:color="auto"/>
            <w:right w:val="none" w:sz="0" w:space="0" w:color="auto"/>
          </w:divBdr>
        </w:div>
        <w:div w:id="963191970">
          <w:marLeft w:val="0"/>
          <w:marRight w:val="0"/>
          <w:marTop w:val="0"/>
          <w:marBottom w:val="0"/>
          <w:divBdr>
            <w:top w:val="none" w:sz="0" w:space="0" w:color="auto"/>
            <w:left w:val="none" w:sz="0" w:space="0" w:color="auto"/>
            <w:bottom w:val="none" w:sz="0" w:space="0" w:color="auto"/>
            <w:right w:val="none" w:sz="0" w:space="0" w:color="auto"/>
          </w:divBdr>
        </w:div>
        <w:div w:id="985937054">
          <w:marLeft w:val="0"/>
          <w:marRight w:val="0"/>
          <w:marTop w:val="0"/>
          <w:marBottom w:val="0"/>
          <w:divBdr>
            <w:top w:val="none" w:sz="0" w:space="0" w:color="auto"/>
            <w:left w:val="none" w:sz="0" w:space="0" w:color="auto"/>
            <w:bottom w:val="none" w:sz="0" w:space="0" w:color="auto"/>
            <w:right w:val="none" w:sz="0" w:space="0" w:color="auto"/>
          </w:divBdr>
        </w:div>
        <w:div w:id="1002203739">
          <w:marLeft w:val="0"/>
          <w:marRight w:val="0"/>
          <w:marTop w:val="0"/>
          <w:marBottom w:val="0"/>
          <w:divBdr>
            <w:top w:val="none" w:sz="0" w:space="0" w:color="auto"/>
            <w:left w:val="none" w:sz="0" w:space="0" w:color="auto"/>
            <w:bottom w:val="none" w:sz="0" w:space="0" w:color="auto"/>
            <w:right w:val="none" w:sz="0" w:space="0" w:color="auto"/>
          </w:divBdr>
        </w:div>
        <w:div w:id="1085758734">
          <w:marLeft w:val="0"/>
          <w:marRight w:val="0"/>
          <w:marTop w:val="0"/>
          <w:marBottom w:val="0"/>
          <w:divBdr>
            <w:top w:val="none" w:sz="0" w:space="0" w:color="auto"/>
            <w:left w:val="none" w:sz="0" w:space="0" w:color="auto"/>
            <w:bottom w:val="none" w:sz="0" w:space="0" w:color="auto"/>
            <w:right w:val="none" w:sz="0" w:space="0" w:color="auto"/>
          </w:divBdr>
        </w:div>
        <w:div w:id="1115371492">
          <w:marLeft w:val="0"/>
          <w:marRight w:val="0"/>
          <w:marTop w:val="0"/>
          <w:marBottom w:val="0"/>
          <w:divBdr>
            <w:top w:val="none" w:sz="0" w:space="0" w:color="auto"/>
            <w:left w:val="none" w:sz="0" w:space="0" w:color="auto"/>
            <w:bottom w:val="none" w:sz="0" w:space="0" w:color="auto"/>
            <w:right w:val="none" w:sz="0" w:space="0" w:color="auto"/>
          </w:divBdr>
        </w:div>
        <w:div w:id="1153183883">
          <w:marLeft w:val="0"/>
          <w:marRight w:val="0"/>
          <w:marTop w:val="0"/>
          <w:marBottom w:val="0"/>
          <w:divBdr>
            <w:top w:val="none" w:sz="0" w:space="0" w:color="auto"/>
            <w:left w:val="none" w:sz="0" w:space="0" w:color="auto"/>
            <w:bottom w:val="none" w:sz="0" w:space="0" w:color="auto"/>
            <w:right w:val="none" w:sz="0" w:space="0" w:color="auto"/>
          </w:divBdr>
        </w:div>
        <w:div w:id="1192960593">
          <w:marLeft w:val="0"/>
          <w:marRight w:val="0"/>
          <w:marTop w:val="0"/>
          <w:marBottom w:val="0"/>
          <w:divBdr>
            <w:top w:val="none" w:sz="0" w:space="0" w:color="auto"/>
            <w:left w:val="none" w:sz="0" w:space="0" w:color="auto"/>
            <w:bottom w:val="none" w:sz="0" w:space="0" w:color="auto"/>
            <w:right w:val="none" w:sz="0" w:space="0" w:color="auto"/>
          </w:divBdr>
        </w:div>
        <w:div w:id="1206214956">
          <w:marLeft w:val="0"/>
          <w:marRight w:val="0"/>
          <w:marTop w:val="0"/>
          <w:marBottom w:val="0"/>
          <w:divBdr>
            <w:top w:val="none" w:sz="0" w:space="0" w:color="auto"/>
            <w:left w:val="none" w:sz="0" w:space="0" w:color="auto"/>
            <w:bottom w:val="none" w:sz="0" w:space="0" w:color="auto"/>
            <w:right w:val="none" w:sz="0" w:space="0" w:color="auto"/>
          </w:divBdr>
        </w:div>
        <w:div w:id="1218321109">
          <w:marLeft w:val="0"/>
          <w:marRight w:val="0"/>
          <w:marTop w:val="0"/>
          <w:marBottom w:val="0"/>
          <w:divBdr>
            <w:top w:val="none" w:sz="0" w:space="0" w:color="auto"/>
            <w:left w:val="none" w:sz="0" w:space="0" w:color="auto"/>
            <w:bottom w:val="none" w:sz="0" w:space="0" w:color="auto"/>
            <w:right w:val="none" w:sz="0" w:space="0" w:color="auto"/>
          </w:divBdr>
        </w:div>
        <w:div w:id="1233001536">
          <w:marLeft w:val="0"/>
          <w:marRight w:val="0"/>
          <w:marTop w:val="0"/>
          <w:marBottom w:val="0"/>
          <w:divBdr>
            <w:top w:val="none" w:sz="0" w:space="0" w:color="auto"/>
            <w:left w:val="none" w:sz="0" w:space="0" w:color="auto"/>
            <w:bottom w:val="none" w:sz="0" w:space="0" w:color="auto"/>
            <w:right w:val="none" w:sz="0" w:space="0" w:color="auto"/>
          </w:divBdr>
        </w:div>
        <w:div w:id="1249079339">
          <w:marLeft w:val="0"/>
          <w:marRight w:val="0"/>
          <w:marTop w:val="0"/>
          <w:marBottom w:val="0"/>
          <w:divBdr>
            <w:top w:val="none" w:sz="0" w:space="0" w:color="auto"/>
            <w:left w:val="none" w:sz="0" w:space="0" w:color="auto"/>
            <w:bottom w:val="none" w:sz="0" w:space="0" w:color="auto"/>
            <w:right w:val="none" w:sz="0" w:space="0" w:color="auto"/>
          </w:divBdr>
        </w:div>
        <w:div w:id="1375039184">
          <w:marLeft w:val="0"/>
          <w:marRight w:val="0"/>
          <w:marTop w:val="0"/>
          <w:marBottom w:val="0"/>
          <w:divBdr>
            <w:top w:val="none" w:sz="0" w:space="0" w:color="auto"/>
            <w:left w:val="none" w:sz="0" w:space="0" w:color="auto"/>
            <w:bottom w:val="none" w:sz="0" w:space="0" w:color="auto"/>
            <w:right w:val="none" w:sz="0" w:space="0" w:color="auto"/>
          </w:divBdr>
        </w:div>
        <w:div w:id="1397708238">
          <w:marLeft w:val="0"/>
          <w:marRight w:val="0"/>
          <w:marTop w:val="0"/>
          <w:marBottom w:val="0"/>
          <w:divBdr>
            <w:top w:val="none" w:sz="0" w:space="0" w:color="auto"/>
            <w:left w:val="none" w:sz="0" w:space="0" w:color="auto"/>
            <w:bottom w:val="none" w:sz="0" w:space="0" w:color="auto"/>
            <w:right w:val="none" w:sz="0" w:space="0" w:color="auto"/>
          </w:divBdr>
        </w:div>
        <w:div w:id="1416392746">
          <w:marLeft w:val="0"/>
          <w:marRight w:val="0"/>
          <w:marTop w:val="0"/>
          <w:marBottom w:val="0"/>
          <w:divBdr>
            <w:top w:val="none" w:sz="0" w:space="0" w:color="auto"/>
            <w:left w:val="none" w:sz="0" w:space="0" w:color="auto"/>
            <w:bottom w:val="none" w:sz="0" w:space="0" w:color="auto"/>
            <w:right w:val="none" w:sz="0" w:space="0" w:color="auto"/>
          </w:divBdr>
        </w:div>
        <w:div w:id="1446927305">
          <w:marLeft w:val="0"/>
          <w:marRight w:val="0"/>
          <w:marTop w:val="0"/>
          <w:marBottom w:val="0"/>
          <w:divBdr>
            <w:top w:val="none" w:sz="0" w:space="0" w:color="auto"/>
            <w:left w:val="none" w:sz="0" w:space="0" w:color="auto"/>
            <w:bottom w:val="none" w:sz="0" w:space="0" w:color="auto"/>
            <w:right w:val="none" w:sz="0" w:space="0" w:color="auto"/>
          </w:divBdr>
        </w:div>
        <w:div w:id="1486776340">
          <w:marLeft w:val="0"/>
          <w:marRight w:val="0"/>
          <w:marTop w:val="0"/>
          <w:marBottom w:val="0"/>
          <w:divBdr>
            <w:top w:val="none" w:sz="0" w:space="0" w:color="auto"/>
            <w:left w:val="none" w:sz="0" w:space="0" w:color="auto"/>
            <w:bottom w:val="none" w:sz="0" w:space="0" w:color="auto"/>
            <w:right w:val="none" w:sz="0" w:space="0" w:color="auto"/>
          </w:divBdr>
        </w:div>
        <w:div w:id="1512066384">
          <w:marLeft w:val="0"/>
          <w:marRight w:val="0"/>
          <w:marTop w:val="0"/>
          <w:marBottom w:val="0"/>
          <w:divBdr>
            <w:top w:val="none" w:sz="0" w:space="0" w:color="auto"/>
            <w:left w:val="none" w:sz="0" w:space="0" w:color="auto"/>
            <w:bottom w:val="none" w:sz="0" w:space="0" w:color="auto"/>
            <w:right w:val="none" w:sz="0" w:space="0" w:color="auto"/>
          </w:divBdr>
        </w:div>
        <w:div w:id="1512185769">
          <w:marLeft w:val="0"/>
          <w:marRight w:val="0"/>
          <w:marTop w:val="0"/>
          <w:marBottom w:val="0"/>
          <w:divBdr>
            <w:top w:val="none" w:sz="0" w:space="0" w:color="auto"/>
            <w:left w:val="none" w:sz="0" w:space="0" w:color="auto"/>
            <w:bottom w:val="none" w:sz="0" w:space="0" w:color="auto"/>
            <w:right w:val="none" w:sz="0" w:space="0" w:color="auto"/>
          </w:divBdr>
        </w:div>
        <w:div w:id="1538815994">
          <w:marLeft w:val="0"/>
          <w:marRight w:val="0"/>
          <w:marTop w:val="0"/>
          <w:marBottom w:val="0"/>
          <w:divBdr>
            <w:top w:val="none" w:sz="0" w:space="0" w:color="auto"/>
            <w:left w:val="none" w:sz="0" w:space="0" w:color="auto"/>
            <w:bottom w:val="none" w:sz="0" w:space="0" w:color="auto"/>
            <w:right w:val="none" w:sz="0" w:space="0" w:color="auto"/>
          </w:divBdr>
        </w:div>
        <w:div w:id="1554072978">
          <w:marLeft w:val="0"/>
          <w:marRight w:val="0"/>
          <w:marTop w:val="0"/>
          <w:marBottom w:val="0"/>
          <w:divBdr>
            <w:top w:val="none" w:sz="0" w:space="0" w:color="auto"/>
            <w:left w:val="none" w:sz="0" w:space="0" w:color="auto"/>
            <w:bottom w:val="none" w:sz="0" w:space="0" w:color="auto"/>
            <w:right w:val="none" w:sz="0" w:space="0" w:color="auto"/>
          </w:divBdr>
        </w:div>
        <w:div w:id="1571766885">
          <w:marLeft w:val="0"/>
          <w:marRight w:val="0"/>
          <w:marTop w:val="0"/>
          <w:marBottom w:val="0"/>
          <w:divBdr>
            <w:top w:val="none" w:sz="0" w:space="0" w:color="auto"/>
            <w:left w:val="none" w:sz="0" w:space="0" w:color="auto"/>
            <w:bottom w:val="none" w:sz="0" w:space="0" w:color="auto"/>
            <w:right w:val="none" w:sz="0" w:space="0" w:color="auto"/>
          </w:divBdr>
        </w:div>
        <w:div w:id="1589343734">
          <w:marLeft w:val="0"/>
          <w:marRight w:val="0"/>
          <w:marTop w:val="0"/>
          <w:marBottom w:val="0"/>
          <w:divBdr>
            <w:top w:val="none" w:sz="0" w:space="0" w:color="auto"/>
            <w:left w:val="none" w:sz="0" w:space="0" w:color="auto"/>
            <w:bottom w:val="none" w:sz="0" w:space="0" w:color="auto"/>
            <w:right w:val="none" w:sz="0" w:space="0" w:color="auto"/>
          </w:divBdr>
        </w:div>
        <w:div w:id="1618952282">
          <w:marLeft w:val="0"/>
          <w:marRight w:val="0"/>
          <w:marTop w:val="0"/>
          <w:marBottom w:val="0"/>
          <w:divBdr>
            <w:top w:val="none" w:sz="0" w:space="0" w:color="auto"/>
            <w:left w:val="none" w:sz="0" w:space="0" w:color="auto"/>
            <w:bottom w:val="none" w:sz="0" w:space="0" w:color="auto"/>
            <w:right w:val="none" w:sz="0" w:space="0" w:color="auto"/>
          </w:divBdr>
        </w:div>
        <w:div w:id="1634214417">
          <w:marLeft w:val="0"/>
          <w:marRight w:val="0"/>
          <w:marTop w:val="0"/>
          <w:marBottom w:val="0"/>
          <w:divBdr>
            <w:top w:val="none" w:sz="0" w:space="0" w:color="auto"/>
            <w:left w:val="none" w:sz="0" w:space="0" w:color="auto"/>
            <w:bottom w:val="none" w:sz="0" w:space="0" w:color="auto"/>
            <w:right w:val="none" w:sz="0" w:space="0" w:color="auto"/>
          </w:divBdr>
        </w:div>
        <w:div w:id="1643122812">
          <w:marLeft w:val="0"/>
          <w:marRight w:val="0"/>
          <w:marTop w:val="0"/>
          <w:marBottom w:val="0"/>
          <w:divBdr>
            <w:top w:val="none" w:sz="0" w:space="0" w:color="auto"/>
            <w:left w:val="none" w:sz="0" w:space="0" w:color="auto"/>
            <w:bottom w:val="none" w:sz="0" w:space="0" w:color="auto"/>
            <w:right w:val="none" w:sz="0" w:space="0" w:color="auto"/>
          </w:divBdr>
        </w:div>
        <w:div w:id="1648973927">
          <w:marLeft w:val="0"/>
          <w:marRight w:val="0"/>
          <w:marTop w:val="0"/>
          <w:marBottom w:val="0"/>
          <w:divBdr>
            <w:top w:val="none" w:sz="0" w:space="0" w:color="auto"/>
            <w:left w:val="none" w:sz="0" w:space="0" w:color="auto"/>
            <w:bottom w:val="none" w:sz="0" w:space="0" w:color="auto"/>
            <w:right w:val="none" w:sz="0" w:space="0" w:color="auto"/>
          </w:divBdr>
        </w:div>
        <w:div w:id="1658679933">
          <w:marLeft w:val="0"/>
          <w:marRight w:val="0"/>
          <w:marTop w:val="0"/>
          <w:marBottom w:val="0"/>
          <w:divBdr>
            <w:top w:val="none" w:sz="0" w:space="0" w:color="auto"/>
            <w:left w:val="none" w:sz="0" w:space="0" w:color="auto"/>
            <w:bottom w:val="none" w:sz="0" w:space="0" w:color="auto"/>
            <w:right w:val="none" w:sz="0" w:space="0" w:color="auto"/>
          </w:divBdr>
        </w:div>
        <w:div w:id="1672173563">
          <w:marLeft w:val="0"/>
          <w:marRight w:val="0"/>
          <w:marTop w:val="0"/>
          <w:marBottom w:val="0"/>
          <w:divBdr>
            <w:top w:val="none" w:sz="0" w:space="0" w:color="auto"/>
            <w:left w:val="none" w:sz="0" w:space="0" w:color="auto"/>
            <w:bottom w:val="none" w:sz="0" w:space="0" w:color="auto"/>
            <w:right w:val="none" w:sz="0" w:space="0" w:color="auto"/>
          </w:divBdr>
        </w:div>
        <w:div w:id="1684940651">
          <w:marLeft w:val="0"/>
          <w:marRight w:val="0"/>
          <w:marTop w:val="0"/>
          <w:marBottom w:val="0"/>
          <w:divBdr>
            <w:top w:val="none" w:sz="0" w:space="0" w:color="auto"/>
            <w:left w:val="none" w:sz="0" w:space="0" w:color="auto"/>
            <w:bottom w:val="none" w:sz="0" w:space="0" w:color="auto"/>
            <w:right w:val="none" w:sz="0" w:space="0" w:color="auto"/>
          </w:divBdr>
        </w:div>
        <w:div w:id="1687635446">
          <w:marLeft w:val="0"/>
          <w:marRight w:val="0"/>
          <w:marTop w:val="0"/>
          <w:marBottom w:val="0"/>
          <w:divBdr>
            <w:top w:val="none" w:sz="0" w:space="0" w:color="auto"/>
            <w:left w:val="none" w:sz="0" w:space="0" w:color="auto"/>
            <w:bottom w:val="none" w:sz="0" w:space="0" w:color="auto"/>
            <w:right w:val="none" w:sz="0" w:space="0" w:color="auto"/>
          </w:divBdr>
        </w:div>
        <w:div w:id="1688630933">
          <w:marLeft w:val="0"/>
          <w:marRight w:val="0"/>
          <w:marTop w:val="0"/>
          <w:marBottom w:val="0"/>
          <w:divBdr>
            <w:top w:val="none" w:sz="0" w:space="0" w:color="auto"/>
            <w:left w:val="none" w:sz="0" w:space="0" w:color="auto"/>
            <w:bottom w:val="none" w:sz="0" w:space="0" w:color="auto"/>
            <w:right w:val="none" w:sz="0" w:space="0" w:color="auto"/>
          </w:divBdr>
        </w:div>
        <w:div w:id="1692874271">
          <w:marLeft w:val="0"/>
          <w:marRight w:val="0"/>
          <w:marTop w:val="0"/>
          <w:marBottom w:val="0"/>
          <w:divBdr>
            <w:top w:val="none" w:sz="0" w:space="0" w:color="auto"/>
            <w:left w:val="none" w:sz="0" w:space="0" w:color="auto"/>
            <w:bottom w:val="none" w:sz="0" w:space="0" w:color="auto"/>
            <w:right w:val="none" w:sz="0" w:space="0" w:color="auto"/>
          </w:divBdr>
        </w:div>
        <w:div w:id="1707608134">
          <w:marLeft w:val="0"/>
          <w:marRight w:val="0"/>
          <w:marTop w:val="0"/>
          <w:marBottom w:val="0"/>
          <w:divBdr>
            <w:top w:val="none" w:sz="0" w:space="0" w:color="auto"/>
            <w:left w:val="none" w:sz="0" w:space="0" w:color="auto"/>
            <w:bottom w:val="none" w:sz="0" w:space="0" w:color="auto"/>
            <w:right w:val="none" w:sz="0" w:space="0" w:color="auto"/>
          </w:divBdr>
        </w:div>
        <w:div w:id="1761949199">
          <w:marLeft w:val="0"/>
          <w:marRight w:val="0"/>
          <w:marTop w:val="0"/>
          <w:marBottom w:val="0"/>
          <w:divBdr>
            <w:top w:val="none" w:sz="0" w:space="0" w:color="auto"/>
            <w:left w:val="none" w:sz="0" w:space="0" w:color="auto"/>
            <w:bottom w:val="none" w:sz="0" w:space="0" w:color="auto"/>
            <w:right w:val="none" w:sz="0" w:space="0" w:color="auto"/>
          </w:divBdr>
        </w:div>
        <w:div w:id="1781874165">
          <w:marLeft w:val="0"/>
          <w:marRight w:val="0"/>
          <w:marTop w:val="0"/>
          <w:marBottom w:val="0"/>
          <w:divBdr>
            <w:top w:val="none" w:sz="0" w:space="0" w:color="auto"/>
            <w:left w:val="none" w:sz="0" w:space="0" w:color="auto"/>
            <w:bottom w:val="none" w:sz="0" w:space="0" w:color="auto"/>
            <w:right w:val="none" w:sz="0" w:space="0" w:color="auto"/>
          </w:divBdr>
        </w:div>
        <w:div w:id="1813710234">
          <w:marLeft w:val="0"/>
          <w:marRight w:val="0"/>
          <w:marTop w:val="0"/>
          <w:marBottom w:val="0"/>
          <w:divBdr>
            <w:top w:val="none" w:sz="0" w:space="0" w:color="auto"/>
            <w:left w:val="none" w:sz="0" w:space="0" w:color="auto"/>
            <w:bottom w:val="none" w:sz="0" w:space="0" w:color="auto"/>
            <w:right w:val="none" w:sz="0" w:space="0" w:color="auto"/>
          </w:divBdr>
        </w:div>
        <w:div w:id="1846558064">
          <w:marLeft w:val="0"/>
          <w:marRight w:val="0"/>
          <w:marTop w:val="0"/>
          <w:marBottom w:val="0"/>
          <w:divBdr>
            <w:top w:val="none" w:sz="0" w:space="0" w:color="auto"/>
            <w:left w:val="none" w:sz="0" w:space="0" w:color="auto"/>
            <w:bottom w:val="none" w:sz="0" w:space="0" w:color="auto"/>
            <w:right w:val="none" w:sz="0" w:space="0" w:color="auto"/>
          </w:divBdr>
        </w:div>
        <w:div w:id="1849175136">
          <w:marLeft w:val="0"/>
          <w:marRight w:val="0"/>
          <w:marTop w:val="0"/>
          <w:marBottom w:val="0"/>
          <w:divBdr>
            <w:top w:val="none" w:sz="0" w:space="0" w:color="auto"/>
            <w:left w:val="none" w:sz="0" w:space="0" w:color="auto"/>
            <w:bottom w:val="none" w:sz="0" w:space="0" w:color="auto"/>
            <w:right w:val="none" w:sz="0" w:space="0" w:color="auto"/>
          </w:divBdr>
        </w:div>
        <w:div w:id="1853058630">
          <w:marLeft w:val="0"/>
          <w:marRight w:val="0"/>
          <w:marTop w:val="0"/>
          <w:marBottom w:val="0"/>
          <w:divBdr>
            <w:top w:val="none" w:sz="0" w:space="0" w:color="auto"/>
            <w:left w:val="none" w:sz="0" w:space="0" w:color="auto"/>
            <w:bottom w:val="none" w:sz="0" w:space="0" w:color="auto"/>
            <w:right w:val="none" w:sz="0" w:space="0" w:color="auto"/>
          </w:divBdr>
          <w:divsChild>
            <w:div w:id="19085090">
              <w:marLeft w:val="0"/>
              <w:marRight w:val="0"/>
              <w:marTop w:val="0"/>
              <w:marBottom w:val="0"/>
              <w:divBdr>
                <w:top w:val="none" w:sz="0" w:space="0" w:color="auto"/>
                <w:left w:val="none" w:sz="0" w:space="0" w:color="auto"/>
                <w:bottom w:val="none" w:sz="0" w:space="0" w:color="auto"/>
                <w:right w:val="none" w:sz="0" w:space="0" w:color="auto"/>
              </w:divBdr>
            </w:div>
            <w:div w:id="76564368">
              <w:marLeft w:val="0"/>
              <w:marRight w:val="0"/>
              <w:marTop w:val="0"/>
              <w:marBottom w:val="0"/>
              <w:divBdr>
                <w:top w:val="none" w:sz="0" w:space="0" w:color="auto"/>
                <w:left w:val="none" w:sz="0" w:space="0" w:color="auto"/>
                <w:bottom w:val="none" w:sz="0" w:space="0" w:color="auto"/>
                <w:right w:val="none" w:sz="0" w:space="0" w:color="auto"/>
              </w:divBdr>
            </w:div>
            <w:div w:id="169217560">
              <w:marLeft w:val="0"/>
              <w:marRight w:val="0"/>
              <w:marTop w:val="0"/>
              <w:marBottom w:val="0"/>
              <w:divBdr>
                <w:top w:val="none" w:sz="0" w:space="0" w:color="auto"/>
                <w:left w:val="none" w:sz="0" w:space="0" w:color="auto"/>
                <w:bottom w:val="none" w:sz="0" w:space="0" w:color="auto"/>
                <w:right w:val="none" w:sz="0" w:space="0" w:color="auto"/>
              </w:divBdr>
            </w:div>
            <w:div w:id="189417516">
              <w:marLeft w:val="0"/>
              <w:marRight w:val="0"/>
              <w:marTop w:val="0"/>
              <w:marBottom w:val="0"/>
              <w:divBdr>
                <w:top w:val="none" w:sz="0" w:space="0" w:color="auto"/>
                <w:left w:val="none" w:sz="0" w:space="0" w:color="auto"/>
                <w:bottom w:val="none" w:sz="0" w:space="0" w:color="auto"/>
                <w:right w:val="none" w:sz="0" w:space="0" w:color="auto"/>
              </w:divBdr>
            </w:div>
            <w:div w:id="194387884">
              <w:marLeft w:val="0"/>
              <w:marRight w:val="0"/>
              <w:marTop w:val="0"/>
              <w:marBottom w:val="0"/>
              <w:divBdr>
                <w:top w:val="none" w:sz="0" w:space="0" w:color="auto"/>
                <w:left w:val="none" w:sz="0" w:space="0" w:color="auto"/>
                <w:bottom w:val="none" w:sz="0" w:space="0" w:color="auto"/>
                <w:right w:val="none" w:sz="0" w:space="0" w:color="auto"/>
              </w:divBdr>
            </w:div>
            <w:div w:id="198662473">
              <w:marLeft w:val="0"/>
              <w:marRight w:val="0"/>
              <w:marTop w:val="0"/>
              <w:marBottom w:val="0"/>
              <w:divBdr>
                <w:top w:val="none" w:sz="0" w:space="0" w:color="auto"/>
                <w:left w:val="none" w:sz="0" w:space="0" w:color="auto"/>
                <w:bottom w:val="none" w:sz="0" w:space="0" w:color="auto"/>
                <w:right w:val="none" w:sz="0" w:space="0" w:color="auto"/>
              </w:divBdr>
            </w:div>
            <w:div w:id="438985011">
              <w:marLeft w:val="0"/>
              <w:marRight w:val="0"/>
              <w:marTop w:val="0"/>
              <w:marBottom w:val="0"/>
              <w:divBdr>
                <w:top w:val="none" w:sz="0" w:space="0" w:color="auto"/>
                <w:left w:val="none" w:sz="0" w:space="0" w:color="auto"/>
                <w:bottom w:val="none" w:sz="0" w:space="0" w:color="auto"/>
                <w:right w:val="none" w:sz="0" w:space="0" w:color="auto"/>
              </w:divBdr>
            </w:div>
            <w:div w:id="479425361">
              <w:marLeft w:val="0"/>
              <w:marRight w:val="0"/>
              <w:marTop w:val="0"/>
              <w:marBottom w:val="0"/>
              <w:divBdr>
                <w:top w:val="none" w:sz="0" w:space="0" w:color="auto"/>
                <w:left w:val="none" w:sz="0" w:space="0" w:color="auto"/>
                <w:bottom w:val="none" w:sz="0" w:space="0" w:color="auto"/>
                <w:right w:val="none" w:sz="0" w:space="0" w:color="auto"/>
              </w:divBdr>
            </w:div>
            <w:div w:id="599143188">
              <w:marLeft w:val="0"/>
              <w:marRight w:val="0"/>
              <w:marTop w:val="0"/>
              <w:marBottom w:val="0"/>
              <w:divBdr>
                <w:top w:val="none" w:sz="0" w:space="0" w:color="auto"/>
                <w:left w:val="none" w:sz="0" w:space="0" w:color="auto"/>
                <w:bottom w:val="none" w:sz="0" w:space="0" w:color="auto"/>
                <w:right w:val="none" w:sz="0" w:space="0" w:color="auto"/>
              </w:divBdr>
            </w:div>
            <w:div w:id="654798431">
              <w:marLeft w:val="0"/>
              <w:marRight w:val="0"/>
              <w:marTop w:val="0"/>
              <w:marBottom w:val="0"/>
              <w:divBdr>
                <w:top w:val="none" w:sz="0" w:space="0" w:color="auto"/>
                <w:left w:val="none" w:sz="0" w:space="0" w:color="auto"/>
                <w:bottom w:val="none" w:sz="0" w:space="0" w:color="auto"/>
                <w:right w:val="none" w:sz="0" w:space="0" w:color="auto"/>
              </w:divBdr>
            </w:div>
            <w:div w:id="679044863">
              <w:marLeft w:val="0"/>
              <w:marRight w:val="0"/>
              <w:marTop w:val="0"/>
              <w:marBottom w:val="0"/>
              <w:divBdr>
                <w:top w:val="none" w:sz="0" w:space="0" w:color="auto"/>
                <w:left w:val="none" w:sz="0" w:space="0" w:color="auto"/>
                <w:bottom w:val="none" w:sz="0" w:space="0" w:color="auto"/>
                <w:right w:val="none" w:sz="0" w:space="0" w:color="auto"/>
              </w:divBdr>
            </w:div>
            <w:div w:id="753478877">
              <w:marLeft w:val="0"/>
              <w:marRight w:val="0"/>
              <w:marTop w:val="0"/>
              <w:marBottom w:val="0"/>
              <w:divBdr>
                <w:top w:val="none" w:sz="0" w:space="0" w:color="auto"/>
                <w:left w:val="none" w:sz="0" w:space="0" w:color="auto"/>
                <w:bottom w:val="none" w:sz="0" w:space="0" w:color="auto"/>
                <w:right w:val="none" w:sz="0" w:space="0" w:color="auto"/>
              </w:divBdr>
            </w:div>
            <w:div w:id="875044194">
              <w:marLeft w:val="0"/>
              <w:marRight w:val="0"/>
              <w:marTop w:val="0"/>
              <w:marBottom w:val="0"/>
              <w:divBdr>
                <w:top w:val="none" w:sz="0" w:space="0" w:color="auto"/>
                <w:left w:val="none" w:sz="0" w:space="0" w:color="auto"/>
                <w:bottom w:val="none" w:sz="0" w:space="0" w:color="auto"/>
                <w:right w:val="none" w:sz="0" w:space="0" w:color="auto"/>
              </w:divBdr>
            </w:div>
            <w:div w:id="902369995">
              <w:marLeft w:val="0"/>
              <w:marRight w:val="0"/>
              <w:marTop w:val="0"/>
              <w:marBottom w:val="0"/>
              <w:divBdr>
                <w:top w:val="none" w:sz="0" w:space="0" w:color="auto"/>
                <w:left w:val="none" w:sz="0" w:space="0" w:color="auto"/>
                <w:bottom w:val="none" w:sz="0" w:space="0" w:color="auto"/>
                <w:right w:val="none" w:sz="0" w:space="0" w:color="auto"/>
              </w:divBdr>
            </w:div>
            <w:div w:id="978799306">
              <w:marLeft w:val="0"/>
              <w:marRight w:val="0"/>
              <w:marTop w:val="0"/>
              <w:marBottom w:val="0"/>
              <w:divBdr>
                <w:top w:val="none" w:sz="0" w:space="0" w:color="auto"/>
                <w:left w:val="none" w:sz="0" w:space="0" w:color="auto"/>
                <w:bottom w:val="none" w:sz="0" w:space="0" w:color="auto"/>
                <w:right w:val="none" w:sz="0" w:space="0" w:color="auto"/>
              </w:divBdr>
            </w:div>
            <w:div w:id="1031566133">
              <w:marLeft w:val="0"/>
              <w:marRight w:val="0"/>
              <w:marTop w:val="0"/>
              <w:marBottom w:val="0"/>
              <w:divBdr>
                <w:top w:val="none" w:sz="0" w:space="0" w:color="auto"/>
                <w:left w:val="none" w:sz="0" w:space="0" w:color="auto"/>
                <w:bottom w:val="none" w:sz="0" w:space="0" w:color="auto"/>
                <w:right w:val="none" w:sz="0" w:space="0" w:color="auto"/>
              </w:divBdr>
            </w:div>
            <w:div w:id="1153067075">
              <w:marLeft w:val="0"/>
              <w:marRight w:val="0"/>
              <w:marTop w:val="0"/>
              <w:marBottom w:val="0"/>
              <w:divBdr>
                <w:top w:val="none" w:sz="0" w:space="0" w:color="auto"/>
                <w:left w:val="none" w:sz="0" w:space="0" w:color="auto"/>
                <w:bottom w:val="none" w:sz="0" w:space="0" w:color="auto"/>
                <w:right w:val="none" w:sz="0" w:space="0" w:color="auto"/>
              </w:divBdr>
            </w:div>
            <w:div w:id="1243560866">
              <w:marLeft w:val="0"/>
              <w:marRight w:val="0"/>
              <w:marTop w:val="0"/>
              <w:marBottom w:val="0"/>
              <w:divBdr>
                <w:top w:val="none" w:sz="0" w:space="0" w:color="auto"/>
                <w:left w:val="none" w:sz="0" w:space="0" w:color="auto"/>
                <w:bottom w:val="none" w:sz="0" w:space="0" w:color="auto"/>
                <w:right w:val="none" w:sz="0" w:space="0" w:color="auto"/>
              </w:divBdr>
            </w:div>
            <w:div w:id="1329823127">
              <w:marLeft w:val="0"/>
              <w:marRight w:val="0"/>
              <w:marTop w:val="0"/>
              <w:marBottom w:val="0"/>
              <w:divBdr>
                <w:top w:val="none" w:sz="0" w:space="0" w:color="auto"/>
                <w:left w:val="none" w:sz="0" w:space="0" w:color="auto"/>
                <w:bottom w:val="none" w:sz="0" w:space="0" w:color="auto"/>
                <w:right w:val="none" w:sz="0" w:space="0" w:color="auto"/>
              </w:divBdr>
            </w:div>
            <w:div w:id="1333020899">
              <w:marLeft w:val="0"/>
              <w:marRight w:val="0"/>
              <w:marTop w:val="0"/>
              <w:marBottom w:val="0"/>
              <w:divBdr>
                <w:top w:val="none" w:sz="0" w:space="0" w:color="auto"/>
                <w:left w:val="none" w:sz="0" w:space="0" w:color="auto"/>
                <w:bottom w:val="none" w:sz="0" w:space="0" w:color="auto"/>
                <w:right w:val="none" w:sz="0" w:space="0" w:color="auto"/>
              </w:divBdr>
            </w:div>
            <w:div w:id="1413164016">
              <w:marLeft w:val="0"/>
              <w:marRight w:val="0"/>
              <w:marTop w:val="0"/>
              <w:marBottom w:val="0"/>
              <w:divBdr>
                <w:top w:val="none" w:sz="0" w:space="0" w:color="auto"/>
                <w:left w:val="none" w:sz="0" w:space="0" w:color="auto"/>
                <w:bottom w:val="none" w:sz="0" w:space="0" w:color="auto"/>
                <w:right w:val="none" w:sz="0" w:space="0" w:color="auto"/>
              </w:divBdr>
            </w:div>
            <w:div w:id="1446537423">
              <w:marLeft w:val="0"/>
              <w:marRight w:val="0"/>
              <w:marTop w:val="0"/>
              <w:marBottom w:val="0"/>
              <w:divBdr>
                <w:top w:val="none" w:sz="0" w:space="0" w:color="auto"/>
                <w:left w:val="none" w:sz="0" w:space="0" w:color="auto"/>
                <w:bottom w:val="none" w:sz="0" w:space="0" w:color="auto"/>
                <w:right w:val="none" w:sz="0" w:space="0" w:color="auto"/>
              </w:divBdr>
            </w:div>
            <w:div w:id="1468007931">
              <w:marLeft w:val="0"/>
              <w:marRight w:val="0"/>
              <w:marTop w:val="0"/>
              <w:marBottom w:val="0"/>
              <w:divBdr>
                <w:top w:val="none" w:sz="0" w:space="0" w:color="auto"/>
                <w:left w:val="none" w:sz="0" w:space="0" w:color="auto"/>
                <w:bottom w:val="none" w:sz="0" w:space="0" w:color="auto"/>
                <w:right w:val="none" w:sz="0" w:space="0" w:color="auto"/>
              </w:divBdr>
            </w:div>
            <w:div w:id="1515532221">
              <w:marLeft w:val="0"/>
              <w:marRight w:val="0"/>
              <w:marTop w:val="0"/>
              <w:marBottom w:val="0"/>
              <w:divBdr>
                <w:top w:val="none" w:sz="0" w:space="0" w:color="auto"/>
                <w:left w:val="none" w:sz="0" w:space="0" w:color="auto"/>
                <w:bottom w:val="none" w:sz="0" w:space="0" w:color="auto"/>
                <w:right w:val="none" w:sz="0" w:space="0" w:color="auto"/>
              </w:divBdr>
            </w:div>
            <w:div w:id="1527519757">
              <w:marLeft w:val="0"/>
              <w:marRight w:val="0"/>
              <w:marTop w:val="0"/>
              <w:marBottom w:val="0"/>
              <w:divBdr>
                <w:top w:val="none" w:sz="0" w:space="0" w:color="auto"/>
                <w:left w:val="none" w:sz="0" w:space="0" w:color="auto"/>
                <w:bottom w:val="none" w:sz="0" w:space="0" w:color="auto"/>
                <w:right w:val="none" w:sz="0" w:space="0" w:color="auto"/>
              </w:divBdr>
            </w:div>
            <w:div w:id="1558935119">
              <w:marLeft w:val="0"/>
              <w:marRight w:val="0"/>
              <w:marTop w:val="0"/>
              <w:marBottom w:val="0"/>
              <w:divBdr>
                <w:top w:val="none" w:sz="0" w:space="0" w:color="auto"/>
                <w:left w:val="none" w:sz="0" w:space="0" w:color="auto"/>
                <w:bottom w:val="none" w:sz="0" w:space="0" w:color="auto"/>
                <w:right w:val="none" w:sz="0" w:space="0" w:color="auto"/>
              </w:divBdr>
            </w:div>
            <w:div w:id="1586305459">
              <w:marLeft w:val="0"/>
              <w:marRight w:val="0"/>
              <w:marTop w:val="0"/>
              <w:marBottom w:val="0"/>
              <w:divBdr>
                <w:top w:val="none" w:sz="0" w:space="0" w:color="auto"/>
                <w:left w:val="none" w:sz="0" w:space="0" w:color="auto"/>
                <w:bottom w:val="none" w:sz="0" w:space="0" w:color="auto"/>
                <w:right w:val="none" w:sz="0" w:space="0" w:color="auto"/>
              </w:divBdr>
            </w:div>
            <w:div w:id="1625381083">
              <w:marLeft w:val="0"/>
              <w:marRight w:val="0"/>
              <w:marTop w:val="0"/>
              <w:marBottom w:val="0"/>
              <w:divBdr>
                <w:top w:val="none" w:sz="0" w:space="0" w:color="auto"/>
                <w:left w:val="none" w:sz="0" w:space="0" w:color="auto"/>
                <w:bottom w:val="none" w:sz="0" w:space="0" w:color="auto"/>
                <w:right w:val="none" w:sz="0" w:space="0" w:color="auto"/>
              </w:divBdr>
            </w:div>
            <w:div w:id="1646741104">
              <w:marLeft w:val="0"/>
              <w:marRight w:val="0"/>
              <w:marTop w:val="0"/>
              <w:marBottom w:val="0"/>
              <w:divBdr>
                <w:top w:val="none" w:sz="0" w:space="0" w:color="auto"/>
                <w:left w:val="none" w:sz="0" w:space="0" w:color="auto"/>
                <w:bottom w:val="none" w:sz="0" w:space="0" w:color="auto"/>
                <w:right w:val="none" w:sz="0" w:space="0" w:color="auto"/>
              </w:divBdr>
            </w:div>
            <w:div w:id="1762526565">
              <w:marLeft w:val="0"/>
              <w:marRight w:val="0"/>
              <w:marTop w:val="0"/>
              <w:marBottom w:val="0"/>
              <w:divBdr>
                <w:top w:val="none" w:sz="0" w:space="0" w:color="auto"/>
                <w:left w:val="none" w:sz="0" w:space="0" w:color="auto"/>
                <w:bottom w:val="none" w:sz="0" w:space="0" w:color="auto"/>
                <w:right w:val="none" w:sz="0" w:space="0" w:color="auto"/>
              </w:divBdr>
            </w:div>
            <w:div w:id="1819417077">
              <w:marLeft w:val="0"/>
              <w:marRight w:val="0"/>
              <w:marTop w:val="0"/>
              <w:marBottom w:val="0"/>
              <w:divBdr>
                <w:top w:val="none" w:sz="0" w:space="0" w:color="auto"/>
                <w:left w:val="none" w:sz="0" w:space="0" w:color="auto"/>
                <w:bottom w:val="none" w:sz="0" w:space="0" w:color="auto"/>
                <w:right w:val="none" w:sz="0" w:space="0" w:color="auto"/>
              </w:divBdr>
            </w:div>
            <w:div w:id="1838350740">
              <w:marLeft w:val="0"/>
              <w:marRight w:val="0"/>
              <w:marTop w:val="0"/>
              <w:marBottom w:val="0"/>
              <w:divBdr>
                <w:top w:val="none" w:sz="0" w:space="0" w:color="auto"/>
                <w:left w:val="none" w:sz="0" w:space="0" w:color="auto"/>
                <w:bottom w:val="none" w:sz="0" w:space="0" w:color="auto"/>
                <w:right w:val="none" w:sz="0" w:space="0" w:color="auto"/>
              </w:divBdr>
            </w:div>
            <w:div w:id="1936278036">
              <w:marLeft w:val="0"/>
              <w:marRight w:val="0"/>
              <w:marTop w:val="0"/>
              <w:marBottom w:val="0"/>
              <w:divBdr>
                <w:top w:val="none" w:sz="0" w:space="0" w:color="auto"/>
                <w:left w:val="none" w:sz="0" w:space="0" w:color="auto"/>
                <w:bottom w:val="none" w:sz="0" w:space="0" w:color="auto"/>
                <w:right w:val="none" w:sz="0" w:space="0" w:color="auto"/>
              </w:divBdr>
            </w:div>
            <w:div w:id="1975134542">
              <w:marLeft w:val="0"/>
              <w:marRight w:val="0"/>
              <w:marTop w:val="0"/>
              <w:marBottom w:val="0"/>
              <w:divBdr>
                <w:top w:val="none" w:sz="0" w:space="0" w:color="auto"/>
                <w:left w:val="none" w:sz="0" w:space="0" w:color="auto"/>
                <w:bottom w:val="none" w:sz="0" w:space="0" w:color="auto"/>
                <w:right w:val="none" w:sz="0" w:space="0" w:color="auto"/>
              </w:divBdr>
            </w:div>
            <w:div w:id="2004116270">
              <w:marLeft w:val="0"/>
              <w:marRight w:val="0"/>
              <w:marTop w:val="0"/>
              <w:marBottom w:val="0"/>
              <w:divBdr>
                <w:top w:val="none" w:sz="0" w:space="0" w:color="auto"/>
                <w:left w:val="none" w:sz="0" w:space="0" w:color="auto"/>
                <w:bottom w:val="none" w:sz="0" w:space="0" w:color="auto"/>
                <w:right w:val="none" w:sz="0" w:space="0" w:color="auto"/>
              </w:divBdr>
            </w:div>
          </w:divsChild>
        </w:div>
        <w:div w:id="1864129141">
          <w:marLeft w:val="0"/>
          <w:marRight w:val="0"/>
          <w:marTop w:val="0"/>
          <w:marBottom w:val="0"/>
          <w:divBdr>
            <w:top w:val="none" w:sz="0" w:space="0" w:color="auto"/>
            <w:left w:val="none" w:sz="0" w:space="0" w:color="auto"/>
            <w:bottom w:val="none" w:sz="0" w:space="0" w:color="auto"/>
            <w:right w:val="none" w:sz="0" w:space="0" w:color="auto"/>
          </w:divBdr>
        </w:div>
        <w:div w:id="1896039807">
          <w:marLeft w:val="0"/>
          <w:marRight w:val="0"/>
          <w:marTop w:val="0"/>
          <w:marBottom w:val="0"/>
          <w:divBdr>
            <w:top w:val="none" w:sz="0" w:space="0" w:color="auto"/>
            <w:left w:val="none" w:sz="0" w:space="0" w:color="auto"/>
            <w:bottom w:val="none" w:sz="0" w:space="0" w:color="auto"/>
            <w:right w:val="none" w:sz="0" w:space="0" w:color="auto"/>
          </w:divBdr>
        </w:div>
        <w:div w:id="1917787474">
          <w:marLeft w:val="0"/>
          <w:marRight w:val="0"/>
          <w:marTop w:val="0"/>
          <w:marBottom w:val="0"/>
          <w:divBdr>
            <w:top w:val="none" w:sz="0" w:space="0" w:color="auto"/>
            <w:left w:val="none" w:sz="0" w:space="0" w:color="auto"/>
            <w:bottom w:val="none" w:sz="0" w:space="0" w:color="auto"/>
            <w:right w:val="none" w:sz="0" w:space="0" w:color="auto"/>
          </w:divBdr>
        </w:div>
        <w:div w:id="1929725349">
          <w:marLeft w:val="0"/>
          <w:marRight w:val="0"/>
          <w:marTop w:val="0"/>
          <w:marBottom w:val="0"/>
          <w:divBdr>
            <w:top w:val="none" w:sz="0" w:space="0" w:color="auto"/>
            <w:left w:val="none" w:sz="0" w:space="0" w:color="auto"/>
            <w:bottom w:val="none" w:sz="0" w:space="0" w:color="auto"/>
            <w:right w:val="none" w:sz="0" w:space="0" w:color="auto"/>
          </w:divBdr>
        </w:div>
        <w:div w:id="1958370408">
          <w:marLeft w:val="0"/>
          <w:marRight w:val="0"/>
          <w:marTop w:val="0"/>
          <w:marBottom w:val="0"/>
          <w:divBdr>
            <w:top w:val="none" w:sz="0" w:space="0" w:color="auto"/>
            <w:left w:val="none" w:sz="0" w:space="0" w:color="auto"/>
            <w:bottom w:val="none" w:sz="0" w:space="0" w:color="auto"/>
            <w:right w:val="none" w:sz="0" w:space="0" w:color="auto"/>
          </w:divBdr>
        </w:div>
        <w:div w:id="1970668296">
          <w:marLeft w:val="0"/>
          <w:marRight w:val="0"/>
          <w:marTop w:val="0"/>
          <w:marBottom w:val="0"/>
          <w:divBdr>
            <w:top w:val="none" w:sz="0" w:space="0" w:color="auto"/>
            <w:left w:val="none" w:sz="0" w:space="0" w:color="auto"/>
            <w:bottom w:val="none" w:sz="0" w:space="0" w:color="auto"/>
            <w:right w:val="none" w:sz="0" w:space="0" w:color="auto"/>
          </w:divBdr>
        </w:div>
        <w:div w:id="2008710077">
          <w:marLeft w:val="0"/>
          <w:marRight w:val="0"/>
          <w:marTop w:val="0"/>
          <w:marBottom w:val="0"/>
          <w:divBdr>
            <w:top w:val="none" w:sz="0" w:space="0" w:color="auto"/>
            <w:left w:val="none" w:sz="0" w:space="0" w:color="auto"/>
            <w:bottom w:val="none" w:sz="0" w:space="0" w:color="auto"/>
            <w:right w:val="none" w:sz="0" w:space="0" w:color="auto"/>
          </w:divBdr>
        </w:div>
        <w:div w:id="2025402960">
          <w:marLeft w:val="0"/>
          <w:marRight w:val="0"/>
          <w:marTop w:val="0"/>
          <w:marBottom w:val="0"/>
          <w:divBdr>
            <w:top w:val="none" w:sz="0" w:space="0" w:color="auto"/>
            <w:left w:val="none" w:sz="0" w:space="0" w:color="auto"/>
            <w:bottom w:val="none" w:sz="0" w:space="0" w:color="auto"/>
            <w:right w:val="none" w:sz="0" w:space="0" w:color="auto"/>
          </w:divBdr>
        </w:div>
        <w:div w:id="2027442836">
          <w:marLeft w:val="0"/>
          <w:marRight w:val="0"/>
          <w:marTop w:val="0"/>
          <w:marBottom w:val="0"/>
          <w:divBdr>
            <w:top w:val="none" w:sz="0" w:space="0" w:color="auto"/>
            <w:left w:val="none" w:sz="0" w:space="0" w:color="auto"/>
            <w:bottom w:val="none" w:sz="0" w:space="0" w:color="auto"/>
            <w:right w:val="none" w:sz="0" w:space="0" w:color="auto"/>
          </w:divBdr>
        </w:div>
        <w:div w:id="2066561107">
          <w:marLeft w:val="0"/>
          <w:marRight w:val="0"/>
          <w:marTop w:val="0"/>
          <w:marBottom w:val="0"/>
          <w:divBdr>
            <w:top w:val="none" w:sz="0" w:space="0" w:color="auto"/>
            <w:left w:val="none" w:sz="0" w:space="0" w:color="auto"/>
            <w:bottom w:val="none" w:sz="0" w:space="0" w:color="auto"/>
            <w:right w:val="none" w:sz="0" w:space="0" w:color="auto"/>
          </w:divBdr>
        </w:div>
        <w:div w:id="2076733264">
          <w:marLeft w:val="0"/>
          <w:marRight w:val="0"/>
          <w:marTop w:val="0"/>
          <w:marBottom w:val="0"/>
          <w:divBdr>
            <w:top w:val="none" w:sz="0" w:space="0" w:color="auto"/>
            <w:left w:val="none" w:sz="0" w:space="0" w:color="auto"/>
            <w:bottom w:val="none" w:sz="0" w:space="0" w:color="auto"/>
            <w:right w:val="none" w:sz="0" w:space="0" w:color="auto"/>
          </w:divBdr>
        </w:div>
        <w:div w:id="2107769758">
          <w:marLeft w:val="0"/>
          <w:marRight w:val="0"/>
          <w:marTop w:val="0"/>
          <w:marBottom w:val="0"/>
          <w:divBdr>
            <w:top w:val="none" w:sz="0" w:space="0" w:color="auto"/>
            <w:left w:val="none" w:sz="0" w:space="0" w:color="auto"/>
            <w:bottom w:val="none" w:sz="0" w:space="0" w:color="auto"/>
            <w:right w:val="none" w:sz="0" w:space="0" w:color="auto"/>
          </w:divBdr>
        </w:div>
        <w:div w:id="2111965891">
          <w:marLeft w:val="0"/>
          <w:marRight w:val="0"/>
          <w:marTop w:val="0"/>
          <w:marBottom w:val="0"/>
          <w:divBdr>
            <w:top w:val="none" w:sz="0" w:space="0" w:color="auto"/>
            <w:left w:val="none" w:sz="0" w:space="0" w:color="auto"/>
            <w:bottom w:val="none" w:sz="0" w:space="0" w:color="auto"/>
            <w:right w:val="none" w:sz="0" w:space="0" w:color="auto"/>
          </w:divBdr>
        </w:div>
        <w:div w:id="2118476486">
          <w:marLeft w:val="0"/>
          <w:marRight w:val="0"/>
          <w:marTop w:val="0"/>
          <w:marBottom w:val="0"/>
          <w:divBdr>
            <w:top w:val="none" w:sz="0" w:space="0" w:color="auto"/>
            <w:left w:val="none" w:sz="0" w:space="0" w:color="auto"/>
            <w:bottom w:val="none" w:sz="0" w:space="0" w:color="auto"/>
            <w:right w:val="none" w:sz="0" w:space="0" w:color="auto"/>
          </w:divBdr>
        </w:div>
        <w:div w:id="2121562148">
          <w:marLeft w:val="0"/>
          <w:marRight w:val="0"/>
          <w:marTop w:val="0"/>
          <w:marBottom w:val="0"/>
          <w:divBdr>
            <w:top w:val="none" w:sz="0" w:space="0" w:color="auto"/>
            <w:left w:val="none" w:sz="0" w:space="0" w:color="auto"/>
            <w:bottom w:val="none" w:sz="0" w:space="0" w:color="auto"/>
            <w:right w:val="none" w:sz="0" w:space="0" w:color="auto"/>
          </w:divBdr>
        </w:div>
      </w:divsChild>
    </w:div>
    <w:div w:id="1775587102">
      <w:bodyDiv w:val="1"/>
      <w:marLeft w:val="0"/>
      <w:marRight w:val="0"/>
      <w:marTop w:val="0"/>
      <w:marBottom w:val="0"/>
      <w:divBdr>
        <w:top w:val="none" w:sz="0" w:space="0" w:color="auto"/>
        <w:left w:val="none" w:sz="0" w:space="0" w:color="auto"/>
        <w:bottom w:val="none" w:sz="0" w:space="0" w:color="auto"/>
        <w:right w:val="none" w:sz="0" w:space="0" w:color="auto"/>
      </w:divBdr>
    </w:div>
    <w:div w:id="1872835844">
      <w:bodyDiv w:val="1"/>
      <w:marLeft w:val="0"/>
      <w:marRight w:val="0"/>
      <w:marTop w:val="0"/>
      <w:marBottom w:val="0"/>
      <w:divBdr>
        <w:top w:val="none" w:sz="0" w:space="0" w:color="auto"/>
        <w:left w:val="none" w:sz="0" w:space="0" w:color="auto"/>
        <w:bottom w:val="none" w:sz="0" w:space="0" w:color="auto"/>
        <w:right w:val="none" w:sz="0" w:space="0" w:color="auto"/>
      </w:divBdr>
    </w:div>
    <w:div w:id="1969778865">
      <w:bodyDiv w:val="1"/>
      <w:marLeft w:val="0"/>
      <w:marRight w:val="0"/>
      <w:marTop w:val="0"/>
      <w:marBottom w:val="0"/>
      <w:divBdr>
        <w:top w:val="none" w:sz="0" w:space="0" w:color="auto"/>
        <w:left w:val="none" w:sz="0" w:space="0" w:color="auto"/>
        <w:bottom w:val="none" w:sz="0" w:space="0" w:color="auto"/>
        <w:right w:val="none" w:sz="0" w:space="0" w:color="auto"/>
      </w:divBdr>
    </w:div>
    <w:div w:id="2041012055">
      <w:bodyDiv w:val="1"/>
      <w:marLeft w:val="0"/>
      <w:marRight w:val="0"/>
      <w:marTop w:val="0"/>
      <w:marBottom w:val="0"/>
      <w:divBdr>
        <w:top w:val="none" w:sz="0" w:space="0" w:color="auto"/>
        <w:left w:val="none" w:sz="0" w:space="0" w:color="auto"/>
        <w:bottom w:val="none" w:sz="0" w:space="0" w:color="auto"/>
        <w:right w:val="none" w:sz="0" w:space="0" w:color="auto"/>
      </w:divBdr>
    </w:div>
    <w:div w:id="2041659126">
      <w:bodyDiv w:val="1"/>
      <w:marLeft w:val="0"/>
      <w:marRight w:val="0"/>
      <w:marTop w:val="0"/>
      <w:marBottom w:val="0"/>
      <w:divBdr>
        <w:top w:val="none" w:sz="0" w:space="0" w:color="auto"/>
        <w:left w:val="none" w:sz="0" w:space="0" w:color="auto"/>
        <w:bottom w:val="none" w:sz="0" w:space="0" w:color="auto"/>
        <w:right w:val="none" w:sz="0" w:space="0" w:color="auto"/>
      </w:divBdr>
    </w:div>
    <w:div w:id="2086223249">
      <w:bodyDiv w:val="1"/>
      <w:marLeft w:val="0"/>
      <w:marRight w:val="0"/>
      <w:marTop w:val="0"/>
      <w:marBottom w:val="0"/>
      <w:divBdr>
        <w:top w:val="none" w:sz="0" w:space="0" w:color="auto"/>
        <w:left w:val="none" w:sz="0" w:space="0" w:color="auto"/>
        <w:bottom w:val="none" w:sz="0" w:space="0" w:color="auto"/>
        <w:right w:val="none" w:sz="0" w:space="0" w:color="auto"/>
      </w:divBdr>
    </w:div>
    <w:div w:id="2120251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queenslandjudgments.com.au/caselaw/qsc/2021/273" TargetMode="External"/><Relationship Id="rId18" Type="http://schemas.openxmlformats.org/officeDocument/2006/relationships/image" Target="media/image7.png"/><Relationship Id="rId26" Type="http://schemas.openxmlformats.org/officeDocument/2006/relationships/image" Target="media/image11.jpg"/><Relationship Id="rId3" Type="http://schemas.openxmlformats.org/officeDocument/2006/relationships/customXml" Target="../customXml/item3.xml"/><Relationship Id="rId21" Type="http://schemas.openxmlformats.org/officeDocument/2006/relationships/chart" Target="charts/chart2.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0.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chart" Target="charts/chart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chart" Target="charts/chart4.xml"/><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8.png"/><Relationship Id="rId31"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chart" Target="charts/chart3.xml"/><Relationship Id="rId27" Type="http://schemas.openxmlformats.org/officeDocument/2006/relationships/footer" Target="footer1.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qldhrc.sharepoint.com/sites/Annualreporting/Shared%20Documents/HRA%202022-23/Data%20spreadsheets/2023.08.03%20Human%20rights%20-%20all%20finalis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qldhrc.sharepoint.com/sites/Annualreporting/Shared%20Documents/HRA%202022-23/Data%20spreadsheets/2023.08.03%20Human%20rights%20-%20HR%20only-%20finalis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qldhrc.sharepoint.com/sites/Annualreporting/Shared%20Documents/HRA%202022-23/Data%20spreadsheets/2023.08.03%20Finalised%20complaints%20by%20sector%20-%20al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qldhrc.sharepoint.com/sites/Annualreporting/Shared%20Documents/HRA%202022-23/Data%20spreadsheets/2023.08.03%20Finalised%20complaints%20by%20sector%20-%20human%20rights%20only.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Export!$B$29</c:f>
              <c:strCache>
                <c:ptCount val="1"/>
                <c:pt idx="0">
                  <c:v>Accepted and finalised</c:v>
                </c:pt>
              </c:strCache>
            </c:strRef>
          </c:tx>
          <c:spPr>
            <a:solidFill>
              <a:srgbClr val="D46228"/>
            </a:solidFill>
            <a:ln>
              <a:noFill/>
            </a:ln>
            <a:effectLst/>
          </c:spPr>
          <c:invertIfNegative val="0"/>
          <c:cat>
            <c:strRef>
              <c:f>Export!$A$30:$A$52</c:f>
              <c:strCache>
                <c:ptCount val="23"/>
                <c:pt idx="0">
                  <c:v>Protection from retrospective criminal laws</c:v>
                </c:pt>
                <c:pt idx="1">
                  <c:v>Freedom from forced work</c:v>
                </c:pt>
                <c:pt idx="2">
                  <c:v>Protection of children in the criminal process</c:v>
                </c:pt>
                <c:pt idx="3">
                  <c:v>Right not to be tried or punished more than once</c:v>
                </c:pt>
                <c:pt idx="4">
                  <c:v>Rights in criminal proceedings</c:v>
                </c:pt>
                <c:pt idx="5">
                  <c:v>Cultural rights—generally</c:v>
                </c:pt>
                <c:pt idx="6">
                  <c:v>Cultural rights—First Nations peoples</c:v>
                </c:pt>
                <c:pt idx="7">
                  <c:v>Taking part in public life</c:v>
                </c:pt>
                <c:pt idx="8">
                  <c:v>Right to education</c:v>
                </c:pt>
                <c:pt idx="9">
                  <c:v>Property rights</c:v>
                </c:pt>
                <c:pt idx="10">
                  <c:v>Right to life</c:v>
                </c:pt>
                <c:pt idx="11">
                  <c:v>Fair hearing</c:v>
                </c:pt>
                <c:pt idx="12">
                  <c:v>Freedom of expression</c:v>
                </c:pt>
                <c:pt idx="13">
                  <c:v>Freedom of movement</c:v>
                </c:pt>
                <c:pt idx="14">
                  <c:v>Right to health services</c:v>
                </c:pt>
                <c:pt idx="15">
                  <c:v>Protection of families and children</c:v>
                </c:pt>
                <c:pt idx="16">
                  <c:v>Humane treatment when deprived of liberty</c:v>
                </c:pt>
                <c:pt idx="17">
                  <c:v>Peaceful assembly and freedom of association</c:v>
                </c:pt>
                <c:pt idx="18">
                  <c:v>Freedom of thought, conscience, religion</c:v>
                </c:pt>
                <c:pt idx="19">
                  <c:v>Right to liberty and security of person</c:v>
                </c:pt>
                <c:pt idx="20">
                  <c:v>Recognition and equality before the law</c:v>
                </c:pt>
                <c:pt idx="21">
                  <c:v>Torture &amp; cruel, inhuman, degrading t'ment</c:v>
                </c:pt>
                <c:pt idx="22">
                  <c:v>Privacy and reputation</c:v>
                </c:pt>
              </c:strCache>
            </c:strRef>
          </c:cat>
          <c:val>
            <c:numRef>
              <c:f>Export!$B$30:$B$52</c:f>
              <c:numCache>
                <c:formatCode>General</c:formatCode>
                <c:ptCount val="23"/>
                <c:pt idx="2" formatCode="0">
                  <c:v>1</c:v>
                </c:pt>
                <c:pt idx="4" formatCode="0">
                  <c:v>1</c:v>
                </c:pt>
                <c:pt idx="5" formatCode="0">
                  <c:v>5</c:v>
                </c:pt>
                <c:pt idx="6" formatCode="0">
                  <c:v>9</c:v>
                </c:pt>
                <c:pt idx="7" formatCode="0">
                  <c:v>7</c:v>
                </c:pt>
                <c:pt idx="8" formatCode="0">
                  <c:v>15</c:v>
                </c:pt>
                <c:pt idx="9" formatCode="0">
                  <c:v>3</c:v>
                </c:pt>
                <c:pt idx="10" formatCode="0">
                  <c:v>3</c:v>
                </c:pt>
                <c:pt idx="11" formatCode="0">
                  <c:v>3</c:v>
                </c:pt>
                <c:pt idx="12" formatCode="0">
                  <c:v>16</c:v>
                </c:pt>
                <c:pt idx="13" formatCode="0">
                  <c:v>14</c:v>
                </c:pt>
                <c:pt idx="14" formatCode="0">
                  <c:v>26</c:v>
                </c:pt>
                <c:pt idx="15" formatCode="0">
                  <c:v>34</c:v>
                </c:pt>
                <c:pt idx="16" formatCode="0">
                  <c:v>39</c:v>
                </c:pt>
                <c:pt idx="17" formatCode="0">
                  <c:v>1</c:v>
                </c:pt>
                <c:pt idx="18" formatCode="0">
                  <c:v>12</c:v>
                </c:pt>
                <c:pt idx="19" formatCode="0">
                  <c:v>8</c:v>
                </c:pt>
                <c:pt idx="20" formatCode="0">
                  <c:v>180</c:v>
                </c:pt>
                <c:pt idx="21" formatCode="0">
                  <c:v>47</c:v>
                </c:pt>
                <c:pt idx="22" formatCode="0">
                  <c:v>106</c:v>
                </c:pt>
              </c:numCache>
            </c:numRef>
          </c:val>
          <c:extLst>
            <c:ext xmlns:c16="http://schemas.microsoft.com/office/drawing/2014/chart" uri="{C3380CC4-5D6E-409C-BE32-E72D297353CC}">
              <c16:uniqueId val="{00000000-EF56-4824-9C52-D6B49AB9133C}"/>
            </c:ext>
          </c:extLst>
        </c:ser>
        <c:ser>
          <c:idx val="1"/>
          <c:order val="1"/>
          <c:tx>
            <c:strRef>
              <c:f>Export!$C$29</c:f>
              <c:strCache>
                <c:ptCount val="1"/>
                <c:pt idx="0">
                  <c:v>Not accepted and finalised </c:v>
                </c:pt>
              </c:strCache>
            </c:strRef>
          </c:tx>
          <c:spPr>
            <a:solidFill>
              <a:srgbClr val="6CCBE1"/>
            </a:solidFill>
            <a:ln>
              <a:noFill/>
            </a:ln>
            <a:effectLst/>
          </c:spPr>
          <c:invertIfNegative val="0"/>
          <c:cat>
            <c:strRef>
              <c:f>Export!$A$30:$A$52</c:f>
              <c:strCache>
                <c:ptCount val="23"/>
                <c:pt idx="0">
                  <c:v>Protection from retrospective criminal laws</c:v>
                </c:pt>
                <c:pt idx="1">
                  <c:v>Freedom from forced work</c:v>
                </c:pt>
                <c:pt idx="2">
                  <c:v>Protection of children in the criminal process</c:v>
                </c:pt>
                <c:pt idx="3">
                  <c:v>Right not to be tried or punished more than once</c:v>
                </c:pt>
                <c:pt idx="4">
                  <c:v>Rights in criminal proceedings</c:v>
                </c:pt>
                <c:pt idx="5">
                  <c:v>Cultural rights—generally</c:v>
                </c:pt>
                <c:pt idx="6">
                  <c:v>Cultural rights—First Nations peoples</c:v>
                </c:pt>
                <c:pt idx="7">
                  <c:v>Taking part in public life</c:v>
                </c:pt>
                <c:pt idx="8">
                  <c:v>Right to education</c:v>
                </c:pt>
                <c:pt idx="9">
                  <c:v>Property rights</c:v>
                </c:pt>
                <c:pt idx="10">
                  <c:v>Right to life</c:v>
                </c:pt>
                <c:pt idx="11">
                  <c:v>Fair hearing</c:v>
                </c:pt>
                <c:pt idx="12">
                  <c:v>Freedom of expression</c:v>
                </c:pt>
                <c:pt idx="13">
                  <c:v>Freedom of movement</c:v>
                </c:pt>
                <c:pt idx="14">
                  <c:v>Right to health services</c:v>
                </c:pt>
                <c:pt idx="15">
                  <c:v>Protection of families and children</c:v>
                </c:pt>
                <c:pt idx="16">
                  <c:v>Humane treatment when deprived of liberty</c:v>
                </c:pt>
                <c:pt idx="17">
                  <c:v>Peaceful assembly and freedom of association</c:v>
                </c:pt>
                <c:pt idx="18">
                  <c:v>Freedom of thought, conscience, religion</c:v>
                </c:pt>
                <c:pt idx="19">
                  <c:v>Right to liberty and security of person</c:v>
                </c:pt>
                <c:pt idx="20">
                  <c:v>Recognition and equality before the law</c:v>
                </c:pt>
                <c:pt idx="21">
                  <c:v>Torture &amp; cruel, inhuman, degrading t'ment</c:v>
                </c:pt>
                <c:pt idx="22">
                  <c:v>Privacy and reputation</c:v>
                </c:pt>
              </c:strCache>
            </c:strRef>
          </c:cat>
          <c:val>
            <c:numRef>
              <c:f>Export!$C$30:$C$52</c:f>
              <c:numCache>
                <c:formatCode>General</c:formatCode>
                <c:ptCount val="23"/>
                <c:pt idx="0">
                  <c:v>1</c:v>
                </c:pt>
                <c:pt idx="1">
                  <c:v>5</c:v>
                </c:pt>
                <c:pt idx="2">
                  <c:v>1</c:v>
                </c:pt>
                <c:pt idx="3">
                  <c:v>5</c:v>
                </c:pt>
                <c:pt idx="4">
                  <c:v>10</c:v>
                </c:pt>
                <c:pt idx="5">
                  <c:v>8</c:v>
                </c:pt>
                <c:pt idx="6">
                  <c:v>13</c:v>
                </c:pt>
                <c:pt idx="7">
                  <c:v>14</c:v>
                </c:pt>
                <c:pt idx="8">
                  <c:v>9</c:v>
                </c:pt>
                <c:pt idx="9">
                  <c:v>24</c:v>
                </c:pt>
                <c:pt idx="10" formatCode="0">
                  <c:v>30</c:v>
                </c:pt>
                <c:pt idx="11" formatCode="0">
                  <c:v>36</c:v>
                </c:pt>
                <c:pt idx="12" formatCode="0">
                  <c:v>25</c:v>
                </c:pt>
                <c:pt idx="13" formatCode="0">
                  <c:v>29</c:v>
                </c:pt>
                <c:pt idx="14" formatCode="0">
                  <c:v>32</c:v>
                </c:pt>
                <c:pt idx="15" formatCode="0">
                  <c:v>30</c:v>
                </c:pt>
                <c:pt idx="16" formatCode="0">
                  <c:v>31</c:v>
                </c:pt>
                <c:pt idx="17" formatCode="0">
                  <c:v>179</c:v>
                </c:pt>
                <c:pt idx="18" formatCode="0">
                  <c:v>195</c:v>
                </c:pt>
                <c:pt idx="19" formatCode="0">
                  <c:v>204</c:v>
                </c:pt>
                <c:pt idx="20" formatCode="0">
                  <c:v>71</c:v>
                </c:pt>
                <c:pt idx="21" formatCode="0">
                  <c:v>219</c:v>
                </c:pt>
                <c:pt idx="22" formatCode="0">
                  <c:v>213</c:v>
                </c:pt>
              </c:numCache>
            </c:numRef>
          </c:val>
          <c:extLst>
            <c:ext xmlns:c16="http://schemas.microsoft.com/office/drawing/2014/chart" uri="{C3380CC4-5D6E-409C-BE32-E72D297353CC}">
              <c16:uniqueId val="{00000001-EF56-4824-9C52-D6B49AB9133C}"/>
            </c:ext>
          </c:extLst>
        </c:ser>
        <c:dLbls>
          <c:showLegendKey val="0"/>
          <c:showVal val="0"/>
          <c:showCatName val="0"/>
          <c:showSerName val="0"/>
          <c:showPercent val="0"/>
          <c:showBubbleSize val="0"/>
        </c:dLbls>
        <c:gapWidth val="45"/>
        <c:overlap val="100"/>
        <c:axId val="812571071"/>
        <c:axId val="812571903"/>
      </c:barChart>
      <c:catAx>
        <c:axId val="81257107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812571903"/>
        <c:crosses val="autoZero"/>
        <c:auto val="1"/>
        <c:lblAlgn val="ctr"/>
        <c:lblOffset val="100"/>
        <c:noMultiLvlLbl val="0"/>
      </c:catAx>
      <c:valAx>
        <c:axId val="8125719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812571071"/>
        <c:crosses val="autoZero"/>
        <c:crossBetween val="between"/>
      </c:valAx>
      <c:spPr>
        <a:noFill/>
        <a:ln>
          <a:noFill/>
        </a:ln>
        <a:effectLst/>
      </c:spPr>
    </c:plotArea>
    <c:legend>
      <c:legendPos val="b"/>
      <c:layout>
        <c:manualLayout>
          <c:xMode val="edge"/>
          <c:yMode val="edge"/>
          <c:x val="0.67506991100485503"/>
          <c:y val="0.66469442533550382"/>
          <c:w val="0.22183413334763527"/>
          <c:h val="0.133469754141720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Export!$B$30</c:f>
              <c:strCache>
                <c:ptCount val="1"/>
                <c:pt idx="0">
                  <c:v>Accepted and finalised</c:v>
                </c:pt>
              </c:strCache>
            </c:strRef>
          </c:tx>
          <c:spPr>
            <a:solidFill>
              <a:srgbClr val="E66A37"/>
            </a:solidFill>
            <a:ln>
              <a:noFill/>
            </a:ln>
            <a:effectLst/>
          </c:spPr>
          <c:invertIfNegative val="0"/>
          <c:cat>
            <c:strRef>
              <c:f>Export!$A$31:$A$50</c:f>
              <c:strCache>
                <c:ptCount val="20"/>
                <c:pt idx="0">
                  <c:v>Protection from retrospective criminal laws</c:v>
                </c:pt>
                <c:pt idx="1">
                  <c:v>Freedom from forced work</c:v>
                </c:pt>
                <c:pt idx="2">
                  <c:v>Protection of children in the criminal process</c:v>
                </c:pt>
                <c:pt idx="3">
                  <c:v>Cultural rights—generally</c:v>
                </c:pt>
                <c:pt idx="4">
                  <c:v>Peaceful assembly and freedom of association</c:v>
                </c:pt>
                <c:pt idx="5">
                  <c:v>Right not to be tried or punished more than once</c:v>
                </c:pt>
                <c:pt idx="6">
                  <c:v>Cultural rights—First Nations peoples</c:v>
                </c:pt>
                <c:pt idx="7">
                  <c:v>Right to education</c:v>
                </c:pt>
                <c:pt idx="8">
                  <c:v>Rights in criminal proceedings</c:v>
                </c:pt>
                <c:pt idx="9">
                  <c:v>Taking part in public life</c:v>
                </c:pt>
                <c:pt idx="10">
                  <c:v>Freedom of thought, conscience, religion</c:v>
                </c:pt>
                <c:pt idx="11">
                  <c:v>Property rights</c:v>
                </c:pt>
                <c:pt idx="12">
                  <c:v>Right to life</c:v>
                </c:pt>
                <c:pt idx="13">
                  <c:v>Right to liberty and security of person</c:v>
                </c:pt>
                <c:pt idx="14">
                  <c:v>Freedom of expression</c:v>
                </c:pt>
                <c:pt idx="15">
                  <c:v>Freedom of movement</c:v>
                </c:pt>
                <c:pt idx="16">
                  <c:v>Fair hearing</c:v>
                </c:pt>
                <c:pt idx="17">
                  <c:v>Right to health services</c:v>
                </c:pt>
                <c:pt idx="18">
                  <c:v>Protection of families and children</c:v>
                </c:pt>
                <c:pt idx="19">
                  <c:v>Humane treatment when deprived of liberty</c:v>
                </c:pt>
              </c:strCache>
            </c:strRef>
          </c:cat>
          <c:val>
            <c:numRef>
              <c:f>Export!$B$31:$B$50</c:f>
              <c:numCache>
                <c:formatCode>General</c:formatCode>
                <c:ptCount val="20"/>
                <c:pt idx="2" formatCode="0">
                  <c:v>1</c:v>
                </c:pt>
                <c:pt idx="4" formatCode="0">
                  <c:v>1</c:v>
                </c:pt>
                <c:pt idx="6" formatCode="0">
                  <c:v>2</c:v>
                </c:pt>
                <c:pt idx="7" formatCode="0">
                  <c:v>3</c:v>
                </c:pt>
                <c:pt idx="11" formatCode="0">
                  <c:v>3</c:v>
                </c:pt>
                <c:pt idx="12" formatCode="0">
                  <c:v>2</c:v>
                </c:pt>
                <c:pt idx="13" formatCode="0">
                  <c:v>5</c:v>
                </c:pt>
                <c:pt idx="14" formatCode="0">
                  <c:v>8</c:v>
                </c:pt>
                <c:pt idx="15" formatCode="0">
                  <c:v>6</c:v>
                </c:pt>
                <c:pt idx="16" formatCode="0">
                  <c:v>1</c:v>
                </c:pt>
                <c:pt idx="17" formatCode="0">
                  <c:v>13</c:v>
                </c:pt>
                <c:pt idx="18" formatCode="0">
                  <c:v>16</c:v>
                </c:pt>
                <c:pt idx="19" formatCode="0">
                  <c:v>19</c:v>
                </c:pt>
              </c:numCache>
            </c:numRef>
          </c:val>
          <c:extLst>
            <c:ext xmlns:c16="http://schemas.microsoft.com/office/drawing/2014/chart" uri="{C3380CC4-5D6E-409C-BE32-E72D297353CC}">
              <c16:uniqueId val="{00000000-219C-4DB6-8C43-278847A6351E}"/>
            </c:ext>
          </c:extLst>
        </c:ser>
        <c:ser>
          <c:idx val="1"/>
          <c:order val="1"/>
          <c:tx>
            <c:strRef>
              <c:f>Export!$C$30</c:f>
              <c:strCache>
                <c:ptCount val="1"/>
                <c:pt idx="0">
                  <c:v>Not accepted and finalised</c:v>
                </c:pt>
              </c:strCache>
            </c:strRef>
          </c:tx>
          <c:spPr>
            <a:solidFill>
              <a:srgbClr val="6CCBE1"/>
            </a:solidFill>
            <a:ln>
              <a:noFill/>
            </a:ln>
            <a:effectLst/>
          </c:spPr>
          <c:invertIfNegative val="0"/>
          <c:cat>
            <c:strRef>
              <c:f>Export!$A$31:$A$50</c:f>
              <c:strCache>
                <c:ptCount val="20"/>
                <c:pt idx="0">
                  <c:v>Protection from retrospective criminal laws</c:v>
                </c:pt>
                <c:pt idx="1">
                  <c:v>Freedom from forced work</c:v>
                </c:pt>
                <c:pt idx="2">
                  <c:v>Protection of children in the criminal process</c:v>
                </c:pt>
                <c:pt idx="3">
                  <c:v>Cultural rights—generally</c:v>
                </c:pt>
                <c:pt idx="4">
                  <c:v>Peaceful assembly and freedom of association</c:v>
                </c:pt>
                <c:pt idx="5">
                  <c:v>Right not to be tried or punished more than once</c:v>
                </c:pt>
                <c:pt idx="6">
                  <c:v>Cultural rights—First Nations peoples</c:v>
                </c:pt>
                <c:pt idx="7">
                  <c:v>Right to education</c:v>
                </c:pt>
                <c:pt idx="8">
                  <c:v>Rights in criminal proceedings</c:v>
                </c:pt>
                <c:pt idx="9">
                  <c:v>Taking part in public life</c:v>
                </c:pt>
                <c:pt idx="10">
                  <c:v>Freedom of thought, conscience, religion</c:v>
                </c:pt>
                <c:pt idx="11">
                  <c:v>Property rights</c:v>
                </c:pt>
                <c:pt idx="12">
                  <c:v>Right to life</c:v>
                </c:pt>
                <c:pt idx="13">
                  <c:v>Right to liberty and security of person</c:v>
                </c:pt>
                <c:pt idx="14">
                  <c:v>Freedom of expression</c:v>
                </c:pt>
                <c:pt idx="15">
                  <c:v>Freedom of movement</c:v>
                </c:pt>
                <c:pt idx="16">
                  <c:v>Fair hearing</c:v>
                </c:pt>
                <c:pt idx="17">
                  <c:v>Right to health services</c:v>
                </c:pt>
                <c:pt idx="18">
                  <c:v>Protection of families and children</c:v>
                </c:pt>
                <c:pt idx="19">
                  <c:v>Humane treatment when deprived of liberty</c:v>
                </c:pt>
              </c:strCache>
            </c:strRef>
          </c:cat>
          <c:val>
            <c:numRef>
              <c:f>Export!$C$31:$C$50</c:f>
              <c:numCache>
                <c:formatCode>General</c:formatCode>
                <c:ptCount val="20"/>
                <c:pt idx="0">
                  <c:v>1</c:v>
                </c:pt>
                <c:pt idx="1">
                  <c:v>2</c:v>
                </c:pt>
                <c:pt idx="2">
                  <c:v>1</c:v>
                </c:pt>
                <c:pt idx="3">
                  <c:v>4</c:v>
                </c:pt>
                <c:pt idx="4">
                  <c:v>3</c:v>
                </c:pt>
                <c:pt idx="5">
                  <c:v>4</c:v>
                </c:pt>
                <c:pt idx="6">
                  <c:v>5</c:v>
                </c:pt>
                <c:pt idx="7">
                  <c:v>5</c:v>
                </c:pt>
                <c:pt idx="8">
                  <c:v>9</c:v>
                </c:pt>
                <c:pt idx="9">
                  <c:v>9</c:v>
                </c:pt>
                <c:pt idx="10">
                  <c:v>14</c:v>
                </c:pt>
                <c:pt idx="11">
                  <c:v>21</c:v>
                </c:pt>
                <c:pt idx="12">
                  <c:v>22</c:v>
                </c:pt>
                <c:pt idx="13">
                  <c:v>20</c:v>
                </c:pt>
                <c:pt idx="14">
                  <c:v>18</c:v>
                </c:pt>
                <c:pt idx="15">
                  <c:v>20</c:v>
                </c:pt>
                <c:pt idx="16">
                  <c:v>27</c:v>
                </c:pt>
                <c:pt idx="17">
                  <c:v>25</c:v>
                </c:pt>
                <c:pt idx="18">
                  <c:v>24</c:v>
                </c:pt>
                <c:pt idx="19" formatCode="0">
                  <c:v>26</c:v>
                </c:pt>
              </c:numCache>
            </c:numRef>
          </c:val>
          <c:extLst>
            <c:ext xmlns:c16="http://schemas.microsoft.com/office/drawing/2014/chart" uri="{C3380CC4-5D6E-409C-BE32-E72D297353CC}">
              <c16:uniqueId val="{00000001-219C-4DB6-8C43-278847A6351E}"/>
            </c:ext>
          </c:extLst>
        </c:ser>
        <c:dLbls>
          <c:showLegendKey val="0"/>
          <c:showVal val="0"/>
          <c:showCatName val="0"/>
          <c:showSerName val="0"/>
          <c:showPercent val="0"/>
          <c:showBubbleSize val="0"/>
        </c:dLbls>
        <c:gapWidth val="45"/>
        <c:overlap val="100"/>
        <c:axId val="968443808"/>
        <c:axId val="968446304"/>
      </c:barChart>
      <c:catAx>
        <c:axId val="9684438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68446304"/>
        <c:crosses val="autoZero"/>
        <c:auto val="1"/>
        <c:lblAlgn val="ctr"/>
        <c:lblOffset val="100"/>
        <c:noMultiLvlLbl val="0"/>
      </c:catAx>
      <c:valAx>
        <c:axId val="9684463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68443808"/>
        <c:crosses val="autoZero"/>
        <c:crossBetween val="between"/>
      </c:valAx>
      <c:spPr>
        <a:noFill/>
        <a:ln>
          <a:noFill/>
        </a:ln>
        <a:effectLst/>
      </c:spPr>
    </c:plotArea>
    <c:legend>
      <c:legendPos val="b"/>
      <c:layout>
        <c:manualLayout>
          <c:xMode val="edge"/>
          <c:yMode val="edge"/>
          <c:x val="0.68633451655547462"/>
          <c:y val="0.57856792958224135"/>
          <c:w val="0.1716284142896235"/>
          <c:h val="0.1139356321138716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Export!$B$19</c:f>
              <c:strCache>
                <c:ptCount val="1"/>
                <c:pt idx="0">
                  <c:v>Accepted and finalised </c:v>
                </c:pt>
              </c:strCache>
            </c:strRef>
          </c:tx>
          <c:spPr>
            <a:solidFill>
              <a:srgbClr val="E66A37"/>
            </a:solidFill>
            <a:ln>
              <a:noFill/>
            </a:ln>
            <a:effectLst/>
          </c:spPr>
          <c:invertIfNegative val="0"/>
          <c:cat>
            <c:strRef>
              <c:f>Export!$A$20:$A$31</c:f>
              <c:strCache>
                <c:ptCount val="12"/>
                <c:pt idx="0">
                  <c:v>Transport</c:v>
                </c:pt>
                <c:pt idx="1">
                  <c:v>Disability</c:v>
                </c:pt>
                <c:pt idx="2">
                  <c:v>Not a public entity</c:v>
                </c:pt>
                <c:pt idx="3">
                  <c:v>Child Safety</c:v>
                </c:pt>
                <c:pt idx="4">
                  <c:v>Accommodation/Housing</c:v>
                </c:pt>
                <c:pt idx="5">
                  <c:v>Council</c:v>
                </c:pt>
                <c:pt idx="6">
                  <c:v>Education</c:v>
                </c:pt>
                <c:pt idx="7">
                  <c:v>Other</c:v>
                </c:pt>
                <c:pt idx="8">
                  <c:v>Corrections</c:v>
                </c:pt>
                <c:pt idx="9">
                  <c:v>Police</c:v>
                </c:pt>
                <c:pt idx="10">
                  <c:v>Health</c:v>
                </c:pt>
                <c:pt idx="11">
                  <c:v>Work</c:v>
                </c:pt>
              </c:strCache>
            </c:strRef>
          </c:cat>
          <c:val>
            <c:numRef>
              <c:f>Export!$B$20:$B$31</c:f>
              <c:numCache>
                <c:formatCode>0</c:formatCode>
                <c:ptCount val="12"/>
                <c:pt idx="0">
                  <c:v>5</c:v>
                </c:pt>
                <c:pt idx="1">
                  <c:v>2</c:v>
                </c:pt>
                <c:pt idx="3">
                  <c:v>9</c:v>
                </c:pt>
                <c:pt idx="4">
                  <c:v>14</c:v>
                </c:pt>
                <c:pt idx="5">
                  <c:v>12</c:v>
                </c:pt>
                <c:pt idx="6">
                  <c:v>28</c:v>
                </c:pt>
                <c:pt idx="7">
                  <c:v>24</c:v>
                </c:pt>
                <c:pt idx="8">
                  <c:v>25</c:v>
                </c:pt>
                <c:pt idx="9">
                  <c:v>38</c:v>
                </c:pt>
                <c:pt idx="10">
                  <c:v>45</c:v>
                </c:pt>
                <c:pt idx="11">
                  <c:v>68</c:v>
                </c:pt>
              </c:numCache>
            </c:numRef>
          </c:val>
          <c:extLst>
            <c:ext xmlns:c16="http://schemas.microsoft.com/office/drawing/2014/chart" uri="{C3380CC4-5D6E-409C-BE32-E72D297353CC}">
              <c16:uniqueId val="{00000000-F4E4-453D-A5B2-5C10327DE8AD}"/>
            </c:ext>
          </c:extLst>
        </c:ser>
        <c:ser>
          <c:idx val="1"/>
          <c:order val="1"/>
          <c:tx>
            <c:strRef>
              <c:f>Export!$C$19</c:f>
              <c:strCache>
                <c:ptCount val="1"/>
                <c:pt idx="0">
                  <c:v>Not accepted and finalised </c:v>
                </c:pt>
              </c:strCache>
            </c:strRef>
          </c:tx>
          <c:spPr>
            <a:solidFill>
              <a:srgbClr val="6CCBE1"/>
            </a:solidFill>
            <a:ln>
              <a:noFill/>
            </a:ln>
            <a:effectLst/>
          </c:spPr>
          <c:invertIfNegative val="0"/>
          <c:cat>
            <c:strRef>
              <c:f>Export!$A$20:$A$31</c:f>
              <c:strCache>
                <c:ptCount val="12"/>
                <c:pt idx="0">
                  <c:v>Transport</c:v>
                </c:pt>
                <c:pt idx="1">
                  <c:v>Disability</c:v>
                </c:pt>
                <c:pt idx="2">
                  <c:v>Not a public entity</c:v>
                </c:pt>
                <c:pt idx="3">
                  <c:v>Child Safety</c:v>
                </c:pt>
                <c:pt idx="4">
                  <c:v>Accommodation/Housing</c:v>
                </c:pt>
                <c:pt idx="5">
                  <c:v>Council</c:v>
                </c:pt>
                <c:pt idx="6">
                  <c:v>Education</c:v>
                </c:pt>
                <c:pt idx="7">
                  <c:v>Other</c:v>
                </c:pt>
                <c:pt idx="8">
                  <c:v>Corrections</c:v>
                </c:pt>
                <c:pt idx="9">
                  <c:v>Police</c:v>
                </c:pt>
                <c:pt idx="10">
                  <c:v>Health</c:v>
                </c:pt>
                <c:pt idx="11">
                  <c:v>Work</c:v>
                </c:pt>
              </c:strCache>
            </c:strRef>
          </c:cat>
          <c:val>
            <c:numRef>
              <c:f>Export!$C$20:$C$31</c:f>
              <c:numCache>
                <c:formatCode>General</c:formatCode>
                <c:ptCount val="12"/>
                <c:pt idx="0">
                  <c:v>1</c:v>
                </c:pt>
                <c:pt idx="1">
                  <c:v>4</c:v>
                </c:pt>
                <c:pt idx="2">
                  <c:v>16</c:v>
                </c:pt>
                <c:pt idx="3">
                  <c:v>8</c:v>
                </c:pt>
                <c:pt idx="4">
                  <c:v>4</c:v>
                </c:pt>
                <c:pt idx="5">
                  <c:v>13</c:v>
                </c:pt>
                <c:pt idx="6">
                  <c:v>4</c:v>
                </c:pt>
                <c:pt idx="7">
                  <c:v>25</c:v>
                </c:pt>
                <c:pt idx="8" formatCode="0">
                  <c:v>27</c:v>
                </c:pt>
                <c:pt idx="9" formatCode="0">
                  <c:v>29</c:v>
                </c:pt>
                <c:pt idx="10" formatCode="0">
                  <c:v>34</c:v>
                </c:pt>
                <c:pt idx="11" formatCode="0">
                  <c:v>189</c:v>
                </c:pt>
              </c:numCache>
            </c:numRef>
          </c:val>
          <c:extLst>
            <c:ext xmlns:c16="http://schemas.microsoft.com/office/drawing/2014/chart" uri="{C3380CC4-5D6E-409C-BE32-E72D297353CC}">
              <c16:uniqueId val="{00000001-F4E4-453D-A5B2-5C10327DE8AD}"/>
            </c:ext>
          </c:extLst>
        </c:ser>
        <c:dLbls>
          <c:showLegendKey val="0"/>
          <c:showVal val="0"/>
          <c:showCatName val="0"/>
          <c:showSerName val="0"/>
          <c:showPercent val="0"/>
          <c:showBubbleSize val="0"/>
        </c:dLbls>
        <c:gapWidth val="45"/>
        <c:overlap val="100"/>
        <c:axId val="1377406768"/>
        <c:axId val="1377409680"/>
      </c:barChart>
      <c:catAx>
        <c:axId val="13774067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377409680"/>
        <c:crosses val="autoZero"/>
        <c:auto val="1"/>
        <c:lblAlgn val="ctr"/>
        <c:lblOffset val="100"/>
        <c:noMultiLvlLbl val="0"/>
      </c:catAx>
      <c:valAx>
        <c:axId val="137740968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377406768"/>
        <c:crosses val="autoZero"/>
        <c:crossBetween val="between"/>
      </c:valAx>
      <c:spPr>
        <a:noFill/>
        <a:ln>
          <a:noFill/>
        </a:ln>
        <a:effectLst/>
      </c:spPr>
    </c:plotArea>
    <c:legend>
      <c:legendPos val="b"/>
      <c:layout>
        <c:manualLayout>
          <c:xMode val="edge"/>
          <c:yMode val="edge"/>
          <c:x val="0.55113881392243058"/>
          <c:y val="0.53909085099126342"/>
          <c:w val="0.2731536225029213"/>
          <c:h val="0.211788222534528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Export!$B$19</c:f>
              <c:strCache>
                <c:ptCount val="1"/>
                <c:pt idx="0">
                  <c:v>Accepted and finalised</c:v>
                </c:pt>
              </c:strCache>
            </c:strRef>
          </c:tx>
          <c:spPr>
            <a:solidFill>
              <a:srgbClr val="E66A37"/>
            </a:solidFill>
            <a:ln>
              <a:noFill/>
            </a:ln>
            <a:effectLst/>
          </c:spPr>
          <c:invertIfNegative val="0"/>
          <c:cat>
            <c:strRef>
              <c:f>Export!$A$20:$A$32</c:f>
              <c:strCache>
                <c:ptCount val="13"/>
                <c:pt idx="0">
                  <c:v>Transport</c:v>
                </c:pt>
                <c:pt idx="1">
                  <c:v>Disability</c:v>
                </c:pt>
                <c:pt idx="2">
                  <c:v>Accommodation/Housing</c:v>
                </c:pt>
                <c:pt idx="3">
                  <c:v> Education</c:v>
                </c:pt>
                <c:pt idx="4">
                  <c:v>Child Safety</c:v>
                </c:pt>
                <c:pt idx="5">
                  <c:v>Court Services</c:v>
                </c:pt>
                <c:pt idx="6">
                  <c:v>Not a public entity</c:v>
                </c:pt>
                <c:pt idx="7">
                  <c:v>Councils</c:v>
                </c:pt>
                <c:pt idx="8">
                  <c:v>Work</c:v>
                </c:pt>
                <c:pt idx="9">
                  <c:v>Other</c:v>
                </c:pt>
                <c:pt idx="10">
                  <c:v>Police</c:v>
                </c:pt>
                <c:pt idx="11">
                  <c:v>Health</c:v>
                </c:pt>
                <c:pt idx="12">
                  <c:v>Corrections</c:v>
                </c:pt>
              </c:strCache>
            </c:strRef>
          </c:cat>
          <c:val>
            <c:numRef>
              <c:f>Export!$B$20:$B$32</c:f>
              <c:numCache>
                <c:formatCode>0</c:formatCode>
                <c:ptCount val="13"/>
                <c:pt idx="0">
                  <c:v>1</c:v>
                </c:pt>
                <c:pt idx="1">
                  <c:v>1</c:v>
                </c:pt>
                <c:pt idx="2">
                  <c:v>3</c:v>
                </c:pt>
                <c:pt idx="3">
                  <c:v>5</c:v>
                </c:pt>
                <c:pt idx="4">
                  <c:v>3</c:v>
                </c:pt>
                <c:pt idx="7">
                  <c:v>5</c:v>
                </c:pt>
                <c:pt idx="8">
                  <c:v>7</c:v>
                </c:pt>
                <c:pt idx="9">
                  <c:v>4</c:v>
                </c:pt>
                <c:pt idx="10">
                  <c:v>12</c:v>
                </c:pt>
                <c:pt idx="11">
                  <c:v>14</c:v>
                </c:pt>
                <c:pt idx="12">
                  <c:v>21</c:v>
                </c:pt>
              </c:numCache>
            </c:numRef>
          </c:val>
          <c:extLst>
            <c:ext xmlns:c16="http://schemas.microsoft.com/office/drawing/2014/chart" uri="{C3380CC4-5D6E-409C-BE32-E72D297353CC}">
              <c16:uniqueId val="{00000000-D5EF-46C4-89C8-4CA480CAC1DD}"/>
            </c:ext>
          </c:extLst>
        </c:ser>
        <c:ser>
          <c:idx val="1"/>
          <c:order val="1"/>
          <c:tx>
            <c:strRef>
              <c:f>Export!$C$19</c:f>
              <c:strCache>
                <c:ptCount val="1"/>
                <c:pt idx="0">
                  <c:v>Not accepted and finalised </c:v>
                </c:pt>
              </c:strCache>
            </c:strRef>
          </c:tx>
          <c:spPr>
            <a:solidFill>
              <a:srgbClr val="6CCBE1"/>
            </a:solidFill>
            <a:ln>
              <a:noFill/>
            </a:ln>
            <a:effectLst/>
          </c:spPr>
          <c:invertIfNegative val="0"/>
          <c:cat>
            <c:strRef>
              <c:f>Export!$A$20:$A$32</c:f>
              <c:strCache>
                <c:ptCount val="13"/>
                <c:pt idx="0">
                  <c:v>Transport</c:v>
                </c:pt>
                <c:pt idx="1">
                  <c:v>Disability</c:v>
                </c:pt>
                <c:pt idx="2">
                  <c:v>Accommodation/Housing</c:v>
                </c:pt>
                <c:pt idx="3">
                  <c:v> Education</c:v>
                </c:pt>
                <c:pt idx="4">
                  <c:v>Child Safety</c:v>
                </c:pt>
                <c:pt idx="5">
                  <c:v>Court Services</c:v>
                </c:pt>
                <c:pt idx="6">
                  <c:v>Not a public entity</c:v>
                </c:pt>
                <c:pt idx="7">
                  <c:v>Councils</c:v>
                </c:pt>
                <c:pt idx="8">
                  <c:v>Work</c:v>
                </c:pt>
                <c:pt idx="9">
                  <c:v>Other</c:v>
                </c:pt>
                <c:pt idx="10">
                  <c:v>Police</c:v>
                </c:pt>
                <c:pt idx="11">
                  <c:v>Health</c:v>
                </c:pt>
                <c:pt idx="12">
                  <c:v>Corrections</c:v>
                </c:pt>
              </c:strCache>
            </c:strRef>
          </c:cat>
          <c:val>
            <c:numRef>
              <c:f>Export!$C$20:$C$32</c:f>
              <c:numCache>
                <c:formatCode>General</c:formatCode>
                <c:ptCount val="13"/>
                <c:pt idx="0">
                  <c:v>1</c:v>
                </c:pt>
                <c:pt idx="1">
                  <c:v>3</c:v>
                </c:pt>
                <c:pt idx="2">
                  <c:v>3</c:v>
                </c:pt>
                <c:pt idx="3">
                  <c:v>3</c:v>
                </c:pt>
                <c:pt idx="4">
                  <c:v>9</c:v>
                </c:pt>
                <c:pt idx="5">
                  <c:v>11</c:v>
                </c:pt>
                <c:pt idx="6">
                  <c:v>14</c:v>
                </c:pt>
                <c:pt idx="7">
                  <c:v>12</c:v>
                </c:pt>
                <c:pt idx="8">
                  <c:v>11</c:v>
                </c:pt>
                <c:pt idx="9">
                  <c:v>24</c:v>
                </c:pt>
                <c:pt idx="10">
                  <c:v>27</c:v>
                </c:pt>
                <c:pt idx="11">
                  <c:v>32</c:v>
                </c:pt>
                <c:pt idx="12">
                  <c:v>26</c:v>
                </c:pt>
              </c:numCache>
            </c:numRef>
          </c:val>
          <c:extLst>
            <c:ext xmlns:c16="http://schemas.microsoft.com/office/drawing/2014/chart" uri="{C3380CC4-5D6E-409C-BE32-E72D297353CC}">
              <c16:uniqueId val="{00000001-D5EF-46C4-89C8-4CA480CAC1DD}"/>
            </c:ext>
          </c:extLst>
        </c:ser>
        <c:dLbls>
          <c:showLegendKey val="0"/>
          <c:showVal val="0"/>
          <c:showCatName val="0"/>
          <c:showSerName val="0"/>
          <c:showPercent val="0"/>
          <c:showBubbleSize val="0"/>
        </c:dLbls>
        <c:gapWidth val="45"/>
        <c:overlap val="100"/>
        <c:axId val="1967409488"/>
        <c:axId val="1967413232"/>
      </c:barChart>
      <c:catAx>
        <c:axId val="1967409488"/>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67413232"/>
        <c:crosses val="autoZero"/>
        <c:auto val="1"/>
        <c:lblAlgn val="ctr"/>
        <c:lblOffset val="100"/>
        <c:noMultiLvlLbl val="0"/>
      </c:catAx>
      <c:valAx>
        <c:axId val="196741323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67409488"/>
        <c:crosses val="autoZero"/>
        <c:crossBetween val="between"/>
      </c:valAx>
      <c:spPr>
        <a:noFill/>
        <a:ln>
          <a:noFill/>
        </a:ln>
        <a:effectLst/>
      </c:spPr>
    </c:plotArea>
    <c:legend>
      <c:legendPos val="b"/>
      <c:layout>
        <c:manualLayout>
          <c:xMode val="edge"/>
          <c:yMode val="edge"/>
          <c:x val="0.62154087275498227"/>
          <c:y val="0.51527507527387462"/>
          <c:w val="0.28796981627296592"/>
          <c:h val="0.2107514279593083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0E670C0B708384A9FE68EDDD2FCA27F" ma:contentTypeVersion="13" ma:contentTypeDescription="Create a new document." ma:contentTypeScope="" ma:versionID="18f552dbadd2d2224b96f62ed71ea1e0">
  <xsd:schema xmlns:xsd="http://www.w3.org/2001/XMLSchema" xmlns:xs="http://www.w3.org/2001/XMLSchema" xmlns:p="http://schemas.microsoft.com/office/2006/metadata/properties" xmlns:ns2="a9ec758c-7b29-4bbd-836f-c599af6fef2b" xmlns:ns3="4895baa6-ac4c-4d1e-b231-8483c88111dc" targetNamespace="http://schemas.microsoft.com/office/2006/metadata/properties" ma:root="true" ma:fieldsID="dd53542ccc8d44a87a987d7bbad8d34c" ns2:_="" ns3:_="">
    <xsd:import namespace="a9ec758c-7b29-4bbd-836f-c599af6fef2b"/>
    <xsd:import namespace="4895baa6-ac4c-4d1e-b231-8483c88111d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lcf76f155ced4ddcb4097134ff3c332f" minOccurs="0"/>
                <xsd:element ref="ns2:TaxCatchAll"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ec758c-7b29-4bbd-836f-c599af6fef2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c3d8b5d0-2ee8-4dd3-9ecf-95c4818ff50d}" ma:internalName="TaxCatchAll" ma:showField="CatchAllData" ma:web="a9ec758c-7b29-4bbd-836f-c599af6fef2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895baa6-ac4c-4d1e-b231-8483c88111d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6155ed63-341b-4a6d-8d92-bc71a3205411"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a9ec758c-7b29-4bbd-836f-c599af6fef2b">
      <UserInfo>
        <DisplayName/>
        <AccountId xsi:nil="true"/>
        <AccountType/>
      </UserInfo>
    </SharedWithUsers>
    <TaxCatchAll xmlns="a9ec758c-7b29-4bbd-836f-c599af6fef2b" xsi:nil="true"/>
    <lcf76f155ced4ddcb4097134ff3c332f xmlns="4895baa6-ac4c-4d1e-b231-8483c88111d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DFB47DCF-A250-41C8-A284-E6921FC98D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ec758c-7b29-4bbd-836f-c599af6fef2b"/>
    <ds:schemaRef ds:uri="4895baa6-ac4c-4d1e-b231-8483c88111d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5B1AE2C-8E80-4748-BF8E-4BD14B13DB7B}">
  <ds:schemaRefs>
    <ds:schemaRef ds:uri="http://schemas.openxmlformats.org/officeDocument/2006/bibliography"/>
  </ds:schemaRefs>
</ds:datastoreItem>
</file>

<file path=customXml/itemProps3.xml><?xml version="1.0" encoding="utf-8"?>
<ds:datastoreItem xmlns:ds="http://schemas.openxmlformats.org/officeDocument/2006/customXml" ds:itemID="{8C3F4E3F-4C6B-4612-9BFC-AD16434919AA}">
  <ds:schemaRefs>
    <ds:schemaRef ds:uri="http://schemas.microsoft.com/sharepoint/v3/contenttype/forms"/>
  </ds:schemaRefs>
</ds:datastoreItem>
</file>

<file path=customXml/itemProps4.xml><?xml version="1.0" encoding="utf-8"?>
<ds:datastoreItem xmlns:ds="http://schemas.openxmlformats.org/officeDocument/2006/customXml" ds:itemID="{2B59B4AF-0A4B-4CCC-B476-9120B8158963}">
  <ds:schemaRefs>
    <ds:schemaRef ds:uri="http://schemas.microsoft.com/office/2006/metadata/properties"/>
    <ds:schemaRef ds:uri="http://schemas.microsoft.com/office/infopath/2007/PartnerControls"/>
    <ds:schemaRef ds:uri="a9ec758c-7b29-4bbd-836f-c599af6fef2b"/>
    <ds:schemaRef ds:uri="4895baa6-ac4c-4d1e-b231-8483c88111dc"/>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6</Pages>
  <Words>27685</Words>
  <Characters>157807</Characters>
  <Application>Microsoft Office Word</Application>
  <DocSecurity>0</DocSecurity>
  <Lines>1315</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122</CharactersWithSpaces>
  <SharedDoc>false</SharedDoc>
  <HLinks>
    <vt:vector size="18" baseType="variant">
      <vt:variant>
        <vt:i4>3538979</vt:i4>
      </vt:variant>
      <vt:variant>
        <vt:i4>129</vt:i4>
      </vt:variant>
      <vt:variant>
        <vt:i4>0</vt:i4>
      </vt:variant>
      <vt:variant>
        <vt:i4>5</vt:i4>
      </vt:variant>
      <vt:variant>
        <vt:lpwstr>https://www.queenslandjudgments.com.au/caselaw/qsc/2021/273</vt:lpwstr>
      </vt:variant>
      <vt:variant>
        <vt:lpwstr/>
      </vt:variant>
      <vt:variant>
        <vt:i4>7340094</vt:i4>
      </vt:variant>
      <vt:variant>
        <vt:i4>3</vt:i4>
      </vt:variant>
      <vt:variant>
        <vt:i4>0</vt:i4>
      </vt:variant>
      <vt:variant>
        <vt:i4>5</vt:i4>
      </vt:variant>
      <vt:variant>
        <vt:lpwstr>http://www.qhrc.qld.gov.au/</vt:lpwstr>
      </vt:variant>
      <vt:variant>
        <vt:lpwstr/>
      </vt:variant>
      <vt:variant>
        <vt:i4>6488166</vt:i4>
      </vt:variant>
      <vt:variant>
        <vt:i4>0</vt:i4>
      </vt:variant>
      <vt:variant>
        <vt:i4>0</vt:i4>
      </vt:variant>
      <vt:variant>
        <vt:i4>5</vt:i4>
      </vt:variant>
      <vt:variant>
        <vt:lpwstr>http://creativecommons.org/licenses/by/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arsh</dc:creator>
  <cp:keywords/>
  <dc:description/>
  <cp:lastModifiedBy>Kate Marsh</cp:lastModifiedBy>
  <cp:revision>2</cp:revision>
  <cp:lastPrinted>2023-10-30T17:42:00Z</cp:lastPrinted>
  <dcterms:created xsi:type="dcterms:W3CDTF">2023-11-28T00:13:00Z</dcterms:created>
  <dcterms:modified xsi:type="dcterms:W3CDTF">2023-11-28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E670C0B708384A9FE68EDDD2FCA27F</vt:lpwstr>
  </property>
  <property fmtid="{D5CDD505-2E9C-101B-9397-08002B2CF9AE}" pid="3" name="Order">
    <vt:r8>276400</vt:r8>
  </property>
  <property fmtid="{D5CDD505-2E9C-101B-9397-08002B2CF9AE}" pid="4" name="xd_Signature">
    <vt:bool>false</vt:bool>
  </property>
  <property fmtid="{D5CDD505-2E9C-101B-9397-08002B2CF9AE}" pid="5" name="xd_ProgID">
    <vt:lpwstr/>
  </property>
  <property fmtid="{D5CDD505-2E9C-101B-9397-08002B2CF9AE}" pid="6" name="_ExtendedDescription">
    <vt:lpwstr/>
  </property>
  <property fmtid="{D5CDD505-2E9C-101B-9397-08002B2CF9AE}" pid="7" name="TriggerFlowInfo">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ZOTERO_PREF_2">
    <vt:lpwstr>ldType" value="Field"/&gt;&lt;/prefs&gt;&lt;/data&gt;</vt:lpwstr>
  </property>
  <property fmtid="{D5CDD505-2E9C-101B-9397-08002B2CF9AE}" pid="12" name="ZOTERO_PREF_1">
    <vt:lpwstr>&lt;data data-version="3" zotero-version="6.0.27"&gt;&lt;session id="XnhGVoNI"/&gt;&lt;style id="http://www.zotero.org/styles/australian-guide-to-legal-citation" hasBibliography="1" bibliographyStyleHasBeenSet="0"/&gt;&lt;prefs&gt;&lt;pref name="noteType" value="1"/&gt;&lt;pref name="fie</vt:lpwstr>
  </property>
</Properties>
</file>